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17C" w:rsidRPr="006209DA" w:rsidRDefault="0045717C" w:rsidP="0045717C">
      <w:pPr>
        <w:spacing w:line="480" w:lineRule="auto"/>
        <w:jc w:val="center"/>
        <w:rPr>
          <w:rFonts w:ascii="Times New Roman" w:hAnsi="Times New Roman"/>
          <w:b/>
          <w:sz w:val="36"/>
          <w:szCs w:val="24"/>
        </w:rPr>
      </w:pPr>
      <w:bookmarkStart w:id="0" w:name="_GoBack"/>
      <w:bookmarkEnd w:id="0"/>
      <w:r w:rsidRPr="006209DA">
        <w:rPr>
          <w:rFonts w:ascii="Times New Roman" w:hAnsi="Times New Roman"/>
          <w:b/>
          <w:sz w:val="36"/>
          <w:szCs w:val="24"/>
        </w:rPr>
        <w:t xml:space="preserve">Vitamin D and skeletal health </w:t>
      </w:r>
      <w:r>
        <w:rPr>
          <w:rFonts w:ascii="Times New Roman" w:hAnsi="Times New Roman"/>
          <w:b/>
          <w:sz w:val="36"/>
          <w:szCs w:val="24"/>
        </w:rPr>
        <w:t>in infancy and childhood</w:t>
      </w:r>
    </w:p>
    <w:p w:rsidR="0045717C" w:rsidRPr="00BB3A90" w:rsidRDefault="0045717C" w:rsidP="0045717C">
      <w:pPr>
        <w:spacing w:line="480" w:lineRule="auto"/>
        <w:jc w:val="center"/>
        <w:rPr>
          <w:rFonts w:ascii="Times New Roman" w:hAnsi="Times New Roman"/>
          <w:b/>
          <w:sz w:val="24"/>
          <w:szCs w:val="24"/>
        </w:rPr>
      </w:pPr>
    </w:p>
    <w:p w:rsidR="0045717C" w:rsidRPr="00BB3A90" w:rsidRDefault="0045717C" w:rsidP="0045717C">
      <w:pPr>
        <w:spacing w:line="480" w:lineRule="auto"/>
        <w:jc w:val="center"/>
        <w:rPr>
          <w:rFonts w:ascii="Times New Roman" w:hAnsi="Times New Roman"/>
          <w:b/>
          <w:sz w:val="24"/>
          <w:szCs w:val="24"/>
          <w:vertAlign w:val="superscript"/>
        </w:rPr>
      </w:pPr>
      <w:r w:rsidRPr="00BB3A90">
        <w:rPr>
          <w:rFonts w:ascii="Times New Roman" w:hAnsi="Times New Roman"/>
          <w:b/>
          <w:sz w:val="24"/>
          <w:szCs w:val="24"/>
        </w:rPr>
        <w:t>Dr Rebecca J Moon</w:t>
      </w:r>
      <w:r>
        <w:rPr>
          <w:rFonts w:ascii="Times New Roman" w:hAnsi="Times New Roman"/>
          <w:b/>
          <w:sz w:val="24"/>
          <w:szCs w:val="24"/>
        </w:rPr>
        <w:t xml:space="preserve"> BM BSc MRCPCH</w:t>
      </w:r>
      <w:r w:rsidRPr="00BB3A90">
        <w:rPr>
          <w:rFonts w:ascii="Times New Roman" w:hAnsi="Times New Roman"/>
          <w:b/>
          <w:sz w:val="24"/>
          <w:szCs w:val="24"/>
          <w:vertAlign w:val="superscript"/>
        </w:rPr>
        <w:t>1</w:t>
      </w:r>
      <w:proofErr w:type="gramStart"/>
      <w:r w:rsidRPr="00BB3A90">
        <w:rPr>
          <w:rFonts w:ascii="Times New Roman" w:hAnsi="Times New Roman"/>
          <w:b/>
          <w:sz w:val="24"/>
          <w:szCs w:val="24"/>
          <w:vertAlign w:val="superscript"/>
        </w:rPr>
        <w:t>,2</w:t>
      </w:r>
      <w:proofErr w:type="gramEnd"/>
    </w:p>
    <w:p w:rsidR="0045717C" w:rsidRPr="00BB3A90" w:rsidRDefault="0045717C" w:rsidP="0045717C">
      <w:pPr>
        <w:spacing w:line="480" w:lineRule="auto"/>
        <w:jc w:val="center"/>
        <w:rPr>
          <w:rFonts w:ascii="Times New Roman" w:hAnsi="Times New Roman"/>
          <w:sz w:val="24"/>
          <w:szCs w:val="24"/>
        </w:rPr>
      </w:pPr>
      <w:r w:rsidRPr="00BB3A90">
        <w:rPr>
          <w:rFonts w:ascii="Times New Roman" w:hAnsi="Times New Roman"/>
          <w:sz w:val="24"/>
          <w:szCs w:val="24"/>
        </w:rPr>
        <w:t>Clinical Research Fellow</w:t>
      </w:r>
    </w:p>
    <w:p w:rsidR="0045717C" w:rsidRPr="00BB3A90" w:rsidRDefault="0045717C" w:rsidP="0045717C">
      <w:pPr>
        <w:spacing w:line="480" w:lineRule="auto"/>
        <w:jc w:val="center"/>
        <w:rPr>
          <w:rFonts w:ascii="Times New Roman" w:hAnsi="Times New Roman"/>
          <w:sz w:val="24"/>
          <w:szCs w:val="24"/>
        </w:rPr>
      </w:pPr>
    </w:p>
    <w:p w:rsidR="0045717C" w:rsidRPr="00BB3A90" w:rsidRDefault="0045717C" w:rsidP="0045717C">
      <w:pPr>
        <w:spacing w:line="480" w:lineRule="auto"/>
        <w:jc w:val="center"/>
        <w:rPr>
          <w:rFonts w:ascii="Times New Roman" w:hAnsi="Times New Roman"/>
          <w:b/>
          <w:sz w:val="24"/>
          <w:szCs w:val="24"/>
          <w:vertAlign w:val="superscript"/>
        </w:rPr>
      </w:pPr>
      <w:r w:rsidRPr="00BB3A90">
        <w:rPr>
          <w:rFonts w:ascii="Times New Roman" w:hAnsi="Times New Roman"/>
          <w:b/>
          <w:sz w:val="24"/>
          <w:szCs w:val="24"/>
        </w:rPr>
        <w:t xml:space="preserve">Dr Nicholas C </w:t>
      </w:r>
      <w:r w:rsidRPr="002100CA">
        <w:rPr>
          <w:rFonts w:ascii="Times New Roman" w:hAnsi="Times New Roman"/>
          <w:b/>
          <w:sz w:val="24"/>
          <w:szCs w:val="24"/>
        </w:rPr>
        <w:t xml:space="preserve">Harvey </w:t>
      </w:r>
      <w:r w:rsidRPr="002100CA">
        <w:rPr>
          <w:rStyle w:val="Strong"/>
          <w:rFonts w:ascii="Times New Roman" w:hAnsi="Times New Roman"/>
          <w:sz w:val="24"/>
          <w:szCs w:val="24"/>
          <w:lang w:val="en-US"/>
        </w:rPr>
        <w:t xml:space="preserve">MA MB </w:t>
      </w:r>
      <w:proofErr w:type="spellStart"/>
      <w:r w:rsidRPr="002100CA">
        <w:rPr>
          <w:rStyle w:val="Strong"/>
          <w:rFonts w:ascii="Times New Roman" w:hAnsi="Times New Roman"/>
          <w:sz w:val="24"/>
          <w:szCs w:val="24"/>
          <w:lang w:val="en-US"/>
        </w:rPr>
        <w:t>BChir</w:t>
      </w:r>
      <w:proofErr w:type="spellEnd"/>
      <w:r w:rsidRPr="002100CA">
        <w:rPr>
          <w:rStyle w:val="Strong"/>
          <w:rFonts w:ascii="Times New Roman" w:hAnsi="Times New Roman"/>
          <w:sz w:val="24"/>
          <w:szCs w:val="24"/>
          <w:lang w:val="en-US"/>
        </w:rPr>
        <w:t xml:space="preserve"> MRCP PhD</w:t>
      </w:r>
      <w:r w:rsidRPr="002100CA">
        <w:rPr>
          <w:rFonts w:ascii="Times New Roman" w:hAnsi="Times New Roman"/>
          <w:b/>
          <w:sz w:val="24"/>
          <w:szCs w:val="24"/>
          <w:vertAlign w:val="superscript"/>
        </w:rPr>
        <w:t>1</w:t>
      </w:r>
      <w:proofErr w:type="gramStart"/>
      <w:r w:rsidRPr="002100CA">
        <w:rPr>
          <w:rFonts w:ascii="Times New Roman" w:hAnsi="Times New Roman"/>
          <w:b/>
          <w:sz w:val="24"/>
          <w:szCs w:val="24"/>
          <w:vertAlign w:val="superscript"/>
        </w:rPr>
        <w:t>,3</w:t>
      </w:r>
      <w:proofErr w:type="gramEnd"/>
    </w:p>
    <w:p w:rsidR="0045717C" w:rsidRPr="00BB3A90" w:rsidRDefault="0045717C" w:rsidP="0045717C">
      <w:pPr>
        <w:spacing w:line="480" w:lineRule="auto"/>
        <w:jc w:val="center"/>
        <w:rPr>
          <w:rFonts w:ascii="Times New Roman" w:hAnsi="Times New Roman"/>
          <w:sz w:val="24"/>
          <w:szCs w:val="24"/>
        </w:rPr>
      </w:pPr>
      <w:r w:rsidRPr="00BB3A90">
        <w:rPr>
          <w:rFonts w:ascii="Times New Roman" w:hAnsi="Times New Roman"/>
          <w:sz w:val="24"/>
          <w:szCs w:val="24"/>
        </w:rPr>
        <w:t>Senior Lecturer and Honorary Consultant Rheumatologist</w:t>
      </w:r>
    </w:p>
    <w:p w:rsidR="0045717C" w:rsidRPr="00BB3A90" w:rsidRDefault="0045717C" w:rsidP="0045717C">
      <w:pPr>
        <w:spacing w:line="480" w:lineRule="auto"/>
        <w:jc w:val="center"/>
        <w:rPr>
          <w:rFonts w:ascii="Times New Roman" w:hAnsi="Times New Roman"/>
          <w:sz w:val="24"/>
          <w:szCs w:val="24"/>
        </w:rPr>
      </w:pPr>
    </w:p>
    <w:p w:rsidR="0045717C" w:rsidRPr="00BB3A90" w:rsidRDefault="0045717C" w:rsidP="0045717C">
      <w:pPr>
        <w:spacing w:line="480" w:lineRule="auto"/>
        <w:jc w:val="center"/>
        <w:rPr>
          <w:rFonts w:ascii="Times New Roman" w:hAnsi="Times New Roman"/>
          <w:b/>
          <w:sz w:val="24"/>
          <w:szCs w:val="24"/>
          <w:vertAlign w:val="superscript"/>
        </w:rPr>
      </w:pPr>
      <w:r w:rsidRPr="00BB3A90">
        <w:rPr>
          <w:rFonts w:ascii="Times New Roman" w:hAnsi="Times New Roman"/>
          <w:b/>
          <w:sz w:val="24"/>
          <w:szCs w:val="24"/>
        </w:rPr>
        <w:t>Dr Justin H Davies</w:t>
      </w:r>
      <w:r>
        <w:rPr>
          <w:rFonts w:ascii="Times New Roman" w:hAnsi="Times New Roman"/>
          <w:b/>
          <w:sz w:val="24"/>
          <w:szCs w:val="24"/>
        </w:rPr>
        <w:t xml:space="preserve"> </w:t>
      </w:r>
      <w:proofErr w:type="spellStart"/>
      <w:r>
        <w:rPr>
          <w:rFonts w:ascii="Times New Roman" w:hAnsi="Times New Roman"/>
          <w:b/>
          <w:sz w:val="24"/>
          <w:szCs w:val="24"/>
        </w:rPr>
        <w:t>MBBCh</w:t>
      </w:r>
      <w:proofErr w:type="spellEnd"/>
      <w:r>
        <w:rPr>
          <w:rFonts w:ascii="Times New Roman" w:hAnsi="Times New Roman"/>
          <w:b/>
          <w:sz w:val="24"/>
          <w:szCs w:val="24"/>
        </w:rPr>
        <w:t xml:space="preserve"> MD MRCP FRCPCH</w:t>
      </w:r>
      <w:r w:rsidRPr="00BB3A90">
        <w:rPr>
          <w:rFonts w:ascii="Times New Roman" w:hAnsi="Times New Roman"/>
          <w:b/>
          <w:sz w:val="24"/>
          <w:szCs w:val="24"/>
          <w:vertAlign w:val="superscript"/>
        </w:rPr>
        <w:t>2</w:t>
      </w:r>
    </w:p>
    <w:p w:rsidR="0045717C" w:rsidRPr="00BB3A90" w:rsidRDefault="0045717C" w:rsidP="0045717C">
      <w:pPr>
        <w:spacing w:line="480" w:lineRule="auto"/>
        <w:jc w:val="center"/>
        <w:rPr>
          <w:rFonts w:ascii="Times New Roman" w:hAnsi="Times New Roman"/>
          <w:sz w:val="24"/>
          <w:szCs w:val="24"/>
        </w:rPr>
      </w:pPr>
      <w:r w:rsidRPr="00BB3A90">
        <w:rPr>
          <w:rFonts w:ascii="Times New Roman" w:hAnsi="Times New Roman"/>
          <w:sz w:val="24"/>
          <w:szCs w:val="24"/>
        </w:rPr>
        <w:t>Consultant Paediatric Endocrinologist</w:t>
      </w:r>
    </w:p>
    <w:p w:rsidR="0045717C" w:rsidRPr="00BB3A90" w:rsidRDefault="0045717C" w:rsidP="0045717C">
      <w:pPr>
        <w:spacing w:line="480" w:lineRule="auto"/>
        <w:jc w:val="center"/>
        <w:rPr>
          <w:rFonts w:ascii="Times New Roman" w:hAnsi="Times New Roman"/>
          <w:sz w:val="24"/>
          <w:szCs w:val="24"/>
        </w:rPr>
      </w:pPr>
    </w:p>
    <w:p w:rsidR="0045717C" w:rsidRPr="00BB3A90" w:rsidRDefault="0045717C" w:rsidP="0045717C">
      <w:pPr>
        <w:tabs>
          <w:tab w:val="left" w:pos="2430"/>
        </w:tabs>
        <w:spacing w:line="480" w:lineRule="auto"/>
        <w:jc w:val="center"/>
        <w:rPr>
          <w:rFonts w:ascii="Times New Roman" w:hAnsi="Times New Roman"/>
          <w:b/>
          <w:color w:val="000000"/>
          <w:sz w:val="24"/>
          <w:szCs w:val="24"/>
          <w:vertAlign w:val="superscript"/>
          <w:lang w:val="en-NZ"/>
        </w:rPr>
      </w:pPr>
      <w:r w:rsidRPr="00BB3A90">
        <w:rPr>
          <w:rFonts w:ascii="Times New Roman" w:hAnsi="Times New Roman"/>
          <w:b/>
          <w:color w:val="000000"/>
          <w:sz w:val="24"/>
          <w:szCs w:val="24"/>
          <w:lang w:val="en-NZ"/>
        </w:rPr>
        <w:t>Professor Cyrus Cooper</w:t>
      </w:r>
      <w:r>
        <w:rPr>
          <w:rFonts w:ascii="Times New Roman" w:hAnsi="Times New Roman"/>
          <w:b/>
          <w:color w:val="000000"/>
          <w:sz w:val="24"/>
          <w:szCs w:val="24"/>
          <w:lang w:val="en-NZ"/>
        </w:rPr>
        <w:t xml:space="preserve"> </w:t>
      </w:r>
      <w:r>
        <w:rPr>
          <w:rStyle w:val="Strong"/>
          <w:rFonts w:ascii="Times New Roman" w:hAnsi="Times New Roman"/>
          <w:sz w:val="24"/>
          <w:szCs w:val="24"/>
          <w:lang w:val="en-US"/>
        </w:rPr>
        <w:t>MA DM FRCP FFPH</w:t>
      </w:r>
      <w:r w:rsidRPr="002100CA">
        <w:rPr>
          <w:rStyle w:val="Strong"/>
          <w:rFonts w:ascii="Times New Roman" w:hAnsi="Times New Roman"/>
          <w:sz w:val="24"/>
          <w:szCs w:val="24"/>
          <w:lang w:val="en-US"/>
        </w:rPr>
        <w:t xml:space="preserve"> </w:t>
      </w:r>
      <w:proofErr w:type="spellStart"/>
      <w:r w:rsidRPr="002100CA">
        <w:rPr>
          <w:rStyle w:val="Strong"/>
          <w:rFonts w:ascii="Times New Roman" w:hAnsi="Times New Roman"/>
          <w:sz w:val="24"/>
          <w:szCs w:val="24"/>
          <w:lang w:val="en-US"/>
        </w:rPr>
        <w:t>FMedSci</w:t>
      </w:r>
      <w:proofErr w:type="spellEnd"/>
      <w:r w:rsidRPr="00BB3A90">
        <w:rPr>
          <w:rFonts w:ascii="Times New Roman" w:hAnsi="Times New Roman"/>
          <w:b/>
          <w:color w:val="000000"/>
          <w:sz w:val="24"/>
          <w:szCs w:val="24"/>
          <w:vertAlign w:val="superscript"/>
          <w:lang w:val="en-NZ"/>
        </w:rPr>
        <w:t>1</w:t>
      </w:r>
      <w:proofErr w:type="gramStart"/>
      <w:r w:rsidRPr="00BB3A90">
        <w:rPr>
          <w:rFonts w:ascii="Times New Roman" w:hAnsi="Times New Roman"/>
          <w:b/>
          <w:color w:val="000000"/>
          <w:sz w:val="24"/>
          <w:szCs w:val="24"/>
          <w:vertAlign w:val="superscript"/>
          <w:lang w:val="en-NZ"/>
        </w:rPr>
        <w:t>,3,4</w:t>
      </w:r>
      <w:proofErr w:type="gramEnd"/>
    </w:p>
    <w:p w:rsidR="0045717C" w:rsidRPr="00BB3A90" w:rsidRDefault="0045717C" w:rsidP="0045717C">
      <w:pPr>
        <w:tabs>
          <w:tab w:val="left" w:pos="2430"/>
        </w:tabs>
        <w:spacing w:line="480" w:lineRule="auto"/>
        <w:jc w:val="center"/>
        <w:rPr>
          <w:rFonts w:ascii="Times New Roman" w:hAnsi="Times New Roman"/>
          <w:color w:val="000000"/>
          <w:sz w:val="24"/>
          <w:szCs w:val="24"/>
          <w:lang w:val="en-NZ"/>
        </w:rPr>
      </w:pPr>
      <w:r w:rsidRPr="00BB3A90">
        <w:rPr>
          <w:rFonts w:ascii="Times New Roman" w:hAnsi="Times New Roman"/>
          <w:color w:val="000000"/>
          <w:sz w:val="24"/>
          <w:szCs w:val="24"/>
          <w:lang w:val="en-NZ"/>
        </w:rPr>
        <w:t>Professor of Rheumatology and Director</w:t>
      </w:r>
    </w:p>
    <w:p w:rsidR="0045717C" w:rsidRPr="00BB3A90" w:rsidRDefault="0045717C" w:rsidP="0045717C">
      <w:pPr>
        <w:tabs>
          <w:tab w:val="left" w:pos="2430"/>
        </w:tabs>
        <w:spacing w:after="120" w:line="480" w:lineRule="auto"/>
        <w:rPr>
          <w:rFonts w:ascii="Times New Roman" w:hAnsi="Times New Roman"/>
          <w:color w:val="000000"/>
          <w:sz w:val="24"/>
          <w:szCs w:val="24"/>
          <w:lang w:val="en-NZ"/>
        </w:rPr>
      </w:pPr>
    </w:p>
    <w:p w:rsidR="0045717C" w:rsidRPr="00BB3A90" w:rsidRDefault="0045717C" w:rsidP="0045717C">
      <w:pPr>
        <w:pStyle w:val="ListParagraph"/>
        <w:numPr>
          <w:ilvl w:val="0"/>
          <w:numId w:val="12"/>
        </w:numPr>
        <w:tabs>
          <w:tab w:val="left" w:pos="2430"/>
        </w:tabs>
        <w:spacing w:after="120" w:line="480" w:lineRule="auto"/>
        <w:contextualSpacing w:val="0"/>
        <w:rPr>
          <w:rFonts w:ascii="Times New Roman" w:hAnsi="Times New Roman"/>
          <w:color w:val="000000"/>
          <w:sz w:val="24"/>
          <w:szCs w:val="24"/>
          <w:lang w:val="en-NZ"/>
        </w:rPr>
      </w:pPr>
      <w:r w:rsidRPr="00BB3A90">
        <w:rPr>
          <w:rFonts w:ascii="Times New Roman" w:hAnsi="Times New Roman"/>
          <w:color w:val="000000"/>
          <w:sz w:val="24"/>
          <w:szCs w:val="24"/>
          <w:lang w:val="en-NZ"/>
        </w:rPr>
        <w:t>MRC Lifecourse Epidemiology Unit, University of Southampton, Southampton, UK SO16 6YD</w:t>
      </w:r>
    </w:p>
    <w:p w:rsidR="0045717C" w:rsidRPr="00BB3A90" w:rsidRDefault="0045717C" w:rsidP="0045717C">
      <w:pPr>
        <w:pStyle w:val="ListParagraph"/>
        <w:numPr>
          <w:ilvl w:val="0"/>
          <w:numId w:val="12"/>
        </w:numPr>
        <w:tabs>
          <w:tab w:val="left" w:pos="2430"/>
        </w:tabs>
        <w:spacing w:after="120" w:line="480" w:lineRule="auto"/>
        <w:contextualSpacing w:val="0"/>
        <w:rPr>
          <w:rFonts w:ascii="Times New Roman" w:hAnsi="Times New Roman"/>
          <w:color w:val="000000"/>
          <w:sz w:val="24"/>
          <w:szCs w:val="24"/>
          <w:lang w:val="en-NZ"/>
        </w:rPr>
      </w:pPr>
      <w:r w:rsidRPr="00BB3A90">
        <w:rPr>
          <w:rFonts w:ascii="Times New Roman" w:hAnsi="Times New Roman"/>
          <w:color w:val="000000"/>
          <w:sz w:val="24"/>
          <w:szCs w:val="24"/>
          <w:lang w:val="en-NZ"/>
        </w:rPr>
        <w:t>Paediatric Endocrinology, Southampton University Hospitals NHS Foundation Trust, Southampton, UK SO16 6YD</w:t>
      </w:r>
    </w:p>
    <w:p w:rsidR="0045717C" w:rsidRPr="00BB3A90" w:rsidRDefault="0045717C" w:rsidP="0045717C">
      <w:pPr>
        <w:pStyle w:val="ListParagraph"/>
        <w:numPr>
          <w:ilvl w:val="0"/>
          <w:numId w:val="12"/>
        </w:numPr>
        <w:autoSpaceDE w:val="0"/>
        <w:autoSpaceDN w:val="0"/>
        <w:adjustRightInd w:val="0"/>
        <w:spacing w:after="120" w:line="480" w:lineRule="auto"/>
        <w:contextualSpacing w:val="0"/>
        <w:jc w:val="both"/>
        <w:rPr>
          <w:rFonts w:ascii="Times New Roman" w:hAnsi="Times New Roman"/>
          <w:bCs/>
          <w:sz w:val="24"/>
          <w:szCs w:val="24"/>
        </w:rPr>
      </w:pPr>
      <w:r w:rsidRPr="00BB3A90">
        <w:rPr>
          <w:rFonts w:ascii="Times New Roman" w:hAnsi="Times New Roman"/>
          <w:bCs/>
          <w:sz w:val="24"/>
          <w:szCs w:val="24"/>
        </w:rPr>
        <w:lastRenderedPageBreak/>
        <w:t xml:space="preserve">NIHR Southampton Biomedical Research Centre, University of Southampton and University Hospital Southampton NHS Foundation Trust, </w:t>
      </w:r>
      <w:proofErr w:type="spellStart"/>
      <w:r w:rsidRPr="00BB3A90">
        <w:rPr>
          <w:rFonts w:ascii="Times New Roman" w:hAnsi="Times New Roman"/>
          <w:bCs/>
          <w:sz w:val="24"/>
          <w:szCs w:val="24"/>
        </w:rPr>
        <w:t>Tremona</w:t>
      </w:r>
      <w:proofErr w:type="spellEnd"/>
      <w:r w:rsidRPr="00BB3A90">
        <w:rPr>
          <w:rFonts w:ascii="Times New Roman" w:hAnsi="Times New Roman"/>
          <w:bCs/>
          <w:sz w:val="24"/>
          <w:szCs w:val="24"/>
        </w:rPr>
        <w:t xml:space="preserve"> Road, Southampton, SO16 6YD UK</w:t>
      </w:r>
    </w:p>
    <w:p w:rsidR="0045717C" w:rsidRPr="00BB3A90" w:rsidRDefault="0045717C" w:rsidP="0045717C">
      <w:pPr>
        <w:pStyle w:val="ListParagraph"/>
        <w:numPr>
          <w:ilvl w:val="0"/>
          <w:numId w:val="12"/>
        </w:numPr>
        <w:autoSpaceDE w:val="0"/>
        <w:autoSpaceDN w:val="0"/>
        <w:adjustRightInd w:val="0"/>
        <w:spacing w:after="120" w:line="480" w:lineRule="auto"/>
        <w:contextualSpacing w:val="0"/>
        <w:jc w:val="both"/>
        <w:rPr>
          <w:rFonts w:ascii="Times New Roman" w:hAnsi="Times New Roman"/>
          <w:bCs/>
          <w:sz w:val="24"/>
          <w:szCs w:val="24"/>
        </w:rPr>
      </w:pPr>
      <w:r w:rsidRPr="00BB3A90">
        <w:rPr>
          <w:rFonts w:ascii="Times New Roman" w:hAnsi="Times New Roman"/>
          <w:sz w:val="24"/>
          <w:szCs w:val="24"/>
          <w:lang w:val="en-US"/>
        </w:rPr>
        <w:t xml:space="preserve">NIHR Musculoskeletal Biomedical Research Unit, University of Oxford, Nuffield Orthopedic Centre, </w:t>
      </w:r>
      <w:proofErr w:type="spellStart"/>
      <w:r w:rsidRPr="00BB3A90">
        <w:rPr>
          <w:rFonts w:ascii="Times New Roman" w:hAnsi="Times New Roman"/>
          <w:sz w:val="24"/>
          <w:szCs w:val="24"/>
          <w:lang w:val="en-US"/>
        </w:rPr>
        <w:t>Headington</w:t>
      </w:r>
      <w:proofErr w:type="spellEnd"/>
      <w:r w:rsidRPr="00BB3A90">
        <w:rPr>
          <w:rFonts w:ascii="Times New Roman" w:hAnsi="Times New Roman"/>
          <w:sz w:val="24"/>
          <w:szCs w:val="24"/>
          <w:lang w:val="en-US"/>
        </w:rPr>
        <w:t>, Oxford, OX3 7HE</w:t>
      </w:r>
    </w:p>
    <w:p w:rsidR="0045717C" w:rsidRPr="00BB3A90" w:rsidRDefault="0045717C" w:rsidP="0045717C">
      <w:pPr>
        <w:tabs>
          <w:tab w:val="left" w:pos="2430"/>
        </w:tabs>
        <w:spacing w:line="480" w:lineRule="auto"/>
        <w:rPr>
          <w:rFonts w:ascii="Times New Roman" w:hAnsi="Times New Roman"/>
          <w:color w:val="000000"/>
          <w:sz w:val="24"/>
          <w:szCs w:val="24"/>
          <w:lang w:val="en-NZ"/>
        </w:rPr>
      </w:pPr>
    </w:p>
    <w:p w:rsidR="0045717C" w:rsidRPr="009B5665" w:rsidRDefault="0045717C" w:rsidP="0045717C">
      <w:pPr>
        <w:tabs>
          <w:tab w:val="left" w:pos="2430"/>
        </w:tabs>
        <w:spacing w:line="480" w:lineRule="auto"/>
        <w:rPr>
          <w:rFonts w:ascii="Times New Roman" w:hAnsi="Times New Roman"/>
          <w:b/>
          <w:color w:val="000000"/>
          <w:sz w:val="24"/>
          <w:szCs w:val="24"/>
          <w:lang w:val="en-NZ"/>
        </w:rPr>
      </w:pPr>
      <w:r w:rsidRPr="009B5665">
        <w:rPr>
          <w:rFonts w:ascii="Times New Roman" w:hAnsi="Times New Roman"/>
          <w:b/>
          <w:color w:val="000000"/>
          <w:sz w:val="24"/>
          <w:szCs w:val="24"/>
          <w:lang w:val="en-NZ"/>
        </w:rPr>
        <w:t>Corresponding Author:</w:t>
      </w:r>
    </w:p>
    <w:p w:rsidR="0045717C" w:rsidRPr="00BB3A90" w:rsidRDefault="0045717C" w:rsidP="0045717C">
      <w:pPr>
        <w:tabs>
          <w:tab w:val="left" w:pos="2430"/>
        </w:tabs>
        <w:spacing w:line="480" w:lineRule="auto"/>
        <w:rPr>
          <w:rFonts w:ascii="Times New Roman" w:hAnsi="Times New Roman"/>
          <w:color w:val="000000"/>
          <w:sz w:val="24"/>
          <w:szCs w:val="24"/>
          <w:lang w:val="en-NZ"/>
        </w:rPr>
      </w:pPr>
      <w:r>
        <w:rPr>
          <w:rFonts w:ascii="Times New Roman" w:hAnsi="Times New Roman"/>
          <w:color w:val="000000"/>
          <w:sz w:val="24"/>
          <w:szCs w:val="24"/>
          <w:lang w:val="en-NZ"/>
        </w:rPr>
        <w:t xml:space="preserve">Professor Cyrus Cooper, Professor of Rheumatology and Director, MRC Lifecourse Epidemiology Unit, University of Southampton, </w:t>
      </w:r>
      <w:r w:rsidRPr="00BB3A90">
        <w:rPr>
          <w:rFonts w:ascii="Times New Roman" w:hAnsi="Times New Roman"/>
          <w:bCs/>
          <w:sz w:val="24"/>
          <w:szCs w:val="24"/>
        </w:rPr>
        <w:t xml:space="preserve">University Hospital Southampton NHS Foundation Trust, </w:t>
      </w:r>
      <w:proofErr w:type="spellStart"/>
      <w:r w:rsidRPr="00BB3A90">
        <w:rPr>
          <w:rFonts w:ascii="Times New Roman" w:hAnsi="Times New Roman"/>
          <w:bCs/>
          <w:sz w:val="24"/>
          <w:szCs w:val="24"/>
        </w:rPr>
        <w:t>Tremona</w:t>
      </w:r>
      <w:proofErr w:type="spellEnd"/>
      <w:r w:rsidRPr="00BB3A90">
        <w:rPr>
          <w:rFonts w:ascii="Times New Roman" w:hAnsi="Times New Roman"/>
          <w:bCs/>
          <w:sz w:val="24"/>
          <w:szCs w:val="24"/>
        </w:rPr>
        <w:t xml:space="preserve"> Road, Southampton, SO16 6YD UK</w:t>
      </w:r>
    </w:p>
    <w:p w:rsidR="0045717C" w:rsidRPr="00BB3A90" w:rsidRDefault="0045717C" w:rsidP="0045717C">
      <w:pPr>
        <w:tabs>
          <w:tab w:val="left" w:pos="720"/>
        </w:tabs>
        <w:spacing w:line="480" w:lineRule="auto"/>
        <w:rPr>
          <w:rFonts w:ascii="Times New Roman" w:hAnsi="Times New Roman"/>
          <w:color w:val="000000"/>
          <w:sz w:val="24"/>
          <w:szCs w:val="24"/>
          <w:lang w:val="en-NZ"/>
        </w:rPr>
      </w:pPr>
      <w:r w:rsidRPr="00BB3A90">
        <w:rPr>
          <w:rFonts w:ascii="Times New Roman" w:hAnsi="Times New Roman"/>
          <w:b/>
          <w:color w:val="000000"/>
          <w:sz w:val="24"/>
          <w:szCs w:val="24"/>
          <w:lang w:val="en-NZ"/>
        </w:rPr>
        <w:t>Tel:</w:t>
      </w:r>
      <w:r w:rsidRPr="00BB3A90">
        <w:rPr>
          <w:rFonts w:ascii="Times New Roman" w:hAnsi="Times New Roman"/>
          <w:color w:val="000000"/>
          <w:sz w:val="24"/>
          <w:szCs w:val="24"/>
          <w:lang w:val="en-NZ"/>
        </w:rPr>
        <w:tab/>
        <w:t xml:space="preserve">023 80 777624 </w:t>
      </w:r>
    </w:p>
    <w:p w:rsidR="0045717C" w:rsidRPr="00BB3A90" w:rsidRDefault="0045717C" w:rsidP="0045717C">
      <w:pPr>
        <w:spacing w:line="480" w:lineRule="auto"/>
        <w:rPr>
          <w:rFonts w:ascii="Times New Roman" w:hAnsi="Times New Roman"/>
          <w:color w:val="000000"/>
          <w:sz w:val="24"/>
          <w:szCs w:val="24"/>
          <w:lang w:val="en-NZ"/>
        </w:rPr>
      </w:pPr>
      <w:r w:rsidRPr="00BB3A90">
        <w:rPr>
          <w:rFonts w:ascii="Times New Roman" w:hAnsi="Times New Roman"/>
          <w:b/>
          <w:color w:val="000000"/>
          <w:sz w:val="24"/>
          <w:szCs w:val="24"/>
          <w:lang w:val="en-NZ"/>
        </w:rPr>
        <w:t>Fax:</w:t>
      </w:r>
      <w:r w:rsidRPr="00BB3A90">
        <w:rPr>
          <w:rFonts w:ascii="Times New Roman" w:hAnsi="Times New Roman"/>
          <w:color w:val="000000"/>
          <w:sz w:val="24"/>
          <w:szCs w:val="24"/>
          <w:lang w:val="en-NZ"/>
        </w:rPr>
        <w:tab/>
        <w:t>023 80 704021</w:t>
      </w:r>
    </w:p>
    <w:p w:rsidR="0045717C" w:rsidRPr="00BB3A90" w:rsidRDefault="0045717C" w:rsidP="0045717C">
      <w:pPr>
        <w:spacing w:line="480" w:lineRule="auto"/>
        <w:rPr>
          <w:rStyle w:val="Hyperlink"/>
          <w:rFonts w:ascii="Times New Roman" w:hAnsi="Times New Roman"/>
          <w:sz w:val="24"/>
          <w:szCs w:val="24"/>
          <w:lang w:val="en-NZ"/>
        </w:rPr>
      </w:pPr>
      <w:r w:rsidRPr="00BB3A90">
        <w:rPr>
          <w:rFonts w:ascii="Times New Roman" w:hAnsi="Times New Roman"/>
          <w:b/>
          <w:color w:val="000000"/>
          <w:sz w:val="24"/>
          <w:szCs w:val="24"/>
          <w:lang w:val="en-NZ"/>
        </w:rPr>
        <w:t>Email:</w:t>
      </w:r>
      <w:r w:rsidRPr="00BB3A90">
        <w:rPr>
          <w:rFonts w:ascii="Times New Roman" w:hAnsi="Times New Roman"/>
          <w:color w:val="000000"/>
          <w:sz w:val="24"/>
          <w:szCs w:val="24"/>
          <w:lang w:val="en-NZ"/>
        </w:rPr>
        <w:t xml:space="preserve"> </w:t>
      </w:r>
      <w:hyperlink r:id="rId8" w:history="1">
        <w:r w:rsidRPr="00BB3A90">
          <w:rPr>
            <w:rStyle w:val="Hyperlink"/>
            <w:rFonts w:ascii="Times New Roman" w:hAnsi="Times New Roman"/>
            <w:sz w:val="24"/>
            <w:szCs w:val="24"/>
            <w:lang w:val="en-NZ"/>
          </w:rPr>
          <w:t>cc@mrc.soton.ac.uk</w:t>
        </w:r>
      </w:hyperlink>
    </w:p>
    <w:p w:rsidR="0045717C" w:rsidRDefault="0045717C" w:rsidP="0045717C">
      <w:pPr>
        <w:spacing w:line="480" w:lineRule="auto"/>
        <w:jc w:val="both"/>
        <w:rPr>
          <w:rFonts w:ascii="Times New Roman" w:hAnsi="Times New Roman"/>
          <w:sz w:val="24"/>
          <w:szCs w:val="24"/>
        </w:rPr>
      </w:pPr>
    </w:p>
    <w:p w:rsidR="0045717C" w:rsidRDefault="0045717C" w:rsidP="0045717C">
      <w:pPr>
        <w:spacing w:line="480" w:lineRule="auto"/>
        <w:jc w:val="both"/>
        <w:rPr>
          <w:rFonts w:ascii="Times New Roman" w:hAnsi="Times New Roman"/>
          <w:b/>
          <w:sz w:val="24"/>
          <w:szCs w:val="24"/>
        </w:rPr>
      </w:pPr>
      <w:r>
        <w:rPr>
          <w:rFonts w:ascii="Times New Roman" w:hAnsi="Times New Roman"/>
          <w:b/>
          <w:sz w:val="24"/>
          <w:szCs w:val="24"/>
        </w:rPr>
        <w:t>Disclosures:</w:t>
      </w:r>
    </w:p>
    <w:p w:rsidR="0045717C" w:rsidRPr="001F3944" w:rsidRDefault="0045717C" w:rsidP="0045717C">
      <w:pPr>
        <w:rPr>
          <w:rFonts w:ascii="Times New Roman" w:eastAsia="Times New Roman" w:hAnsi="Times New Roman"/>
          <w:sz w:val="24"/>
          <w:szCs w:val="24"/>
          <w:lang w:val="en-US" w:eastAsia="en-GB"/>
        </w:rPr>
      </w:pPr>
      <w:r w:rsidRPr="001F3944">
        <w:rPr>
          <w:rFonts w:ascii="Times New Roman" w:hAnsi="Times New Roman"/>
          <w:sz w:val="24"/>
          <w:szCs w:val="24"/>
        </w:rPr>
        <w:t xml:space="preserve">RJM </w:t>
      </w:r>
      <w:r>
        <w:rPr>
          <w:rFonts w:ascii="Times New Roman" w:hAnsi="Times New Roman"/>
          <w:sz w:val="24"/>
          <w:szCs w:val="24"/>
        </w:rPr>
        <w:t>has</w:t>
      </w:r>
      <w:r w:rsidRPr="001F3944">
        <w:rPr>
          <w:rFonts w:ascii="Times New Roman" w:hAnsi="Times New Roman"/>
          <w:sz w:val="24"/>
          <w:szCs w:val="24"/>
        </w:rPr>
        <w:t xml:space="preserve"> nothing to declare.  </w:t>
      </w:r>
      <w:r w:rsidRPr="001F3944">
        <w:rPr>
          <w:rFonts w:ascii="Times New Roman" w:eastAsia="Times New Roman" w:hAnsi="Times New Roman"/>
          <w:color w:val="000000"/>
          <w:sz w:val="24"/>
          <w:szCs w:val="24"/>
          <w:lang w:val="en-US" w:eastAsia="en-GB"/>
        </w:rPr>
        <w:t>N</w:t>
      </w:r>
      <w:r>
        <w:rPr>
          <w:rFonts w:ascii="Times New Roman" w:eastAsia="Times New Roman" w:hAnsi="Times New Roman"/>
          <w:color w:val="000000"/>
          <w:sz w:val="24"/>
          <w:szCs w:val="24"/>
          <w:lang w:val="en-US" w:eastAsia="en-GB"/>
        </w:rPr>
        <w:t>C</w:t>
      </w:r>
      <w:r w:rsidRPr="001F3944">
        <w:rPr>
          <w:rFonts w:ascii="Times New Roman" w:eastAsia="Times New Roman" w:hAnsi="Times New Roman"/>
          <w:color w:val="000000"/>
          <w:sz w:val="24"/>
          <w:szCs w:val="24"/>
          <w:lang w:val="en-US" w:eastAsia="en-GB"/>
        </w:rPr>
        <w:t xml:space="preserve">H has received consultancy, lecture fees and honoraria from Alliance for Better Bone Health, AMGEN, MSD, Eli Lilly, </w:t>
      </w:r>
      <w:proofErr w:type="spellStart"/>
      <w:r w:rsidRPr="001F3944">
        <w:rPr>
          <w:rFonts w:ascii="Times New Roman" w:eastAsia="Times New Roman" w:hAnsi="Times New Roman"/>
          <w:color w:val="000000"/>
          <w:sz w:val="24"/>
          <w:szCs w:val="24"/>
          <w:lang w:val="en-US" w:eastAsia="en-GB"/>
        </w:rPr>
        <w:t>Servier</w:t>
      </w:r>
      <w:proofErr w:type="spellEnd"/>
      <w:r w:rsidRPr="001F3944">
        <w:rPr>
          <w:rFonts w:ascii="Times New Roman" w:eastAsia="Times New Roman" w:hAnsi="Times New Roman"/>
          <w:color w:val="000000"/>
          <w:sz w:val="24"/>
          <w:szCs w:val="24"/>
          <w:lang w:val="en-US" w:eastAsia="en-GB"/>
        </w:rPr>
        <w:t xml:space="preserve">, Shire, </w:t>
      </w:r>
      <w:proofErr w:type="spellStart"/>
      <w:r w:rsidRPr="001F3944">
        <w:rPr>
          <w:rFonts w:ascii="Times New Roman" w:eastAsia="Times New Roman" w:hAnsi="Times New Roman"/>
          <w:color w:val="000000"/>
          <w:sz w:val="24"/>
          <w:szCs w:val="24"/>
          <w:lang w:val="en-US" w:eastAsia="en-GB"/>
        </w:rPr>
        <w:t>Consilient</w:t>
      </w:r>
      <w:proofErr w:type="spellEnd"/>
      <w:r>
        <w:rPr>
          <w:rFonts w:ascii="Times New Roman" w:eastAsia="Times New Roman" w:hAnsi="Times New Roman"/>
          <w:color w:val="000000"/>
          <w:sz w:val="24"/>
          <w:szCs w:val="24"/>
          <w:lang w:val="en-US" w:eastAsia="en-GB"/>
        </w:rPr>
        <w:t xml:space="preserve"> Healthcare and </w:t>
      </w:r>
      <w:proofErr w:type="spellStart"/>
      <w:r>
        <w:rPr>
          <w:rFonts w:ascii="Times New Roman" w:eastAsia="Times New Roman" w:hAnsi="Times New Roman"/>
          <w:color w:val="000000"/>
          <w:sz w:val="24"/>
          <w:szCs w:val="24"/>
          <w:lang w:val="en-US" w:eastAsia="en-GB"/>
        </w:rPr>
        <w:t>Internis</w:t>
      </w:r>
      <w:proofErr w:type="spellEnd"/>
      <w:r>
        <w:rPr>
          <w:rFonts w:ascii="Times New Roman" w:eastAsia="Times New Roman" w:hAnsi="Times New Roman"/>
          <w:color w:val="000000"/>
          <w:sz w:val="24"/>
          <w:szCs w:val="24"/>
          <w:lang w:val="en-US" w:eastAsia="en-GB"/>
        </w:rPr>
        <w:t xml:space="preserve"> Pharma.  </w:t>
      </w:r>
      <w:r w:rsidRPr="00DF640E">
        <w:rPr>
          <w:rFonts w:ascii="Times New Roman" w:eastAsia="Times New Roman" w:hAnsi="Times New Roman"/>
          <w:sz w:val="24"/>
          <w:szCs w:val="24"/>
          <w:lang w:val="en-US" w:eastAsia="en-GB"/>
        </w:rPr>
        <w:t xml:space="preserve">JHD has </w:t>
      </w:r>
      <w:r w:rsidRPr="00DF640E">
        <w:rPr>
          <w:rFonts w:ascii="Times New Roman" w:hAnsi="Times New Roman"/>
          <w:sz w:val="24"/>
          <w:szCs w:val="24"/>
        </w:rPr>
        <w:t>received honoraria from Pfizer, Novo Nordisk Ltd and SANDOZ.</w:t>
      </w:r>
      <w:r w:rsidRPr="00DF640E">
        <w:rPr>
          <w:rFonts w:ascii="Times New Roman" w:eastAsia="Times New Roman" w:hAnsi="Times New Roman"/>
          <w:sz w:val="24"/>
          <w:szCs w:val="24"/>
          <w:lang w:val="en-US" w:eastAsia="en-GB"/>
        </w:rPr>
        <w:t xml:space="preserve">  </w:t>
      </w:r>
      <w:r w:rsidRPr="001F3944">
        <w:rPr>
          <w:rFonts w:ascii="Times New Roman" w:eastAsia="Times New Roman" w:hAnsi="Times New Roman"/>
          <w:color w:val="000000"/>
          <w:sz w:val="24"/>
          <w:szCs w:val="24"/>
          <w:lang w:val="en-US" w:eastAsia="en-GB"/>
        </w:rPr>
        <w:t xml:space="preserve">CC has received consultancy, lecture fees and honoraria from AMGEN, GSK, </w:t>
      </w:r>
      <w:proofErr w:type="gramStart"/>
      <w:r w:rsidRPr="001F3944">
        <w:rPr>
          <w:rFonts w:ascii="Times New Roman" w:eastAsia="Times New Roman" w:hAnsi="Times New Roman"/>
          <w:color w:val="000000"/>
          <w:sz w:val="24"/>
          <w:szCs w:val="24"/>
          <w:lang w:val="en-US" w:eastAsia="en-GB"/>
        </w:rPr>
        <w:t>Alliance</w:t>
      </w:r>
      <w:proofErr w:type="gramEnd"/>
      <w:r w:rsidRPr="001F3944">
        <w:rPr>
          <w:rFonts w:ascii="Times New Roman" w:eastAsia="Times New Roman" w:hAnsi="Times New Roman"/>
          <w:color w:val="000000"/>
          <w:sz w:val="24"/>
          <w:szCs w:val="24"/>
          <w:lang w:val="en-US" w:eastAsia="en-GB"/>
        </w:rPr>
        <w:t xml:space="preserve"> for Better Bone Health, MSD, Eli Lilly, Pfizer, Novartis, </w:t>
      </w:r>
      <w:proofErr w:type="spellStart"/>
      <w:r w:rsidRPr="001F3944">
        <w:rPr>
          <w:rFonts w:ascii="Times New Roman" w:eastAsia="Times New Roman" w:hAnsi="Times New Roman"/>
          <w:color w:val="000000"/>
          <w:sz w:val="24"/>
          <w:szCs w:val="24"/>
          <w:lang w:val="en-US" w:eastAsia="en-GB"/>
        </w:rPr>
        <w:t>Servier</w:t>
      </w:r>
      <w:proofErr w:type="spellEnd"/>
      <w:r w:rsidRPr="001F3944">
        <w:rPr>
          <w:rFonts w:ascii="Times New Roman" w:eastAsia="Times New Roman" w:hAnsi="Times New Roman"/>
          <w:color w:val="000000"/>
          <w:sz w:val="24"/>
          <w:szCs w:val="24"/>
          <w:lang w:val="en-US" w:eastAsia="en-GB"/>
        </w:rPr>
        <w:t>, Medtronic and Roche.</w:t>
      </w:r>
    </w:p>
    <w:p w:rsidR="00060273" w:rsidRPr="0045717C" w:rsidRDefault="00060273" w:rsidP="00CD0A18">
      <w:pPr>
        <w:spacing w:line="360" w:lineRule="auto"/>
        <w:jc w:val="both"/>
        <w:rPr>
          <w:rFonts w:ascii="Times New Roman" w:hAnsi="Times New Roman"/>
          <w:sz w:val="24"/>
        </w:rPr>
      </w:pPr>
      <w:r w:rsidRPr="0045717C">
        <w:rPr>
          <w:rFonts w:ascii="Times New Roman" w:hAnsi="Times New Roman"/>
          <w:sz w:val="24"/>
          <w:szCs w:val="24"/>
        </w:rPr>
        <w:br w:type="page"/>
      </w:r>
    </w:p>
    <w:p w:rsidR="008C045D" w:rsidRDefault="00752CC0">
      <w:pPr>
        <w:spacing w:after="120" w:line="360" w:lineRule="auto"/>
        <w:jc w:val="both"/>
        <w:rPr>
          <w:rFonts w:ascii="Times New Roman" w:hAnsi="Times New Roman"/>
        </w:rPr>
      </w:pPr>
      <w:r w:rsidRPr="00752CC0">
        <w:rPr>
          <w:rFonts w:ascii="Times New Roman" w:hAnsi="Times New Roman"/>
          <w:b/>
        </w:rPr>
        <w:lastRenderedPageBreak/>
        <w:t>Abstract</w:t>
      </w:r>
    </w:p>
    <w:p w:rsidR="008C045D" w:rsidRDefault="00752CC0">
      <w:pPr>
        <w:spacing w:after="120" w:line="360" w:lineRule="auto"/>
        <w:jc w:val="both"/>
        <w:rPr>
          <w:rFonts w:ascii="Times New Roman" w:hAnsi="Times New Roman"/>
        </w:rPr>
      </w:pPr>
      <w:r w:rsidRPr="00752CC0">
        <w:rPr>
          <w:rFonts w:ascii="Times New Roman" w:hAnsi="Times New Roman"/>
        </w:rPr>
        <w:t>During growth, severe vitamin D deficiency in childhood can result in symptomatic hypocalcaemia and rickets.  Despite the suggestion from some studies of a secular increase in the incidence of rickets, this observation may be driven more by changes in population demographics than a true alteration to age, sex and ethnicity-specific incidence rates; indeed rickets remains uncommon overall and is rarely seen in fair-skinned children.  Additionally, the impact of less severe vitamin D deficiency and insufficiency has received much interest in recent years, and in this review we consider the evidence relating vitamin D status to fracture risk and bone mineral density (BMD) in childhood and adolescence.  We conclude that there is insufficient evidence to support the suggestion that low serum 25-hydroxyvitamin D [25(OH</w:t>
      </w:r>
      <w:proofErr w:type="gramStart"/>
      <w:r w:rsidRPr="00752CC0">
        <w:rPr>
          <w:rFonts w:ascii="Times New Roman" w:hAnsi="Times New Roman"/>
        </w:rPr>
        <w:t>)D</w:t>
      </w:r>
      <w:proofErr w:type="gramEnd"/>
      <w:r w:rsidRPr="00752CC0">
        <w:rPr>
          <w:rFonts w:ascii="Times New Roman" w:hAnsi="Times New Roman"/>
        </w:rPr>
        <w:t>] increases childhood fracture risk.  Overall, the relationship between 25(OH</w:t>
      </w:r>
      <w:proofErr w:type="gramStart"/>
      <w:r w:rsidRPr="00752CC0">
        <w:rPr>
          <w:rFonts w:ascii="Times New Roman" w:hAnsi="Times New Roman"/>
        </w:rPr>
        <w:t>)D</w:t>
      </w:r>
      <w:proofErr w:type="gramEnd"/>
      <w:r w:rsidRPr="00752CC0">
        <w:rPr>
          <w:rFonts w:ascii="Times New Roman" w:hAnsi="Times New Roman"/>
        </w:rPr>
        <w:t xml:space="preserve">  and BMD is inconsistent across studies and across skeletal sites within the same study; however there is evidence to suggest that vitamin D supplementation in children with the lowest levels of 25(OH)D might improve BMD. High quality randomised trials are now required to confirm this benefit.   </w:t>
      </w:r>
    </w:p>
    <w:p w:rsidR="008C045D" w:rsidRDefault="00752CC0">
      <w:pPr>
        <w:spacing w:after="120" w:line="360" w:lineRule="auto"/>
        <w:jc w:val="both"/>
        <w:rPr>
          <w:rFonts w:ascii="Times New Roman" w:hAnsi="Times New Roman"/>
        </w:rPr>
      </w:pPr>
      <w:r w:rsidRPr="00752CC0">
        <w:rPr>
          <w:rFonts w:ascii="Times New Roman" w:hAnsi="Times New Roman"/>
        </w:rPr>
        <w:t>Abstract word count: 178</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b/>
        </w:rPr>
      </w:pPr>
      <w:r w:rsidRPr="00752CC0">
        <w:rPr>
          <w:rFonts w:ascii="Times New Roman" w:hAnsi="Times New Roman"/>
          <w:b/>
        </w:rPr>
        <w:t xml:space="preserve">Mini-Abstract </w:t>
      </w:r>
    </w:p>
    <w:p w:rsidR="008C045D" w:rsidRDefault="00752CC0">
      <w:pPr>
        <w:spacing w:after="120" w:line="360" w:lineRule="auto"/>
        <w:jc w:val="both"/>
        <w:rPr>
          <w:rFonts w:ascii="Times New Roman" w:hAnsi="Times New Roman"/>
        </w:rPr>
      </w:pPr>
      <w:r w:rsidRPr="00752CC0">
        <w:rPr>
          <w:rFonts w:ascii="Times New Roman" w:hAnsi="Times New Roman"/>
        </w:rPr>
        <w:t xml:space="preserve">Severe vitamin D deficiency in infancy and childhood can cause rickets and symptomatic hypocalcaemia.  After literature review, we conclude that relationships between serum 25-hydroxyvitamin D and BMD/ fracture risk are inconsistent. High quality randomised trials are required to confirm possible benefits of supplementation in those with the lowest serum concentrations. </w:t>
      </w:r>
    </w:p>
    <w:p w:rsidR="008C045D" w:rsidRDefault="00752CC0">
      <w:pPr>
        <w:spacing w:after="120" w:line="360" w:lineRule="auto"/>
        <w:jc w:val="both"/>
        <w:rPr>
          <w:rFonts w:ascii="Times New Roman" w:hAnsi="Times New Roman"/>
        </w:rPr>
      </w:pPr>
      <w:r w:rsidRPr="00752CC0">
        <w:rPr>
          <w:rFonts w:ascii="Times New Roman" w:hAnsi="Times New Roman"/>
        </w:rPr>
        <w:t>Mini-abstract word count: 50</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rPr>
      </w:pPr>
      <w:r w:rsidRPr="00752CC0">
        <w:rPr>
          <w:rFonts w:ascii="Times New Roman" w:hAnsi="Times New Roman"/>
          <w:b/>
        </w:rPr>
        <w:t>Key words</w:t>
      </w:r>
      <w:r w:rsidRPr="00752CC0">
        <w:rPr>
          <w:rFonts w:ascii="Times New Roman" w:hAnsi="Times New Roman"/>
        </w:rPr>
        <w:t>: vitamin D, rickets, bone mineral density, fracture, childhood</w:t>
      </w:r>
    </w:p>
    <w:p w:rsidR="008C045D" w:rsidRDefault="00752CC0">
      <w:pPr>
        <w:spacing w:after="120" w:line="360" w:lineRule="auto"/>
        <w:jc w:val="both"/>
        <w:rPr>
          <w:rFonts w:ascii="Times New Roman" w:hAnsi="Times New Roman"/>
        </w:rPr>
      </w:pPr>
      <w:r w:rsidRPr="00752CC0">
        <w:rPr>
          <w:rFonts w:ascii="Times New Roman" w:hAnsi="Times New Roman"/>
        </w:rPr>
        <w:t>Word count: 5488</w:t>
      </w:r>
    </w:p>
    <w:p w:rsidR="008C045D" w:rsidRDefault="008C045D">
      <w:pPr>
        <w:spacing w:after="120" w:line="360" w:lineRule="auto"/>
        <w:jc w:val="both"/>
        <w:rPr>
          <w:rFonts w:ascii="Times New Roman" w:hAnsi="Times New Roman"/>
        </w:rPr>
      </w:pPr>
    </w:p>
    <w:p w:rsidR="008C045D" w:rsidRDefault="008C045D">
      <w:pPr>
        <w:spacing w:after="120" w:line="360" w:lineRule="auto"/>
        <w:jc w:val="both"/>
        <w:rPr>
          <w:rFonts w:ascii="Times New Roman" w:hAnsi="Times New Roman"/>
          <w:b/>
        </w:rPr>
      </w:pP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b/>
        </w:rPr>
      </w:pPr>
      <w:r w:rsidRPr="00752CC0">
        <w:rPr>
          <w:rFonts w:ascii="Times New Roman" w:hAnsi="Times New Roman"/>
        </w:rPr>
        <w:br w:type="page"/>
      </w:r>
      <w:r w:rsidRPr="00752CC0">
        <w:rPr>
          <w:rFonts w:ascii="Times New Roman" w:hAnsi="Times New Roman"/>
          <w:b/>
        </w:rPr>
        <w:lastRenderedPageBreak/>
        <w:t>Introduction</w:t>
      </w:r>
    </w:p>
    <w:p w:rsidR="008C045D" w:rsidRDefault="00752CC0">
      <w:pPr>
        <w:spacing w:after="120" w:line="360" w:lineRule="auto"/>
        <w:jc w:val="both"/>
        <w:rPr>
          <w:rFonts w:ascii="Times New Roman" w:hAnsi="Times New Roman"/>
        </w:rPr>
      </w:pPr>
      <w:r w:rsidRPr="00752CC0">
        <w:rPr>
          <w:rFonts w:ascii="Times New Roman" w:hAnsi="Times New Roman"/>
        </w:rPr>
        <w:t xml:space="preserve">Severe vitamin D deficiency (VDD) can result in rickets, metabolic bone disease and hypocalcaemia during infant and childhood growth.  However, in recent years there has been increasing interest in the contribution of vitamin D to other aspects of bone health, including fracture risk and bone mineral density (BMD).  Concurrently there has been an increase in the screening for biochemical VDD </w:t>
      </w:r>
      <w:r w:rsidR="008C045D" w:rsidRPr="00752CC0">
        <w:rPr>
          <w:rFonts w:ascii="Times New Roman" w:hAnsi="Times New Roman"/>
        </w:rPr>
        <w:fldChar w:fldCharType="begin">
          <w:fldData xml:space="preserve">PEVuZE5vdGU+PENpdGU+PEF1dGhvcj5CaWxpbnNraTwvQXV0aG9yPjxZZWFyPjIwMTM8L1llYXI+
PFJlY051bT4xMDQ8L1JlY051bT48RGlzcGxheVRleHQ+WzEsMl08L0Rpc3BsYXlUZXh0PjxyZWNv
cmQ+PHJlYy1udW1iZXI+MTA0PC9yZWMtbnVtYmVyPjxmb3JlaWduLWtleXM+PGtleSBhcHA9IkVO
IiBkYi1pZD0iYWV6ZmF6ZnI1NXcyZGVlMDlhdXZ6ZWFuemQwYXh0dDV4MjV2IiB0aW1lc3RhbXA9
IjEzODA2NDkyNjEiPjEwNDwva2V5PjwvZm9yZWlnbi1rZXlzPjxyZWYtdHlwZSBuYW1lPSJKb3Vy
bmFsIEFydGljbGUiPjE3PC9yZWYtdHlwZT48Y29udHJpYnV0b3JzPjxhdXRob3JzPjxhdXRob3I+
QmlsaW5za2ksSy48L2F1dGhvcj48YXV0aG9yPkJveWFnZXMsUy48L2F1dGhvcj48L2F1dGhvcnM+
PC9jb250cmlidXRvcnM+PGF1dGgtYWRkcmVzcz5XZXN0bWVhZCBCcmVhc3QgQ2FuY2VyIEluc3Rp
dHV0ZSwgV2VzdG1lYWQgSG9zcGl0YWwsIFdlc3RtZWFkIE5TVyBhbmQgVGhlIFVuaXZlcnNpdHkg
b2YgU3lkbmV5LCBXZXN0ZXJuIENsaW5pY2FsIFNjaG9vbCwgU3lkbmV5IE5ldyBTb3V0aCBXYWxl
cywgQXVzdHJhbGlhPC9hdXRoLWFkZHJlc3M+PHRpdGxlcz48dGl0bGU+RXZpZGVuY2Ugb2Ygb3Zl
cnRlc3RpbmcgZm9yIHZpdGFtaW4gRCBpbiBBdXN0cmFsaWE6IGFuIGFuYWx5c2lzIG9mIDQuNSB5
ZWFycyBvZiBNZWRpY2FyZSBCZW5lZml0cyBTY2hlZHVsZSAoTUJTKSBkYXRhPC90aXRsZT48c2Vj
b25kYXJ5LXRpdGxlPkJNSiBPcGVuLjwvc2Vjb25kYXJ5LXRpdGxlPjwvdGl0bGVzPjxwZXJpb2Rp
Y2FsPjxmdWxsLXRpdGxlPkJNSiBPcGVuLjwvZnVsbC10aXRsZT48L3BlcmlvZGljYWw+PHZvbHVt
ZT4zPC92b2x1bWU+PG51bWJlcj42PC9udW1iZXI+PHJlcHJpbnQtZWRpdGlvbj5Ob3QgaW4gRmls
ZTwvcmVwcmludC1lZGl0aW9uPjxrZXl3b3Jkcz48a2V5d29yZD5hbmFseXNpczwva2V5d29yZD48
a2V5d29yZD5BdXN0cmFsaWE8L2tleXdvcmQ+PGtleXdvcmQ+Ymxvb2Q8L2tleXdvcmQ+PGtleXdv
cmQ+ZGVmaWNpZW5jeTwva2V5d29yZD48a2V5d29yZD5OZXcgU291dGggV2FsZXM8L2tleXdvcmQ+
PGtleXdvcmQ+cGF0aG9sb2d5PC9rZXl3b3JkPjxrZXl3b3JkPlZpdGFtaW4gRDwva2V5d29yZD48
a2V5d29yZD5WaXRhbWluIEQgRGVmaWNpZW5jeTwva2V5d29yZD48L2tleXdvcmRzPjxkYXRlcz48
eWVhcj4yMDEzPC95ZWFyPjxwdWItZGF0ZXM+PGRhdGU+MjAxMzwvZGF0ZT48L3B1Yi1kYXRlcz48
L2RhdGVzPjxsYWJlbD4xNDk8L2xhYmVsPjx1cmxzPjxyZWxhdGVkLXVybHM+PHVybD5odHRwOi8v
d3d3Lm5jYmkubmxtLm5paC5nb3YvcHVibWVkLzIzNzk0NTkzPC91cmw+PC9yZWxhdGVkLXVybHM+
PC91cmxzPjxlbGVjdHJvbmljLXJlc291cmNlLW51bT5ibWpvcGVuLTIwMTMtMDAyOTU1IFtwaWld
OzEwLjExMzYvYm1qb3Blbi0yMDEzLTAwMjk1NSBbZG9pXTwvZWxlY3Ryb25pYy1yZXNvdXJjZS1u
dW0+PC9yZWNvcmQ+PC9DaXRlPjxDaXRlPjxBdXRob3I+R2VuemVuPC9BdXRob3I+PFllYXI+MjAx
MzwvWWVhcj48UmVjTnVtPjk2ODwvUmVjTnVtPjxyZWNvcmQ+PHJlYy1udW1iZXI+OTY4PC9yZWMt
bnVtYmVyPjxmb3JlaWduLWtleXM+PGtleSBhcHA9IkVOIiBkYi1pZD0iYWV6ZmF6ZnI1NXcyZGVl
MDlhdXZ6ZWFuemQwYXh0dDV4MjV2IiB0aW1lc3RhbXA9IjEzOTQ1MzgxMDgiPjk2ODwva2V5Pjwv
Zm9yZWlnbi1rZXlzPjxyZWYtdHlwZSBuYW1lPSJKb3VybmFsIEFydGljbGUiPjE3PC9yZWYtdHlw
ZT48Y29udHJpYnV0b3JzPjxhdXRob3JzPjxhdXRob3I+R2VuemVuLCBKLiBSLjwvYXV0aG9yPjxh
dXRob3I+R29zc2VsaW4sIEouIFQuPC9hdXRob3I+PGF1dGhvcj5XaWxzb24sIFQuIEMuPC9hdXRo
b3I+PGF1dGhvcj5SYWNpbGEsIEUuPC9hdXRob3I+PGF1dGhvcj5LcmFzb3dza2ksIE0uIEQuPC9h
dXRob3I+PC9hdXRob3JzPjwvY29udHJpYnV0b3JzPjxhdXRoLWFkZHJlc3M+RGVwYXJ0bWVudCBv
ZiBQYXRob2xvZ3ksIFVuaXZlcnNpdHkgb2YgVXRhaDsgQVJVUCBMYWJvcmF0b3JpZXMvQVJVUCBJ
bnN0aXR1dGUgZm9yIENsaW5pY2FsIGFuZCBFeHBlcmltZW50YWwgUGF0aG9sb2d5LCBTYWx0IExh
a2UgQ2l0eSwgVVQsIFVTQS4gam9uYXRoYW4uZ2VuemVuQHBhdGgudXRhaC5lZHUuPC9hdXRoLWFk
ZHJlc3M+PHRpdGxlcz48dGl0bGU+QW5hbHlzaXMgb2Ygdml0YW1pbiBEIHN0YXR1cyBhdCB0d28g
YWNhZGVtaWMgbWVkaWNhbCBjZW50ZXJzIGFuZCBhIG5hdGlvbmFsIHJlZmVyZW5jZSBsYWJvcmF0
b3J5OiByZXN1bHQgcGF0dGVybnMgdmFyeSBieSBhZ2UsIGdlbmRlciwgc2Vhc29uLCBhbmQgcGF0
aWVudCBsb2NhdGlvbjwvdGl0bGU+PHNlY29uZGFyeS10aXRsZT5CTUMgRW5kb2NyIERpc29yZDwv
c2Vjb25kYXJ5LXRpdGxlPjxhbHQtdGl0bGU+Qk1DIGVuZG9jcmluZSBkaXNvcmRlcnM8L2FsdC10
aXRsZT48L3RpdGxlcz48cGVyaW9kaWNhbD48ZnVsbC10aXRsZT5CTUMgRW5kb2NyIERpc29yZDwv
ZnVsbC10aXRsZT48YWJici0xPkJNQyBlbmRvY3JpbmUgZGlzb3JkZXJzPC9hYmJyLTE+PC9wZXJp
b2RpY2FsPjxhbHQtcGVyaW9kaWNhbD48ZnVsbC10aXRsZT5CTUMgRW5kb2NyIERpc29yZDwvZnVs
bC10aXRsZT48YWJici0xPkJNQyBlbmRvY3JpbmUgZGlzb3JkZXJzPC9hYmJyLTE+PC9hbHQtcGVy
aW9kaWNhbD48cGFnZXM+NTI8L3BhZ2VzPjx2b2x1bWU+MTM8L3ZvbHVtZT48bnVtYmVyPjE8L251
bWJlcj48ZWRpdGlvbj4yMDEzLzExLzA2PC9lZGl0aW9uPjxzZWN0aW9uPjUyPC9zZWN0aW9uPjxk
YXRlcz48eWVhcj4yMDEzPC95ZWFyPjwvZGF0ZXM+PGlzYm4+MTQ3Mi02ODIzPC9pc2JuPjxhY2Nl
c3Npb24tbnVtPjI0MTg4MTg3PC9hY2Nlc3Npb24tbnVtPjx1cmxzPjwvdXJscz48ZWxlY3Ryb25p
Yy1yZXNvdXJjZS1udW0+MTAuMTE4Ni8xNDcyLTY4MjMtMTMtNTI8L2VsZWN0cm9uaWMtcmVzb3Vy
Y2UtbnVtPjxyZW1vdGUtZGF0YWJhc2UtcHJvdmlkZXI+TmxtPC9yZW1vdGUtZGF0YWJhc2UtcHJv
dmlkZXI+PGxhbmd1YWdlPmVuZzwvbGFuZ3VhZ2U+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aWxpbnNraTwvQXV0aG9yPjxZZWFyPjIwMTM8L1llYXI+
PFJlY051bT4xMDQ8L1JlY051bT48RGlzcGxheVRleHQ+WzEsMl08L0Rpc3BsYXlUZXh0PjxyZWNv
cmQ+PHJlYy1udW1iZXI+MTA0PC9yZWMtbnVtYmVyPjxmb3JlaWduLWtleXM+PGtleSBhcHA9IkVO
IiBkYi1pZD0iYWV6ZmF6ZnI1NXcyZGVlMDlhdXZ6ZWFuemQwYXh0dDV4MjV2IiB0aW1lc3RhbXA9
IjEzODA2NDkyNjEiPjEwNDwva2V5PjwvZm9yZWlnbi1rZXlzPjxyZWYtdHlwZSBuYW1lPSJKb3Vy
bmFsIEFydGljbGUiPjE3PC9yZWYtdHlwZT48Y29udHJpYnV0b3JzPjxhdXRob3JzPjxhdXRob3I+
QmlsaW5za2ksSy48L2F1dGhvcj48YXV0aG9yPkJveWFnZXMsUy48L2F1dGhvcj48L2F1dGhvcnM+
PC9jb250cmlidXRvcnM+PGF1dGgtYWRkcmVzcz5XZXN0bWVhZCBCcmVhc3QgQ2FuY2VyIEluc3Rp
dHV0ZSwgV2VzdG1lYWQgSG9zcGl0YWwsIFdlc3RtZWFkIE5TVyBhbmQgVGhlIFVuaXZlcnNpdHkg
b2YgU3lkbmV5LCBXZXN0ZXJuIENsaW5pY2FsIFNjaG9vbCwgU3lkbmV5IE5ldyBTb3V0aCBXYWxl
cywgQXVzdHJhbGlhPC9hdXRoLWFkZHJlc3M+PHRpdGxlcz48dGl0bGU+RXZpZGVuY2Ugb2Ygb3Zl
cnRlc3RpbmcgZm9yIHZpdGFtaW4gRCBpbiBBdXN0cmFsaWE6IGFuIGFuYWx5c2lzIG9mIDQuNSB5
ZWFycyBvZiBNZWRpY2FyZSBCZW5lZml0cyBTY2hlZHVsZSAoTUJTKSBkYXRhPC90aXRsZT48c2Vj
b25kYXJ5LXRpdGxlPkJNSiBPcGVuLjwvc2Vjb25kYXJ5LXRpdGxlPjwvdGl0bGVzPjxwZXJpb2Rp
Y2FsPjxmdWxsLXRpdGxlPkJNSiBPcGVuLjwvZnVsbC10aXRsZT48L3BlcmlvZGljYWw+PHZvbHVt
ZT4zPC92b2x1bWU+PG51bWJlcj42PC9udW1iZXI+PHJlcHJpbnQtZWRpdGlvbj5Ob3QgaW4gRmls
ZTwvcmVwcmludC1lZGl0aW9uPjxrZXl3b3Jkcz48a2V5d29yZD5hbmFseXNpczwva2V5d29yZD48
a2V5d29yZD5BdXN0cmFsaWE8L2tleXdvcmQ+PGtleXdvcmQ+Ymxvb2Q8L2tleXdvcmQ+PGtleXdv
cmQ+ZGVmaWNpZW5jeTwva2V5d29yZD48a2V5d29yZD5OZXcgU291dGggV2FsZXM8L2tleXdvcmQ+
PGtleXdvcmQ+cGF0aG9sb2d5PC9rZXl3b3JkPjxrZXl3b3JkPlZpdGFtaW4gRDwva2V5d29yZD48
a2V5d29yZD5WaXRhbWluIEQgRGVmaWNpZW5jeTwva2V5d29yZD48L2tleXdvcmRzPjxkYXRlcz48
eWVhcj4yMDEzPC95ZWFyPjxwdWItZGF0ZXM+PGRhdGU+MjAxMzwvZGF0ZT48L3B1Yi1kYXRlcz48
L2RhdGVzPjxsYWJlbD4xNDk8L2xhYmVsPjx1cmxzPjxyZWxhdGVkLXVybHM+PHVybD5odHRwOi8v
d3d3Lm5jYmkubmxtLm5paC5nb3YvcHVibWVkLzIzNzk0NTkzPC91cmw+PC9yZWxhdGVkLXVybHM+
PC91cmxzPjxlbGVjdHJvbmljLXJlc291cmNlLW51bT5ibWpvcGVuLTIwMTMtMDAyOTU1IFtwaWld
OzEwLjExMzYvYm1qb3Blbi0yMDEzLTAwMjk1NSBbZG9pXTwvZWxlY3Ryb25pYy1yZXNvdXJjZS1u
dW0+PC9yZWNvcmQ+PC9DaXRlPjxDaXRlPjxBdXRob3I+R2VuemVuPC9BdXRob3I+PFllYXI+MjAx
MzwvWWVhcj48UmVjTnVtPjk2ODwvUmVjTnVtPjxyZWNvcmQ+PHJlYy1udW1iZXI+OTY4PC9yZWMt
bnVtYmVyPjxmb3JlaWduLWtleXM+PGtleSBhcHA9IkVOIiBkYi1pZD0iYWV6ZmF6ZnI1NXcyZGVl
MDlhdXZ6ZWFuemQwYXh0dDV4MjV2IiB0aW1lc3RhbXA9IjEzOTQ1MzgxMDgiPjk2ODwva2V5Pjwv
Zm9yZWlnbi1rZXlzPjxyZWYtdHlwZSBuYW1lPSJKb3VybmFsIEFydGljbGUiPjE3PC9yZWYtdHlw
ZT48Y29udHJpYnV0b3JzPjxhdXRob3JzPjxhdXRob3I+R2VuemVuLCBKLiBSLjwvYXV0aG9yPjxh
dXRob3I+R29zc2VsaW4sIEouIFQuPC9hdXRob3I+PGF1dGhvcj5XaWxzb24sIFQuIEMuPC9hdXRo
b3I+PGF1dGhvcj5SYWNpbGEsIEUuPC9hdXRob3I+PGF1dGhvcj5LcmFzb3dza2ksIE0uIEQuPC9h
dXRob3I+PC9hdXRob3JzPjwvY29udHJpYnV0b3JzPjxhdXRoLWFkZHJlc3M+RGVwYXJ0bWVudCBv
ZiBQYXRob2xvZ3ksIFVuaXZlcnNpdHkgb2YgVXRhaDsgQVJVUCBMYWJvcmF0b3JpZXMvQVJVUCBJ
bnN0aXR1dGUgZm9yIENsaW5pY2FsIGFuZCBFeHBlcmltZW50YWwgUGF0aG9sb2d5LCBTYWx0IExh
a2UgQ2l0eSwgVVQsIFVTQS4gam9uYXRoYW4uZ2VuemVuQHBhdGgudXRhaC5lZHUuPC9hdXRoLWFk
ZHJlc3M+PHRpdGxlcz48dGl0bGU+QW5hbHlzaXMgb2Ygdml0YW1pbiBEIHN0YXR1cyBhdCB0d28g
YWNhZGVtaWMgbWVkaWNhbCBjZW50ZXJzIGFuZCBhIG5hdGlvbmFsIHJlZmVyZW5jZSBsYWJvcmF0
b3J5OiByZXN1bHQgcGF0dGVybnMgdmFyeSBieSBhZ2UsIGdlbmRlciwgc2Vhc29uLCBhbmQgcGF0
aWVudCBsb2NhdGlvbjwvdGl0bGU+PHNlY29uZGFyeS10aXRsZT5CTUMgRW5kb2NyIERpc29yZDwv
c2Vjb25kYXJ5LXRpdGxlPjxhbHQtdGl0bGU+Qk1DIGVuZG9jcmluZSBkaXNvcmRlcnM8L2FsdC10
aXRsZT48L3RpdGxlcz48cGVyaW9kaWNhbD48ZnVsbC10aXRsZT5CTUMgRW5kb2NyIERpc29yZDwv
ZnVsbC10aXRsZT48YWJici0xPkJNQyBlbmRvY3JpbmUgZGlzb3JkZXJzPC9hYmJyLTE+PC9wZXJp
b2RpY2FsPjxhbHQtcGVyaW9kaWNhbD48ZnVsbC10aXRsZT5CTUMgRW5kb2NyIERpc29yZDwvZnVs
bC10aXRsZT48YWJici0xPkJNQyBlbmRvY3JpbmUgZGlzb3JkZXJzPC9hYmJyLTE+PC9hbHQtcGVy
aW9kaWNhbD48cGFnZXM+NTI8L3BhZ2VzPjx2b2x1bWU+MTM8L3ZvbHVtZT48bnVtYmVyPjE8L251
bWJlcj48ZWRpdGlvbj4yMDEzLzExLzA2PC9lZGl0aW9uPjxzZWN0aW9uPjUyPC9zZWN0aW9uPjxk
YXRlcz48eWVhcj4yMDEzPC95ZWFyPjwvZGF0ZXM+PGlzYm4+MTQ3Mi02ODIzPC9pc2JuPjxhY2Nl
c3Npb24tbnVtPjI0MTg4MTg3PC9hY2Nlc3Npb24tbnVtPjx1cmxzPjwvdXJscz48ZWxlY3Ryb25p
Yy1yZXNvdXJjZS1udW0+MTAuMTE4Ni8xNDcyLTY4MjMtMTMtNTI8L2VsZWN0cm9uaWMtcmVzb3Vy
Y2UtbnVtPjxyZW1vdGUtZGF0YWJhc2UtcHJvdmlkZXI+TmxtPC9yZW1vdGUtZGF0YWJhc2UtcHJv
dmlkZXI+PGxhbmd1YWdlPmVuZzwvbGFuZ3VhZ2U+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 w:tooltip="Bilinski, 2013 #104" w:history="1">
        <w:r w:rsidR="00B3117A">
          <w:rPr>
            <w:rFonts w:ascii="Times New Roman" w:hAnsi="Times New Roman"/>
            <w:noProof/>
          </w:rPr>
          <w:t>1</w:t>
        </w:r>
      </w:hyperlink>
      <w:r w:rsidR="00B3117A">
        <w:rPr>
          <w:rFonts w:ascii="Times New Roman" w:hAnsi="Times New Roman"/>
          <w:noProof/>
        </w:rPr>
        <w:t>,</w:t>
      </w:r>
      <w:hyperlink w:anchor="_ENREF_2" w:tooltip="Genzen, 2013 #968" w:history="1">
        <w:r w:rsidR="00B3117A">
          <w:rPr>
            <w:rFonts w:ascii="Times New Roman" w:hAnsi="Times New Roman"/>
            <w:noProof/>
          </w:rPr>
          <w:t>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a suggested re-emergence of both VDD and rickets in many developed countries </w:t>
      </w:r>
      <w:r w:rsidR="008C045D" w:rsidRPr="00752CC0">
        <w:rPr>
          <w:rFonts w:ascii="Times New Roman" w:hAnsi="Times New Roman"/>
        </w:rPr>
        <w:fldChar w:fldCharType="begin">
          <w:fldData xml:space="preserve">PEVuZE5vdGU+PENpdGU+PEF1dGhvcj5BaG1lZDwvQXV0aG9yPjxZZWFyPjIwMTE8L1llYXI+PFJl
Y051bT44OTwvUmVjTnVtPjxEaXNwbGF5VGV4dD5bMy03XTwvRGlzcGxheVRleHQ+PHJlY29yZD48
cmVjLW51bWJlcj44OTwvcmVjLW51bWJlcj48Zm9yZWlnbi1rZXlzPjxrZXkgYXBwPSJFTiIgZGIt
aWQ9ImFlemZhemZyNTV3MmRlZTA5YXV2emVhbnpkMGF4dHQ1eDI1diIgdGltZXN0YW1wPSIxMzgw
NjQ5MjYxIj44OTwva2V5PjwvZm9yZWlnbi1rZXlzPjxyZWYtdHlwZSBuYW1lPSJKb3VybmFsIEFy
dGljbGUiPjE3PC9yZWYtdHlwZT48Y29udHJpYnV0b3JzPjxhdXRob3JzPjxhdXRob3I+QWhtZWQs
Uy5GLjwvYXV0aG9yPjxhdXRob3I+RnJhbmV5LEMuPC9hdXRob3I+PGF1dGhvcj5NY0Rldml0dCxI
LjwvYXV0aG9yPjxhdXRob3I+U29tZXJ2aWxsZSxMLjwvYXV0aG9yPjxhdXRob3I+QnV0bGVyLFMu
PC9hdXRob3I+PGF1dGhvcj5HYWxsb3dheSxQLjwvYXV0aG9yPjxhdXRob3I+UmV5bm9sZHMsTC48
L2F1dGhvcj48YXV0aG9yPlNoYWlraCxNLkcuPC9hdXRob3I+PGF1dGhvcj5XYWxsYWNlLEEuTS48
L2F1dGhvcj48L2F1dGhvcnM+PC9jb250cmlidXRvcnM+PGF1dGgtYWRkcmVzcz5EZXBhcnRtZW50
IG9mIENoaWxkIEhlYWx0aCwgUm95YWwgSG9zcGl0YWwgZm9yIFNpY2sgQ2hpbGRyZW4sIFlvcmto
aWxsLCBHbGFzZ293LCBVSy4gcy5mLmFobWVkQGNsaW5tZWQuZ2xhLmFjLnVrPC9hdXRoLWFkZHJl
c3M+PHRpdGxlcz48dGl0bGU+UmVjZW50IHRyZW5kcyBhbmQgY2xpbmljYWwgZmVhdHVyZXMgb2Yg
Y2hpbGRob29kIHZpdGFtaW4gRCBkZWZpY2llbmN5IHByZXNlbnRpbmcgdG8gYSBjaGlsZHJlbiZh
cG9zO3MgaG9zcGl0YWwgaW4gR2xhc2dvdzwvdGl0bGU+PHNlY29uZGFyeS10aXRsZT5BcmNoLkRp
cy5DaGlsZDwvc2Vjb25kYXJ5LXRpdGxlPjwvdGl0bGVzPjxwZXJpb2RpY2FsPjxmdWxsLXRpdGxl
PkFyY2guRGlzLkNoaWxkPC9mdWxsLXRpdGxlPjwvcGVyaW9kaWNhbD48cGFnZXM+Njk0LTY5Njwv
cGFnZXM+PHZvbHVtZT45Njwvdm9sdW1lPjxudW1iZXI+NzwvbnVtYmVyPjxyZXByaW50LWVkaXRp
b24+Tm90IGluIEZpbGU8L3JlcHJpbnQtZWRpdGlvbj48a2V5d29yZHM+PGtleXdvcmQ+QWRvbGVz
Y2VudDwva2V5d29yZD48a2V5d29yZD5BZ2UgRGlzdHJpYnV0aW9uPC9rZXl3b3JkPjxrZXl3b3Jk
PkNoaWxkPC9rZXl3b3JkPjxrZXl3b3JkPkNoaWxkLFByZXNjaG9vbDwva2V5d29yZD48a2V5d29y
ZD5jb21wbGljYXRpb25zPC9rZXl3b3JkPjxrZXl3b3JkPmRlZmljaWVuY3k8L2tleXdvcmQ+PGtl
eXdvcmQ+ZXBpZGVtaW9sb2d5PC9rZXl3b3JkPjxrZXl3b3JkPmV0aG5vbG9neTwva2V5d29yZD48
a2V5d29yZD5ldGlvbG9neTwva2V5d29yZD48a2V5d29yZD5GZW1hbGU8L2tleXdvcmQ+PGtleXdv
cmQ+Rm9yZWNhc3Rpbmc8L2tleXdvcmQ+PGtleXdvcmQ+RnJhY3R1cmVzLEJvbmU8L2tleXdvcmQ+
PGtleXdvcmQ+SGVhbHRoPC9rZXl3b3JkPjxrZXl3b3JkPkhvc3BpdGFscyxQZWRpYXRyaWM8L2tl
eXdvcmQ+PGtleXdvcmQ+SHVtYW5zPC9rZXl3b3JkPjxrZXl3b3JkPkluY2lkZW5jZTwva2V5d29y
ZD48a2V5d29yZD5JbmZhbnQ8L2tleXdvcmQ+PGtleXdvcmQ+SW5mYW50LE5ld2Jvcm48L2tleXdv
cmQ+PGtleXdvcmQ+TWFsZTwva2V5d29yZD48a2V5d29yZD5tZXRob2RzPC9rZXl3b3JkPjxrZXl3
b3JkPnJhZGlvZ3JhcGh5PC9rZXl3b3JkPjxrZXl3b3JkPlJldHJvc3BlY3RpdmUgU3R1ZGllczwv
a2V5d29yZD48a2V5d29yZD5SaWNrZXRzPC9rZXl3b3JkPjxrZXl3b3JkPlNjb3RsYW5kPC9rZXl3
b3JkPjxrZXl3b3JkPlZpdGFtaW4gRDwva2V5d29yZD48a2V5d29yZD5WaXRhbWluIEQgRGVmaWNp
ZW5jeTwva2V5d29yZD48L2tleXdvcmRzPjxkYXRlcz48eWVhcj4yMDExPC95ZWFyPjxwdWItZGF0
ZXM+PGRhdGU+Ny8yMDExPC9kYXRlPjwvcHViLWRhdGVzPjwvZGF0ZXM+PGxhYmVsPjEzPC9sYWJl
bD48dXJscz48cmVsYXRlZC11cmxzPjx1cmw+aHR0cDovL3d3dy5uY2JpLm5sbS5uaWguZ292L3B1
Ym1lZC8yMDU4NDg0ODwvdXJsPjwvcmVsYXRlZC11cmxzPjwvdXJscz48ZWxlY3Ryb25pYy1yZXNv
dXJjZS1udW0+YWRjLjIwMDkuMTczMTk1IFtwaWldOzEwLjExMzYvYWRjLjIwMDkuMTczMTk1IFtk
b2ldPC9lbGVjdHJvbmljLXJlc291cmNlLW51bT48L3JlY29yZD48L0NpdGU+PENpdGU+PEF1dGhv
cj5Sb2JpbnNvbjwvQXV0aG9yPjxZZWFyPjIwMDY8L1llYXI+PFJlY051bT4yNjQ8L1JlY051bT48
cmVjb3JkPjxyZWMtbnVtYmVyPjI2NDwvcmVjLW51bWJlcj48Zm9yZWlnbi1rZXlzPjxrZXkgYXBw
PSJFTiIgZGItaWQ9ImFlemZhemZyNTV3MmRlZTA5YXV2emVhbnpkMGF4dHQ1eDI1diIgdGltZXN0
YW1wPSIxMzgwNjQ5MjYzIj4yNjQ8L2tleT48L2ZvcmVpZ24ta2V5cz48cmVmLXR5cGUgbmFtZT0i
Sm91cm5hbCBBcnRpY2xlIj4xNzwvcmVmLXR5cGU+PGNvbnRyaWJ1dG9ycz48YXV0aG9ycz48YXV0
aG9yPlJvYmluc29uLFAuRC48L2F1dGhvcj48YXV0aG9yPkhvZ2xlcixXLjwvYXV0aG9yPjxhdXRo
b3I+Q3JhaWcsTS5FLjwvYXV0aG9yPjxhdXRob3I+VmVyZ2UsQy5GLjwvYXV0aG9yPjxhdXRob3I+
V2Fsa2VyLEouTC48L2F1dGhvcj48YXV0aG9yPlBpcGVyLEEuQy48L2F1dGhvcj48YXV0aG9yPldv
b2RoZWFkLEguSi48L2F1dGhvcj48YXV0aG9yPkNvd2VsbCxDLlQuPC9hdXRob3I+PGF1dGhvcj5B
bWJsZXIsRy5SLjwvYXV0aG9yPjwvYXV0aG9ycz48L2NvbnRyaWJ1dG9ycz48YXV0aC1hZGRyZXNz
PlRoZSBDaGlsZHJlbiZhcG9zO3MgSG9zcGl0YWwgYXQgV2VzdG1lYWQsIFN5ZG5leSwgQXVzdHJh
bGlhLiBwYXVscjNAY2h3LmVkdS5hdTwvYXV0aC1hZGRyZXNzPjx0aXRsZXM+PHRpdGxlPlRoZSBy
ZS1lbWVyZ2luZyBidXJkZW4gb2Ygcmlja2V0czogYSBkZWNhZGUgb2YgZXhwZXJpZW5jZSBmcm9t
IFN5ZG5leTwvdGl0bGU+PHNlY29uZGFyeS10aXRsZT5BcmNoLkRpcy5DaGlsZDwvc2Vjb25kYXJ5
LXRpdGxlPjwvdGl0bGVzPjxwZXJpb2RpY2FsPjxmdWxsLXRpdGxlPkFyY2guRGlzLkNoaWxkPC9m
dWxsLXRpdGxlPjwvcGVyaW9kaWNhbD48cGFnZXM+NTY0LTU2ODwvcGFnZXM+PHZvbHVtZT45MTwv
dm9sdW1lPjxudW1iZXI+NzwvbnVtYmVyPjxyZXByaW50LWVkaXRpb24+Tm90IGluIEZpbGU8L3Jl
cHJpbnQtZWRpdGlvbj48a2V5d29yZHM+PGtleXdvcmQ+QWZyaWNhPC9rZXl3b3JkPjxrZXl3b3Jk
PkFnZWQ8L2tleXdvcmQ+PGtleXdvcmQ+QXVzdHJhbGlhPC9rZXl3b3JkPjxrZXl3b3JkPmJsb29k
PC9rZXl3b3JkPjxrZXl3b3JkPkNoaWxkLFByZXNjaG9vbDwva2V5d29yZD48a2V5d29yZD5Db2hv
cnQgU3R1ZGllczwva2V5d29yZD48a2V5d29yZD5kZWZpY2llbmN5PC9rZXl3b3JkPjxrZXl3b3Jk
PmRpYWdub3Npczwva2V5d29yZD48a2V5d29yZD5lcGlkZW1pb2xvZ3k8L2tleXdvcmQ+PGtleXdv
cmQ+RmVtYWxlPC9rZXl3b3JkPjxrZXl3b3JkPkhlYWx0aDwva2V5d29yZD48a2V5d29yZD5IdW1h
bnM8L2tleXdvcmQ+PGtleXdvcmQ+SHlkcm94eWNob2xlY2FsY2lmZXJvbHM8L2tleXdvcmQ+PGtl
eXdvcmQ+SW5jaWRlbmNlPC9rZXl3b3JkPjxrZXl3b3JkPk1hbGU8L2tleXdvcmQ+PGtleXdvcmQ+
bWV0aG9kczwva2V5d29yZD48a2V5d29yZD5OZXcgU291dGggV2FsZXM8L2tleXdvcmQ+PGtleXdv
cmQ+UGFyYXRoeXJvaWQgSG9ybW9uZTwva2V5d29yZD48a2V5d29yZD5QYXJlbnRzPC9rZXl3b3Jk
PjxrZXl3b3JkPlJldHJvc3BlY3RpdmUgU3R1ZGllczwva2V5d29yZD48a2V5d29yZD5SaWNrZXRz
PC9rZXl3b3JkPjxrZXl3b3JkPlJpc2s8L2tleXdvcmQ+PGtleXdvcmQ+U2VpenVyZXM8L2tleXdv
cmQ+PGtleXdvcmQ+U3VubGlnaHQ8L2tleXdvcmQ+PGtleXdvcmQ+dHJlbmRzPC9rZXl3b3JkPjxr
ZXl3b3JkPlZpdGFtaW4gRDwva2V5d29yZD48a2V5d29yZD5WaXRhbWluIEQgRGVmaWNpZW5jeTwv
a2V5d29yZD48L2tleXdvcmRzPjxkYXRlcz48eWVhcj4yMDA2PC95ZWFyPjxwdWItZGF0ZXM+PGRh
dGU+Ny8yMDA2PC9kYXRlPjwvcHViLWRhdGVzPjwvZGF0ZXM+PGxhYmVsPjU3PC9sYWJlbD48dXJs
cz48cmVsYXRlZC11cmxzPjx1cmw+aHR0cDovL3d3dy5uY2JpLm5sbS5uaWguZ292L3B1Ym1lZC8x
NTk1NjA0NTwvdXJsPjwvcmVsYXRlZC11cmxzPjwvdXJscz48ZWxlY3Ryb25pYy1yZXNvdXJjZS1u
dW0+YWRjLjIwMDQuMDY5NTc1IFtwaWldOzEwLjExMzYvYWRjLjIwMDQuMDY5NTc1IFtkb2ldPC9l
bGVjdHJvbmljLXJlc291cmNlLW51bT48L3JlY29yZD48L0NpdGU+PENpdGU+PEF1dGhvcj5UaGFj
aGVyPC9BdXRob3I+PFllYXI+MjAxMzwvWWVhcj48UmVjTnVtPjI5MzwvUmVjTnVtPjxyZWNvcmQ+
PHJlYy1udW1iZXI+MjkzPC9yZWMtbnVtYmVyPjxmb3JlaWduLWtleXM+PGtleSBhcHA9IkVOIiBk
Yi1pZD0iYWV6ZmF6ZnI1NXcyZGVlMDlhdXZ6ZWFuemQwYXh0dDV4MjV2IiB0aW1lc3RhbXA9IjEz
ODA2NDkyNjQiPjI5Mzwva2V5PjwvZm9yZWlnbi1rZXlzPjxyZWYtdHlwZSBuYW1lPSJKb3VybmFs
IEFydGljbGUiPjE3PC9yZWYtdHlwZT48Y29udHJpYnV0b3JzPjxhdXRob3JzPjxhdXRob3I+VGhh
Y2hlcixULkQuPC9hdXRob3I+PGF1dGhvcj5GaXNjaGVyLFAuUi48L2F1dGhvcj48YXV0aG9yPlRl
YmJlbixQLkouPC9hdXRob3I+PGF1dGhvcj5TaW5naCxSLkouPC9hdXRob3I+PGF1dGhvcj5DaGEs
Uy5TLjwvYXV0aG9yPjxhdXRob3I+TWF4c29uLEouQS48L2F1dGhvcj48YXV0aG9yPllhd24sQi5Q
LjwvYXV0aG9yPjwvYXV0aG9ycz48L2NvbnRyaWJ1dG9ycz48YXV0aC1hZGRyZXNzPkRlcGFydG1l
bnQgb2YgRmFtaWx5IE1lZGljaW5lLCBNYXlvIENsaW5pYywgUm9jaGVzdGVyLCBNTiwgVVNBLiB0
aGFjaGVyLnRob21hc0BtYXlvLmVkdTwvYXV0aC1hZGRyZXNzPjx0aXRsZXM+PHRpdGxlPkluY3Jl
YXNpbmcgaW5jaWRlbmNlIG9mIG51dHJpdGlvbmFsIHJpY2tldHM6IGEgcG9wdWxhdGlvbi1iYXNl
ZCBzdHVkeSBpbiBPbG1zdGVkIENvdW50eSwgTWlubmVzb3RhPC90aXRsZT48c2Vjb25kYXJ5LXRp
dGxlPk1heW8gQ2xpbi5Qcm9jLjwvc2Vjb25kYXJ5LXRpdGxlPjwvdGl0bGVzPjxwZXJpb2RpY2Fs
PjxmdWxsLXRpdGxlPk1heW8gQ2xpbi5Qcm9jLjwvZnVsbC10aXRsZT48L3BlcmlvZGljYWw+PHBh
Z2VzPjE3Ni0xODM8L3BhZ2VzPjx2b2x1bWU+ODg8L3ZvbHVtZT48bnVtYmVyPjI8L251bWJlcj48
cmVwcmludC1lZGl0aW9uPk5vdCBpbiBGaWxlPC9yZXByaW50LWVkaXRpb24+PGtleXdvcmRzPjxr
ZXl3b3JkPkFnZWQ8L2tleXdvcmQ+PGtleXdvcmQ+QmlydGggV2VpZ2h0PC9rZXl3b3JkPjxrZXl3
b3JkPkJyZWFzdCBGZWVkaW5nPC9rZXl3b3JkPjxrZXl3b3JkPkNhdXNhbGl0eTwva2V5d29yZD48
a2V5d29yZD5DaGlsZCxQcmVzY2hvb2w8L2tleXdvcmQ+PGtleXdvcmQ+Q29tb3JiaWRpdHk8L2tl
eXdvcmQ+PGtleXdvcmQ+ZGVmaWNpZW5jeTwva2V5d29yZD48a2V5d29yZD5EZW1vZ3JhcGh5PC9r
ZXl3b3JkPjxrZXl3b3JkPmVwaWRlbWlvbG9neTwva2V5d29yZD48a2V5d29yZD5GZW1hbGU8L2tl
eXdvcmQ+PGtleXdvcmQ+R3Jvd3RoPC9rZXl3b3JkPjxrZXl3b3JkPkh1bWFuczwva2V5d29yZD48
a2V5d29yZD5IeXBvY2FsY2VtaWE8L2tleXdvcmQ+PGtleXdvcmQ+SW5jaWRlbmNlPC9rZXl3b3Jk
PjxrZXl3b3JkPkluZmFudDwva2V5d29yZD48a2V5d29yZD5JbmZhbnQsTmV3Ym9ybjwva2V5d29y
ZD48a2V5d29yZD5NYWxlPC9rZXl3b3JkPjxrZXl3b3JkPm1ldGhvZHM8L2tleXdvcmQ+PGtleXdv
cmQ+TWlubmVzb3RhPC9rZXl3b3JkPjxrZXl3b3JkPk9zdGVvbWFsYWNpYTwva2V5d29yZD48a2V5
d29yZD5QYWluPC9rZXl3b3JkPjxrZXl3b3JkPlBhdGllbnRzPC9rZXl3b3JkPjxrZXl3b3JkPlJp
Y2tldHM8L2tleXdvcmQ+PGtleXdvcmQ+Umlzazwva2V5d29yZD48a2V5d29yZD5SaXNrIEZhY3Rv
cnM8L2tleXdvcmQ+PGtleXdvcmQ+VGV0YW55PC9rZXl3b3JkPjxrZXl3b3JkPnRyZW5kczwva2V5
d29yZD48a2V5d29yZD5WaXRhbWluIEQ8L2tleXdvcmQ+PGtleXdvcmQ+Vml0YW1pbiBEIERlZmlj
aWVuY3k8L2tleXdvcmQ+PC9rZXl3b3Jkcz48ZGF0ZXM+PHllYXI+MjAxMzwveWVhcj48cHViLWRh
dGVzPjxkYXRlPjIvMjAxMzwvZGF0ZT48L3B1Yi1kYXRlcz48L2RhdGVzPjxsYWJlbD41ODwvbGFi
ZWw+PHVybHM+PHJlbGF0ZWQtdXJscz48dXJsPmh0dHA6Ly93d3cubmNiaS5ubG0ubmloLmdvdi9w
dWJtZWQvMjMzNzQ2MjE8L3VybD48L3JlbGF0ZWQtdXJscz48L3VybHM+PGVsZWN0cm9uaWMtcmVz
b3VyY2UtbnVtPlMwMDI1LTYxOTYoMTIpMDEwNDctNiBbcGlpXTsxMC4xMDE2L2oubWF5b2NwLjIw
MTIuMTAuMDE4IFtkb2ldPC9lbGVjdHJvbmljLXJlc291cmNlLW51bT48L3JlY29yZD48L0NpdGU+
PENpdGU+PEF1dGhvcj5MYXpvbDwvQXV0aG9yPjxZZWFyPjIwMDg8L1llYXI+PFJlY051bT4yMTM8
L1JlY051bT48cmVjb3JkPjxyZWMtbnVtYmVyPjIxMzwvcmVjLW51bWJlcj48Zm9yZWlnbi1rZXlz
PjxrZXkgYXBwPSJFTiIgZGItaWQ9ImFlemZhemZyNTV3MmRlZTA5YXV2emVhbnpkMGF4dHQ1eDI1
diIgdGltZXN0YW1wPSIxMzgwNjQ5MjYzIj4yMTM8L2tleT48L2ZvcmVpZ24ta2V5cz48cmVmLXR5
cGUgbmFtZT0iSm91cm5hbCBBcnRpY2xlIj4xNzwvcmVmLXR5cGU+PGNvbnRyaWJ1dG9ycz48YXV0
aG9ycz48YXV0aG9yPkxhem9sLEouUC48L2F1dGhvcj48YXV0aG9yPkNha2FuLE4uPC9hdXRob3I+
PGF1dGhvcj5LYW1hdCxELjwvYXV0aG9yPjwvYXV0aG9ycz48L2NvbnRyaWJ1dG9ycz48YXV0aC1h
ZGRyZXNzPlBpdHRzYnVyZ2ggQ2hpbGRyZW4mYXBvcztzIEhvc3BpdGFsLCBQaXR0c2J1cmdoLCBQ
ZW5uc3lsdmFuaWEsIFVTQTwvYXV0aC1hZGRyZXNzPjx0aXRsZXM+PHRpdGxlPjEwLXllYXIgY2Fz
ZSByZXZpZXcgb2YgbnV0cml0aW9uYWwgcmlja2V0cyBpbiBDaGlsZHJlbiZhcG9zO3MgSG9zcGl0
YWwgb2YgTWljaGlnYW48L3RpdGxlPjxzZWNvbmRhcnktdGl0bGU+Q2xpbi5QZWRpYXRyLihQaGls
YSk8L3NlY29uZGFyeS10aXRsZT48L3RpdGxlcz48cGVyaW9kaWNhbD48ZnVsbC10aXRsZT5DbGlu
LlBlZGlhdHIuKFBoaWxhKTwvZnVsbC10aXRsZT48L3BlcmlvZGljYWw+PHBhZ2VzPjM3OS0zODQ8
L3BhZ2VzPjx2b2x1bWU+NDc8L3ZvbHVtZT48bnVtYmVyPjQ8L251bWJlcj48cmVwcmludC1lZGl0
aW9uPk5vdCBpbiBGaWxlPC9yZXByaW50LWVkaXRpb24+PGtleXdvcmRzPjxrZXl3b3JkPmFkbWlu
aXN0cmF0aW9uICZhbXA7IGRvc2FnZTwva2V5d29yZD48a2V5d29yZD5hZHZlcnNlIGVmZmVjdHM8
L2tleXdvcmQ+PGtleXdvcmQ+QWZyaWNhbiBBbWVyaWNhbnM8L2tleXdvcmQ+PGtleXdvcmQ+Ymxv
b2Q8L2tleXdvcmQ+PGtleXdvcmQ+QnJlYXN0IEZlZWRpbmc8L2tleXdvcmQ+PGtleXdvcmQ+Q2hp
bGQ8L2tleXdvcmQ+PGtleXdvcmQ+Q2hpbGQsUHJlc2Nob29sPC9rZXl3b3JkPjxrZXl3b3JkPmNv
bXBsaWNhdGlvbnM8L2tleXdvcmQ+PGtleXdvcmQ+RGlldGFyeSBTdXBwbGVtZW50czwva2V5d29y
ZD48a2V5d29yZD5kcnVnIHRoZXJhcHk8L2tleXdvcmQ+PGtleXdvcmQ+ZXBpZGVtaW9sb2d5PC9r
ZXl3b3JkPjxrZXl3b3JkPmV0aW9sb2d5PC9rZXl3b3JkPjxrZXl3b3JkPkZlbWFsZTwva2V5d29y
ZD48a2V5d29yZD5Ib3NwaXRhbHMsUGVkaWF0cmljPC9rZXl3b3JkPjxrZXl3b3JkPkh1bWFuczwv
a2V5d29yZD48a2V5d29yZD5IeWRyb3h5Y2hvbGVjYWxjaWZlcm9sczwva2V5d29yZD48a2V5d29y
ZD5JbmZhbnQ8L2tleXdvcmQ+PGtleXdvcmQ+TWFsZTwva2V5d29yZD48a2V5d29yZD5NaWNoaWdh
bjwva2V5d29yZD48a2V5d29yZD5QYXRpZW50czwva2V5d29yZD48a2V5d29yZD5SaWNrZXRzPC9r
ZXl3b3JkPjxrZXl3b3JkPnN0YXRpc3RpY3MgJmFtcDsgbnVtZXJpY2FsIGRhdGE8L2tleXdvcmQ+
PGtleXdvcmQ+dGhlcmFwZXV0aWMgdXNlPC9rZXl3b3JkPjxrZXl3b3JkPlVuaXRlZCBTdGF0ZXM8
L2tleXdvcmQ+PGtleXdvcmQ+Vml0YW1pbiBEPC9rZXl3b3JkPjxrZXl3b3JkPlZpdGFtaW4gRCBE
ZWZpY2llbmN5PC9rZXl3b3JkPjxrZXl3b3JkPlZpdGFtaW5zPC9rZXl3b3JkPjwva2V5d29yZHM+
PGRhdGVzPjx5ZWFyPjIwMDg8L3llYXI+PHB1Yi1kYXRlcz48ZGF0ZT41LzIwMDg8L2RhdGU+PC9w
dWItZGF0ZXM+PC9kYXRlcz48bGFiZWw+ODU8L2xhYmVsPjx1cmxzPjxyZWxhdGVkLXVybHM+PHVy
bD5odHRwOi8vd3d3Lm5jYmkubmxtLm5paC5nb3YvcHVibWVkLzE4MTkyNjQxPC91cmw+PC9yZWxh
dGVkLXVybHM+PC91cmxzPjxlbGVjdHJvbmljLXJlc291cmNlLW51bT4wMDA5OTIyODA3MzExMzk3
IFtwaWldOzEwLjExNzcvMDAwOTkyMjgwNzMxMTM5NyBbZG9pXTwvZWxlY3Ryb25pYy1yZXNvdXJj
ZS1udW0+PC9yZWNvcmQ+PC9DaXRlPjxDaXRlPjxBdXRob3I+QmVjay1OaWVsc2VuPC9BdXRob3I+
PFllYXI+MjAwOTwvWWVhcj48UmVjTnVtPjk5PC9SZWNOdW0+PHJlY29yZD48cmVjLW51bWJlcj45
OTwvcmVjLW51bWJlcj48Zm9yZWlnbi1rZXlzPjxrZXkgYXBwPSJFTiIgZGItaWQ9ImFlemZhemZy
NTV3MmRlZTA5YXV2emVhbnpkMGF4dHQ1eDI1diIgdGltZXN0YW1wPSIxMzgwNjQ5MjYxIj45OTwv
a2V5PjwvZm9yZWlnbi1rZXlzPjxyZWYtdHlwZSBuYW1lPSJKb3VybmFsIEFydGljbGUiPjE3PC9y
ZWYtdHlwZT48Y29udHJpYnV0b3JzPjxhdXRob3JzPjxhdXRob3I+QmVjay1OaWVsc2VuLFMuUy48
L2F1dGhvcj48YXV0aG9yPkJyb2NrLUphY29ic2VuLEIuPC9hdXRob3I+PGF1dGhvcj5HcmFtLEou
PC9hdXRob3I+PGF1dGhvcj5Ccml4ZW4sSy48L2F1dGhvcj48YXV0aG9yPkplbnNlbixULksuPC9h
dXRob3I+PC9hdXRob3JzPjwvY29udHJpYnV0b3JzPjxhdXRoLWFkZHJlc3M+RGVwYXJ0bWVudCBv
ZiBQZWRpYXRyaWNzLCBIb3NwaXRhbCBvZiBTb3V0aHdlc3QgRGVubWFyaywgRXNiamVyZywgRGVu
bWFyay4gc2JlY2stbmllbHNlbkBoZWFsdGguc2R1LmRrPC9hdXRoLWFkZHJlc3M+PHRpdGxlcz48
dGl0bGU+SW5jaWRlbmNlIGFuZCBwcmV2YWxlbmNlIG9mIG51dHJpdGlvbmFsIGFuZCBoZXJlZGl0
YXJ5IHJpY2tldHMgaW4gc291dGhlcm4gRGVubWFyazwvdGl0bGU+PHNlY29uZGFyeS10aXRsZT5F
dXIuSi5FbmRvY3Jpbm9sLjwvc2Vjb25kYXJ5LXRpdGxlPjwvdGl0bGVzPjxwZXJpb2RpY2FsPjxm
dWxsLXRpdGxlPkV1ci5KLkVuZG9jcmlub2wuPC9mdWxsLXRpdGxlPjwvcGVyaW9kaWNhbD48cGFn
ZXM+NDkxLTQ5NzwvcGFnZXM+PHZvbHVtZT4xNjA8L3ZvbHVtZT48bnVtYmVyPjM8L251bWJlcj48
cmVwcmludC1lZGl0aW9uPk5vdCBpbiBGaWxlPC9yZXByaW50LWVkaXRpb24+PGtleXdvcmRzPjxr
ZXl3b3JkPkFkb2xlc2NlbnQ8L2tleXdvcmQ+PGtleXdvcmQ+QWdlZDwva2V5d29yZD48a2V5d29y
ZD5DaGlsZDwva2V5d29yZD48a2V5d29yZD5DaGlsZCxQcmVzY2hvb2w8L2tleXdvcmQ+PGtleXdv
cmQ+Q29ob3J0IFN0dWRpZXM8L2tleXdvcmQ+PGtleXdvcmQ+Y29uZ2VuaXRhbDwva2V5d29yZD48
a2V5d29yZD5EZW5tYXJrPC9rZXl3b3JkPjxrZXl3b3JkPmRpYWdub3Npczwva2V5d29yZD48a2V5
d29yZD5FbWlncmFudHMgYW5kIEltbWlncmFudHM8L2tleXdvcmQ+PGtleXdvcmQ+ZXBpZGVtaW9s
b2d5PC9rZXl3b3JkPjxrZXl3b3JkPmdlbmV0aWNzPC9rZXl3b3JkPjxrZXl3b3JkPkh1bWFuczwv
a2V5d29yZD48a2V5d29yZD5IeXBvcGhvc3BoYXRlbWlhLEZhbWlsaWFsPC9rZXl3b3JkPjxrZXl3
b3JkPkluY2lkZW5jZTwva2V5d29yZD48a2V5d29yZD5JbmZhbnQ8L2tleXdvcmQ+PGtleXdvcmQ+
SW5mYW50IE51dHJpdGlvbiBEaXNvcmRlcnM8L2tleXdvcmQ+PGtleXdvcmQ+SW5mYW50LE5ld2Jv
cm48L2tleXdvcmQ+PGtleXdvcmQ+bWV0aG9kczwva2V5d29yZD48a2V5d29yZD5QYXRpZW50czwv
a2V5d29yZD48a2V5d29yZD5QZWRpYXRyaWNzPC9rZXl3b3JkPjxrZXl3b3JkPlByZXZhbGVuY2U8
L2tleXdvcmQ+PGtleXdvcmQ+Umlja2V0czwva2V5d29yZD48a2V5d29yZD5SaXNrIEZhY3RvcnM8
L2tleXdvcmQ+PGtleXdvcmQ+c3RhdGlzdGljcyAmYW1wOyBudW1lcmljYWwgZGF0YTwva2V5d29y
ZD48a2V5d29yZD5WaXRhbWluIEQgRGVmaWNpZW5jeTwva2V5d29yZD48L2tleXdvcmRzPjxkYXRl
cz48eWVhcj4yMDA5PC95ZWFyPjxwdWItZGF0ZXM+PGRhdGU+My8yMDA5PC9kYXRlPjwvcHViLWRh
dGVzPjwvZGF0ZXM+PGxhYmVsPjYwPC9sYWJlbD48dXJscz48cmVsYXRlZC11cmxzPjx1cmw+aHR0
cDovL3d3dy5uY2JpLm5sbS5uaWguZ292L3B1Ym1lZC8xOTA5NTc4MDwvdXJsPjwvcmVsYXRlZC11
cmxzPjwvdXJscz48ZWxlY3Ryb25pYy1yZXNvdXJjZS1udW0+RUpFLTA4LTA4MTggW3BpaV07MTAu
MTUzMC9FSkUtMDgtMDgxOCBbZG9pXTwvZWxlY3Ryb25pYy1yZXNvdXJjZS1udW0+PC9yZWNvcmQ+
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aG1lZDwvQXV0aG9yPjxZZWFyPjIwMTE8L1llYXI+PFJl
Y051bT44OTwvUmVjTnVtPjxEaXNwbGF5VGV4dD5bMy03XTwvRGlzcGxheVRleHQ+PHJlY29yZD48
cmVjLW51bWJlcj44OTwvcmVjLW51bWJlcj48Zm9yZWlnbi1rZXlzPjxrZXkgYXBwPSJFTiIgZGIt
aWQ9ImFlemZhemZyNTV3MmRlZTA5YXV2emVhbnpkMGF4dHQ1eDI1diIgdGltZXN0YW1wPSIxMzgw
NjQ5MjYxIj44OTwva2V5PjwvZm9yZWlnbi1rZXlzPjxyZWYtdHlwZSBuYW1lPSJKb3VybmFsIEFy
dGljbGUiPjE3PC9yZWYtdHlwZT48Y29udHJpYnV0b3JzPjxhdXRob3JzPjxhdXRob3I+QWhtZWQs
Uy5GLjwvYXV0aG9yPjxhdXRob3I+RnJhbmV5LEMuPC9hdXRob3I+PGF1dGhvcj5NY0Rldml0dCxI
LjwvYXV0aG9yPjxhdXRob3I+U29tZXJ2aWxsZSxMLjwvYXV0aG9yPjxhdXRob3I+QnV0bGVyLFMu
PC9hdXRob3I+PGF1dGhvcj5HYWxsb3dheSxQLjwvYXV0aG9yPjxhdXRob3I+UmV5bm9sZHMsTC48
L2F1dGhvcj48YXV0aG9yPlNoYWlraCxNLkcuPC9hdXRob3I+PGF1dGhvcj5XYWxsYWNlLEEuTS48
L2F1dGhvcj48L2F1dGhvcnM+PC9jb250cmlidXRvcnM+PGF1dGgtYWRkcmVzcz5EZXBhcnRtZW50
IG9mIENoaWxkIEhlYWx0aCwgUm95YWwgSG9zcGl0YWwgZm9yIFNpY2sgQ2hpbGRyZW4sIFlvcmto
aWxsLCBHbGFzZ293LCBVSy4gcy5mLmFobWVkQGNsaW5tZWQuZ2xhLmFjLnVrPC9hdXRoLWFkZHJl
c3M+PHRpdGxlcz48dGl0bGU+UmVjZW50IHRyZW5kcyBhbmQgY2xpbmljYWwgZmVhdHVyZXMgb2Yg
Y2hpbGRob29kIHZpdGFtaW4gRCBkZWZpY2llbmN5IHByZXNlbnRpbmcgdG8gYSBjaGlsZHJlbiZh
cG9zO3MgaG9zcGl0YWwgaW4gR2xhc2dvdzwvdGl0bGU+PHNlY29uZGFyeS10aXRsZT5BcmNoLkRp
cy5DaGlsZDwvc2Vjb25kYXJ5LXRpdGxlPjwvdGl0bGVzPjxwZXJpb2RpY2FsPjxmdWxsLXRpdGxl
PkFyY2guRGlzLkNoaWxkPC9mdWxsLXRpdGxlPjwvcGVyaW9kaWNhbD48cGFnZXM+Njk0LTY5Njwv
cGFnZXM+PHZvbHVtZT45Njwvdm9sdW1lPjxudW1iZXI+NzwvbnVtYmVyPjxyZXByaW50LWVkaXRp
b24+Tm90IGluIEZpbGU8L3JlcHJpbnQtZWRpdGlvbj48a2V5d29yZHM+PGtleXdvcmQ+QWRvbGVz
Y2VudDwva2V5d29yZD48a2V5d29yZD5BZ2UgRGlzdHJpYnV0aW9uPC9rZXl3b3JkPjxrZXl3b3Jk
PkNoaWxkPC9rZXl3b3JkPjxrZXl3b3JkPkNoaWxkLFByZXNjaG9vbDwva2V5d29yZD48a2V5d29y
ZD5jb21wbGljYXRpb25zPC9rZXl3b3JkPjxrZXl3b3JkPmRlZmljaWVuY3k8L2tleXdvcmQ+PGtl
eXdvcmQ+ZXBpZGVtaW9sb2d5PC9rZXl3b3JkPjxrZXl3b3JkPmV0aG5vbG9neTwva2V5d29yZD48
a2V5d29yZD5ldGlvbG9neTwva2V5d29yZD48a2V5d29yZD5GZW1hbGU8L2tleXdvcmQ+PGtleXdv
cmQ+Rm9yZWNhc3Rpbmc8L2tleXdvcmQ+PGtleXdvcmQ+RnJhY3R1cmVzLEJvbmU8L2tleXdvcmQ+
PGtleXdvcmQ+SGVhbHRoPC9rZXl3b3JkPjxrZXl3b3JkPkhvc3BpdGFscyxQZWRpYXRyaWM8L2tl
eXdvcmQ+PGtleXdvcmQ+SHVtYW5zPC9rZXl3b3JkPjxrZXl3b3JkPkluY2lkZW5jZTwva2V5d29y
ZD48a2V5d29yZD5JbmZhbnQ8L2tleXdvcmQ+PGtleXdvcmQ+SW5mYW50LE5ld2Jvcm48L2tleXdv
cmQ+PGtleXdvcmQ+TWFsZTwva2V5d29yZD48a2V5d29yZD5tZXRob2RzPC9rZXl3b3JkPjxrZXl3
b3JkPnJhZGlvZ3JhcGh5PC9rZXl3b3JkPjxrZXl3b3JkPlJldHJvc3BlY3RpdmUgU3R1ZGllczwv
a2V5d29yZD48a2V5d29yZD5SaWNrZXRzPC9rZXl3b3JkPjxrZXl3b3JkPlNjb3RsYW5kPC9rZXl3
b3JkPjxrZXl3b3JkPlZpdGFtaW4gRDwva2V5d29yZD48a2V5d29yZD5WaXRhbWluIEQgRGVmaWNp
ZW5jeTwva2V5d29yZD48L2tleXdvcmRzPjxkYXRlcz48eWVhcj4yMDExPC95ZWFyPjxwdWItZGF0
ZXM+PGRhdGU+Ny8yMDExPC9kYXRlPjwvcHViLWRhdGVzPjwvZGF0ZXM+PGxhYmVsPjEzPC9sYWJl
bD48dXJscz48cmVsYXRlZC11cmxzPjx1cmw+aHR0cDovL3d3dy5uY2JpLm5sbS5uaWguZ292L3B1
Ym1lZC8yMDU4NDg0ODwvdXJsPjwvcmVsYXRlZC11cmxzPjwvdXJscz48ZWxlY3Ryb25pYy1yZXNv
dXJjZS1udW0+YWRjLjIwMDkuMTczMTk1IFtwaWldOzEwLjExMzYvYWRjLjIwMDkuMTczMTk1IFtk
b2ldPC9lbGVjdHJvbmljLXJlc291cmNlLW51bT48L3JlY29yZD48L0NpdGU+PENpdGU+PEF1dGhv
cj5Sb2JpbnNvbjwvQXV0aG9yPjxZZWFyPjIwMDY8L1llYXI+PFJlY051bT4yNjQ8L1JlY051bT48
cmVjb3JkPjxyZWMtbnVtYmVyPjI2NDwvcmVjLW51bWJlcj48Zm9yZWlnbi1rZXlzPjxrZXkgYXBw
PSJFTiIgZGItaWQ9ImFlemZhemZyNTV3MmRlZTA5YXV2emVhbnpkMGF4dHQ1eDI1diIgdGltZXN0
YW1wPSIxMzgwNjQ5MjYzIj4yNjQ8L2tleT48L2ZvcmVpZ24ta2V5cz48cmVmLXR5cGUgbmFtZT0i
Sm91cm5hbCBBcnRpY2xlIj4xNzwvcmVmLXR5cGU+PGNvbnRyaWJ1dG9ycz48YXV0aG9ycz48YXV0
aG9yPlJvYmluc29uLFAuRC48L2F1dGhvcj48YXV0aG9yPkhvZ2xlcixXLjwvYXV0aG9yPjxhdXRo
b3I+Q3JhaWcsTS5FLjwvYXV0aG9yPjxhdXRob3I+VmVyZ2UsQy5GLjwvYXV0aG9yPjxhdXRob3I+
V2Fsa2VyLEouTC48L2F1dGhvcj48YXV0aG9yPlBpcGVyLEEuQy48L2F1dGhvcj48YXV0aG9yPldv
b2RoZWFkLEguSi48L2F1dGhvcj48YXV0aG9yPkNvd2VsbCxDLlQuPC9hdXRob3I+PGF1dGhvcj5B
bWJsZXIsRy5SLjwvYXV0aG9yPjwvYXV0aG9ycz48L2NvbnRyaWJ1dG9ycz48YXV0aC1hZGRyZXNz
PlRoZSBDaGlsZHJlbiZhcG9zO3MgSG9zcGl0YWwgYXQgV2VzdG1lYWQsIFN5ZG5leSwgQXVzdHJh
bGlhLiBwYXVscjNAY2h3LmVkdS5hdTwvYXV0aC1hZGRyZXNzPjx0aXRsZXM+PHRpdGxlPlRoZSBy
ZS1lbWVyZ2luZyBidXJkZW4gb2Ygcmlja2V0czogYSBkZWNhZGUgb2YgZXhwZXJpZW5jZSBmcm9t
IFN5ZG5leTwvdGl0bGU+PHNlY29uZGFyeS10aXRsZT5BcmNoLkRpcy5DaGlsZDwvc2Vjb25kYXJ5
LXRpdGxlPjwvdGl0bGVzPjxwZXJpb2RpY2FsPjxmdWxsLXRpdGxlPkFyY2guRGlzLkNoaWxkPC9m
dWxsLXRpdGxlPjwvcGVyaW9kaWNhbD48cGFnZXM+NTY0LTU2ODwvcGFnZXM+PHZvbHVtZT45MTwv
dm9sdW1lPjxudW1iZXI+NzwvbnVtYmVyPjxyZXByaW50LWVkaXRpb24+Tm90IGluIEZpbGU8L3Jl
cHJpbnQtZWRpdGlvbj48a2V5d29yZHM+PGtleXdvcmQ+QWZyaWNhPC9rZXl3b3JkPjxrZXl3b3Jk
PkFnZWQ8L2tleXdvcmQ+PGtleXdvcmQ+QXVzdHJhbGlhPC9rZXl3b3JkPjxrZXl3b3JkPmJsb29k
PC9rZXl3b3JkPjxrZXl3b3JkPkNoaWxkLFByZXNjaG9vbDwva2V5d29yZD48a2V5d29yZD5Db2hv
cnQgU3R1ZGllczwva2V5d29yZD48a2V5d29yZD5kZWZpY2llbmN5PC9rZXl3b3JkPjxrZXl3b3Jk
PmRpYWdub3Npczwva2V5d29yZD48a2V5d29yZD5lcGlkZW1pb2xvZ3k8L2tleXdvcmQ+PGtleXdv
cmQ+RmVtYWxlPC9rZXl3b3JkPjxrZXl3b3JkPkhlYWx0aDwva2V5d29yZD48a2V5d29yZD5IdW1h
bnM8L2tleXdvcmQ+PGtleXdvcmQ+SHlkcm94eWNob2xlY2FsY2lmZXJvbHM8L2tleXdvcmQ+PGtl
eXdvcmQ+SW5jaWRlbmNlPC9rZXl3b3JkPjxrZXl3b3JkPk1hbGU8L2tleXdvcmQ+PGtleXdvcmQ+
bWV0aG9kczwva2V5d29yZD48a2V5d29yZD5OZXcgU291dGggV2FsZXM8L2tleXdvcmQ+PGtleXdv
cmQ+UGFyYXRoeXJvaWQgSG9ybW9uZTwva2V5d29yZD48a2V5d29yZD5QYXJlbnRzPC9rZXl3b3Jk
PjxrZXl3b3JkPlJldHJvc3BlY3RpdmUgU3R1ZGllczwva2V5d29yZD48a2V5d29yZD5SaWNrZXRz
PC9rZXl3b3JkPjxrZXl3b3JkPlJpc2s8L2tleXdvcmQ+PGtleXdvcmQ+U2VpenVyZXM8L2tleXdv
cmQ+PGtleXdvcmQ+U3VubGlnaHQ8L2tleXdvcmQ+PGtleXdvcmQ+dHJlbmRzPC9rZXl3b3JkPjxr
ZXl3b3JkPlZpdGFtaW4gRDwva2V5d29yZD48a2V5d29yZD5WaXRhbWluIEQgRGVmaWNpZW5jeTwv
a2V5d29yZD48L2tleXdvcmRzPjxkYXRlcz48eWVhcj4yMDA2PC95ZWFyPjxwdWItZGF0ZXM+PGRh
dGU+Ny8yMDA2PC9kYXRlPjwvcHViLWRhdGVzPjwvZGF0ZXM+PGxhYmVsPjU3PC9sYWJlbD48dXJs
cz48cmVsYXRlZC11cmxzPjx1cmw+aHR0cDovL3d3dy5uY2JpLm5sbS5uaWguZ292L3B1Ym1lZC8x
NTk1NjA0NTwvdXJsPjwvcmVsYXRlZC11cmxzPjwvdXJscz48ZWxlY3Ryb25pYy1yZXNvdXJjZS1u
dW0+YWRjLjIwMDQuMDY5NTc1IFtwaWldOzEwLjExMzYvYWRjLjIwMDQuMDY5NTc1IFtkb2ldPC9l
bGVjdHJvbmljLXJlc291cmNlLW51bT48L3JlY29yZD48L0NpdGU+PENpdGU+PEF1dGhvcj5UaGFj
aGVyPC9BdXRob3I+PFllYXI+MjAxMzwvWWVhcj48UmVjTnVtPjI5MzwvUmVjTnVtPjxyZWNvcmQ+
PHJlYy1udW1iZXI+MjkzPC9yZWMtbnVtYmVyPjxmb3JlaWduLWtleXM+PGtleSBhcHA9IkVOIiBk
Yi1pZD0iYWV6ZmF6ZnI1NXcyZGVlMDlhdXZ6ZWFuemQwYXh0dDV4MjV2IiB0aW1lc3RhbXA9IjEz
ODA2NDkyNjQiPjI5Mzwva2V5PjwvZm9yZWlnbi1rZXlzPjxyZWYtdHlwZSBuYW1lPSJKb3VybmFs
IEFydGljbGUiPjE3PC9yZWYtdHlwZT48Y29udHJpYnV0b3JzPjxhdXRob3JzPjxhdXRob3I+VGhh
Y2hlcixULkQuPC9hdXRob3I+PGF1dGhvcj5GaXNjaGVyLFAuUi48L2F1dGhvcj48YXV0aG9yPlRl
YmJlbixQLkouPC9hdXRob3I+PGF1dGhvcj5TaW5naCxSLkouPC9hdXRob3I+PGF1dGhvcj5DaGEs
Uy5TLjwvYXV0aG9yPjxhdXRob3I+TWF4c29uLEouQS48L2F1dGhvcj48YXV0aG9yPllhd24sQi5Q
LjwvYXV0aG9yPjwvYXV0aG9ycz48L2NvbnRyaWJ1dG9ycz48YXV0aC1hZGRyZXNzPkRlcGFydG1l
bnQgb2YgRmFtaWx5IE1lZGljaW5lLCBNYXlvIENsaW5pYywgUm9jaGVzdGVyLCBNTiwgVVNBLiB0
aGFjaGVyLnRob21hc0BtYXlvLmVkdTwvYXV0aC1hZGRyZXNzPjx0aXRsZXM+PHRpdGxlPkluY3Jl
YXNpbmcgaW5jaWRlbmNlIG9mIG51dHJpdGlvbmFsIHJpY2tldHM6IGEgcG9wdWxhdGlvbi1iYXNl
ZCBzdHVkeSBpbiBPbG1zdGVkIENvdW50eSwgTWlubmVzb3RhPC90aXRsZT48c2Vjb25kYXJ5LXRp
dGxlPk1heW8gQ2xpbi5Qcm9jLjwvc2Vjb25kYXJ5LXRpdGxlPjwvdGl0bGVzPjxwZXJpb2RpY2Fs
PjxmdWxsLXRpdGxlPk1heW8gQ2xpbi5Qcm9jLjwvZnVsbC10aXRsZT48L3BlcmlvZGljYWw+PHBh
Z2VzPjE3Ni0xODM8L3BhZ2VzPjx2b2x1bWU+ODg8L3ZvbHVtZT48bnVtYmVyPjI8L251bWJlcj48
cmVwcmludC1lZGl0aW9uPk5vdCBpbiBGaWxlPC9yZXByaW50LWVkaXRpb24+PGtleXdvcmRzPjxr
ZXl3b3JkPkFnZWQ8L2tleXdvcmQ+PGtleXdvcmQ+QmlydGggV2VpZ2h0PC9rZXl3b3JkPjxrZXl3
b3JkPkJyZWFzdCBGZWVkaW5nPC9rZXl3b3JkPjxrZXl3b3JkPkNhdXNhbGl0eTwva2V5d29yZD48
a2V5d29yZD5DaGlsZCxQcmVzY2hvb2w8L2tleXdvcmQ+PGtleXdvcmQ+Q29tb3JiaWRpdHk8L2tl
eXdvcmQ+PGtleXdvcmQ+ZGVmaWNpZW5jeTwva2V5d29yZD48a2V5d29yZD5EZW1vZ3JhcGh5PC9r
ZXl3b3JkPjxrZXl3b3JkPmVwaWRlbWlvbG9neTwva2V5d29yZD48a2V5d29yZD5GZW1hbGU8L2tl
eXdvcmQ+PGtleXdvcmQ+R3Jvd3RoPC9rZXl3b3JkPjxrZXl3b3JkPkh1bWFuczwva2V5d29yZD48
a2V5d29yZD5IeXBvY2FsY2VtaWE8L2tleXdvcmQ+PGtleXdvcmQ+SW5jaWRlbmNlPC9rZXl3b3Jk
PjxrZXl3b3JkPkluZmFudDwva2V5d29yZD48a2V5d29yZD5JbmZhbnQsTmV3Ym9ybjwva2V5d29y
ZD48a2V5d29yZD5NYWxlPC9rZXl3b3JkPjxrZXl3b3JkPm1ldGhvZHM8L2tleXdvcmQ+PGtleXdv
cmQ+TWlubmVzb3RhPC9rZXl3b3JkPjxrZXl3b3JkPk9zdGVvbWFsYWNpYTwva2V5d29yZD48a2V5
d29yZD5QYWluPC9rZXl3b3JkPjxrZXl3b3JkPlBhdGllbnRzPC9rZXl3b3JkPjxrZXl3b3JkPlJp
Y2tldHM8L2tleXdvcmQ+PGtleXdvcmQ+Umlzazwva2V5d29yZD48a2V5d29yZD5SaXNrIEZhY3Rv
cnM8L2tleXdvcmQ+PGtleXdvcmQ+VGV0YW55PC9rZXl3b3JkPjxrZXl3b3JkPnRyZW5kczwva2V5
d29yZD48a2V5d29yZD5WaXRhbWluIEQ8L2tleXdvcmQ+PGtleXdvcmQ+Vml0YW1pbiBEIERlZmlj
aWVuY3k8L2tleXdvcmQ+PC9rZXl3b3Jkcz48ZGF0ZXM+PHllYXI+MjAxMzwveWVhcj48cHViLWRh
dGVzPjxkYXRlPjIvMjAxMzwvZGF0ZT48L3B1Yi1kYXRlcz48L2RhdGVzPjxsYWJlbD41ODwvbGFi
ZWw+PHVybHM+PHJlbGF0ZWQtdXJscz48dXJsPmh0dHA6Ly93d3cubmNiaS5ubG0ubmloLmdvdi9w
dWJtZWQvMjMzNzQ2MjE8L3VybD48L3JlbGF0ZWQtdXJscz48L3VybHM+PGVsZWN0cm9uaWMtcmVz
b3VyY2UtbnVtPlMwMDI1LTYxOTYoMTIpMDEwNDctNiBbcGlpXTsxMC4xMDE2L2oubWF5b2NwLjIw
MTIuMTAuMDE4IFtkb2ldPC9lbGVjdHJvbmljLXJlc291cmNlLW51bT48L3JlY29yZD48L0NpdGU+
PENpdGU+PEF1dGhvcj5MYXpvbDwvQXV0aG9yPjxZZWFyPjIwMDg8L1llYXI+PFJlY051bT4yMTM8
L1JlY051bT48cmVjb3JkPjxyZWMtbnVtYmVyPjIxMzwvcmVjLW51bWJlcj48Zm9yZWlnbi1rZXlz
PjxrZXkgYXBwPSJFTiIgZGItaWQ9ImFlemZhemZyNTV3MmRlZTA5YXV2emVhbnpkMGF4dHQ1eDI1
diIgdGltZXN0YW1wPSIxMzgwNjQ5MjYzIj4yMTM8L2tleT48L2ZvcmVpZ24ta2V5cz48cmVmLXR5
cGUgbmFtZT0iSm91cm5hbCBBcnRpY2xlIj4xNzwvcmVmLXR5cGU+PGNvbnRyaWJ1dG9ycz48YXV0
aG9ycz48YXV0aG9yPkxhem9sLEouUC48L2F1dGhvcj48YXV0aG9yPkNha2FuLE4uPC9hdXRob3I+
PGF1dGhvcj5LYW1hdCxELjwvYXV0aG9yPjwvYXV0aG9ycz48L2NvbnRyaWJ1dG9ycz48YXV0aC1h
ZGRyZXNzPlBpdHRzYnVyZ2ggQ2hpbGRyZW4mYXBvcztzIEhvc3BpdGFsLCBQaXR0c2J1cmdoLCBQ
ZW5uc3lsdmFuaWEsIFVTQTwvYXV0aC1hZGRyZXNzPjx0aXRsZXM+PHRpdGxlPjEwLXllYXIgY2Fz
ZSByZXZpZXcgb2YgbnV0cml0aW9uYWwgcmlja2V0cyBpbiBDaGlsZHJlbiZhcG9zO3MgSG9zcGl0
YWwgb2YgTWljaGlnYW48L3RpdGxlPjxzZWNvbmRhcnktdGl0bGU+Q2xpbi5QZWRpYXRyLihQaGls
YSk8L3NlY29uZGFyeS10aXRsZT48L3RpdGxlcz48cGVyaW9kaWNhbD48ZnVsbC10aXRsZT5DbGlu
LlBlZGlhdHIuKFBoaWxhKTwvZnVsbC10aXRsZT48L3BlcmlvZGljYWw+PHBhZ2VzPjM3OS0zODQ8
L3BhZ2VzPjx2b2x1bWU+NDc8L3ZvbHVtZT48bnVtYmVyPjQ8L251bWJlcj48cmVwcmludC1lZGl0
aW9uPk5vdCBpbiBGaWxlPC9yZXByaW50LWVkaXRpb24+PGtleXdvcmRzPjxrZXl3b3JkPmFkbWlu
aXN0cmF0aW9uICZhbXA7IGRvc2FnZTwva2V5d29yZD48a2V5d29yZD5hZHZlcnNlIGVmZmVjdHM8
L2tleXdvcmQ+PGtleXdvcmQ+QWZyaWNhbiBBbWVyaWNhbnM8L2tleXdvcmQ+PGtleXdvcmQ+Ymxv
b2Q8L2tleXdvcmQ+PGtleXdvcmQ+QnJlYXN0IEZlZWRpbmc8L2tleXdvcmQ+PGtleXdvcmQ+Q2hp
bGQ8L2tleXdvcmQ+PGtleXdvcmQ+Q2hpbGQsUHJlc2Nob29sPC9rZXl3b3JkPjxrZXl3b3JkPmNv
bXBsaWNhdGlvbnM8L2tleXdvcmQ+PGtleXdvcmQ+RGlldGFyeSBTdXBwbGVtZW50czwva2V5d29y
ZD48a2V5d29yZD5kcnVnIHRoZXJhcHk8L2tleXdvcmQ+PGtleXdvcmQ+ZXBpZGVtaW9sb2d5PC9r
ZXl3b3JkPjxrZXl3b3JkPmV0aW9sb2d5PC9rZXl3b3JkPjxrZXl3b3JkPkZlbWFsZTwva2V5d29y
ZD48a2V5d29yZD5Ib3NwaXRhbHMsUGVkaWF0cmljPC9rZXl3b3JkPjxrZXl3b3JkPkh1bWFuczwv
a2V5d29yZD48a2V5d29yZD5IeWRyb3h5Y2hvbGVjYWxjaWZlcm9sczwva2V5d29yZD48a2V5d29y
ZD5JbmZhbnQ8L2tleXdvcmQ+PGtleXdvcmQ+TWFsZTwva2V5d29yZD48a2V5d29yZD5NaWNoaWdh
bjwva2V5d29yZD48a2V5d29yZD5QYXRpZW50czwva2V5d29yZD48a2V5d29yZD5SaWNrZXRzPC9r
ZXl3b3JkPjxrZXl3b3JkPnN0YXRpc3RpY3MgJmFtcDsgbnVtZXJpY2FsIGRhdGE8L2tleXdvcmQ+
PGtleXdvcmQ+dGhlcmFwZXV0aWMgdXNlPC9rZXl3b3JkPjxrZXl3b3JkPlVuaXRlZCBTdGF0ZXM8
L2tleXdvcmQ+PGtleXdvcmQ+Vml0YW1pbiBEPC9rZXl3b3JkPjxrZXl3b3JkPlZpdGFtaW4gRCBE
ZWZpY2llbmN5PC9rZXl3b3JkPjxrZXl3b3JkPlZpdGFtaW5zPC9rZXl3b3JkPjwva2V5d29yZHM+
PGRhdGVzPjx5ZWFyPjIwMDg8L3llYXI+PHB1Yi1kYXRlcz48ZGF0ZT41LzIwMDg8L2RhdGU+PC9w
dWItZGF0ZXM+PC9kYXRlcz48bGFiZWw+ODU8L2xhYmVsPjx1cmxzPjxyZWxhdGVkLXVybHM+PHVy
bD5odHRwOi8vd3d3Lm5jYmkubmxtLm5paC5nb3YvcHVibWVkLzE4MTkyNjQxPC91cmw+PC9yZWxh
dGVkLXVybHM+PC91cmxzPjxlbGVjdHJvbmljLXJlc291cmNlLW51bT4wMDA5OTIyODA3MzExMzk3
IFtwaWldOzEwLjExNzcvMDAwOTkyMjgwNzMxMTM5NyBbZG9pXTwvZWxlY3Ryb25pYy1yZXNvdXJj
ZS1udW0+PC9yZWNvcmQ+PC9DaXRlPjxDaXRlPjxBdXRob3I+QmVjay1OaWVsc2VuPC9BdXRob3I+
PFllYXI+MjAwOTwvWWVhcj48UmVjTnVtPjk5PC9SZWNOdW0+PHJlY29yZD48cmVjLW51bWJlcj45
OTwvcmVjLW51bWJlcj48Zm9yZWlnbi1rZXlzPjxrZXkgYXBwPSJFTiIgZGItaWQ9ImFlemZhemZy
NTV3MmRlZTA5YXV2emVhbnpkMGF4dHQ1eDI1diIgdGltZXN0YW1wPSIxMzgwNjQ5MjYxIj45OTwv
a2V5PjwvZm9yZWlnbi1rZXlzPjxyZWYtdHlwZSBuYW1lPSJKb3VybmFsIEFydGljbGUiPjE3PC9y
ZWYtdHlwZT48Y29udHJpYnV0b3JzPjxhdXRob3JzPjxhdXRob3I+QmVjay1OaWVsc2VuLFMuUy48
L2F1dGhvcj48YXV0aG9yPkJyb2NrLUphY29ic2VuLEIuPC9hdXRob3I+PGF1dGhvcj5HcmFtLEou
PC9hdXRob3I+PGF1dGhvcj5Ccml4ZW4sSy48L2F1dGhvcj48YXV0aG9yPkplbnNlbixULksuPC9h
dXRob3I+PC9hdXRob3JzPjwvY29udHJpYnV0b3JzPjxhdXRoLWFkZHJlc3M+RGVwYXJ0bWVudCBv
ZiBQZWRpYXRyaWNzLCBIb3NwaXRhbCBvZiBTb3V0aHdlc3QgRGVubWFyaywgRXNiamVyZywgRGVu
bWFyay4gc2JlY2stbmllbHNlbkBoZWFsdGguc2R1LmRrPC9hdXRoLWFkZHJlc3M+PHRpdGxlcz48
dGl0bGU+SW5jaWRlbmNlIGFuZCBwcmV2YWxlbmNlIG9mIG51dHJpdGlvbmFsIGFuZCBoZXJlZGl0
YXJ5IHJpY2tldHMgaW4gc291dGhlcm4gRGVubWFyazwvdGl0bGU+PHNlY29uZGFyeS10aXRsZT5F
dXIuSi5FbmRvY3Jpbm9sLjwvc2Vjb25kYXJ5LXRpdGxlPjwvdGl0bGVzPjxwZXJpb2RpY2FsPjxm
dWxsLXRpdGxlPkV1ci5KLkVuZG9jcmlub2wuPC9mdWxsLXRpdGxlPjwvcGVyaW9kaWNhbD48cGFn
ZXM+NDkxLTQ5NzwvcGFnZXM+PHZvbHVtZT4xNjA8L3ZvbHVtZT48bnVtYmVyPjM8L251bWJlcj48
cmVwcmludC1lZGl0aW9uPk5vdCBpbiBGaWxlPC9yZXByaW50LWVkaXRpb24+PGtleXdvcmRzPjxr
ZXl3b3JkPkFkb2xlc2NlbnQ8L2tleXdvcmQ+PGtleXdvcmQ+QWdlZDwva2V5d29yZD48a2V5d29y
ZD5DaGlsZDwva2V5d29yZD48a2V5d29yZD5DaGlsZCxQcmVzY2hvb2w8L2tleXdvcmQ+PGtleXdv
cmQ+Q29ob3J0IFN0dWRpZXM8L2tleXdvcmQ+PGtleXdvcmQ+Y29uZ2VuaXRhbDwva2V5d29yZD48
a2V5d29yZD5EZW5tYXJrPC9rZXl3b3JkPjxrZXl3b3JkPmRpYWdub3Npczwva2V5d29yZD48a2V5
d29yZD5FbWlncmFudHMgYW5kIEltbWlncmFudHM8L2tleXdvcmQ+PGtleXdvcmQ+ZXBpZGVtaW9s
b2d5PC9rZXl3b3JkPjxrZXl3b3JkPmdlbmV0aWNzPC9rZXl3b3JkPjxrZXl3b3JkPkh1bWFuczwv
a2V5d29yZD48a2V5d29yZD5IeXBvcGhvc3BoYXRlbWlhLEZhbWlsaWFsPC9rZXl3b3JkPjxrZXl3
b3JkPkluY2lkZW5jZTwva2V5d29yZD48a2V5d29yZD5JbmZhbnQ8L2tleXdvcmQ+PGtleXdvcmQ+
SW5mYW50IE51dHJpdGlvbiBEaXNvcmRlcnM8L2tleXdvcmQ+PGtleXdvcmQ+SW5mYW50LE5ld2Jv
cm48L2tleXdvcmQ+PGtleXdvcmQ+bWV0aG9kczwva2V5d29yZD48a2V5d29yZD5QYXRpZW50czwv
a2V5d29yZD48a2V5d29yZD5QZWRpYXRyaWNzPC9rZXl3b3JkPjxrZXl3b3JkPlByZXZhbGVuY2U8
L2tleXdvcmQ+PGtleXdvcmQ+Umlja2V0czwva2V5d29yZD48a2V5d29yZD5SaXNrIEZhY3RvcnM8
L2tleXdvcmQ+PGtleXdvcmQ+c3RhdGlzdGljcyAmYW1wOyBudW1lcmljYWwgZGF0YTwva2V5d29y
ZD48a2V5d29yZD5WaXRhbWluIEQgRGVmaWNpZW5jeTwva2V5d29yZD48L2tleXdvcmRzPjxkYXRl
cz48eWVhcj4yMDA5PC95ZWFyPjxwdWItZGF0ZXM+PGRhdGU+My8yMDA5PC9kYXRlPjwvcHViLWRh
dGVzPjwvZGF0ZXM+PGxhYmVsPjYwPC9sYWJlbD48dXJscz48cmVsYXRlZC11cmxzPjx1cmw+aHR0
cDovL3d3dy5uY2JpLm5sbS5uaWguZ292L3B1Ym1lZC8xOTA5NTc4MDwvdXJsPjwvcmVsYXRlZC11
cmxzPjwvdXJscz48ZWxlY3Ryb25pYy1yZXNvdXJjZS1udW0+RUpFLTA4LTA4MTggW3BpaV07MTAu
MTUzMC9FSkUtMDgtMDgxOCBbZG9pXTwvZWxlY3Ryb25pYy1yZXNvdXJjZS1udW0+PC9yZWNvcmQ+
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 w:tooltip="Ahmed, 2011 #89" w:history="1">
        <w:r w:rsidR="00B3117A">
          <w:rPr>
            <w:rFonts w:ascii="Times New Roman" w:hAnsi="Times New Roman"/>
            <w:noProof/>
          </w:rPr>
          <w:t>3-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n older adults, VDD has been associated with increased fracture risk and there is some evidence that vitamin D (in combination with calcium) supplementation can reduce this </w:t>
      </w:r>
      <w:r w:rsidR="008C045D" w:rsidRPr="00752CC0">
        <w:rPr>
          <w:rFonts w:ascii="Times New Roman" w:hAnsi="Times New Roman"/>
        </w:rPr>
        <w:fldChar w:fldCharType="begin">
          <w:fldData xml:space="preserve">PEVuZE5vdGU+PENpdGU+PEF1dGhvcj5CaXNjaG9mZi1GZXJyYXJpPC9BdXRob3I+PFllYXI+MjAx
MjwvWWVhcj48UmVjTnVtPjEwNzwvUmVjTnVtPjxEaXNwbGF5VGV4dD5bOF08L0Rpc3BsYXlUZXh0
PjxyZWNvcmQ+PHJlYy1udW1iZXI+MTA3PC9yZWMtbnVtYmVyPjxmb3JlaWduLWtleXM+PGtleSBh
cHA9IkVOIiBkYi1pZD0iYWV6ZmF6ZnI1NXcyZGVlMDlhdXZ6ZWFuemQwYXh0dDV4MjV2IiB0aW1l
c3RhbXA9IjEzODA2NDkyNjEiPjEwNzwva2V5PjwvZm9yZWlnbi1rZXlzPjxyZWYtdHlwZSBuYW1l
PSJKb3VybmFsIEFydGljbGUiPjE3PC9yZWYtdHlwZT48Y29udHJpYnV0b3JzPjxhdXRob3JzPjxh
dXRob3I+QmlzY2hvZmYtRmVycmFyaSxILkEuPC9hdXRob3I+PGF1dGhvcj5XaWxsZXR0LFcuQy48
L2F1dGhvcj48YXV0aG9yPk9yYXYsRS5KLjwvYXV0aG9yPjxhdXRob3I+TGlwcyxQLjwvYXV0aG9y
PjxhdXRob3I+TWV1bmllcixQLkouPC9hdXRob3I+PGF1dGhvcj5MeW9ucyxSLkEuPC9hdXRob3I+
PGF1dGhvcj5GbGlja2VyLEwuPC9hdXRob3I+PGF1dGhvcj5XYXJrLEouPC9hdXRob3I+PGF1dGhv
cj5KYWNrc29uLFIuRC48L2F1dGhvcj48YXV0aG9yPkNhdWxleSxKLkEuPC9hdXRob3I+PGF1dGhv
cj5NZXllcixILkUuPC9hdXRob3I+PGF1dGhvcj5QZmVpZmVyLE0uPC9hdXRob3I+PGF1dGhvcj5T
YW5kZXJzLEsuTS48L2F1dGhvcj48YXV0aG9yPlN0YWhlbGluLEguQi48L2F1dGhvcj48YXV0aG9y
PlRoZWlsZXIsUi48L2F1dGhvcj48YXV0aG9yPkRhd3Nvbi1IdWdoZXMsQi48L2F1dGhvcj48L2F1
dGhvcnM+PC9jb250cmlidXRvcnM+PGF1dGgtYWRkcmVzcz5DZW50ZXIgb24gQWdpbmcgYW5kIE1v
YmlsaXR5LCBVbml2ZXJzaXR5IG9mIFp1cmljaCBhbmQgV2FpZCBDaXR5IEhvc3BpdGFsLCBadXJp
Y2gsIFN3aXR6ZXJsYW5kPC9hdXRoLWFkZHJlc3M+PHRpdGxlcz48dGl0bGU+QSBwb29sZWQgYW5h
bHlzaXMgb2Ygdml0YW1pbiBEIGRvc2UgcmVxdWlyZW1lbnRzIGZvciBmcmFjdHVyZSBwcmV2ZW50
aW9uPC90aXRsZT48c2Vjb25kYXJ5LXRpdGxlPk4uRW5nbC5KLk1lZC48L3NlY29uZGFyeS10aXRs
ZT48L3RpdGxlcz48cGVyaW9kaWNhbD48ZnVsbC10aXRsZT5OLkVuZ2wuSi5NZWQuPC9mdWxsLXRp
dGxlPjwvcGVyaW9kaWNhbD48cGFnZXM+NDAtNDk8L3BhZ2VzPjx2b2x1bWU+MzY3PC92b2x1bWU+
PG51bWJlcj4xPC9udW1iZXI+PHJlcHJpbnQtZWRpdGlvbj5Ob3QgaW4gRmlsZTwvcmVwcmludC1l
ZGl0aW9uPjxrZXl3b3Jkcz48a2V5d29yZD5hZG1pbmlzdHJhdGlvbiAmYW1wOyBkb3NhZ2U8L2tl
eXdvcmQ+PGtleXdvcmQ+QWdlZDwva2V5d29yZD48a2V5d29yZD5BZ2VkLDgwIGFuZCBvdmVyPC9r
ZXl3b3JkPjxrZXl3b3JkPkFnaW5nPC9rZXl3b3JkPjxrZXl3b3JkPmFuYWxvZ3MgJmFtcDsgZGVy
aXZhdGl2ZXM8L2tleXdvcmQ+PGtleXdvcmQ+YW5hbHlzaXM8L2tleXdvcmQ+PGtleXdvcmQ+Ymxv
b2Q8L2tleXdvcmQ+PGtleXdvcmQ+Q2FsY2l1bTwva2V5d29yZD48a2V5d29yZD5DYWxjaXVtLERp
ZXRhcnk8L2tleXdvcmQ+PGtleXdvcmQ+RG9zZS1SZXNwb25zZSBSZWxhdGlvbnNoaXAsRHJ1Zzwv
a2V5d29yZD48a2V5d29yZD5EcnVnIFRoZXJhcHksQ29tYmluYXRpb248L2tleXdvcmQ+PGtleXdv
cmQ+RmVtYWxlPC9rZXl3b3JkPjxrZXl3b3JkPkZyYWN0dXJlcyxCb25lPC9rZXl3b3JkPjxrZXl3
b3JkPkhpcCBGcmFjdHVyZXM8L2tleXdvcmQ+PGtleXdvcmQ+SHVtYW5zPC9rZXl3b3JkPjxrZXl3
b3JkPkluY2lkZW5jZTwva2V5d29yZD48a2V5d29yZD5JbnRlbnRpb24gdG8gVHJlYXQgQW5hbHlz
aXM8L2tleXdvcmQ+PGtleXdvcmQ+TWFsZTwva2V5d29yZD48a2V5d29yZD5tZXRob2RzPC9rZXl3
b3JkPjxrZXl3b3JkPnByZXZlbnRpb24gJmFtcDsgY29udHJvbDwva2V5d29yZD48a2V5d29yZD5S
YW5kb21pemVkIENvbnRyb2xsZWQgVHJpYWxzIGFzIFRvcGljPC9rZXl3b3JkPjxrZXl3b3JkPlJp
c2s8L2tleXdvcmQ+PGtleXdvcmQ+dGhlcmFwZXV0aWMgdXNlPC9rZXl3b3JkPjxrZXl3b3JkPlZp
dGFtaW4gRDwva2V5d29yZD48L2tleXdvcmRzPjxkYXRlcz48eWVhcj4yMDEyPC95ZWFyPjxwdWIt
ZGF0ZXM+PGRhdGU+Ny81LzIwMTI8L2RhdGU+PC9wdWItZGF0ZXM+PC9kYXRlcz48bGFiZWw+NTwv
bGFiZWw+PHVybHM+PHJlbGF0ZWQtdXJscz48dXJsPmh0dHA6Ly93d3cubmNiaS5ubG0ubmloLmdv
di9wdWJtZWQvMjI3NjIzMTc8L3VybD48L3JlbGF0ZWQtdXJscz48L3VybHM+PGVsZWN0cm9uaWMt
cmVzb3VyY2UtbnVtPjEwLjEwNTYvTkVKTW9hMTEwOTYxNyBbZG9pXTwvZWxlY3Ryb25pYy1yZXNv
dXJjZS1udW0+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aXNjaG9mZi1GZXJyYXJpPC9BdXRob3I+PFllYXI+MjAx
MjwvWWVhcj48UmVjTnVtPjEwNzwvUmVjTnVtPjxEaXNwbGF5VGV4dD5bOF08L0Rpc3BsYXlUZXh0
PjxyZWNvcmQ+PHJlYy1udW1iZXI+MTA3PC9yZWMtbnVtYmVyPjxmb3JlaWduLWtleXM+PGtleSBh
cHA9IkVOIiBkYi1pZD0iYWV6ZmF6ZnI1NXcyZGVlMDlhdXZ6ZWFuemQwYXh0dDV4MjV2IiB0aW1l
c3RhbXA9IjEzODA2NDkyNjEiPjEwNzwva2V5PjwvZm9yZWlnbi1rZXlzPjxyZWYtdHlwZSBuYW1l
PSJKb3VybmFsIEFydGljbGUiPjE3PC9yZWYtdHlwZT48Y29udHJpYnV0b3JzPjxhdXRob3JzPjxh
dXRob3I+QmlzY2hvZmYtRmVycmFyaSxILkEuPC9hdXRob3I+PGF1dGhvcj5XaWxsZXR0LFcuQy48
L2F1dGhvcj48YXV0aG9yPk9yYXYsRS5KLjwvYXV0aG9yPjxhdXRob3I+TGlwcyxQLjwvYXV0aG9y
PjxhdXRob3I+TWV1bmllcixQLkouPC9hdXRob3I+PGF1dGhvcj5MeW9ucyxSLkEuPC9hdXRob3I+
PGF1dGhvcj5GbGlja2VyLEwuPC9hdXRob3I+PGF1dGhvcj5XYXJrLEouPC9hdXRob3I+PGF1dGhv
cj5KYWNrc29uLFIuRC48L2F1dGhvcj48YXV0aG9yPkNhdWxleSxKLkEuPC9hdXRob3I+PGF1dGhv
cj5NZXllcixILkUuPC9hdXRob3I+PGF1dGhvcj5QZmVpZmVyLE0uPC9hdXRob3I+PGF1dGhvcj5T
YW5kZXJzLEsuTS48L2F1dGhvcj48YXV0aG9yPlN0YWhlbGluLEguQi48L2F1dGhvcj48YXV0aG9y
PlRoZWlsZXIsUi48L2F1dGhvcj48YXV0aG9yPkRhd3Nvbi1IdWdoZXMsQi48L2F1dGhvcj48L2F1
dGhvcnM+PC9jb250cmlidXRvcnM+PGF1dGgtYWRkcmVzcz5DZW50ZXIgb24gQWdpbmcgYW5kIE1v
YmlsaXR5LCBVbml2ZXJzaXR5IG9mIFp1cmljaCBhbmQgV2FpZCBDaXR5IEhvc3BpdGFsLCBadXJp
Y2gsIFN3aXR6ZXJsYW5kPC9hdXRoLWFkZHJlc3M+PHRpdGxlcz48dGl0bGU+QSBwb29sZWQgYW5h
bHlzaXMgb2Ygdml0YW1pbiBEIGRvc2UgcmVxdWlyZW1lbnRzIGZvciBmcmFjdHVyZSBwcmV2ZW50
aW9uPC90aXRsZT48c2Vjb25kYXJ5LXRpdGxlPk4uRW5nbC5KLk1lZC48L3NlY29uZGFyeS10aXRs
ZT48L3RpdGxlcz48cGVyaW9kaWNhbD48ZnVsbC10aXRsZT5OLkVuZ2wuSi5NZWQuPC9mdWxsLXRp
dGxlPjwvcGVyaW9kaWNhbD48cGFnZXM+NDAtNDk8L3BhZ2VzPjx2b2x1bWU+MzY3PC92b2x1bWU+
PG51bWJlcj4xPC9udW1iZXI+PHJlcHJpbnQtZWRpdGlvbj5Ob3QgaW4gRmlsZTwvcmVwcmludC1l
ZGl0aW9uPjxrZXl3b3Jkcz48a2V5d29yZD5hZG1pbmlzdHJhdGlvbiAmYW1wOyBkb3NhZ2U8L2tl
eXdvcmQ+PGtleXdvcmQ+QWdlZDwva2V5d29yZD48a2V5d29yZD5BZ2VkLDgwIGFuZCBvdmVyPC9r
ZXl3b3JkPjxrZXl3b3JkPkFnaW5nPC9rZXl3b3JkPjxrZXl3b3JkPmFuYWxvZ3MgJmFtcDsgZGVy
aXZhdGl2ZXM8L2tleXdvcmQ+PGtleXdvcmQ+YW5hbHlzaXM8L2tleXdvcmQ+PGtleXdvcmQ+Ymxv
b2Q8L2tleXdvcmQ+PGtleXdvcmQ+Q2FsY2l1bTwva2V5d29yZD48a2V5d29yZD5DYWxjaXVtLERp
ZXRhcnk8L2tleXdvcmQ+PGtleXdvcmQ+RG9zZS1SZXNwb25zZSBSZWxhdGlvbnNoaXAsRHJ1Zzwv
a2V5d29yZD48a2V5d29yZD5EcnVnIFRoZXJhcHksQ29tYmluYXRpb248L2tleXdvcmQ+PGtleXdv
cmQ+RmVtYWxlPC9rZXl3b3JkPjxrZXl3b3JkPkZyYWN0dXJlcyxCb25lPC9rZXl3b3JkPjxrZXl3
b3JkPkhpcCBGcmFjdHVyZXM8L2tleXdvcmQ+PGtleXdvcmQ+SHVtYW5zPC9rZXl3b3JkPjxrZXl3
b3JkPkluY2lkZW5jZTwva2V5d29yZD48a2V5d29yZD5JbnRlbnRpb24gdG8gVHJlYXQgQW5hbHlz
aXM8L2tleXdvcmQ+PGtleXdvcmQ+TWFsZTwva2V5d29yZD48a2V5d29yZD5tZXRob2RzPC9rZXl3
b3JkPjxrZXl3b3JkPnByZXZlbnRpb24gJmFtcDsgY29udHJvbDwva2V5d29yZD48a2V5d29yZD5S
YW5kb21pemVkIENvbnRyb2xsZWQgVHJpYWxzIGFzIFRvcGljPC9rZXl3b3JkPjxrZXl3b3JkPlJp
c2s8L2tleXdvcmQ+PGtleXdvcmQ+dGhlcmFwZXV0aWMgdXNlPC9rZXl3b3JkPjxrZXl3b3JkPlZp
dGFtaW4gRDwva2V5d29yZD48L2tleXdvcmRzPjxkYXRlcz48eWVhcj4yMDEyPC95ZWFyPjxwdWIt
ZGF0ZXM+PGRhdGU+Ny81LzIwMTI8L2RhdGU+PC9wdWItZGF0ZXM+PC9kYXRlcz48bGFiZWw+NTwv
bGFiZWw+PHVybHM+PHJlbGF0ZWQtdXJscz48dXJsPmh0dHA6Ly93d3cubmNiaS5ubG0ubmloLmdv
di9wdWJtZWQvMjI3NjIzMTc8L3VybD48L3JlbGF0ZWQtdXJscz48L3VybHM+PGVsZWN0cm9uaWMt
cmVzb3VyY2UtbnVtPjEwLjEwNTYvTkVKTW9hMTEwOTYxNyBbZG9pXTwvZWxlY3Ryb25pYy1yZXNv
dXJjZS1udW0+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 w:tooltip="Bischoff-Ferrari, 2012 #107" w:history="1">
        <w:r w:rsidR="00B3117A">
          <w:rPr>
            <w:rFonts w:ascii="Times New Roman" w:hAnsi="Times New Roman"/>
            <w:noProof/>
          </w:rPr>
          <w:t>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as demonstrated by the potentially opposing effects of obesity on fracture occurrence in adults and children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Dimitri&lt;/Author&gt;&lt;Year&gt;2012&lt;/Year&gt;&lt;RecNum&gt;145&lt;/RecNum&gt;&lt;DisplayText&gt;[9]&lt;/DisplayText&gt;&lt;record&gt;&lt;rec-number&gt;145&lt;/rec-number&gt;&lt;foreign-keys&gt;&lt;key app="EN" db-id="aezfazfr55w2dee09auvzeanzd0axtt5x25v" timestamp="1380649262"&gt;145&lt;/key&gt;&lt;/foreign-keys&gt;&lt;ref-type name="Journal Article"&gt;17&lt;/ref-type&gt;&lt;contributors&gt;&lt;authors&gt;&lt;author&gt;Dimitri,P.&lt;/author&gt;&lt;author&gt;Bishop,N.&lt;/author&gt;&lt;author&gt;Walsh,J.S.&lt;/author&gt;&lt;author&gt;Eastell,R.&lt;/author&gt;&lt;/authors&gt;&lt;/contributors&gt;&lt;auth-address&gt;The NIHR Bone Biomedical Research Unit, Sheffield, UK. pauldimitri@hotmail.com&lt;/auth-address&gt;&lt;titles&gt;&lt;title&gt;Obesity is a risk factor for fracture in children but is protective against fracture in adults: a paradox&lt;/title&gt;&lt;secondary-title&gt;Bone&lt;/secondary-title&gt;&lt;/titles&gt;&lt;periodical&gt;&lt;full-title&gt;Bone&lt;/full-title&gt;&lt;abbr-1&gt;Bone&lt;/abbr-1&gt;&lt;/periodical&gt;&lt;pages&gt;457-466&lt;/pages&gt;&lt;volume&gt;50&lt;/volume&gt;&lt;number&gt;2&lt;/number&gt;&lt;reprint-edition&gt;Not in File&lt;/reprint-edition&gt;&lt;keywords&gt;&lt;keyword&gt;Adiposity&lt;/keyword&gt;&lt;keyword&gt;Adult&lt;/keyword&gt;&lt;keyword&gt;Bone Development&lt;/keyword&gt;&lt;keyword&gt;Child&lt;/keyword&gt;&lt;keyword&gt;complications&lt;/keyword&gt;&lt;keyword&gt;etiology&lt;/keyword&gt;&lt;keyword&gt;Fractures,Bone&lt;/keyword&gt;&lt;keyword&gt;Growth&lt;/keyword&gt;&lt;keyword&gt;Health&lt;/keyword&gt;&lt;keyword&gt;Hormones&lt;/keyword&gt;&lt;keyword&gt;Humans&lt;/keyword&gt;&lt;keyword&gt;Incidence&lt;/keyword&gt;&lt;keyword&gt;Obesity&lt;/keyword&gt;&lt;keyword&gt;Osteoporosis&lt;/keyword&gt;&lt;keyword&gt;physiology&lt;/keyword&gt;&lt;keyword&gt;physiopathology&lt;/keyword&gt;&lt;keyword&gt;prevention &amp;amp; control&lt;/keyword&gt;&lt;keyword&gt;Risk&lt;/keyword&gt;&lt;keyword&gt;Risk Factors&lt;/keyword&gt;&lt;/keywords&gt;&lt;dates&gt;&lt;year&gt;2012&lt;/year&gt;&lt;pub-dates&gt;&lt;date&gt;2/2012&lt;/date&gt;&lt;/pub-dates&gt;&lt;/dates&gt;&lt;label&gt;12&lt;/label&gt;&lt;urls&gt;&lt;related-urls&gt;&lt;url&gt;http://www.ncbi.nlm.nih.gov/pubmed/21619952&lt;/url&gt;&lt;/related-urls&gt;&lt;/urls&gt;&lt;electronic-resource-num&gt;S8756-3282(11)00985-9 [pii];10.1016/j.bone.2011.05.011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9" w:tooltip="Dimitri, 2012 #145" w:history="1">
        <w:r w:rsidR="00B3117A">
          <w:rPr>
            <w:rFonts w:ascii="Times New Roman" w:hAnsi="Times New Roman"/>
            <w:noProof/>
          </w:rPr>
          <w:t>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e inference of paediatric effects from adult physiology should be approached with caution.  In this review, we consider the evidence that insufficient levels of vitamin D may impact adversely on the health of the growing skeleton.  </w:t>
      </w:r>
    </w:p>
    <w:p w:rsidR="008C045D" w:rsidRDefault="008C045D">
      <w:pPr>
        <w:spacing w:after="120" w:line="360" w:lineRule="auto"/>
        <w:jc w:val="both"/>
        <w:rPr>
          <w:rFonts w:ascii="Times New Roman" w:hAnsi="Times New Roman"/>
          <w:b/>
        </w:rPr>
      </w:pPr>
    </w:p>
    <w:p w:rsidR="008C045D" w:rsidRDefault="00752CC0">
      <w:pPr>
        <w:spacing w:after="120" w:line="360" w:lineRule="auto"/>
        <w:jc w:val="both"/>
        <w:rPr>
          <w:rFonts w:ascii="Times New Roman" w:hAnsi="Times New Roman"/>
          <w:b/>
        </w:rPr>
      </w:pPr>
      <w:r w:rsidRPr="00752CC0">
        <w:rPr>
          <w:rFonts w:ascii="Times New Roman" w:hAnsi="Times New Roman"/>
          <w:b/>
        </w:rPr>
        <w:t>The epidemiology of vitamin D deficiency in childhood</w:t>
      </w:r>
    </w:p>
    <w:p w:rsidR="008C045D" w:rsidRDefault="00752CC0">
      <w:pPr>
        <w:spacing w:after="120" w:line="360" w:lineRule="auto"/>
        <w:jc w:val="both"/>
        <w:rPr>
          <w:rFonts w:ascii="Times New Roman" w:hAnsi="Times New Roman"/>
        </w:rPr>
      </w:pPr>
      <w:r w:rsidRPr="00752CC0">
        <w:rPr>
          <w:rFonts w:ascii="Times New Roman" w:hAnsi="Times New Roman"/>
        </w:rPr>
        <w:t xml:space="preserve">The physiology of vitamin D, including endogenous synthesis by </w:t>
      </w:r>
      <w:proofErr w:type="spellStart"/>
      <w:r w:rsidRPr="00752CC0">
        <w:rPr>
          <w:rFonts w:ascii="Times New Roman" w:hAnsi="Times New Roman"/>
        </w:rPr>
        <w:t>photoconversion</w:t>
      </w:r>
      <w:proofErr w:type="spellEnd"/>
      <w:r w:rsidRPr="00752CC0">
        <w:rPr>
          <w:rFonts w:ascii="Times New Roman" w:hAnsi="Times New Roman"/>
        </w:rPr>
        <w:t xml:space="preserve"> of 7-dehydrocholesterol to pre-vitamin D, and its role in calcium and phosphate homeostasis is well understood.  We therefore refer the reader to a number of recent review articles from which a detailed exposition of this area may be obtained </w:t>
      </w:r>
      <w:r w:rsidR="008C045D" w:rsidRPr="00752CC0">
        <w:rPr>
          <w:rFonts w:ascii="Times New Roman" w:hAnsi="Times New Roman"/>
        </w:rPr>
        <w:fldChar w:fldCharType="begin">
          <w:fldData xml:space="preserve">PEVuZE5vdGU+PENpdGU+PEF1dGhvcj5TaG9yZTwvQXV0aG9yPjxZZWFyPjIwMTM8L1llYXI+PFJl
Y051bT4yODM8L1JlY051bT48RGlzcGxheVRleHQ+WzEwLTEyXTwvRGlzcGxheVRleHQ+PHJlY29y
ZD48cmVjLW51bWJlcj4yODM8L3JlYy1udW1iZXI+PGZvcmVpZ24ta2V5cz48a2V5IGFwcD0iRU4i
IGRiLWlkPSJhZXpmYXpmcjU1dzJkZWUwOWF1dnplYW56ZDBheHR0NXgyNXYiIHRpbWVzdGFtcD0i
MTM4MDY0OTI2MyI+MjgzPC9rZXk+PC9mb3JlaWduLWtleXM+PHJlZi10eXBlIG5hbWU9IkpvdXJu
YWwgQXJ0aWNsZSI+MTc8L3JlZi10eXBlPjxjb250cmlidXRvcnM+PGF1dGhvcnM+PGF1dGhvcj5T
aG9yZSxSLk0uPC9hdXRob3I+PGF1dGhvcj5DaGVzbmV5LFIuVy48L2F1dGhvcj48L2F1dGhvcnM+
PC9jb250cmlidXRvcnM+PGF1dGgtYWRkcmVzcz5EZXBhcnRtZW50IG9mIE1lZGljYWwgSW1hZ2lu
ZywgQm94IDksIEFubiAmYW1wOyBSb2JlcnQgSC4gTHVyaWUgQ2hpbGRyZW4mYXBvcztzIEhvc3Bp
dGFsIG9mIENoaWNhZ28sIDIyNSBFLiBDaGljYWdvIEF2ZS4sIENoaWNhZ28sIElMIDYwNjExLCBV
U0EuIHJzaG9yZUBub3J0aHdlc3Rlcm4uZWR1PC9hdXRoLWFkZHJlc3M+PHRpdGxlcz48dGl0bGU+
Umlja2V0czogUGFydCBJPC90aXRsZT48c2Vjb25kYXJ5LXRpdGxlPlBlZGlhdHIuUmFkaW9sLjwv
c2Vjb25kYXJ5LXRpdGxlPjwvdGl0bGVzPjxwZXJpb2RpY2FsPjxmdWxsLXRpdGxlPlBlZGlhdHIu
UmFkaW9sLjwvZnVsbC10aXRsZT48L3BlcmlvZGljYWw+PHBhZ2VzPjE0MC0xNTE8L3BhZ2VzPjx2
b2x1bWU+NDM8L3ZvbHVtZT48bnVtYmVyPjI8L251bWJlcj48cmVwcmludC1lZGl0aW9uPk5vdCBp
biBGaWxlPC9yZXByaW50LWVkaXRpb24+PGtleXdvcmRzPjxrZXl3b3JkPmRlZmljaWVuY3k8L2tl
eXdvcmQ+PGtleXdvcmQ+ZXRpb2xvZ3k8L2tleXdvcmQ+PGtleXdvcmQ+R3Jvd3RoPC9rZXl3b3Jk
PjxrZXl3b3JkPkdyb3d0aCBQbGF0ZTwva2V5d29yZD48a2V5d29yZD5JbmZhbnQ8L2tleXdvcmQ+
PGtleXdvcmQ+bWV0aG9kczwva2V5d29yZD48a2V5d29yZD5SaWNrZXRzPC9rZXl3b3JkPjxrZXl3
b3JkPlZpdGFtaW4gRDwva2V5d29yZD48a2V5d29yZD5WaXRhbWluIEQgRGVmaWNpZW5jeTwva2V5
d29yZD48L2tleXdvcmRzPjxkYXRlcz48eWVhcj4yMDEzPC95ZWFyPjxwdWItZGF0ZXM+PGRhdGU+
MS8yMDEzPC9kYXRlPjwvcHViLWRhdGVzPjwvZGF0ZXM+PGxhYmVsPjExMTwvbGFiZWw+PHVybHM+
PHJlbGF0ZWQtdXJscz48dXJsPmh0dHA6Ly93d3cubmNiaS5ubG0ubmloLmdvdi9wdWJtZWQvMjMy
MDg1MzA8L3VybD48L3JlbGF0ZWQtdXJscz48L3VybHM+PGVsZWN0cm9uaWMtcmVzb3VyY2UtbnVt
PjEwLjEwMDcvczAwMjQ3LTAxMi0yNTMyLXggW2RvaV08L2VsZWN0cm9uaWMtcmVzb3VyY2UtbnVt
PjwvcmVjb3JkPjwvQ2l0ZT48Q2l0ZT48QXV0aG9yPlNob3JlPC9BdXRob3I+PFllYXI+MjAxMzwv
WWVhcj48UmVjTnVtPjY4ODwvUmVjTnVtPjxyZWNvcmQ+PHJlYy1udW1iZXI+Njg4PC9yZWMtbnVt
YmVyPjxmb3JlaWduLWtleXM+PGtleSBhcHA9IkVOIiBkYi1pZD0iYWV6ZmF6ZnI1NXcyZGVlMDlh
dXZ6ZWFuemQwYXh0dDV4MjV2IiB0aW1lc3RhbXA9IjEzODYwNjIxMzUiPjY4ODwva2V5PjwvZm9y
ZWlnbi1rZXlzPjxyZWYtdHlwZSBuYW1lPSJKb3VybmFsIEFydGljbGUiPjE3PC9yZWYtdHlwZT48
Y29udHJpYnV0b3JzPjxhdXRob3JzPjxhdXRob3I+U2hvcmUsUi5NLjwvYXV0aG9yPjxhdXRob3I+
Q2hlc25leSxSLlcuPC9hdXRob3I+PC9hdXRob3JzPjwvY29udHJpYnV0b3JzPjxhdXRoLWFkZHJl
c3M+RGVwYXJ0bWVudCBvZiBNZWRpY2FsIEltYWdpbmcsIEFubiAmYW1wOyBSb2JlcnQgSC4gTHVy
aWUgQ2hpbGRyZW4mYXBvcztzIEhvc3BpdGFsIG9mIENoaWNhZ28sIEJveCA5LCAyMjUgRS4gQ2hp
Y2FnbyBBdmUuLCBDaGljYWdvLCBJTCA2MDYxMSwgVVNBLiByc2hvcmVAbm9ydGh3ZXN0ZXJuLmVk
dTwvYXV0aC1hZGRyZXNzPjx0aXRsZXM+PHRpdGxlPlJpY2tldHM6IFBhcnQgSUk8L3RpdGxlPjxz
ZWNvbmRhcnktdGl0bGU+UGVkaWF0ci5SYWRpb2wuPC9zZWNvbmRhcnktdGl0bGU+PC90aXRsZXM+
PHBlcmlvZGljYWw+PGZ1bGwtdGl0bGU+UGVkaWF0ci5SYWRpb2wuPC9mdWxsLXRpdGxlPjwvcGVy
aW9kaWNhbD48cGFnZXM+MTUyLTE3MjwvcGFnZXM+PHZvbHVtZT40Mzwvdm9sdW1lPjxudW1iZXI+
MjwvbnVtYmVyPjxyZXByaW50LWVkaXRpb24+Tm90IGluIEZpbGU8L3JlcHJpbnQtZWRpdGlvbj48
a2V5d29yZHM+PGtleXdvcmQ+ZGVmaWNpZW5jeTwva2V5d29yZD48a2V5d29yZD5JbmZhbnQ8L2tl
eXdvcmQ+PGtleXdvcmQ+Umlja2V0czwva2V5d29yZD48a2V5d29yZD5WaXRhbWluIEQ8L2tleXdv
cmQ+PGtleXdvcmQ+Vml0YW1pbiBEIERlZmljaWVuY3k8L2tleXdvcmQ+PC9rZXl3b3Jkcz48ZGF0
ZXM+PHllYXI+MjAxMzwveWVhcj48cHViLWRhdGVzPjxkYXRlPjEvMjAxMzwvZGF0ZT48L3B1Yi1k
YXRlcz48L2RhdGVzPjxsYWJlbD4xMTI8L2xhYmVsPjx1cmxzPjxyZWxhdGVkLXVybHM+PHVybD5o
dHRwOi8vd3d3Lm5jYmkubmxtLm5paC5nb3YvcHVibWVkLzIzMTc5NDg1PC91cmw+PC9yZWxhdGVk
LXVybHM+PC91cmxzPjxlbGVjdHJvbmljLXJlc291cmNlLW51bT4xMC4xMDA3L3MwMDI0Ny0wMTIt
MjUzNi02IFtkb2ldPC9lbGVjdHJvbmljLXJlc291cmNlLW51bT48L3JlY29yZD48L0NpdGU+PENp
dGU+PEF1dGhvcj5FbGRlcjwvQXV0aG9yPjxZZWFyPjIwMTQ8L1llYXI+PFJlY051bT4xMDg3PC9S
ZWNOdW0+PHJlY29yZD48cmVjLW51bWJlcj4xMDg3PC9yZWMtbnVtYmVyPjxmb3JlaWduLWtleXM+
PGtleSBhcHA9IkVOIiBkYi1pZD0iYWV6ZmF6ZnI1NXcyZGVlMDlhdXZ6ZWFuemQwYXh0dDV4MjV2
IiB0aW1lc3RhbXA9IjE0MDEzNjUwMzYiPjEwODc8L2tleT48L2ZvcmVpZ24ta2V5cz48cmVmLXR5
cGUgbmFtZT0iSm91cm5hbCBBcnRpY2xlIj4xNzwvcmVmLXR5cGU+PGNvbnRyaWJ1dG9ycz48YXV0
aG9ycz48YXV0aG9yPkVsZGVyLCBDLiBKLjwvYXV0aG9yPjxhdXRob3I+QmlzaG9wLCBOLiBKLjwv
YXV0aG9yPjwvYXV0aG9ycz48L2NvbnRyaWJ1dG9ycz48YXV0aC1hZGRyZXNzPlVuaXZlcnNpdHkg
b2YgU2hlZmZpZWxkLCBBY2FkZW1pYyBVbml0IG9mIENoaWxkIEhlYWx0aCwgU2hlZmZpZWxkIENo
aWxkcmVuJmFwb3M7cyBIb3NwaXRhbCwgV2VzdGVybiBCYW5rLCBTaGVmZmllbGQsIFVLLiYjeEQ7
VW5pdmVyc2l0eSBvZiBTaGVmZmllbGQsIEFjYWRlbWljIFVuaXQgb2YgQ2hpbGQgSGVhbHRoLCBT
aGVmZmllbGQgQ2hpbGRyZW4mYXBvcztzIEhvc3BpdGFsLCBXZXN0ZXJuIEJhbmssIFNoZWZmaWVs
ZCwgVUsuIEVsZWN0cm9uaWMgYWRkcmVzczogTi5KLkJpc2hvcEBzaGVmZmllbGQuYWMudWsuPC9h
dXRoLWFkZHJlc3M+PHRpdGxlcz48dGl0bGU+Umlja2V0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NjY1LTc2PC9wYWdlcz48dm9sdW1lPjM4Mzwvdm9sdW1lPjxu
dW1iZXI+OTkyOTwvbnVtYmVyPjxlZGl0aW9uPjIwMTQvMDEvMTU8L2VkaXRpb24+PGRhdGVzPjx5
ZWFyPjIwMTQ8L3llYXI+PHB1Yi1kYXRlcz48ZGF0ZT5NYXkgMTA8L2RhdGU+PC9wdWItZGF0ZXM+
PC9kYXRlcz48aXNibj4wMTQwLTY3MzY8L2lzYm4+PGFjY2Vzc2lvbi1udW0+MjQ0MTIwNDk8L2Fj
Y2Vzc2lvbi1udW0+PHVybHM+PC91cmxzPjxlbGVjdHJvbmljLXJlc291cmNlLW51bT4xMC4xMDE2
L3MwMTQwLTY3MzYoMTMpNjE2NTAtNTwvZWxlY3Ryb25pYy1yZXNvdXJjZS1udW0+PHJlbW90ZS1k
YXRhYmFzZS1wcm92aWRlcj5ObG08L3JlbW90ZS1kYXRhYmFzZS1wcm92aWRlcj48bGFuZ3VhZ2U+
ZW5nPC9sYW5ndWFnZ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TaG9yZTwvQXV0aG9yPjxZZWFyPjIwMTM8L1llYXI+PFJl
Y051bT4yODM8L1JlY051bT48RGlzcGxheVRleHQ+WzEwLTEyXTwvRGlzcGxheVRleHQ+PHJlY29y
ZD48cmVjLW51bWJlcj4yODM8L3JlYy1udW1iZXI+PGZvcmVpZ24ta2V5cz48a2V5IGFwcD0iRU4i
IGRiLWlkPSJhZXpmYXpmcjU1dzJkZWUwOWF1dnplYW56ZDBheHR0NXgyNXYiIHRpbWVzdGFtcD0i
MTM4MDY0OTI2MyI+MjgzPC9rZXk+PC9mb3JlaWduLWtleXM+PHJlZi10eXBlIG5hbWU9IkpvdXJu
YWwgQXJ0aWNsZSI+MTc8L3JlZi10eXBlPjxjb250cmlidXRvcnM+PGF1dGhvcnM+PGF1dGhvcj5T
aG9yZSxSLk0uPC9hdXRob3I+PGF1dGhvcj5DaGVzbmV5LFIuVy48L2F1dGhvcj48L2F1dGhvcnM+
PC9jb250cmlidXRvcnM+PGF1dGgtYWRkcmVzcz5EZXBhcnRtZW50IG9mIE1lZGljYWwgSW1hZ2lu
ZywgQm94IDksIEFubiAmYW1wOyBSb2JlcnQgSC4gTHVyaWUgQ2hpbGRyZW4mYXBvcztzIEhvc3Bp
dGFsIG9mIENoaWNhZ28sIDIyNSBFLiBDaGljYWdvIEF2ZS4sIENoaWNhZ28sIElMIDYwNjExLCBV
U0EuIHJzaG9yZUBub3J0aHdlc3Rlcm4uZWR1PC9hdXRoLWFkZHJlc3M+PHRpdGxlcz48dGl0bGU+
Umlja2V0czogUGFydCBJPC90aXRsZT48c2Vjb25kYXJ5LXRpdGxlPlBlZGlhdHIuUmFkaW9sLjwv
c2Vjb25kYXJ5LXRpdGxlPjwvdGl0bGVzPjxwZXJpb2RpY2FsPjxmdWxsLXRpdGxlPlBlZGlhdHIu
UmFkaW9sLjwvZnVsbC10aXRsZT48L3BlcmlvZGljYWw+PHBhZ2VzPjE0MC0xNTE8L3BhZ2VzPjx2
b2x1bWU+NDM8L3ZvbHVtZT48bnVtYmVyPjI8L251bWJlcj48cmVwcmludC1lZGl0aW9uPk5vdCBp
biBGaWxlPC9yZXByaW50LWVkaXRpb24+PGtleXdvcmRzPjxrZXl3b3JkPmRlZmljaWVuY3k8L2tl
eXdvcmQ+PGtleXdvcmQ+ZXRpb2xvZ3k8L2tleXdvcmQ+PGtleXdvcmQ+R3Jvd3RoPC9rZXl3b3Jk
PjxrZXl3b3JkPkdyb3d0aCBQbGF0ZTwva2V5d29yZD48a2V5d29yZD5JbmZhbnQ8L2tleXdvcmQ+
PGtleXdvcmQ+bWV0aG9kczwva2V5d29yZD48a2V5d29yZD5SaWNrZXRzPC9rZXl3b3JkPjxrZXl3
b3JkPlZpdGFtaW4gRDwva2V5d29yZD48a2V5d29yZD5WaXRhbWluIEQgRGVmaWNpZW5jeTwva2V5
d29yZD48L2tleXdvcmRzPjxkYXRlcz48eWVhcj4yMDEzPC95ZWFyPjxwdWItZGF0ZXM+PGRhdGU+
MS8yMDEzPC9kYXRlPjwvcHViLWRhdGVzPjwvZGF0ZXM+PGxhYmVsPjExMTwvbGFiZWw+PHVybHM+
PHJlbGF0ZWQtdXJscz48dXJsPmh0dHA6Ly93d3cubmNiaS5ubG0ubmloLmdvdi9wdWJtZWQvMjMy
MDg1MzA8L3VybD48L3JlbGF0ZWQtdXJscz48L3VybHM+PGVsZWN0cm9uaWMtcmVzb3VyY2UtbnVt
PjEwLjEwMDcvczAwMjQ3LTAxMi0yNTMyLXggW2RvaV08L2VsZWN0cm9uaWMtcmVzb3VyY2UtbnVt
PjwvcmVjb3JkPjwvQ2l0ZT48Q2l0ZT48QXV0aG9yPlNob3JlPC9BdXRob3I+PFllYXI+MjAxMzwv
WWVhcj48UmVjTnVtPjY4ODwvUmVjTnVtPjxyZWNvcmQ+PHJlYy1udW1iZXI+Njg4PC9yZWMtbnVt
YmVyPjxmb3JlaWduLWtleXM+PGtleSBhcHA9IkVOIiBkYi1pZD0iYWV6ZmF6ZnI1NXcyZGVlMDlh
dXZ6ZWFuemQwYXh0dDV4MjV2IiB0aW1lc3RhbXA9IjEzODYwNjIxMzUiPjY4ODwva2V5PjwvZm9y
ZWlnbi1rZXlzPjxyZWYtdHlwZSBuYW1lPSJKb3VybmFsIEFydGljbGUiPjE3PC9yZWYtdHlwZT48
Y29udHJpYnV0b3JzPjxhdXRob3JzPjxhdXRob3I+U2hvcmUsUi5NLjwvYXV0aG9yPjxhdXRob3I+
Q2hlc25leSxSLlcuPC9hdXRob3I+PC9hdXRob3JzPjwvY29udHJpYnV0b3JzPjxhdXRoLWFkZHJl
c3M+RGVwYXJ0bWVudCBvZiBNZWRpY2FsIEltYWdpbmcsIEFubiAmYW1wOyBSb2JlcnQgSC4gTHVy
aWUgQ2hpbGRyZW4mYXBvcztzIEhvc3BpdGFsIG9mIENoaWNhZ28sIEJveCA5LCAyMjUgRS4gQ2hp
Y2FnbyBBdmUuLCBDaGljYWdvLCBJTCA2MDYxMSwgVVNBLiByc2hvcmVAbm9ydGh3ZXN0ZXJuLmVk
dTwvYXV0aC1hZGRyZXNzPjx0aXRsZXM+PHRpdGxlPlJpY2tldHM6IFBhcnQgSUk8L3RpdGxlPjxz
ZWNvbmRhcnktdGl0bGU+UGVkaWF0ci5SYWRpb2wuPC9zZWNvbmRhcnktdGl0bGU+PC90aXRsZXM+
PHBlcmlvZGljYWw+PGZ1bGwtdGl0bGU+UGVkaWF0ci5SYWRpb2wuPC9mdWxsLXRpdGxlPjwvcGVy
aW9kaWNhbD48cGFnZXM+MTUyLTE3MjwvcGFnZXM+PHZvbHVtZT40Mzwvdm9sdW1lPjxudW1iZXI+
MjwvbnVtYmVyPjxyZXByaW50LWVkaXRpb24+Tm90IGluIEZpbGU8L3JlcHJpbnQtZWRpdGlvbj48
a2V5d29yZHM+PGtleXdvcmQ+ZGVmaWNpZW5jeTwva2V5d29yZD48a2V5d29yZD5JbmZhbnQ8L2tl
eXdvcmQ+PGtleXdvcmQ+Umlja2V0czwva2V5d29yZD48a2V5d29yZD5WaXRhbWluIEQ8L2tleXdv
cmQ+PGtleXdvcmQ+Vml0YW1pbiBEIERlZmljaWVuY3k8L2tleXdvcmQ+PC9rZXl3b3Jkcz48ZGF0
ZXM+PHllYXI+MjAxMzwveWVhcj48cHViLWRhdGVzPjxkYXRlPjEvMjAxMzwvZGF0ZT48L3B1Yi1k
YXRlcz48L2RhdGVzPjxsYWJlbD4xMTI8L2xhYmVsPjx1cmxzPjxyZWxhdGVkLXVybHM+PHVybD5o
dHRwOi8vd3d3Lm5jYmkubmxtLm5paC5nb3YvcHVibWVkLzIzMTc5NDg1PC91cmw+PC9yZWxhdGVk
LXVybHM+PC91cmxzPjxlbGVjdHJvbmljLXJlc291cmNlLW51bT4xMC4xMDA3L3MwMDI0Ny0wMTIt
MjUzNi02IFtkb2ldPC9lbGVjdHJvbmljLXJlc291cmNlLW51bT48L3JlY29yZD48L0NpdGU+PENp
dGU+PEF1dGhvcj5FbGRlcjwvQXV0aG9yPjxZZWFyPjIwMTQ8L1llYXI+PFJlY051bT4xMDg3PC9S
ZWNOdW0+PHJlY29yZD48cmVjLW51bWJlcj4xMDg3PC9yZWMtbnVtYmVyPjxmb3JlaWduLWtleXM+
PGtleSBhcHA9IkVOIiBkYi1pZD0iYWV6ZmF6ZnI1NXcyZGVlMDlhdXZ6ZWFuemQwYXh0dDV4MjV2
IiB0aW1lc3RhbXA9IjE0MDEzNjUwMzYiPjEwODc8L2tleT48L2ZvcmVpZ24ta2V5cz48cmVmLXR5
cGUgbmFtZT0iSm91cm5hbCBBcnRpY2xlIj4xNzwvcmVmLXR5cGU+PGNvbnRyaWJ1dG9ycz48YXV0
aG9ycz48YXV0aG9yPkVsZGVyLCBDLiBKLjwvYXV0aG9yPjxhdXRob3I+QmlzaG9wLCBOLiBKLjwv
YXV0aG9yPjwvYXV0aG9ycz48L2NvbnRyaWJ1dG9ycz48YXV0aC1hZGRyZXNzPlVuaXZlcnNpdHkg
b2YgU2hlZmZpZWxkLCBBY2FkZW1pYyBVbml0IG9mIENoaWxkIEhlYWx0aCwgU2hlZmZpZWxkIENo
aWxkcmVuJmFwb3M7cyBIb3NwaXRhbCwgV2VzdGVybiBCYW5rLCBTaGVmZmllbGQsIFVLLiYjeEQ7
VW5pdmVyc2l0eSBvZiBTaGVmZmllbGQsIEFjYWRlbWljIFVuaXQgb2YgQ2hpbGQgSGVhbHRoLCBT
aGVmZmllbGQgQ2hpbGRyZW4mYXBvcztzIEhvc3BpdGFsLCBXZXN0ZXJuIEJhbmssIFNoZWZmaWVs
ZCwgVUsuIEVsZWN0cm9uaWMgYWRkcmVzczogTi5KLkJpc2hvcEBzaGVmZmllbGQuYWMudWsuPC9h
dXRoLWFkZHJlc3M+PHRpdGxlcz48dGl0bGU+Umlja2V0cz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xNjY1LTc2PC9wYWdlcz48dm9sdW1lPjM4Mzwvdm9sdW1lPjxu
dW1iZXI+OTkyOTwvbnVtYmVyPjxlZGl0aW9uPjIwMTQvMDEvMTU8L2VkaXRpb24+PGRhdGVzPjx5
ZWFyPjIwMTQ8L3llYXI+PHB1Yi1kYXRlcz48ZGF0ZT5NYXkgMTA8L2RhdGU+PC9wdWItZGF0ZXM+
PC9kYXRlcz48aXNibj4wMTQwLTY3MzY8L2lzYm4+PGFjY2Vzc2lvbi1udW0+MjQ0MTIwNDk8L2Fj
Y2Vzc2lvbi1udW0+PHVybHM+PC91cmxzPjxlbGVjdHJvbmljLXJlc291cmNlLW51bT4xMC4xMDE2
L3MwMTQwLTY3MzYoMTMpNjE2NTAtNTwvZWxlY3Ryb25pYy1yZXNvdXJjZS1udW0+PHJlbW90ZS1k
YXRhYmFzZS1wcm92aWRlcj5ObG08L3JlbW90ZS1kYXRhYmFzZS1wcm92aWRlcj48bGFuZ3VhZ2U+
ZW5nPC9sYW5ndWFnZ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 w:tooltip="Shore, 2013 #283" w:history="1">
        <w:r w:rsidR="00B3117A">
          <w:rPr>
            <w:rFonts w:ascii="Times New Roman" w:hAnsi="Times New Roman"/>
            <w:noProof/>
          </w:rPr>
          <w:t>10-1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752CC0">
      <w:pPr>
        <w:spacing w:after="120" w:line="360" w:lineRule="auto"/>
        <w:jc w:val="both"/>
        <w:rPr>
          <w:rFonts w:ascii="Times New Roman" w:hAnsi="Times New Roman"/>
        </w:rPr>
      </w:pPr>
      <w:r w:rsidRPr="00752CC0">
        <w:rPr>
          <w:rFonts w:ascii="Times New Roman" w:hAnsi="Times New Roman"/>
        </w:rPr>
        <w:t>Serum 25-hydroxyvitamin D [25(OH</w:t>
      </w:r>
      <w:proofErr w:type="gramStart"/>
      <w:r w:rsidRPr="00752CC0">
        <w:rPr>
          <w:rFonts w:ascii="Times New Roman" w:hAnsi="Times New Roman"/>
        </w:rPr>
        <w:t>)D</w:t>
      </w:r>
      <w:proofErr w:type="gramEnd"/>
      <w:r w:rsidRPr="00752CC0">
        <w:rPr>
          <w:rFonts w:ascii="Times New Roman" w:hAnsi="Times New Roman"/>
        </w:rPr>
        <w:t>] is currently considered the best marker of vitamin D status, and there is increasing evidence that low 25(OH)D status is common in children.  Two recent large UK studies have suggested that around a third of children have a serum 25(OH</w:t>
      </w:r>
      <w:proofErr w:type="gramStart"/>
      <w:r w:rsidRPr="00752CC0">
        <w:rPr>
          <w:rFonts w:ascii="Times New Roman" w:hAnsi="Times New Roman"/>
        </w:rPr>
        <w:t>)D</w:t>
      </w:r>
      <w:proofErr w:type="gramEnd"/>
      <w:r w:rsidRPr="00752CC0">
        <w:rPr>
          <w:rFonts w:ascii="Times New Roman" w:hAnsi="Times New Roman"/>
        </w:rPr>
        <w:t xml:space="preserve">&lt;50nmol/l </w:t>
      </w:r>
      <w:r w:rsidR="008C045D" w:rsidRPr="00752CC0">
        <w:rPr>
          <w:rFonts w:ascii="Times New Roman" w:hAnsi="Times New Roman"/>
        </w:rPr>
        <w:fldChar w:fldCharType="begin">
          <w:fldData xml:space="preserve">PEVuZE5vdGU+PENpdGU+PEF1dGhvcj5BYnNvdWQ8L0F1dGhvcj48WWVhcj4yMDExPC9ZZWFyPjxS
ZWNOdW0+ODY8L1JlY051bT48RGlzcGxheVRleHQ+WzEzLDE0XTwvRGlzcGxheVRleHQ+PHJlY29y
ZD48cmVjLW51bWJlcj44NjwvcmVjLW51bWJlcj48Zm9yZWlnbi1rZXlzPjxrZXkgYXBwPSJFTiIg
ZGItaWQ9ImFlemZhemZyNTV3MmRlZTA5YXV2emVhbnpkMGF4dHQ1eDI1diIgdGltZXN0YW1wPSIx
MzgwNjQ5MjYxIj44Njwva2V5PjwvZm9yZWlnbi1rZXlzPjxyZWYtdHlwZSBuYW1lPSJKb3VybmFs
IEFydGljbGUiPjE3PC9yZWYtdHlwZT48Y29udHJpYnV0b3JzPjxhdXRob3JzPjxhdXRob3I+QWJz
b3VkLE0uPC9hdXRob3I+PGF1dGhvcj5DdW1taW5zLEMuPC9hdXRob3I+PGF1dGhvcj5MaW0sTS5K
LjwvYXV0aG9yPjxhdXRob3I+V2Fzc21lcixFLjwvYXV0aG9yPjxhdXRob3I+U2hhdyxOLjwvYXV0
aG9yPjwvYXV0aG9ycz48L2NvbnRyaWJ1dG9ycz48YXV0aC1hZGRyZXNzPlNjaG9vbCBvZiBIZWFs
dGggYW5kIFBvcHVsYXRpb24gU2NpZW5jZXMsIFVuaXZlcnNpdHkgb2YgQmlybWluZ2hhbSwgQmly
bWluZ2hhbSwgVW5pdGVkIEtpbmdkb20uIG1pY2hhZWxhYnNvdWRAY2hpbGRkZW15ZWxpbmF0aW9u
Lm9yZy51azwvYXV0aC1hZGRyZXNzPjx0aXRsZXM+PHRpdGxlPlByZXZhbGVuY2UgYW5kIHByZWRp
Y3RvcnMgb2Ygdml0YW1pbiBEIGluc3VmZmljaWVuY3kgaW4gY2hpbGRyZW46IGEgR3JlYXQgQnJp
dGFpbiBwb3B1bGF0aW9uIGJhc2VkIHN0dWR5PC90aXRsZT48c2Vjb25kYXJ5LXRpdGxlPlBMb1Mu
T25lLjwvc2Vjb25kYXJ5LXRpdGxlPjwvdGl0bGVzPjxwZXJpb2RpY2FsPjxmdWxsLXRpdGxlPlBM
b1MuT25lLjwvZnVsbC10aXRsZT48L3BlcmlvZGljYWw+PHBhZ2VzPmUyMjE3OTwvcGFnZXM+PHZv
bHVtZT42PC92b2x1bWU+PG51bWJlcj43PC9udW1iZXI+PHJlcHJpbnQtZWRpdGlvbj5Ob3QgaW4g
RmlsZTwvcmVwcmludC1lZGl0aW9uPjxrZXl3b3Jkcz48a2V5d29yZD5BZG9sZXNjZW50PC9rZXl3
b3JkPjxrZXl3b3JkPkFnZWQ8L2tleXdvcmQ+PGtleXdvcmQ+Ymxvb2Q8L2tleXdvcmQ+PGtleXdv
cmQ+Q2hpbGQ8L2tleXdvcmQ+PGtleXdvcmQ+Q2hpbGQsUHJlc2Nob29sPC9rZXl3b3JkPjxrZXl3
b3JkPkNyb3NzLVNlY3Rpb25hbCBTdHVkaWVzPC9rZXl3b3JkPjxrZXl3b3JkPmRpYWdub3Npczwv
a2V5d29yZD48a2V5d29yZD5lcGlkZW1pb2xvZ3k8L2tleXdvcmQ+PGtleXdvcmQ+RmVtYWxlPC9r
ZXl3b3JkPjxrZXl3b3JkPkdyZWF0IEJyaXRhaW48L2tleXdvcmQ+PGtleXdvcmQ+SGVhbHRoPC9r
ZXl3b3JkPjxrZXl3b3JkPkh1bWFuczwva2V5d29yZD48a2V5d29yZD5Mb2dpc3RpYyBNb2RlbHM8
L2tleXdvcmQ+PGtleXdvcmQ+TWFsZTwva2V5d29yZD48a2V5d29yZD5OdXRyaXRpb24gU3VydmV5
czwva2V5d29yZD48a2V5d29yZD5PZGRzIFJhdGlvPC9rZXl3b3JkPjxrZXl3b3JkPk92ZXJ3ZWln
aHQ8L2tleXdvcmQ+PGtleXdvcmQ+UHJldmFsZW5jZTwva2V5d29yZD48a2V5d29yZD5Qcm9nbm9z
aXM8L2tleXdvcmQ+PGtleXdvcmQ+Umlzazwva2V5d29yZD48a2V5d29yZD5SaXNrIEZhY3RvcnM8
L2tleXdvcmQ+PGtleXdvcmQ+Vml0YW1pbiBEPC9rZXl3b3JkPjxrZXl3b3JkPlZpdGFtaW4gRCBE
ZWZpY2llbmN5PC9rZXl3b3JkPjwva2V5d29yZHM+PGRhdGVzPjx5ZWFyPjIwMTE8L3llYXI+PHB1
Yi1kYXRlcz48ZGF0ZT4yMDExPC9kYXRlPjwvcHViLWRhdGVzPjwvZGF0ZXM+PGxhYmVsPjkwPC9s
YWJlbD48dXJscz48cmVsYXRlZC11cmxzPjx1cmw+aHR0cDovL3d3dy5uY2JpLm5sbS5uaWguZ292
L3B1Ym1lZC8yMTc5OTc5MDwvdXJsPjwvcmVsYXRlZC11cmxzPjwvdXJscz48ZWxlY3Ryb25pYy1y
ZXNvdXJjZS1udW0+MTAuMTM3MS9qb3VybmFsLnBvbmUuMDAyMjE3OSBbZG9pXTtQT05FLUQtMTEt
MDc4OTEgW3BpaV08L2VsZWN0cm9uaWMtcmVzb3VyY2UtbnVtPjwvcmVjb3JkPjwvQ2l0ZT48Q2l0
ZT48QXV0aG9yPlRvbHBwYW5lbjwvQXV0aG9yPjxZZWFyPjIwMTI8L1llYXI+PFJlY051bT4yOTY8
L1JlY051bT48cmVjb3JkPjxyZWMtbnVtYmVyPjI5NjwvcmVjLW51bWJlcj48Zm9yZWlnbi1rZXlz
PjxrZXkgYXBwPSJFTiIgZGItaWQ9ImFlemZhemZyNTV3MmRlZTA5YXV2emVhbnpkMGF4dHQ1eDI1
diIgdGltZXN0YW1wPSIxMzgwNjQ5MjY0Ij4yOTY8L2tleT48L2ZvcmVpZ24ta2V5cz48cmVmLXR5
cGUgbmFtZT0iSm91cm5hbCBBcnRpY2xlIj4xNzwvcmVmLXR5cGU+PGNvbnRyaWJ1dG9ycz48YXV0
aG9ycz48YXV0aG9yPlRvbHBwYW5lbixBLk0uPC9hdXRob3I+PGF1dGhvcj5GcmFzZXIsQS48L2F1
dGhvcj48YXV0aG9yPkZyYXNlcixXLkQuPC9hdXRob3I+PGF1dGhvcj5MYXdsb3IsRC5BLjwvYXV0
aG9yPjwvYXV0aG9ycz48L2NvbnRyaWJ1dG9ycz48YXV0aC1hZGRyZXNzPk1lZGljYWwgUmVzZWFy
Y2ggQ291bmNpbCwgQ2VudHJlIGZvciBDYXVzYWwgQW5hbHlzaXMgaW4gVHJhbnNsYXRpb25hbCBF
cGlkZW1pb2xvZ3ksIFNjaG9vbCBvZiBTb2NpYWwgYW5kIENvbW11bml0eSBNZWRpY2luZSwgVW5p
dmVyc2l0eSBvZiBCcmlzdG9sLCBPYWtmaWVsZCBIb3VzZSwgMTUtMjMgT2FrZmllbGQgR3JvdmUs
IENsaWZ0b24sIEJyaXN0b2wgQlM4IDJCTiwgVW5pdGVkIEtpbmdkb208L2F1dGgtYWRkcmVzcz48
dGl0bGVzPjx0aXRsZT5SaXNrIGZhY3RvcnMgZm9yIHZhcmlhdGlvbiBpbiAyNS1oeWRyb3h5dml0
YW1pbiBEKDMpIGFuZCBEKDIpIGNvbmNlbnRyYXRpb25zIGFuZCB2aXRhbWluIEQgZGVmaWNpZW5j
eSBpbiBjaGlsZHJlbjwvdGl0bGU+PHNlY29uZGFyeS10aXRsZT5KLkNsaW4uRW5kb2NyaW5vbC5N
ZXRhYjwvc2Vjb25kYXJ5LXRpdGxlPjwvdGl0bGVzPjxwZXJpb2RpY2FsPjxmdWxsLXRpdGxlPkou
Q2xpbi5FbmRvY3Jpbm9sLk1ldGFiPC9mdWxsLXRpdGxlPjwvcGVyaW9kaWNhbD48cGFnZXM+MTIw
Mi0xMjEwPC9wYWdlcz48dm9sdW1lPjk3PC92b2x1bWU+PG51bWJlcj40PC9udW1iZXI+PHJlcHJp
bnQtZWRpdGlvbj5Ob3QgaW4gRmlsZTwvcmVwcmludC1lZGl0aW9uPjxrZXl3b3Jkcz48a2V5d29y
ZD4yNS1IeWRyb3h5dml0YW1pbiBEIDI8L2tleXdvcmQ+PGtleXdvcmQ+YW5hbHlzaXM8L2tleXdv
cmQ+PGtleXdvcmQ+Ymxvb2Q8L2tleXdvcmQ+PGtleXdvcmQ+Qm9keSBNYXNzIEluZGV4PC9rZXl3
b3JkPjxrZXl3b3JkPkNhbGNpZmVkaW9sPC9rZXl3b3JkPjxrZXl3b3JkPkNoaWxkPC9rZXl3b3Jk
PjxrZXl3b3JkPkNoaWxkLFByZXNjaG9vbDwva2V5d29yZD48a2V5d29yZD5Db2hvcnQgU3R1ZGll
czwva2V5d29yZD48a2V5d29yZD5kZWZpY2llbmN5PC9rZXl3b3JkPjxrZXl3b3JkPkVuZ2xhbmQ8
L2tleXdvcmQ+PGtleXdvcmQ+ZXBpZGVtaW9sb2d5PC9rZXl3b3JkPjxrZXl3b3JkPmV0aG5vbG9n
eTwva2V5d29yZD48a2V5d29yZD5GZW1hbGU8L2tleXdvcmQ+PGtleXdvcmQ+SGVhbHRoPC9rZXl3
b3JkPjxrZXl3b3JkPkh1bWFuczwva2V5d29yZD48a2V5d29yZD5Mb25naXR1ZGluYWwgU3R1ZGll
czwva2V5d29yZD48a2V5d29yZD5NYWxlPC9rZXl3b3JkPjxrZXl3b3JkPlBhcmVudHM8L2tleXdv
cmQ+PGtleXdvcmQ+UHJldmFsZW5jZTwva2V5d29yZD48a2V5d29yZD5Qcm9zcGVjdGl2ZSBTdHVk
aWVzPC9rZXl3b3JkPjxrZXl3b3JkPlB1YmVydHk8L2tleXdvcmQ+PGtleXdvcmQ+Umlzazwva2V5
d29yZD48a2V5d29yZD5SaXNrIEZhY3RvcnM8L2tleXdvcmQ+PGtleXdvcmQ+U2Vhc29uczwva2V5
d29yZD48a2V5d29yZD5TZXZlcml0eSBvZiBJbGxuZXNzIEluZGV4PC9rZXl3b3JkPjxrZXl3b3Jk
PlNleCBGYWN0b3JzPC9rZXl3b3JkPjxrZXl3b3JkPlNvY2lhbCBDbGFzczwva2V5d29yZD48a2V5
d29yZD5Tb2Npb2Vjb25vbWljIEZhY3RvcnM8L2tleXdvcmQ+PGtleXdvcmQ+U3VubGlnaHQ8L2tl
eXdvcmQ+PGtleXdvcmQ+Vml0YW1pbiBEPC9rZXl3b3JkPjxrZXl3b3JkPlZpdGFtaW4gRCBEZWZp
Y2llbmN5PC9rZXl3b3JkPjwva2V5d29yZHM+PGRhdGVzPjx5ZWFyPjIwMTI8L3llYXI+PHB1Yi1k
YXRlcz48ZGF0ZT40LzIwMTI8L2RhdGU+PC9wdWItZGF0ZXM+PC9kYXRlcz48bGFiZWw+OTE8L2xh
YmVsPjx1cmxzPjxyZWxhdGVkLXVybHM+PHVybD5odHRwOi8vd3d3Lm5jYmkubmxtLm5paC5nb3Yv
cHVibWVkLzIyMjc4NDI5PC91cmw+PC9yZWxhdGVkLXVybHM+PC91cmxzPjxlbGVjdHJvbmljLXJl
c291cmNlLW51bT5qYy4yMDExLTI1MTYgW3BpaV07MTAuMTIxMC9qYy4yMDExLTI1MTYgW2RvaV08
L2VsZWN0cm9uaWMtcmVzb3VyY2UtbnVt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YnNvdWQ8L0F1dGhvcj48WWVhcj4yMDExPC9ZZWFyPjxS
ZWNOdW0+ODY8L1JlY051bT48RGlzcGxheVRleHQ+WzEzLDE0XTwvRGlzcGxheVRleHQ+PHJlY29y
ZD48cmVjLW51bWJlcj44NjwvcmVjLW51bWJlcj48Zm9yZWlnbi1rZXlzPjxrZXkgYXBwPSJFTiIg
ZGItaWQ9ImFlemZhemZyNTV3MmRlZTA5YXV2emVhbnpkMGF4dHQ1eDI1diIgdGltZXN0YW1wPSIx
MzgwNjQ5MjYxIj44Njwva2V5PjwvZm9yZWlnbi1rZXlzPjxyZWYtdHlwZSBuYW1lPSJKb3VybmFs
IEFydGljbGUiPjE3PC9yZWYtdHlwZT48Y29udHJpYnV0b3JzPjxhdXRob3JzPjxhdXRob3I+QWJz
b3VkLE0uPC9hdXRob3I+PGF1dGhvcj5DdW1taW5zLEMuPC9hdXRob3I+PGF1dGhvcj5MaW0sTS5K
LjwvYXV0aG9yPjxhdXRob3I+V2Fzc21lcixFLjwvYXV0aG9yPjxhdXRob3I+U2hhdyxOLjwvYXV0
aG9yPjwvYXV0aG9ycz48L2NvbnRyaWJ1dG9ycz48YXV0aC1hZGRyZXNzPlNjaG9vbCBvZiBIZWFs
dGggYW5kIFBvcHVsYXRpb24gU2NpZW5jZXMsIFVuaXZlcnNpdHkgb2YgQmlybWluZ2hhbSwgQmly
bWluZ2hhbSwgVW5pdGVkIEtpbmdkb20uIG1pY2hhZWxhYnNvdWRAY2hpbGRkZW15ZWxpbmF0aW9u
Lm9yZy51azwvYXV0aC1hZGRyZXNzPjx0aXRsZXM+PHRpdGxlPlByZXZhbGVuY2UgYW5kIHByZWRp
Y3RvcnMgb2Ygdml0YW1pbiBEIGluc3VmZmljaWVuY3kgaW4gY2hpbGRyZW46IGEgR3JlYXQgQnJp
dGFpbiBwb3B1bGF0aW9uIGJhc2VkIHN0dWR5PC90aXRsZT48c2Vjb25kYXJ5LXRpdGxlPlBMb1Mu
T25lLjwvc2Vjb25kYXJ5LXRpdGxlPjwvdGl0bGVzPjxwZXJpb2RpY2FsPjxmdWxsLXRpdGxlPlBM
b1MuT25lLjwvZnVsbC10aXRsZT48L3BlcmlvZGljYWw+PHBhZ2VzPmUyMjE3OTwvcGFnZXM+PHZv
bHVtZT42PC92b2x1bWU+PG51bWJlcj43PC9udW1iZXI+PHJlcHJpbnQtZWRpdGlvbj5Ob3QgaW4g
RmlsZTwvcmVwcmludC1lZGl0aW9uPjxrZXl3b3Jkcz48a2V5d29yZD5BZG9sZXNjZW50PC9rZXl3
b3JkPjxrZXl3b3JkPkFnZWQ8L2tleXdvcmQ+PGtleXdvcmQ+Ymxvb2Q8L2tleXdvcmQ+PGtleXdv
cmQ+Q2hpbGQ8L2tleXdvcmQ+PGtleXdvcmQ+Q2hpbGQsUHJlc2Nob29sPC9rZXl3b3JkPjxrZXl3
b3JkPkNyb3NzLVNlY3Rpb25hbCBTdHVkaWVzPC9rZXl3b3JkPjxrZXl3b3JkPmRpYWdub3Npczwv
a2V5d29yZD48a2V5d29yZD5lcGlkZW1pb2xvZ3k8L2tleXdvcmQ+PGtleXdvcmQ+RmVtYWxlPC9r
ZXl3b3JkPjxrZXl3b3JkPkdyZWF0IEJyaXRhaW48L2tleXdvcmQ+PGtleXdvcmQ+SGVhbHRoPC9r
ZXl3b3JkPjxrZXl3b3JkPkh1bWFuczwva2V5d29yZD48a2V5d29yZD5Mb2dpc3RpYyBNb2RlbHM8
L2tleXdvcmQ+PGtleXdvcmQ+TWFsZTwva2V5d29yZD48a2V5d29yZD5OdXRyaXRpb24gU3VydmV5
czwva2V5d29yZD48a2V5d29yZD5PZGRzIFJhdGlvPC9rZXl3b3JkPjxrZXl3b3JkPk92ZXJ3ZWln
aHQ8L2tleXdvcmQ+PGtleXdvcmQ+UHJldmFsZW5jZTwva2V5d29yZD48a2V5d29yZD5Qcm9nbm9z
aXM8L2tleXdvcmQ+PGtleXdvcmQ+Umlzazwva2V5d29yZD48a2V5d29yZD5SaXNrIEZhY3RvcnM8
L2tleXdvcmQ+PGtleXdvcmQ+Vml0YW1pbiBEPC9rZXl3b3JkPjxrZXl3b3JkPlZpdGFtaW4gRCBE
ZWZpY2llbmN5PC9rZXl3b3JkPjwva2V5d29yZHM+PGRhdGVzPjx5ZWFyPjIwMTE8L3llYXI+PHB1
Yi1kYXRlcz48ZGF0ZT4yMDExPC9kYXRlPjwvcHViLWRhdGVzPjwvZGF0ZXM+PGxhYmVsPjkwPC9s
YWJlbD48dXJscz48cmVsYXRlZC11cmxzPjx1cmw+aHR0cDovL3d3dy5uY2JpLm5sbS5uaWguZ292
L3B1Ym1lZC8yMTc5OTc5MDwvdXJsPjwvcmVsYXRlZC11cmxzPjwvdXJscz48ZWxlY3Ryb25pYy1y
ZXNvdXJjZS1udW0+MTAuMTM3MS9qb3VybmFsLnBvbmUuMDAyMjE3OSBbZG9pXTtQT05FLUQtMTEt
MDc4OTEgW3BpaV08L2VsZWN0cm9uaWMtcmVzb3VyY2UtbnVtPjwvcmVjb3JkPjwvQ2l0ZT48Q2l0
ZT48QXV0aG9yPlRvbHBwYW5lbjwvQXV0aG9yPjxZZWFyPjIwMTI8L1llYXI+PFJlY051bT4yOTY8
L1JlY051bT48cmVjb3JkPjxyZWMtbnVtYmVyPjI5NjwvcmVjLW51bWJlcj48Zm9yZWlnbi1rZXlz
PjxrZXkgYXBwPSJFTiIgZGItaWQ9ImFlemZhemZyNTV3MmRlZTA5YXV2emVhbnpkMGF4dHQ1eDI1
diIgdGltZXN0YW1wPSIxMzgwNjQ5MjY0Ij4yOTY8L2tleT48L2ZvcmVpZ24ta2V5cz48cmVmLXR5
cGUgbmFtZT0iSm91cm5hbCBBcnRpY2xlIj4xNzwvcmVmLXR5cGU+PGNvbnRyaWJ1dG9ycz48YXV0
aG9ycz48YXV0aG9yPlRvbHBwYW5lbixBLk0uPC9hdXRob3I+PGF1dGhvcj5GcmFzZXIsQS48L2F1
dGhvcj48YXV0aG9yPkZyYXNlcixXLkQuPC9hdXRob3I+PGF1dGhvcj5MYXdsb3IsRC5BLjwvYXV0
aG9yPjwvYXV0aG9ycz48L2NvbnRyaWJ1dG9ycz48YXV0aC1hZGRyZXNzPk1lZGljYWwgUmVzZWFy
Y2ggQ291bmNpbCwgQ2VudHJlIGZvciBDYXVzYWwgQW5hbHlzaXMgaW4gVHJhbnNsYXRpb25hbCBF
cGlkZW1pb2xvZ3ksIFNjaG9vbCBvZiBTb2NpYWwgYW5kIENvbW11bml0eSBNZWRpY2luZSwgVW5p
dmVyc2l0eSBvZiBCcmlzdG9sLCBPYWtmaWVsZCBIb3VzZSwgMTUtMjMgT2FrZmllbGQgR3JvdmUs
IENsaWZ0b24sIEJyaXN0b2wgQlM4IDJCTiwgVW5pdGVkIEtpbmdkb208L2F1dGgtYWRkcmVzcz48
dGl0bGVzPjx0aXRsZT5SaXNrIGZhY3RvcnMgZm9yIHZhcmlhdGlvbiBpbiAyNS1oeWRyb3h5dml0
YW1pbiBEKDMpIGFuZCBEKDIpIGNvbmNlbnRyYXRpb25zIGFuZCB2aXRhbWluIEQgZGVmaWNpZW5j
eSBpbiBjaGlsZHJlbjwvdGl0bGU+PHNlY29uZGFyeS10aXRsZT5KLkNsaW4uRW5kb2NyaW5vbC5N
ZXRhYjwvc2Vjb25kYXJ5LXRpdGxlPjwvdGl0bGVzPjxwZXJpb2RpY2FsPjxmdWxsLXRpdGxlPkou
Q2xpbi5FbmRvY3Jpbm9sLk1ldGFiPC9mdWxsLXRpdGxlPjwvcGVyaW9kaWNhbD48cGFnZXM+MTIw
Mi0xMjEwPC9wYWdlcz48dm9sdW1lPjk3PC92b2x1bWU+PG51bWJlcj40PC9udW1iZXI+PHJlcHJp
bnQtZWRpdGlvbj5Ob3QgaW4gRmlsZTwvcmVwcmludC1lZGl0aW9uPjxrZXl3b3Jkcz48a2V5d29y
ZD4yNS1IeWRyb3h5dml0YW1pbiBEIDI8L2tleXdvcmQ+PGtleXdvcmQ+YW5hbHlzaXM8L2tleXdv
cmQ+PGtleXdvcmQ+Ymxvb2Q8L2tleXdvcmQ+PGtleXdvcmQ+Qm9keSBNYXNzIEluZGV4PC9rZXl3
b3JkPjxrZXl3b3JkPkNhbGNpZmVkaW9sPC9rZXl3b3JkPjxrZXl3b3JkPkNoaWxkPC9rZXl3b3Jk
PjxrZXl3b3JkPkNoaWxkLFByZXNjaG9vbDwva2V5d29yZD48a2V5d29yZD5Db2hvcnQgU3R1ZGll
czwva2V5d29yZD48a2V5d29yZD5kZWZpY2llbmN5PC9rZXl3b3JkPjxrZXl3b3JkPkVuZ2xhbmQ8
L2tleXdvcmQ+PGtleXdvcmQ+ZXBpZGVtaW9sb2d5PC9rZXl3b3JkPjxrZXl3b3JkPmV0aG5vbG9n
eTwva2V5d29yZD48a2V5d29yZD5GZW1hbGU8L2tleXdvcmQ+PGtleXdvcmQ+SGVhbHRoPC9rZXl3
b3JkPjxrZXl3b3JkPkh1bWFuczwva2V5d29yZD48a2V5d29yZD5Mb25naXR1ZGluYWwgU3R1ZGll
czwva2V5d29yZD48a2V5d29yZD5NYWxlPC9rZXl3b3JkPjxrZXl3b3JkPlBhcmVudHM8L2tleXdv
cmQ+PGtleXdvcmQ+UHJldmFsZW5jZTwva2V5d29yZD48a2V5d29yZD5Qcm9zcGVjdGl2ZSBTdHVk
aWVzPC9rZXl3b3JkPjxrZXl3b3JkPlB1YmVydHk8L2tleXdvcmQ+PGtleXdvcmQ+Umlzazwva2V5
d29yZD48a2V5d29yZD5SaXNrIEZhY3RvcnM8L2tleXdvcmQ+PGtleXdvcmQ+U2Vhc29uczwva2V5
d29yZD48a2V5d29yZD5TZXZlcml0eSBvZiBJbGxuZXNzIEluZGV4PC9rZXl3b3JkPjxrZXl3b3Jk
PlNleCBGYWN0b3JzPC9rZXl3b3JkPjxrZXl3b3JkPlNvY2lhbCBDbGFzczwva2V5d29yZD48a2V5
d29yZD5Tb2Npb2Vjb25vbWljIEZhY3RvcnM8L2tleXdvcmQ+PGtleXdvcmQ+U3VubGlnaHQ8L2tl
eXdvcmQ+PGtleXdvcmQ+Vml0YW1pbiBEPC9rZXl3b3JkPjxrZXl3b3JkPlZpdGFtaW4gRCBEZWZp
Y2llbmN5PC9rZXl3b3JkPjwva2V5d29yZHM+PGRhdGVzPjx5ZWFyPjIwMTI8L3llYXI+PHB1Yi1k
YXRlcz48ZGF0ZT40LzIwMTI8L2RhdGU+PC9wdWItZGF0ZXM+PC9kYXRlcz48bGFiZWw+OTE8L2xh
YmVsPjx1cmxzPjxyZWxhdGVkLXVybHM+PHVybD5odHRwOi8vd3d3Lm5jYmkubmxtLm5paC5nb3Yv
cHVibWVkLzIyMjc4NDI5PC91cmw+PC9yZWxhdGVkLXVybHM+PC91cmxzPjxlbGVjdHJvbmljLXJl
c291cmNlLW51bT5qYy4yMDExLTI1MTYgW3BpaV07MTAuMTIxMC9qYy4yMDExLTI1MTYgW2RvaV08
L2VsZWN0cm9uaWMtcmVzb3VyY2UtbnVt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3" w:tooltip="Absoud, 2011 #86" w:history="1">
        <w:r w:rsidR="00B3117A">
          <w:rPr>
            <w:rFonts w:ascii="Times New Roman" w:hAnsi="Times New Roman"/>
            <w:noProof/>
          </w:rPr>
          <w:t>13</w:t>
        </w:r>
      </w:hyperlink>
      <w:r w:rsidR="00B3117A">
        <w:rPr>
          <w:rFonts w:ascii="Times New Roman" w:hAnsi="Times New Roman"/>
          <w:noProof/>
        </w:rPr>
        <w:t>,</w:t>
      </w:r>
      <w:hyperlink w:anchor="_ENREF_14" w:tooltip="Tolppanen, 2012 #296" w:history="1">
        <w:r w:rsidR="00B3117A">
          <w:rPr>
            <w:rFonts w:ascii="Times New Roman" w:hAnsi="Times New Roman"/>
            <w:noProof/>
          </w:rPr>
          <w:t>1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Risk factors for low 25(OH)D include skin pigmentation and lifestyle factors associated with reduced skin exposure to sunlight (including extensive skin covering, less outdoor play, greater sunscreen use), winter months, obesity </w:t>
      </w:r>
      <w:r w:rsidR="008C045D" w:rsidRPr="00752CC0">
        <w:rPr>
          <w:rFonts w:ascii="Times New Roman" w:hAnsi="Times New Roman"/>
        </w:rPr>
        <w:fldChar w:fldCharType="begin">
          <w:fldData xml:space="preserve">PEVuZE5vdGU+PENpdGU+PEF1dGhvcj5UdXJlcjwvQXV0aG9yPjxZZWFyPjIwMTM8L1llYXI+PFJl
Y051bT4yOTg8L1JlY051bT48RGlzcGxheVRleHQ+WzE1XTwvRGlzcGxheVRleHQ+PHJlY29yZD48
cmVjLW51bWJlcj4yOTg8L3JlYy1udW1iZXI+PGZvcmVpZ24ta2V5cz48a2V5IGFwcD0iRU4iIGRi
LWlkPSJhZXpmYXpmcjU1dzJkZWUwOWF1dnplYW56ZDBheHR0NXgyNXYiIHRpbWVzdGFtcD0iMTM4
MDY0OTI2NCI+Mjk4PC9rZXk+PC9mb3JlaWduLWtleXM+PHJlZi10eXBlIG5hbWU9IkpvdXJuYWwg
QXJ0aWNsZSI+MTc8L3JlZi10eXBlPjxjb250cmlidXRvcnM+PGF1dGhvcnM+PGF1dGhvcj5UdXJl
cixDLkIuPC9hdXRob3I+PGF1dGhvcj5MaW4sSC48L2F1dGhvcj48YXV0aG9yPkZsb3JlcyxHLjwv
YXV0aG9yPjwvYXV0aG9ycz48L2NvbnRyaWJ1dG9ycz48YXV0aC1hZGRyZXNzPkRpdmlzaW9uIG9m
IEdlbmVyYWwgUGVkaWF0cmljcywgRGVwYXJ0bWVudCBvZiBQZWRpYXRyaWNzLCBVbml2ZXJzaXR5
IG9mIFRleGFzIFNvdXRod2VzdGVybiBNZWRpY2FsIENlbnRlciwgRGFsbGFzLCBUZXhhcyA3NTM5
MC05MDYzLCBVU0EuIGNocmlzdHkudHVyZXJAdXRzb3V0aHdlc3Rlcm4uZWR1PC9hdXRoLWFkZHJl
c3M+PHRpdGxlcz48dGl0bGU+UHJldmFsZW5jZSBvZiB2aXRhbWluIEQgZGVmaWNpZW5jeSBhbW9u
ZyBvdmVyd2VpZ2h0IGFuZCBvYmVzZSBVUyBjaGlsZHJlbjwvdGl0bGU+PHNlY29uZGFyeS10aXRs
ZT5QZWRpYXRyaWNzPC9zZWNvbmRhcnktdGl0bGU+PC90aXRsZXM+PHBlcmlvZGljYWw+PGZ1bGwt
dGl0bGU+UGVkaWF0cmljczwvZnVsbC10aXRsZT48L3BlcmlvZGljYWw+PHBhZ2VzPmUxNTItZTE2
MTwvcGFnZXM+PHZvbHVtZT4xMzE8L3ZvbHVtZT48bnVtYmVyPjE8L251bWJlcj48cmVwcmludC1l
ZGl0aW9uPk5vdCBpbiBGaWxlPC9yZXByaW50LWVkaXRpb24+PGtleXdvcmRzPjxrZXl3b3JkPkFk
b2xlc2NlbnQ8L2tleXdvcmQ+PGtleXdvcmQ+YW5hbG9ncyAmYW1wOyBkZXJpdmF0aXZlczwva2V5
d29yZD48a2V5d29yZD5ibG9vZDwva2V5d29yZD48a2V5d29yZD5Cb2R5IE1hc3MgSW5kZXg8L2tl
eXdvcmQ+PGtleXdvcmQ+Qm9keSBXZWlnaHQ8L2tleXdvcmQ+PGtleXdvcmQ+Q2hpbGQ8L2tleXdv
cmQ+PGtleXdvcmQ+Y2xhc3NpZmljYXRpb248L2tleXdvcmQ+PGtleXdvcmQ+Q3Jvc3MtU2VjdGlv
bmFsIFN0dWRpZXM8L2tleXdvcmQ+PGtleXdvcmQ+ZGVmaWNpZW5jeTwva2V5d29yZD48a2V5d29y
ZD5lcGlkZW1pb2xvZ3k8L2tleXdvcmQ+PGtleXdvcmQ+RmVtYWxlPC9rZXl3b3JkPjxrZXl3b3Jk
PkhlYWx0aDwva2V5d29yZD48a2V5d29yZD5IdW1hbnM8L2tleXdvcmQ+PGtleXdvcmQ+TWFsZTwv
a2V5d29yZD48a2V5d29yZD5tZXRob2RzPC9rZXl3b3JkPjxrZXl3b3JkPk51dHJpdGlvbiBTdXJ2
ZXlzPC9rZXl3b3JkPjxrZXl3b3JkPk9iZXNpdHk8L2tleXdvcmQ+PGtleXdvcmQ+T3ZlcndlaWdo
dDwva2V5d29yZD48a2V5d29yZD5QZWRpYXRyaWNzPC9rZXl3b3JkPjxrZXl3b3JkPlByZXZhbGVu
Y2U8L2tleXdvcmQ+PGtleXdvcmQ+Umlzazwva2V5d29yZD48a2V5d29yZD5SaXNrIEZhY3RvcnM8
L2tleXdvcmQ+PGtleXdvcmQ+VGV4YXM8L2tleXdvcmQ+PGtleXdvcmQ+VW5pdGVkIFN0YXRlczwv
a2V5d29yZD48a2V5d29yZD5WaXRhbWluIEQ8L2tleXdvcmQ+PGtleXdvcmQ+Vml0YW1pbiBEIERl
ZmljaWVuY3k8L2tleXdvcmQ+PC9rZXl3b3Jkcz48ZGF0ZXM+PHllYXI+MjAxMzwveWVhcj48cHVi
LWRhdGVzPjxkYXRlPjEvMjAxMzwvZGF0ZT48L3B1Yi1kYXRlcz48L2RhdGVzPjxsYWJlbD4xMDk8
L2xhYmVsPjx1cmxzPjxyZWxhdGVkLXVybHM+PHVybD5odHRwOi8vd3d3Lm5jYmkubmxtLm5paC5n
b3YvcHVibWVkLzIzMjY2OTI3PC91cmw+PC9yZWxhdGVkLXVybHM+PC91cmxzPjxlbGVjdHJvbmlj
LXJlc291cmNlLW51bT5wZWRzLjIwMTItMTcxMSBbcGlpXTsxMC4xNTQyL3BlZHMuMjAxMi0xNzEx
IFtkb2ldPC9lbGVjdHJvbmljLXJlc291cmNlLW51bT48L3JlY29yZD48L0NpdGU+PC9FbmROb3Rl
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UdXJlcjwvQXV0aG9yPjxZZWFyPjIwMTM8L1llYXI+PFJl
Y051bT4yOTg8L1JlY051bT48RGlzcGxheVRleHQ+WzE1XTwvRGlzcGxheVRleHQ+PHJlY29yZD48
cmVjLW51bWJlcj4yOTg8L3JlYy1udW1iZXI+PGZvcmVpZ24ta2V5cz48a2V5IGFwcD0iRU4iIGRi
LWlkPSJhZXpmYXpmcjU1dzJkZWUwOWF1dnplYW56ZDBheHR0NXgyNXYiIHRpbWVzdGFtcD0iMTM4
MDY0OTI2NCI+Mjk4PC9rZXk+PC9mb3JlaWduLWtleXM+PHJlZi10eXBlIG5hbWU9IkpvdXJuYWwg
QXJ0aWNsZSI+MTc8L3JlZi10eXBlPjxjb250cmlidXRvcnM+PGF1dGhvcnM+PGF1dGhvcj5UdXJl
cixDLkIuPC9hdXRob3I+PGF1dGhvcj5MaW4sSC48L2F1dGhvcj48YXV0aG9yPkZsb3JlcyxHLjwv
YXV0aG9yPjwvYXV0aG9ycz48L2NvbnRyaWJ1dG9ycz48YXV0aC1hZGRyZXNzPkRpdmlzaW9uIG9m
IEdlbmVyYWwgUGVkaWF0cmljcywgRGVwYXJ0bWVudCBvZiBQZWRpYXRyaWNzLCBVbml2ZXJzaXR5
IG9mIFRleGFzIFNvdXRod2VzdGVybiBNZWRpY2FsIENlbnRlciwgRGFsbGFzLCBUZXhhcyA3NTM5
MC05MDYzLCBVU0EuIGNocmlzdHkudHVyZXJAdXRzb3V0aHdlc3Rlcm4uZWR1PC9hdXRoLWFkZHJl
c3M+PHRpdGxlcz48dGl0bGU+UHJldmFsZW5jZSBvZiB2aXRhbWluIEQgZGVmaWNpZW5jeSBhbW9u
ZyBvdmVyd2VpZ2h0IGFuZCBvYmVzZSBVUyBjaGlsZHJlbjwvdGl0bGU+PHNlY29uZGFyeS10aXRs
ZT5QZWRpYXRyaWNzPC9zZWNvbmRhcnktdGl0bGU+PC90aXRsZXM+PHBlcmlvZGljYWw+PGZ1bGwt
dGl0bGU+UGVkaWF0cmljczwvZnVsbC10aXRsZT48L3BlcmlvZGljYWw+PHBhZ2VzPmUxNTItZTE2
MTwvcGFnZXM+PHZvbHVtZT4xMzE8L3ZvbHVtZT48bnVtYmVyPjE8L251bWJlcj48cmVwcmludC1l
ZGl0aW9uPk5vdCBpbiBGaWxlPC9yZXByaW50LWVkaXRpb24+PGtleXdvcmRzPjxrZXl3b3JkPkFk
b2xlc2NlbnQ8L2tleXdvcmQ+PGtleXdvcmQ+YW5hbG9ncyAmYW1wOyBkZXJpdmF0aXZlczwva2V5
d29yZD48a2V5d29yZD5ibG9vZDwva2V5d29yZD48a2V5d29yZD5Cb2R5IE1hc3MgSW5kZXg8L2tl
eXdvcmQ+PGtleXdvcmQ+Qm9keSBXZWlnaHQ8L2tleXdvcmQ+PGtleXdvcmQ+Q2hpbGQ8L2tleXdv
cmQ+PGtleXdvcmQ+Y2xhc3NpZmljYXRpb248L2tleXdvcmQ+PGtleXdvcmQ+Q3Jvc3MtU2VjdGlv
bmFsIFN0dWRpZXM8L2tleXdvcmQ+PGtleXdvcmQ+ZGVmaWNpZW5jeTwva2V5d29yZD48a2V5d29y
ZD5lcGlkZW1pb2xvZ3k8L2tleXdvcmQ+PGtleXdvcmQ+RmVtYWxlPC9rZXl3b3JkPjxrZXl3b3Jk
PkhlYWx0aDwva2V5d29yZD48a2V5d29yZD5IdW1hbnM8L2tleXdvcmQ+PGtleXdvcmQ+TWFsZTwv
a2V5d29yZD48a2V5d29yZD5tZXRob2RzPC9rZXl3b3JkPjxrZXl3b3JkPk51dHJpdGlvbiBTdXJ2
ZXlzPC9rZXl3b3JkPjxrZXl3b3JkPk9iZXNpdHk8L2tleXdvcmQ+PGtleXdvcmQ+T3ZlcndlaWdo
dDwva2V5d29yZD48a2V5d29yZD5QZWRpYXRyaWNzPC9rZXl3b3JkPjxrZXl3b3JkPlByZXZhbGVu
Y2U8L2tleXdvcmQ+PGtleXdvcmQ+Umlzazwva2V5d29yZD48a2V5d29yZD5SaXNrIEZhY3RvcnM8
L2tleXdvcmQ+PGtleXdvcmQ+VGV4YXM8L2tleXdvcmQ+PGtleXdvcmQ+VW5pdGVkIFN0YXRlczwv
a2V5d29yZD48a2V5d29yZD5WaXRhbWluIEQ8L2tleXdvcmQ+PGtleXdvcmQ+Vml0YW1pbiBEIERl
ZmljaWVuY3k8L2tleXdvcmQ+PC9rZXl3b3Jkcz48ZGF0ZXM+PHllYXI+MjAxMzwveWVhcj48cHVi
LWRhdGVzPjxkYXRlPjEvMjAxMzwvZGF0ZT48L3B1Yi1kYXRlcz48L2RhdGVzPjxsYWJlbD4xMDk8
L2xhYmVsPjx1cmxzPjxyZWxhdGVkLXVybHM+PHVybD5odHRwOi8vd3d3Lm5jYmkubmxtLm5paC5n
b3YvcHVibWVkLzIzMjY2OTI3PC91cmw+PC9yZWxhdGVkLXVybHM+PC91cmxzPjxlbGVjdHJvbmlj
LXJlc291cmNlLW51bT5wZWRzLjIwMTItMTcxMSBbcGlpXTsxMC4xNTQyL3BlZHMuMjAxMi0xNzEx
IFtkb2ldPC9lbGVjdHJvbmljLXJlc291cmNlLW51bT48L3JlY29yZD48L0NpdGU+PC9FbmROb3Rl
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5" w:tooltip="Turer, 2013 #298" w:history="1">
        <w:r w:rsidR="00B3117A">
          <w:rPr>
            <w:rFonts w:ascii="Times New Roman" w:hAnsi="Times New Roman"/>
            <w:noProof/>
          </w:rPr>
          <w:t>1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even within the UK, children residing in Northern England and Scotland have lower 25(OH)D status than children in Southern England </w:t>
      </w:r>
      <w:r w:rsidR="008C045D" w:rsidRPr="00752CC0">
        <w:rPr>
          <w:rFonts w:ascii="Times New Roman" w:hAnsi="Times New Roman"/>
        </w:rPr>
        <w:fldChar w:fldCharType="begin">
          <w:fldData xml:space="preserve">PEVuZE5vdGU+PENpdGU+PEF1dGhvcj5BYnNvdWQ8L0F1dGhvcj48WWVhcj4yMDExPC9ZZWFyPjxS
ZWNOdW0+ODY8L1JlY051bT48RGlzcGxheVRleHQ+WzEzLDE2XTwvRGlzcGxheVRleHQ+PHJlY29y
ZD48cmVjLW51bWJlcj44NjwvcmVjLW51bWJlcj48Zm9yZWlnbi1rZXlzPjxrZXkgYXBwPSJFTiIg
ZGItaWQ9ImFlemZhemZyNTV3MmRlZTA5YXV2emVhbnpkMGF4dHQ1eDI1diIgdGltZXN0YW1wPSIx
MzgwNjQ5MjYxIj44Njwva2V5PjwvZm9yZWlnbi1rZXlzPjxyZWYtdHlwZSBuYW1lPSJKb3VybmFs
IEFydGljbGUiPjE3PC9yZWYtdHlwZT48Y29udHJpYnV0b3JzPjxhdXRob3JzPjxhdXRob3I+QWJz
b3VkLE0uPC9hdXRob3I+PGF1dGhvcj5DdW1taW5zLEMuPC9hdXRob3I+PGF1dGhvcj5MaW0sTS5K
LjwvYXV0aG9yPjxhdXRob3I+V2Fzc21lcixFLjwvYXV0aG9yPjxhdXRob3I+U2hhdyxOLjwvYXV0
aG9yPjwvYXV0aG9ycz48L2NvbnRyaWJ1dG9ycz48YXV0aC1hZGRyZXNzPlNjaG9vbCBvZiBIZWFs
dGggYW5kIFBvcHVsYXRpb24gU2NpZW5jZXMsIFVuaXZlcnNpdHkgb2YgQmlybWluZ2hhbSwgQmly
bWluZ2hhbSwgVW5pdGVkIEtpbmdkb20uIG1pY2hhZWxhYnNvdWRAY2hpbGRkZW15ZWxpbmF0aW9u
Lm9yZy51azwvYXV0aC1hZGRyZXNzPjx0aXRsZXM+PHRpdGxlPlByZXZhbGVuY2UgYW5kIHByZWRp
Y3RvcnMgb2Ygdml0YW1pbiBEIGluc3VmZmljaWVuY3kgaW4gY2hpbGRyZW46IGEgR3JlYXQgQnJp
dGFpbiBwb3B1bGF0aW9uIGJhc2VkIHN0dWR5PC90aXRsZT48c2Vjb25kYXJ5LXRpdGxlPlBMb1Mu
T25lLjwvc2Vjb25kYXJ5LXRpdGxlPjwvdGl0bGVzPjxwZXJpb2RpY2FsPjxmdWxsLXRpdGxlPlBM
b1MuT25lLjwvZnVsbC10aXRsZT48L3BlcmlvZGljYWw+PHBhZ2VzPmUyMjE3OTwvcGFnZXM+PHZv
bHVtZT42PC92b2x1bWU+PG51bWJlcj43PC9udW1iZXI+PHJlcHJpbnQtZWRpdGlvbj5Ob3QgaW4g
RmlsZTwvcmVwcmludC1lZGl0aW9uPjxrZXl3b3Jkcz48a2V5d29yZD5BZG9sZXNjZW50PC9rZXl3
b3JkPjxrZXl3b3JkPkFnZWQ8L2tleXdvcmQ+PGtleXdvcmQ+Ymxvb2Q8L2tleXdvcmQ+PGtleXdv
cmQ+Q2hpbGQ8L2tleXdvcmQ+PGtleXdvcmQ+Q2hpbGQsUHJlc2Nob29sPC9rZXl3b3JkPjxrZXl3
b3JkPkNyb3NzLVNlY3Rpb25hbCBTdHVkaWVzPC9rZXl3b3JkPjxrZXl3b3JkPmRpYWdub3Npczwv
a2V5d29yZD48a2V5d29yZD5lcGlkZW1pb2xvZ3k8L2tleXdvcmQ+PGtleXdvcmQ+RmVtYWxlPC9r
ZXl3b3JkPjxrZXl3b3JkPkdyZWF0IEJyaXRhaW48L2tleXdvcmQ+PGtleXdvcmQ+SGVhbHRoPC9r
ZXl3b3JkPjxrZXl3b3JkPkh1bWFuczwva2V5d29yZD48a2V5d29yZD5Mb2dpc3RpYyBNb2RlbHM8
L2tleXdvcmQ+PGtleXdvcmQ+TWFsZTwva2V5d29yZD48a2V5d29yZD5OdXRyaXRpb24gU3VydmV5
czwva2V5d29yZD48a2V5d29yZD5PZGRzIFJhdGlvPC9rZXl3b3JkPjxrZXl3b3JkPk92ZXJ3ZWln
aHQ8L2tleXdvcmQ+PGtleXdvcmQ+UHJldmFsZW5jZTwva2V5d29yZD48a2V5d29yZD5Qcm9nbm9z
aXM8L2tleXdvcmQ+PGtleXdvcmQ+Umlzazwva2V5d29yZD48a2V5d29yZD5SaXNrIEZhY3RvcnM8
L2tleXdvcmQ+PGtleXdvcmQ+Vml0YW1pbiBEPC9rZXl3b3JkPjxrZXl3b3JkPlZpdGFtaW4gRCBE
ZWZpY2llbmN5PC9rZXl3b3JkPjwva2V5d29yZHM+PGRhdGVzPjx5ZWFyPjIwMTE8L3llYXI+PHB1
Yi1kYXRlcz48ZGF0ZT4yMDExPC9kYXRlPjwvcHViLWRhdGVzPjwvZGF0ZXM+PGxhYmVsPjkwPC9s
YWJlbD48dXJscz48cmVsYXRlZC11cmxzPjx1cmw+aHR0cDovL3d3dy5uY2JpLm5sbS5uaWguZ292
L3B1Ym1lZC8yMTc5OTc5MDwvdXJsPjwvcmVsYXRlZC11cmxzPjwvdXJscz48ZWxlY3Ryb25pYy1y
ZXNvdXJjZS1udW0+MTAuMTM3MS9qb3VybmFsLnBvbmUuMDAyMjE3OSBbZG9pXTtQT05FLUQtMTEt
MDc4OTEgW3BpaV08L2VsZWN0cm9uaWMtcmVzb3VyY2UtbnVtPjwvcmVjb3JkPjwvQ2l0ZT48Q2l0
ZT48QXV0aG9yPkRhdmllczwvQXV0aG9yPjxZZWFyPjE5OTk8L1llYXI+PFJlY051bT4xMzk8L1Jl
Y051bT48cmVjb3JkPjxyZWMtbnVtYmVyPjEzOTwvcmVjLW51bWJlcj48Zm9yZWlnbi1rZXlzPjxr
ZXkgYXBwPSJFTiIgZGItaWQ9ImFlemZhemZyNTV3MmRlZTA5YXV2emVhbnpkMGF4dHQ1eDI1diIg
dGltZXN0YW1wPSIxMzgwNjQ5MjYyIj4xMzk8L2tleT48L2ZvcmVpZ24ta2V5cz48cmVmLXR5cGUg
bmFtZT0iSm91cm5hbCBBcnRpY2xlIj4xNzwvcmVmLXR5cGU+PGNvbnRyaWJ1dG9ycz48YXV0aG9y
cz48YXV0aG9yPkRhdmllcyxQLlMuPC9hdXRob3I+PGF1dGhvcj5CYXRlcyxDLkouPC9hdXRob3I+
PGF1dGhvcj5Db2xlLFQuSi48L2F1dGhvcj48YXV0aG9yPlByZW50aWNlLEEuPC9hdXRob3I+PGF1
dGhvcj5DbGFya2UsUC5DLjwvYXV0aG9yPjwvYXV0aG9ycz48L2NvbnRyaWJ1dG9ycz48YXV0aC1h
ZGRyZXNzPk1lZGljYWwgUmVzZWFyY2ggQ291bmNpbCBIdW1hbiBOdXRyaXRpb24gUmVzZWFyY2gs
IENhbWJyaWRnZSwgVUs8L2F1dGgtYWRkcmVzcz48dGl0bGVzPjx0aXRsZT5WaXRhbWluIEQ6IHNl
YXNvbmFsIGFuZCByZWdpb25hbCBkaWZmZXJlbmNlcyBpbiBwcmVzY2hvb2wgY2hpbGRyZW4gaW4g
R3JlYXQgQnJpdGFpbjwvdGl0bGU+PHNlY29uZGFyeS10aXRsZT5FdXIuSi5DbGluLk51dHIuPC9z
ZWNvbmRhcnktdGl0bGU+PC90aXRsZXM+PHBlcmlvZGljYWw+PGZ1bGwtdGl0bGU+RXVyLkouQ2xp
bi5OdXRyLjwvZnVsbC10aXRsZT48L3BlcmlvZGljYWw+PHBhZ2VzPjE5NS0xOTg8L3BhZ2VzPjx2
b2x1bWU+NTM8L3ZvbHVtZT48bnVtYmVyPjM8L251bWJlcj48cmVwcmludC1lZGl0aW9uPk5vdCBp
biBGaWxlPC9yZXByaW50LWVkaXRpb24+PGtleXdvcmRzPjxrZXl3b3JkPmFkbWluaXN0cmF0aW9u
ICZhbXA7IGRvc2FnZTwva2V5d29yZD48a2V5d29yZD5BZ2VkPC9rZXl3b3JkPjxrZXl3b3JkPmJs
b29kPC9rZXl3b3JkPjxrZXl3b3JkPkNhbGNpZmVkaW9sPC9rZXl3b3JkPjxrZXl3b3JkPkNoaWxk
IE51dHJpdGlvbmFsIFBoeXNpb2xvZ2ljYWwgUGhlbm9tZW5hPC9rZXl3b3JkPjxrZXl3b3JkPkNo
aWxkLFByZXNjaG9vbDwva2V5d29yZD48a2V5d29yZD5EaWV0PC9rZXl3b3JkPjxrZXl3b3JkPkRp
ZXRhcnkgU3VwcGxlbWVudHM8L2tleXdvcmQ+PGtleXdvcmQ+RW5nbGFuZDwva2V5d29yZD48a2V5
d29yZD5GZW1hbGU8L2tleXdvcmQ+PGtleXdvcmQ+R3JlYXQgQnJpdGFpbjwva2V5d29yZD48a2V5
d29yZD5IZWFsdGg8L2tleXdvcmQ+PGtleXdvcmQ+SHVtYW5zPC9rZXl3b3JkPjxrZXl3b3JkPklu
ZmFudDwva2V5d29yZD48a2V5d29yZD5NYWxlPC9rZXl3b3JkPjxrZXl3b3JkPk51dHJpdGlvbmFs
IFN0YXR1czwva2V5d29yZD48a2V5d29yZD5QYXJlbnRzPC9rZXl3b3JkPjxrZXl3b3JkPlJhbmRv
bSBBbGxvY2F0aW9uPC9rZXl3b3JkPjxrZXl3b3JkPlJpY2tldHM8L2tleXdvcmQ+PGtleXdvcmQ+
Umlzazwva2V5d29yZD48a2V5d29yZD5TY290bGFuZDwva2V5d29yZD48a2V5d29yZD5TZWFzb25z
PC9rZXl3b3JkPjxrZXl3b3JkPlZpdGFtaW4gRDwva2V5d29yZD48L2tleXdvcmRzPjxkYXRlcz48
eWVhcj4xOTk5PC95ZWFyPjxwdWItZGF0ZXM+PGRhdGU+My8xOTk5PC9kYXRlPjwvcHViLWRhdGVz
PjwvZGF0ZXM+PGxhYmVsPjEwMjwvbGFiZWw+PHVybHM+PHJlbGF0ZWQtdXJscz48dXJsPmh0dHA6
Ly93d3cubmNiaS5ubG0ubmloLmdvdi9wdWJtZWQvMTAyMDE4MDA8L3VybD48L3JlbGF0ZWQtdXJs
cz48L3VybHM+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YnNvdWQ8L0F1dGhvcj48WWVhcj4yMDExPC9ZZWFyPjxS
ZWNOdW0+ODY8L1JlY051bT48RGlzcGxheVRleHQ+WzEzLDE2XTwvRGlzcGxheVRleHQ+PHJlY29y
ZD48cmVjLW51bWJlcj44NjwvcmVjLW51bWJlcj48Zm9yZWlnbi1rZXlzPjxrZXkgYXBwPSJFTiIg
ZGItaWQ9ImFlemZhemZyNTV3MmRlZTA5YXV2emVhbnpkMGF4dHQ1eDI1diIgdGltZXN0YW1wPSIx
MzgwNjQ5MjYxIj44Njwva2V5PjwvZm9yZWlnbi1rZXlzPjxyZWYtdHlwZSBuYW1lPSJKb3VybmFs
IEFydGljbGUiPjE3PC9yZWYtdHlwZT48Y29udHJpYnV0b3JzPjxhdXRob3JzPjxhdXRob3I+QWJz
b3VkLE0uPC9hdXRob3I+PGF1dGhvcj5DdW1taW5zLEMuPC9hdXRob3I+PGF1dGhvcj5MaW0sTS5K
LjwvYXV0aG9yPjxhdXRob3I+V2Fzc21lcixFLjwvYXV0aG9yPjxhdXRob3I+U2hhdyxOLjwvYXV0
aG9yPjwvYXV0aG9ycz48L2NvbnRyaWJ1dG9ycz48YXV0aC1hZGRyZXNzPlNjaG9vbCBvZiBIZWFs
dGggYW5kIFBvcHVsYXRpb24gU2NpZW5jZXMsIFVuaXZlcnNpdHkgb2YgQmlybWluZ2hhbSwgQmly
bWluZ2hhbSwgVW5pdGVkIEtpbmdkb20uIG1pY2hhZWxhYnNvdWRAY2hpbGRkZW15ZWxpbmF0aW9u
Lm9yZy51azwvYXV0aC1hZGRyZXNzPjx0aXRsZXM+PHRpdGxlPlByZXZhbGVuY2UgYW5kIHByZWRp
Y3RvcnMgb2Ygdml0YW1pbiBEIGluc3VmZmljaWVuY3kgaW4gY2hpbGRyZW46IGEgR3JlYXQgQnJp
dGFpbiBwb3B1bGF0aW9uIGJhc2VkIHN0dWR5PC90aXRsZT48c2Vjb25kYXJ5LXRpdGxlPlBMb1Mu
T25lLjwvc2Vjb25kYXJ5LXRpdGxlPjwvdGl0bGVzPjxwZXJpb2RpY2FsPjxmdWxsLXRpdGxlPlBM
b1MuT25lLjwvZnVsbC10aXRsZT48L3BlcmlvZGljYWw+PHBhZ2VzPmUyMjE3OTwvcGFnZXM+PHZv
bHVtZT42PC92b2x1bWU+PG51bWJlcj43PC9udW1iZXI+PHJlcHJpbnQtZWRpdGlvbj5Ob3QgaW4g
RmlsZTwvcmVwcmludC1lZGl0aW9uPjxrZXl3b3Jkcz48a2V5d29yZD5BZG9sZXNjZW50PC9rZXl3
b3JkPjxrZXl3b3JkPkFnZWQ8L2tleXdvcmQ+PGtleXdvcmQ+Ymxvb2Q8L2tleXdvcmQ+PGtleXdv
cmQ+Q2hpbGQ8L2tleXdvcmQ+PGtleXdvcmQ+Q2hpbGQsUHJlc2Nob29sPC9rZXl3b3JkPjxrZXl3
b3JkPkNyb3NzLVNlY3Rpb25hbCBTdHVkaWVzPC9rZXl3b3JkPjxrZXl3b3JkPmRpYWdub3Npczwv
a2V5d29yZD48a2V5d29yZD5lcGlkZW1pb2xvZ3k8L2tleXdvcmQ+PGtleXdvcmQ+RmVtYWxlPC9r
ZXl3b3JkPjxrZXl3b3JkPkdyZWF0IEJyaXRhaW48L2tleXdvcmQ+PGtleXdvcmQ+SGVhbHRoPC9r
ZXl3b3JkPjxrZXl3b3JkPkh1bWFuczwva2V5d29yZD48a2V5d29yZD5Mb2dpc3RpYyBNb2RlbHM8
L2tleXdvcmQ+PGtleXdvcmQ+TWFsZTwva2V5d29yZD48a2V5d29yZD5OdXRyaXRpb24gU3VydmV5
czwva2V5d29yZD48a2V5d29yZD5PZGRzIFJhdGlvPC9rZXl3b3JkPjxrZXl3b3JkPk92ZXJ3ZWln
aHQ8L2tleXdvcmQ+PGtleXdvcmQ+UHJldmFsZW5jZTwva2V5d29yZD48a2V5d29yZD5Qcm9nbm9z
aXM8L2tleXdvcmQ+PGtleXdvcmQ+Umlzazwva2V5d29yZD48a2V5d29yZD5SaXNrIEZhY3RvcnM8
L2tleXdvcmQ+PGtleXdvcmQ+Vml0YW1pbiBEPC9rZXl3b3JkPjxrZXl3b3JkPlZpdGFtaW4gRCBE
ZWZpY2llbmN5PC9rZXl3b3JkPjwva2V5d29yZHM+PGRhdGVzPjx5ZWFyPjIwMTE8L3llYXI+PHB1
Yi1kYXRlcz48ZGF0ZT4yMDExPC9kYXRlPjwvcHViLWRhdGVzPjwvZGF0ZXM+PGxhYmVsPjkwPC9s
YWJlbD48dXJscz48cmVsYXRlZC11cmxzPjx1cmw+aHR0cDovL3d3dy5uY2JpLm5sbS5uaWguZ292
L3B1Ym1lZC8yMTc5OTc5MDwvdXJsPjwvcmVsYXRlZC11cmxzPjwvdXJscz48ZWxlY3Ryb25pYy1y
ZXNvdXJjZS1udW0+MTAuMTM3MS9qb3VybmFsLnBvbmUuMDAyMjE3OSBbZG9pXTtQT05FLUQtMTEt
MDc4OTEgW3BpaV08L2VsZWN0cm9uaWMtcmVzb3VyY2UtbnVtPjwvcmVjb3JkPjwvQ2l0ZT48Q2l0
ZT48QXV0aG9yPkRhdmllczwvQXV0aG9yPjxZZWFyPjE5OTk8L1llYXI+PFJlY051bT4xMzk8L1Jl
Y051bT48cmVjb3JkPjxyZWMtbnVtYmVyPjEzOTwvcmVjLW51bWJlcj48Zm9yZWlnbi1rZXlzPjxr
ZXkgYXBwPSJFTiIgZGItaWQ9ImFlemZhemZyNTV3MmRlZTA5YXV2emVhbnpkMGF4dHQ1eDI1diIg
dGltZXN0YW1wPSIxMzgwNjQ5MjYyIj4xMzk8L2tleT48L2ZvcmVpZ24ta2V5cz48cmVmLXR5cGUg
bmFtZT0iSm91cm5hbCBBcnRpY2xlIj4xNzwvcmVmLXR5cGU+PGNvbnRyaWJ1dG9ycz48YXV0aG9y
cz48YXV0aG9yPkRhdmllcyxQLlMuPC9hdXRob3I+PGF1dGhvcj5CYXRlcyxDLkouPC9hdXRob3I+
PGF1dGhvcj5Db2xlLFQuSi48L2F1dGhvcj48YXV0aG9yPlByZW50aWNlLEEuPC9hdXRob3I+PGF1
dGhvcj5DbGFya2UsUC5DLjwvYXV0aG9yPjwvYXV0aG9ycz48L2NvbnRyaWJ1dG9ycz48YXV0aC1h
ZGRyZXNzPk1lZGljYWwgUmVzZWFyY2ggQ291bmNpbCBIdW1hbiBOdXRyaXRpb24gUmVzZWFyY2gs
IENhbWJyaWRnZSwgVUs8L2F1dGgtYWRkcmVzcz48dGl0bGVzPjx0aXRsZT5WaXRhbWluIEQ6IHNl
YXNvbmFsIGFuZCByZWdpb25hbCBkaWZmZXJlbmNlcyBpbiBwcmVzY2hvb2wgY2hpbGRyZW4gaW4g
R3JlYXQgQnJpdGFpbjwvdGl0bGU+PHNlY29uZGFyeS10aXRsZT5FdXIuSi5DbGluLk51dHIuPC9z
ZWNvbmRhcnktdGl0bGU+PC90aXRsZXM+PHBlcmlvZGljYWw+PGZ1bGwtdGl0bGU+RXVyLkouQ2xp
bi5OdXRyLjwvZnVsbC10aXRsZT48L3BlcmlvZGljYWw+PHBhZ2VzPjE5NS0xOTg8L3BhZ2VzPjx2
b2x1bWU+NTM8L3ZvbHVtZT48bnVtYmVyPjM8L251bWJlcj48cmVwcmludC1lZGl0aW9uPk5vdCBp
biBGaWxlPC9yZXByaW50LWVkaXRpb24+PGtleXdvcmRzPjxrZXl3b3JkPmFkbWluaXN0cmF0aW9u
ICZhbXA7IGRvc2FnZTwva2V5d29yZD48a2V5d29yZD5BZ2VkPC9rZXl3b3JkPjxrZXl3b3JkPmJs
b29kPC9rZXl3b3JkPjxrZXl3b3JkPkNhbGNpZmVkaW9sPC9rZXl3b3JkPjxrZXl3b3JkPkNoaWxk
IE51dHJpdGlvbmFsIFBoeXNpb2xvZ2ljYWwgUGhlbm9tZW5hPC9rZXl3b3JkPjxrZXl3b3JkPkNo
aWxkLFByZXNjaG9vbDwva2V5d29yZD48a2V5d29yZD5EaWV0PC9rZXl3b3JkPjxrZXl3b3JkPkRp
ZXRhcnkgU3VwcGxlbWVudHM8L2tleXdvcmQ+PGtleXdvcmQ+RW5nbGFuZDwva2V5d29yZD48a2V5
d29yZD5GZW1hbGU8L2tleXdvcmQ+PGtleXdvcmQ+R3JlYXQgQnJpdGFpbjwva2V5d29yZD48a2V5
d29yZD5IZWFsdGg8L2tleXdvcmQ+PGtleXdvcmQ+SHVtYW5zPC9rZXl3b3JkPjxrZXl3b3JkPklu
ZmFudDwva2V5d29yZD48a2V5d29yZD5NYWxlPC9rZXl3b3JkPjxrZXl3b3JkPk51dHJpdGlvbmFs
IFN0YXR1czwva2V5d29yZD48a2V5d29yZD5QYXJlbnRzPC9rZXl3b3JkPjxrZXl3b3JkPlJhbmRv
bSBBbGxvY2F0aW9uPC9rZXl3b3JkPjxrZXl3b3JkPlJpY2tldHM8L2tleXdvcmQ+PGtleXdvcmQ+
Umlzazwva2V5d29yZD48a2V5d29yZD5TY290bGFuZDwva2V5d29yZD48a2V5d29yZD5TZWFzb25z
PC9rZXl3b3JkPjxrZXl3b3JkPlZpdGFtaW4gRDwva2V5d29yZD48L2tleXdvcmRzPjxkYXRlcz48
eWVhcj4xOTk5PC95ZWFyPjxwdWItZGF0ZXM+PGRhdGU+My8xOTk5PC9kYXRlPjwvcHViLWRhdGVz
PjwvZGF0ZXM+PGxhYmVsPjEwMjwvbGFiZWw+PHVybHM+PHJlbGF0ZWQtdXJscz48dXJsPmh0dHA6
Ly93d3cubmNiaS5ubG0ubmloLmdvdi9wdWJtZWQvMTAyMDE4MDA8L3VybD48L3JlbGF0ZWQtdXJs
cz48L3VybHM+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3" w:tooltip="Absoud, 2011 #86" w:history="1">
        <w:r w:rsidR="00B3117A">
          <w:rPr>
            <w:rFonts w:ascii="Times New Roman" w:hAnsi="Times New Roman"/>
            <w:noProof/>
          </w:rPr>
          <w:t>13</w:t>
        </w:r>
      </w:hyperlink>
      <w:r w:rsidR="00B3117A">
        <w:rPr>
          <w:rFonts w:ascii="Times New Roman" w:hAnsi="Times New Roman"/>
          <w:noProof/>
        </w:rPr>
        <w:t>,</w:t>
      </w:r>
      <w:hyperlink w:anchor="_ENREF_16" w:tooltip="Davies, 1999 #139" w:history="1">
        <w:r w:rsidR="00B3117A">
          <w:rPr>
            <w:rFonts w:ascii="Times New Roman" w:hAnsi="Times New Roman"/>
            <w:noProof/>
          </w:rPr>
          <w:t>16</w:t>
        </w:r>
      </w:hyperlink>
      <w:r w:rsidR="00B3117A">
        <w:rPr>
          <w:rFonts w:ascii="Times New Roman" w:hAnsi="Times New Roman"/>
          <w:noProof/>
        </w:rPr>
        <w:t>]</w:t>
      </w:r>
      <w:r w:rsidR="008C045D" w:rsidRPr="00752CC0">
        <w:rPr>
          <w:rFonts w:ascii="Times New Roman" w:hAnsi="Times New Roman"/>
        </w:rPr>
        <w:fldChar w:fldCharType="end"/>
      </w:r>
      <w:r w:rsidR="00626F82">
        <w:rPr>
          <w:rFonts w:ascii="Times New Roman" w:hAnsi="Times New Roman"/>
        </w:rPr>
        <w:t>.  Therefore</w:t>
      </w:r>
      <w:r w:rsidRPr="00752CC0">
        <w:rPr>
          <w:rFonts w:ascii="Times New Roman" w:hAnsi="Times New Roman"/>
        </w:rPr>
        <w:t xml:space="preserve">, the reported prevalence of VDD is dependent on the population studied; thus 73% of adolescent girls in a multi-ethnic school in the UK had a 25(OH)D&lt;30nmol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Das&lt;/Author&gt;&lt;Year&gt;2006&lt;/Year&gt;&lt;RecNum&gt;138&lt;/RecNum&gt;&lt;DisplayText&gt;[17]&lt;/DisplayText&gt;&lt;record&gt;&lt;rec-number&gt;138&lt;/rec-number&gt;&lt;foreign-keys&gt;&lt;key app="EN" db-id="aezfazfr55w2dee09auvzeanzd0axtt5x25v" timestamp="1380649262"&gt;138&lt;/key&gt;&lt;/foreign-keys&gt;&lt;ref-type name="Journal Article"&gt;17&lt;/ref-type&gt;&lt;contributors&gt;&lt;authors&gt;&lt;author&gt;Das,G.&lt;/author&gt;&lt;author&gt;Crocombe,S.&lt;/author&gt;&lt;author&gt;McGrath,M.&lt;/author&gt;&lt;author&gt;Berry,J.L.&lt;/author&gt;&lt;author&gt;Mughal,M.Z.&lt;/author&gt;&lt;/authors&gt;&lt;/contributors&gt;&lt;auth-address&gt;Central Manchester Primary Care Trust, Manchester, UK&lt;/auth-address&gt;&lt;titles&gt;&lt;title&gt;Hypovitaminosis D among healthy adolescent girls attending an inner city school&lt;/title&gt;&lt;secondary-title&gt;Arch.Dis.Child&lt;/secondary-title&gt;&lt;/titles&gt;&lt;periodical&gt;&lt;full-title&gt;Arch.Dis.Child&lt;/full-title&gt;&lt;/periodical&gt;&lt;pages&gt;569-572&lt;/pages&gt;&lt;volume&gt;91&lt;/volume&gt;&lt;number&gt;7&lt;/number&gt;&lt;reprint-edition&gt;Not in File&lt;/reprint-edition&gt;&lt;keywords&gt;&lt;keyword&gt;administration &amp;amp; dosage&lt;/keyword&gt;&lt;keyword&gt;Adolescent&lt;/keyword&gt;&lt;keyword&gt;Alkaline Phosphatase&lt;/keyword&gt;&lt;keyword&gt;Asia&lt;/keyword&gt;&lt;keyword&gt;deficiency&lt;/keyword&gt;&lt;keyword&gt;Diet&lt;/keyword&gt;&lt;keyword&gt;England&lt;/keyword&gt;&lt;keyword&gt;epidemiology&lt;/keyword&gt;&lt;keyword&gt;ethnology&lt;/keyword&gt;&lt;keyword&gt;European Continental Ancestry Group&lt;/keyword&gt;&lt;keyword&gt;Female&lt;/keyword&gt;&lt;keyword&gt;Humans&lt;/keyword&gt;&lt;keyword&gt;Hydroxycholecalciferols&lt;/keyword&gt;&lt;keyword&gt;methods&lt;/keyword&gt;&lt;keyword&gt;Parathyroid Hormone&lt;/keyword&gt;&lt;keyword&gt;Prevalence&lt;/keyword&gt;&lt;keyword&gt;Sunlight&lt;/keyword&gt;&lt;keyword&gt;Urban Health&lt;/keyword&gt;&lt;keyword&gt;Vitamin D&lt;/keyword&gt;&lt;keyword&gt;Vitamin D Deficiency&lt;/keyword&gt;&lt;/keywords&gt;&lt;dates&gt;&lt;year&gt;2006&lt;/year&gt;&lt;pub-dates&gt;&lt;date&gt;7/2006&lt;/date&gt;&lt;/pub-dates&gt;&lt;/dates&gt;&lt;label&gt;105&lt;/label&gt;&lt;urls&gt;&lt;related-urls&gt;&lt;url&gt;http://www.ncbi.nlm.nih.gov/pubmed/16174640&lt;/url&gt;&lt;/related-urls&gt;&lt;/urls&gt;&lt;electronic-resource-num&gt;adc.2005.077974 [pii];10.1136/adc.2005.077974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7" w:tooltip="Das, 2006 #138" w:history="1">
        <w:r w:rsidR="00B3117A">
          <w:rPr>
            <w:rFonts w:ascii="Times New Roman" w:hAnsi="Times New Roman"/>
            <w:noProof/>
          </w:rPr>
          <w:t>1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752CC0">
      <w:pPr>
        <w:spacing w:after="120" w:line="360" w:lineRule="auto"/>
        <w:jc w:val="both"/>
        <w:rPr>
          <w:rFonts w:ascii="Times New Roman" w:hAnsi="Times New Roman"/>
        </w:rPr>
      </w:pPr>
      <w:r w:rsidRPr="00752CC0">
        <w:rPr>
          <w:rFonts w:ascii="Times New Roman" w:hAnsi="Times New Roman"/>
        </w:rPr>
        <w:t>However, despite the high prevalence of low serum 25(OH</w:t>
      </w:r>
      <w:proofErr w:type="gramStart"/>
      <w:r w:rsidRPr="00752CC0">
        <w:rPr>
          <w:rFonts w:ascii="Times New Roman" w:hAnsi="Times New Roman"/>
        </w:rPr>
        <w:t>)D</w:t>
      </w:r>
      <w:proofErr w:type="gramEnd"/>
      <w:r w:rsidRPr="00752CC0">
        <w:rPr>
          <w:rFonts w:ascii="Times New Roman" w:hAnsi="Times New Roman"/>
        </w:rPr>
        <w:t xml:space="preserve">, how this might equate to clinical outcomes remains unclear.  There is no doubt that severe VDD can lead to symptomatic hypocalcaemia and rickets (for review articles detailing the pathophysiology, clinical and radiological features of rickets see </w:t>
      </w:r>
      <w:r w:rsidR="008C045D" w:rsidRPr="00752CC0">
        <w:rPr>
          <w:rFonts w:ascii="Times New Roman" w:hAnsi="Times New Roman"/>
        </w:rPr>
        <w:fldChar w:fldCharType="begin">
          <w:fldData xml:space="preserve">PEVuZE5vdGU+PENpdGU+PEF1dGhvcj5TaG9yZTwvQXV0aG9yPjxZZWFyPjIwMTM8L1llYXI+PFJl
Y051bT4yODM8L1JlY051bT48RGlzcGxheVRleHQ+WzEwLTEyLDE4LDE5XTwvRGlzcGxheVRleHQ+
PHJlY29yZD48cmVjLW51bWJlcj4yODM8L3JlYy1udW1iZXI+PGZvcmVpZ24ta2V5cz48a2V5IGFw
cD0iRU4iIGRiLWlkPSJhZXpmYXpmcjU1dzJkZWUwOWF1dnplYW56ZDBheHR0NXgyNXYiIHRpbWVz
dGFtcD0iMTM4MDY0OTI2MyI+MjgzPC9rZXk+PC9mb3JlaWduLWtleXM+PHJlZi10eXBlIG5hbWU9
IkpvdXJuYWwgQXJ0aWNsZSI+MTc8L3JlZi10eXBlPjxjb250cmlidXRvcnM+PGF1dGhvcnM+PGF1
dGhvcj5TaG9yZSxSLk0uPC9hdXRob3I+PGF1dGhvcj5DaGVzbmV5LFIuVy48L2F1dGhvcj48L2F1
dGhvcnM+PC9jb250cmlidXRvcnM+PGF1dGgtYWRkcmVzcz5EZXBhcnRtZW50IG9mIE1lZGljYWwg
SW1hZ2luZywgQm94IDksIEFubiAmYW1wOyBSb2JlcnQgSC4gTHVyaWUgQ2hpbGRyZW4mYXBvcztz
IEhvc3BpdGFsIG9mIENoaWNhZ28sIDIyNSBFLiBDaGljYWdvIEF2ZS4sIENoaWNhZ28sIElMIDYw
NjExLCBVU0EuIHJzaG9yZUBub3J0aHdlc3Rlcm4uZWR1PC9hdXRoLWFkZHJlc3M+PHRpdGxlcz48
dGl0bGU+Umlja2V0czogUGFydCBJPC90aXRsZT48c2Vjb25kYXJ5LXRpdGxlPlBlZGlhdHIuUmFk
aW9sLjwvc2Vjb25kYXJ5LXRpdGxlPjwvdGl0bGVzPjxwZXJpb2RpY2FsPjxmdWxsLXRpdGxlPlBl
ZGlhdHIuUmFkaW9sLjwvZnVsbC10aXRsZT48L3BlcmlvZGljYWw+PHBhZ2VzPjE0MC0xNTE8L3Bh
Z2VzPjx2b2x1bWU+NDM8L3ZvbHVtZT48bnVtYmVyPjI8L251bWJlcj48cmVwcmludC1lZGl0aW9u
Pk5vdCBpbiBGaWxlPC9yZXByaW50LWVkaXRpb24+PGtleXdvcmRzPjxrZXl3b3JkPmRlZmljaWVu
Y3k8L2tleXdvcmQ+PGtleXdvcmQ+ZXRpb2xvZ3k8L2tleXdvcmQ+PGtleXdvcmQ+R3Jvd3RoPC9r
ZXl3b3JkPjxrZXl3b3JkPkdyb3d0aCBQbGF0ZTwva2V5d29yZD48a2V5d29yZD5JbmZhbnQ8L2tl
eXdvcmQ+PGtleXdvcmQ+bWV0aG9kczwva2V5d29yZD48a2V5d29yZD5SaWNrZXRzPC9rZXl3b3Jk
PjxrZXl3b3JkPlZpdGFtaW4gRDwva2V5d29yZD48a2V5d29yZD5WaXRhbWluIEQgRGVmaWNpZW5j
eTwva2V5d29yZD48L2tleXdvcmRzPjxkYXRlcz48eWVhcj4yMDEzPC95ZWFyPjxwdWItZGF0ZXM+
PGRhdGU+MS8yMDEzPC9kYXRlPjwvcHViLWRhdGVzPjwvZGF0ZXM+PGxhYmVsPjExMTwvbGFiZWw+
PHVybHM+PHJlbGF0ZWQtdXJscz48dXJsPmh0dHA6Ly93d3cubmNiaS5ubG0ubmloLmdvdi9wdWJt
ZWQvMjMyMDg1MzA8L3VybD48L3JlbGF0ZWQtdXJscz48L3VybHM+PGVsZWN0cm9uaWMtcmVzb3Vy
Y2UtbnVtPjEwLjEwMDcvczAwMjQ3LTAxMi0yNTMyLXggW2RvaV08L2VsZWN0cm9uaWMtcmVzb3Vy
Y2UtbnVtPjwvcmVjb3JkPjwvQ2l0ZT48Q2l0ZT48QXV0aG9yPlNob3JlPC9BdXRob3I+PFllYXI+
MjAxMzwvWWVhcj48UmVjTnVtPjY4ODwvUmVjTnVtPjxyZWNvcmQ+PHJlYy1udW1iZXI+Njg4PC9y
ZWMtbnVtYmVyPjxmb3JlaWduLWtleXM+PGtleSBhcHA9IkVOIiBkYi1pZD0iYWV6ZmF6ZnI1NXcy
ZGVlMDlhdXZ6ZWFuemQwYXh0dDV4MjV2IiB0aW1lc3RhbXA9IjEzODYwNjIxMzUiPjY4ODwva2V5
PjwvZm9yZWlnbi1rZXlzPjxyZWYtdHlwZSBuYW1lPSJKb3VybmFsIEFydGljbGUiPjE3PC9yZWYt
dHlwZT48Y29udHJpYnV0b3JzPjxhdXRob3JzPjxhdXRob3I+U2hvcmUsUi5NLjwvYXV0aG9yPjxh
dXRob3I+Q2hlc25leSxSLlcuPC9hdXRob3I+PC9hdXRob3JzPjwvY29udHJpYnV0b3JzPjxhdXRo
LWFkZHJlc3M+RGVwYXJ0bWVudCBvZiBNZWRpY2FsIEltYWdpbmcsIEFubiAmYW1wOyBSb2JlcnQg
SC4gTHVyaWUgQ2hpbGRyZW4mYXBvcztzIEhvc3BpdGFsIG9mIENoaWNhZ28sIEJveCA5LCAyMjUg
RS4gQ2hpY2FnbyBBdmUuLCBDaGljYWdvLCBJTCA2MDYxMSwgVVNBLiByc2hvcmVAbm9ydGh3ZXN0
ZXJuLmVkdTwvYXV0aC1hZGRyZXNzPjx0aXRsZXM+PHRpdGxlPlJpY2tldHM6IFBhcnQgSUk8L3Rp
dGxlPjxzZWNvbmRhcnktdGl0bGU+UGVkaWF0ci5SYWRpb2wuPC9zZWNvbmRhcnktdGl0bGU+PC90
aXRsZXM+PHBlcmlvZGljYWw+PGZ1bGwtdGl0bGU+UGVkaWF0ci5SYWRpb2wuPC9mdWxsLXRpdGxl
PjwvcGVyaW9kaWNhbD48cGFnZXM+MTUyLTE3MjwvcGFnZXM+PHZvbHVtZT40Mzwvdm9sdW1lPjxu
dW1iZXI+MjwvbnVtYmVyPjxyZXByaW50LWVkaXRpb24+Tm90IGluIEZpbGU8L3JlcHJpbnQtZWRp
dGlvbj48a2V5d29yZHM+PGtleXdvcmQ+ZGVmaWNpZW5jeTwva2V5d29yZD48a2V5d29yZD5JbmZh
bnQ8L2tleXdvcmQ+PGtleXdvcmQ+Umlja2V0czwva2V5d29yZD48a2V5d29yZD5WaXRhbWluIEQ8
L2tleXdvcmQ+PGtleXdvcmQ+Vml0YW1pbiBEIERlZmljaWVuY3k8L2tleXdvcmQ+PC9rZXl3b3Jk
cz48ZGF0ZXM+PHllYXI+MjAxMzwveWVhcj48cHViLWRhdGVzPjxkYXRlPjEvMjAxMzwvZGF0ZT48
L3B1Yi1kYXRlcz48L2RhdGVzPjxsYWJlbD4xMTI8L2xhYmVsPjx1cmxzPjxyZWxhdGVkLXVybHM+
PHVybD5odHRwOi8vd3d3Lm5jYmkubmxtLm5paC5nb3YvcHVibWVkLzIzMTc5NDg1PC91cmw+PC9y
ZWxhdGVkLXVybHM+PC91cmxzPjxlbGVjdHJvbmljLXJlc291cmNlLW51bT4xMC4xMDA3L3MwMDI0
Ny0wMTItMjUzNi02IFtkb2ldPC9lbGVjdHJvbmljLXJlc291cmNlLW51bT48L3JlY29yZD48L0Np
dGU+PENpdGU+PEF1dGhvcj5FbGRlcjwvQXV0aG9yPjxZZWFyPjIwMTQ8L1llYXI+PFJlY051bT4x
MDg3PC9SZWNOdW0+PHJlY29yZD48cmVjLW51bWJlcj4xMDg3PC9yZWMtbnVtYmVyPjxmb3JlaWdu
LWtleXM+PGtleSBhcHA9IkVOIiBkYi1pZD0iYWV6ZmF6ZnI1NXcyZGVlMDlhdXZ6ZWFuemQwYXh0
dDV4MjV2IiB0aW1lc3RhbXA9IjE0MDEzNjUwMzYiPjEwODc8L2tleT48L2ZvcmVpZ24ta2V5cz48
cmVmLXR5cGUgbmFtZT0iSm91cm5hbCBBcnRpY2xlIj4xNzwvcmVmLXR5cGU+PGNvbnRyaWJ1dG9y
cz48YXV0aG9ycz48YXV0aG9yPkVsZGVyLCBDLiBKLjwvYXV0aG9yPjxhdXRob3I+QmlzaG9wLCBO
LiBKLjwvYXV0aG9yPjwvYXV0aG9ycz48L2NvbnRyaWJ1dG9ycz48YXV0aC1hZGRyZXNzPlVuaXZl
cnNpdHkgb2YgU2hlZmZpZWxkLCBBY2FkZW1pYyBVbml0IG9mIENoaWxkIEhlYWx0aCwgU2hlZmZp
ZWxkIENoaWxkcmVuJmFwb3M7cyBIb3NwaXRhbCwgV2VzdGVybiBCYW5rLCBTaGVmZmllbGQsIFVL
LiYjeEQ7VW5pdmVyc2l0eSBvZiBTaGVmZmllbGQsIEFjYWRlbWljIFVuaXQgb2YgQ2hpbGQgSGVh
bHRoLCBTaGVmZmllbGQgQ2hpbGRyZW4mYXBvcztzIEhvc3BpdGFsLCBXZXN0ZXJuIEJhbmssIFNo
ZWZmaWVsZCwgVUsuIEVsZWN0cm9uaWMgYWRkcmVzczogTi5KLkJpc2hvcEBzaGVmZmllbGQuYWMu
dWsuPC9hdXRoLWFkZHJlc3M+PHRpdGxlcz48dGl0bGU+Umlja2V0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xNjY1LTc2PC9wYWdlcz48dm9sdW1lPjM4Mzwvdm9s
dW1lPjxudW1iZXI+OTkyOTwvbnVtYmVyPjxlZGl0aW9uPjIwMTQvMDEvMTU8L2VkaXRpb24+PGRh
dGVzPjx5ZWFyPjIwMTQ8L3llYXI+PHB1Yi1kYXRlcz48ZGF0ZT5NYXkgMTA8L2RhdGU+PC9wdWIt
ZGF0ZXM+PC9kYXRlcz48aXNibj4wMTQwLTY3MzY8L2lzYm4+PGFjY2Vzc2lvbi1udW0+MjQ0MTIw
NDk8L2FjY2Vzc2lvbi1udW0+PHVybHM+PC91cmxzPjxlbGVjdHJvbmljLXJlc291cmNlLW51bT4x
MC4xMDE2L3MwMTQwLTY3MzYoMTMpNjE2NTAtNTwvZWxlY3Ryb25pYy1yZXNvdXJjZS1udW0+PHJl
bW90ZS1kYXRhYmFzZS1wcm92aWRlcj5ObG08L3JlbW90ZS1kYXRhYmFzZS1wcm92aWRlcj48bGFu
Z3VhZ2U+ZW5nPC9sYW5ndWFnZT48L3JlY29yZD48L0NpdGU+PENpdGU+PEF1dGhvcj5UaW9zYW5v
PC9BdXRob3I+PFllYXI+MjAwOTwvWWVhcj48UmVjTnVtPjI5NDwvUmVjTnVtPjxyZWNvcmQ+PHJl
Yy1udW1iZXI+Mjk0PC9yZWMtbnVtYmVyPjxmb3JlaWduLWtleXM+PGtleSBhcHA9IkVOIiBkYi1p
ZD0iYWV6ZmF6ZnI1NXcyZGVlMDlhdXZ6ZWFuemQwYXh0dDV4MjV2IiB0aW1lc3RhbXA9IjEzODA2
NDkyNjQiPjI5NDwva2V5PjwvZm9yZWlnbi1rZXlzPjxyZWYtdHlwZSBuYW1lPSJKb3VybmFsIEFy
dGljbGUiPjE3PC9yZWYtdHlwZT48Y29udHJpYnV0b3JzPjxhdXRob3JzPjxhdXRob3I+VGlvc2Fu
byxELjwvYXV0aG9yPjxhdXRob3I+SG9jaGJlcmcsWi48L2F1dGhvcj48L2F1dGhvcnM+PC9jb250
cmlidXRvcnM+PGF1dGgtYWRkcmVzcz5NZXllciBDaGlsZHJlbiZhcG9zO3MgSG9zcGl0YWwsIFJh
bWJhbSBNZWRpY2FsIENlbnRlciwgUE9CIDk2MDIsIDMxMDk2LCBIYWlmYSwgSXNyYWVsLiBkX3Rp
b3Nhbm9AcmFtYmFtLmhlYWx0aC5nb3YuaWw8L2F1dGgtYWRkcmVzcz48dGl0bGVzPjx0aXRsZT5I
eXBvcGhvc3BoYXRlbWlhOiB0aGUgY29tbW9uIGRlbm9taW5hdG9yIG9mIGFsbCByaWNrZXRzPC90
aXRsZT48c2Vjb25kYXJ5LXRpdGxlPkouQm9uZSBNaW5lci5NZXRhYjwvc2Vjb25kYXJ5LXRpdGxl
PjwvdGl0bGVzPjxwZXJpb2RpY2FsPjxmdWxsLXRpdGxlPkouQm9uZSBNaW5lci5NZXRhYjwvZnVs
bC10aXRsZT48L3BlcmlvZGljYWw+PHBhZ2VzPjM5Mi00MDE8L3BhZ2VzPjx2b2x1bWU+Mjc8L3Zv
bHVtZT48bnVtYmVyPjQ8L251bWJlcj48cmVwcmludC1lZGl0aW9uPk5vdCBpbiBGaWxlPC9yZXBy
aW50LWVkaXRpb24+PGtleXdvcmRzPjxrZXl3b3JkPkFuaW1hbHM8L2tleXdvcmQ+PGtleXdvcmQ+
QXBvcHRvc2lzPC9rZXl3b3JkPjxrZXl3b3JkPmJsb29kPC9rZXl3b3JkPjxrZXl3b3JkPkNob25k
cm9jeXRlczwva2V5d29yZD48a2V5d29yZD5jbGFzc2lmaWNhdGlvbjwva2V5d29yZD48a2V5d29y
ZD5jb21wbGljYXRpb25zPC9rZXl3b3JkPjxrZXl3b3JkPmRpYWdub3Npczwva2V5d29yZD48a2V5
d29yZD5ldGlvbG9neTwva2V5d29yZD48a2V5d29yZD5GaWJyb2JsYXN0IEdyb3d0aCBGYWN0b3Jz
PC9rZXl3b3JkPjxrZXl3b3JkPkdyb3d0aDwva2V5d29yZD48a2V5d29yZD5Hcm93dGggUGxhdGU8
L2tleXdvcmQ+PGtleXdvcmQ+SHVtYW5zPC9rZXl3b3JkPjxrZXl3b3JkPkh5cG9waG9zcGhhdGVt
aWE8L2tleXdvcmQ+PGtleXdvcmQ+SXNyYWVsPC9rZXl3b3JkPjxrZXl3b3JkPktpZG5leSBEaXNl
YXNlczwva2V5d29yZD48a2V5d29yZD5tZXRhYm9saXNtPC9rZXl3b3JkPjxrZXl3b3JkPk1vZGVs
cyxCaW9sb2dpY2FsPC9rZXl3b3JkPjxrZXl3b3JkPlBhcmF0aHlyb2lkIEhvcm1vbmU8L2tleXdv
cmQ+PGtleXdvcmQ+UGhvc3BoYXRlczwva2V5d29yZD48a2V5d29yZD5SaWNrZXRzPC9rZXl3b3Jk
Pjwva2V5d29yZHM+PGRhdGVzPjx5ZWFyPjIwMDk8L3llYXI+PHB1Yi1kYXRlcz48ZGF0ZT4yMDA5
PC9kYXRlPjwvcHViLWRhdGVzPjwvZGF0ZXM+PGxhYmVsPjExNTwvbGFiZWw+PHVybHM+PHJlbGF0
ZWQtdXJscz48dXJsPmh0dHA6Ly93d3cubmNiaS5ubG0ubmloLmdvdi9wdWJtZWQvMTk1MDQwNDM8
L3VybD48L3JlbGF0ZWQtdXJscz48L3VybHM+PGVsZWN0cm9uaWMtcmVzb3VyY2UtbnVtPjEwLjEw
MDcvczAwNzc0LTAwOS0wMDc5LTEgW2RvaV08L2VsZWN0cm9uaWMtcmVzb3VyY2UtbnVtPjwvcmVj
b3JkPjwvQ2l0ZT48Q2l0ZT48QXV0aG9yPk11Z2hhbDwvQXV0aG9yPjxZZWFyPjIwMTE8L1llYXI+
PFJlY051bT4yNDM8L1JlY051bT48cmVjb3JkPjxyZWMtbnVtYmVyPjI0MzwvcmVjLW51bWJlcj48
Zm9yZWlnbi1rZXlzPjxrZXkgYXBwPSJFTiIgZGItaWQ9ImFlemZhemZyNTV3MmRlZTA5YXV2emVh
bnpkMGF4dHQ1eDI1diIgdGltZXN0YW1wPSIxMzgwNjQ5MjYzIj4yNDM8L2tleT48L2ZvcmVpZ24t
a2V5cz48cmVmLXR5cGUgbmFtZT0iSm91cm5hbCBBcnRpY2xlIj4xNzwvcmVmLXR5cGU+PGNvbnRy
aWJ1dG9ycz48YXV0aG9ycz48YXV0aG9yPk11Z2hhbCxNLlouPC9hdXRob3I+PC9hdXRob3JzPjwv
Y29udHJpYnV0b3JzPjxhdXRoLWFkZHJlc3M+RGVwYXJ0bWVudCBvZiBQYWVkaWF0cmljIEVuZG9j
cmlub2xvZ3ksIFJveWFsIE1hbmNoZXN0ZXIgQ2hpbGRyZW4mYXBvcztzIEhvc3BpdGFsLCBDZW50
cmFsIE1hbmNoZXN0ZXIgVW5pdmVyc2l0eSBIb3NwaXRhbHMgTkhTIEZvdW5kYXRpb24gVHJ1c3Qs
IE94Zm9yZCBSb2FkLCBNYW5jaGVzdGVyLCBNMTMgOVdMLCBVSy4genVsZi5tdWdoYWxAY21mdC5u
aHMudWs8L2F1dGgtYWRkcmVzcz48dGl0bGVzPjx0aXRsZT5SaWNrZXRzPC90aXRsZT48c2Vjb25k
YXJ5LXRpdGxlPkN1cnIuT3N0ZW9wb3Jvcy5SZXAuPC9zZWNvbmRhcnktdGl0bGU+PC90aXRsZXM+
PHBlcmlvZGljYWw+PGZ1bGwtdGl0bGU+Q3Vyci5Pc3Rlb3Bvcm9zLlJlcC48L2Z1bGwtdGl0bGU+
PC9wZXJpb2RpY2FsPjxwYWdlcz4yOTEtMjk5PC9wYWdlcz48dm9sdW1lPjk8L3ZvbHVtZT48bnVt
YmVyPjQ8L251bWJlcj48cmVwcmludC1lZGl0aW9uPk5vdCBpbiBGaWxlPC9yZXByaW50LWVkaXRp
b24+PGtleXdvcmRzPjxrZXl3b3JkPkFkb2xlc2NlbnQ8L2tleXdvcmQ+PGtleXdvcmQ+Q2hpbGQ8
L2tleXdvcmQ+PGtleXdvcmQ+Q2hpbGQsUHJlc2Nob29sPC9rZXl3b3JkPjxrZXl3b3JkPmRlZmlj
aWVuY3k8L2tleXdvcmQ+PGtleXdvcmQ+ZXRpb2xvZ3k8L2tleXdvcmQ+PGtleXdvcmQ+Rmlicm9i
bGFzdCBHcm93dGggRmFjdG9yczwva2V5d29yZD48a2V5d29yZD5nZW5ldGljczwva2V5d29yZD48
a2V5d29yZD5Hcm93dGg8L2tleXdvcmQ+PGtleXdvcmQ+R3Jvd3RoIFBsYXRlPC9rZXl3b3JkPjxr
ZXl3b3JkPkh1bWFuczwva2V5d29yZD48a2V5d29yZD5JbmZhbnQ8L2tleXdvcmQ+PGtleXdvcmQ+
SW5mYW50LE5ld2Jvcm48L2tleXdvcmQ+PGtleXdvcmQ+bWV0YWJvbGlzbTwva2V5d29yZD48a2V5
d29yZD5OdXRyaXRpb25hbCBTdGF0dXM8L2tleXdvcmQ+PGtleXdvcmQ+UGhvc3BoYXRlczwva2V5
d29yZD48a2V5d29yZD5waHlzaW9sb2d5PC9rZXl3b3JkPjxrZXl3b3JkPnBoeXNpb3BhdGhvbG9n
eTwva2V5d29yZD48a2V5d29yZD5QcmVnbmFuY3k8L2tleXdvcmQ+PGtleXdvcmQ+Umlja2V0czwv
a2V5d29yZD48a2V5d29yZD5WaXRhbWluIEQ8L2tleXdvcmQ+PGtleXdvcmQ+Vml0YW1pbiBEIERl
ZmljaWVuY3k8L2tleXdvcmQ+PC9rZXl3b3Jkcz48ZGF0ZXM+PHllYXI+MjAxMTwveWVhcj48cHVi
LWRhdGVzPjxkYXRlPjEyLzIwMTE8L2RhdGU+PC9wdWItZGF0ZXM+PC9kYXRlcz48bGFiZWw+MTEz
PC9sYWJlbD48dXJscz48cmVsYXRlZC11cmxzPjx1cmw+aHR0cDovL3d3dy5uY2JpLm5sbS5uaWgu
Z292L3B1Ym1lZC8yMTk2ODgxNjwvdXJsPjwvcmVsYXRlZC11cmxzPjwvdXJscz48ZWxlY3Ryb25p
Yy1yZXNvdXJjZS1udW0+MTAuMTAwNy9zMTE5MTQtMDExLTAwODEtMCBbZG9pXTwvZWxlY3Ryb25p
Yy1yZXNvdXJjZS1udW0+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TaG9yZTwvQXV0aG9yPjxZZWFyPjIwMTM8L1llYXI+PFJl
Y051bT4yODM8L1JlY051bT48RGlzcGxheVRleHQ+WzEwLTEyLDE4LDE5XTwvRGlzcGxheVRleHQ+
PHJlY29yZD48cmVjLW51bWJlcj4yODM8L3JlYy1udW1iZXI+PGZvcmVpZ24ta2V5cz48a2V5IGFw
cD0iRU4iIGRiLWlkPSJhZXpmYXpmcjU1dzJkZWUwOWF1dnplYW56ZDBheHR0NXgyNXYiIHRpbWVz
dGFtcD0iMTM4MDY0OTI2MyI+MjgzPC9rZXk+PC9mb3JlaWduLWtleXM+PHJlZi10eXBlIG5hbWU9
IkpvdXJuYWwgQXJ0aWNsZSI+MTc8L3JlZi10eXBlPjxjb250cmlidXRvcnM+PGF1dGhvcnM+PGF1
dGhvcj5TaG9yZSxSLk0uPC9hdXRob3I+PGF1dGhvcj5DaGVzbmV5LFIuVy48L2F1dGhvcj48L2F1
dGhvcnM+PC9jb250cmlidXRvcnM+PGF1dGgtYWRkcmVzcz5EZXBhcnRtZW50IG9mIE1lZGljYWwg
SW1hZ2luZywgQm94IDksIEFubiAmYW1wOyBSb2JlcnQgSC4gTHVyaWUgQ2hpbGRyZW4mYXBvcztz
IEhvc3BpdGFsIG9mIENoaWNhZ28sIDIyNSBFLiBDaGljYWdvIEF2ZS4sIENoaWNhZ28sIElMIDYw
NjExLCBVU0EuIHJzaG9yZUBub3J0aHdlc3Rlcm4uZWR1PC9hdXRoLWFkZHJlc3M+PHRpdGxlcz48
dGl0bGU+Umlja2V0czogUGFydCBJPC90aXRsZT48c2Vjb25kYXJ5LXRpdGxlPlBlZGlhdHIuUmFk
aW9sLjwvc2Vjb25kYXJ5LXRpdGxlPjwvdGl0bGVzPjxwZXJpb2RpY2FsPjxmdWxsLXRpdGxlPlBl
ZGlhdHIuUmFkaW9sLjwvZnVsbC10aXRsZT48L3BlcmlvZGljYWw+PHBhZ2VzPjE0MC0xNTE8L3Bh
Z2VzPjx2b2x1bWU+NDM8L3ZvbHVtZT48bnVtYmVyPjI8L251bWJlcj48cmVwcmludC1lZGl0aW9u
Pk5vdCBpbiBGaWxlPC9yZXByaW50LWVkaXRpb24+PGtleXdvcmRzPjxrZXl3b3JkPmRlZmljaWVu
Y3k8L2tleXdvcmQ+PGtleXdvcmQ+ZXRpb2xvZ3k8L2tleXdvcmQ+PGtleXdvcmQ+R3Jvd3RoPC9r
ZXl3b3JkPjxrZXl3b3JkPkdyb3d0aCBQbGF0ZTwva2V5d29yZD48a2V5d29yZD5JbmZhbnQ8L2tl
eXdvcmQ+PGtleXdvcmQ+bWV0aG9kczwva2V5d29yZD48a2V5d29yZD5SaWNrZXRzPC9rZXl3b3Jk
PjxrZXl3b3JkPlZpdGFtaW4gRDwva2V5d29yZD48a2V5d29yZD5WaXRhbWluIEQgRGVmaWNpZW5j
eTwva2V5d29yZD48L2tleXdvcmRzPjxkYXRlcz48eWVhcj4yMDEzPC95ZWFyPjxwdWItZGF0ZXM+
PGRhdGU+MS8yMDEzPC9kYXRlPjwvcHViLWRhdGVzPjwvZGF0ZXM+PGxhYmVsPjExMTwvbGFiZWw+
PHVybHM+PHJlbGF0ZWQtdXJscz48dXJsPmh0dHA6Ly93d3cubmNiaS5ubG0ubmloLmdvdi9wdWJt
ZWQvMjMyMDg1MzA8L3VybD48L3JlbGF0ZWQtdXJscz48L3VybHM+PGVsZWN0cm9uaWMtcmVzb3Vy
Y2UtbnVtPjEwLjEwMDcvczAwMjQ3LTAxMi0yNTMyLXggW2RvaV08L2VsZWN0cm9uaWMtcmVzb3Vy
Y2UtbnVtPjwvcmVjb3JkPjwvQ2l0ZT48Q2l0ZT48QXV0aG9yPlNob3JlPC9BdXRob3I+PFllYXI+
MjAxMzwvWWVhcj48UmVjTnVtPjY4ODwvUmVjTnVtPjxyZWNvcmQ+PHJlYy1udW1iZXI+Njg4PC9y
ZWMtbnVtYmVyPjxmb3JlaWduLWtleXM+PGtleSBhcHA9IkVOIiBkYi1pZD0iYWV6ZmF6ZnI1NXcy
ZGVlMDlhdXZ6ZWFuemQwYXh0dDV4MjV2IiB0aW1lc3RhbXA9IjEzODYwNjIxMzUiPjY4ODwva2V5
PjwvZm9yZWlnbi1rZXlzPjxyZWYtdHlwZSBuYW1lPSJKb3VybmFsIEFydGljbGUiPjE3PC9yZWYt
dHlwZT48Y29udHJpYnV0b3JzPjxhdXRob3JzPjxhdXRob3I+U2hvcmUsUi5NLjwvYXV0aG9yPjxh
dXRob3I+Q2hlc25leSxSLlcuPC9hdXRob3I+PC9hdXRob3JzPjwvY29udHJpYnV0b3JzPjxhdXRo
LWFkZHJlc3M+RGVwYXJ0bWVudCBvZiBNZWRpY2FsIEltYWdpbmcsIEFubiAmYW1wOyBSb2JlcnQg
SC4gTHVyaWUgQ2hpbGRyZW4mYXBvcztzIEhvc3BpdGFsIG9mIENoaWNhZ28sIEJveCA5LCAyMjUg
RS4gQ2hpY2FnbyBBdmUuLCBDaGljYWdvLCBJTCA2MDYxMSwgVVNBLiByc2hvcmVAbm9ydGh3ZXN0
ZXJuLmVkdTwvYXV0aC1hZGRyZXNzPjx0aXRsZXM+PHRpdGxlPlJpY2tldHM6IFBhcnQgSUk8L3Rp
dGxlPjxzZWNvbmRhcnktdGl0bGU+UGVkaWF0ci5SYWRpb2wuPC9zZWNvbmRhcnktdGl0bGU+PC90
aXRsZXM+PHBlcmlvZGljYWw+PGZ1bGwtdGl0bGU+UGVkaWF0ci5SYWRpb2wuPC9mdWxsLXRpdGxl
PjwvcGVyaW9kaWNhbD48cGFnZXM+MTUyLTE3MjwvcGFnZXM+PHZvbHVtZT40Mzwvdm9sdW1lPjxu
dW1iZXI+MjwvbnVtYmVyPjxyZXByaW50LWVkaXRpb24+Tm90IGluIEZpbGU8L3JlcHJpbnQtZWRp
dGlvbj48a2V5d29yZHM+PGtleXdvcmQ+ZGVmaWNpZW5jeTwva2V5d29yZD48a2V5d29yZD5JbmZh
bnQ8L2tleXdvcmQ+PGtleXdvcmQ+Umlja2V0czwva2V5d29yZD48a2V5d29yZD5WaXRhbWluIEQ8
L2tleXdvcmQ+PGtleXdvcmQ+Vml0YW1pbiBEIERlZmljaWVuY3k8L2tleXdvcmQ+PC9rZXl3b3Jk
cz48ZGF0ZXM+PHllYXI+MjAxMzwveWVhcj48cHViLWRhdGVzPjxkYXRlPjEvMjAxMzwvZGF0ZT48
L3B1Yi1kYXRlcz48L2RhdGVzPjxsYWJlbD4xMTI8L2xhYmVsPjx1cmxzPjxyZWxhdGVkLXVybHM+
PHVybD5odHRwOi8vd3d3Lm5jYmkubmxtLm5paC5nb3YvcHVibWVkLzIzMTc5NDg1PC91cmw+PC9y
ZWxhdGVkLXVybHM+PC91cmxzPjxlbGVjdHJvbmljLXJlc291cmNlLW51bT4xMC4xMDA3L3MwMDI0
Ny0wMTItMjUzNi02IFtkb2ldPC9lbGVjdHJvbmljLXJlc291cmNlLW51bT48L3JlY29yZD48L0Np
dGU+PENpdGU+PEF1dGhvcj5FbGRlcjwvQXV0aG9yPjxZZWFyPjIwMTQ8L1llYXI+PFJlY051bT4x
MDg3PC9SZWNOdW0+PHJlY29yZD48cmVjLW51bWJlcj4xMDg3PC9yZWMtbnVtYmVyPjxmb3JlaWdu
LWtleXM+PGtleSBhcHA9IkVOIiBkYi1pZD0iYWV6ZmF6ZnI1NXcyZGVlMDlhdXZ6ZWFuemQwYXh0
dDV4MjV2IiB0aW1lc3RhbXA9IjE0MDEzNjUwMzYiPjEwODc8L2tleT48L2ZvcmVpZ24ta2V5cz48
cmVmLXR5cGUgbmFtZT0iSm91cm5hbCBBcnRpY2xlIj4xNzwvcmVmLXR5cGU+PGNvbnRyaWJ1dG9y
cz48YXV0aG9ycz48YXV0aG9yPkVsZGVyLCBDLiBKLjwvYXV0aG9yPjxhdXRob3I+QmlzaG9wLCBO
LiBKLjwvYXV0aG9yPjwvYXV0aG9ycz48L2NvbnRyaWJ1dG9ycz48YXV0aC1hZGRyZXNzPlVuaXZl
cnNpdHkgb2YgU2hlZmZpZWxkLCBBY2FkZW1pYyBVbml0IG9mIENoaWxkIEhlYWx0aCwgU2hlZmZp
ZWxkIENoaWxkcmVuJmFwb3M7cyBIb3NwaXRhbCwgV2VzdGVybiBCYW5rLCBTaGVmZmllbGQsIFVL
LiYjeEQ7VW5pdmVyc2l0eSBvZiBTaGVmZmllbGQsIEFjYWRlbWljIFVuaXQgb2YgQ2hpbGQgSGVh
bHRoLCBTaGVmZmllbGQgQ2hpbGRyZW4mYXBvcztzIEhvc3BpdGFsLCBXZXN0ZXJuIEJhbmssIFNo
ZWZmaWVsZCwgVUsuIEVsZWN0cm9uaWMgYWRkcmVzczogTi5KLkJpc2hvcEBzaGVmZmllbGQuYWMu
dWsuPC9hdXRoLWFkZHJlc3M+PHRpdGxlcz48dGl0bGU+Umlja2V0czwvdGl0bGU+PHNlY29uZGFy
eS10aXRsZT5MYW5jZXQ8L3NlY29uZGFyeS10aXRsZT48YWx0LXRpdGxlPkxhbmNldDwvYWx0LXRp
dGxlPjwvdGl0bGVzPjxwZXJpb2RpY2FsPjxmdWxsLXRpdGxlPkxhbmNldDwvZnVsbC10aXRsZT48
L3BlcmlvZGljYWw+PGFsdC1wZXJpb2RpY2FsPjxmdWxsLXRpdGxlPkxhbmNldDwvZnVsbC10aXRs
ZT48L2FsdC1wZXJpb2RpY2FsPjxwYWdlcz4xNjY1LTc2PC9wYWdlcz48dm9sdW1lPjM4Mzwvdm9s
dW1lPjxudW1iZXI+OTkyOTwvbnVtYmVyPjxlZGl0aW9uPjIwMTQvMDEvMTU8L2VkaXRpb24+PGRh
dGVzPjx5ZWFyPjIwMTQ8L3llYXI+PHB1Yi1kYXRlcz48ZGF0ZT5NYXkgMTA8L2RhdGU+PC9wdWIt
ZGF0ZXM+PC9kYXRlcz48aXNibj4wMTQwLTY3MzY8L2lzYm4+PGFjY2Vzc2lvbi1udW0+MjQ0MTIw
NDk8L2FjY2Vzc2lvbi1udW0+PHVybHM+PC91cmxzPjxlbGVjdHJvbmljLXJlc291cmNlLW51bT4x
MC4xMDE2L3MwMTQwLTY3MzYoMTMpNjE2NTAtNTwvZWxlY3Ryb25pYy1yZXNvdXJjZS1udW0+PHJl
bW90ZS1kYXRhYmFzZS1wcm92aWRlcj5ObG08L3JlbW90ZS1kYXRhYmFzZS1wcm92aWRlcj48bGFu
Z3VhZ2U+ZW5nPC9sYW5ndWFnZT48L3JlY29yZD48L0NpdGU+PENpdGU+PEF1dGhvcj5UaW9zYW5v
PC9BdXRob3I+PFllYXI+MjAwOTwvWWVhcj48UmVjTnVtPjI5NDwvUmVjTnVtPjxyZWNvcmQ+PHJl
Yy1udW1iZXI+Mjk0PC9yZWMtbnVtYmVyPjxmb3JlaWduLWtleXM+PGtleSBhcHA9IkVOIiBkYi1p
ZD0iYWV6ZmF6ZnI1NXcyZGVlMDlhdXZ6ZWFuemQwYXh0dDV4MjV2IiB0aW1lc3RhbXA9IjEzODA2
NDkyNjQiPjI5NDwva2V5PjwvZm9yZWlnbi1rZXlzPjxyZWYtdHlwZSBuYW1lPSJKb3VybmFsIEFy
dGljbGUiPjE3PC9yZWYtdHlwZT48Y29udHJpYnV0b3JzPjxhdXRob3JzPjxhdXRob3I+VGlvc2Fu
byxELjwvYXV0aG9yPjxhdXRob3I+SG9jaGJlcmcsWi48L2F1dGhvcj48L2F1dGhvcnM+PC9jb250
cmlidXRvcnM+PGF1dGgtYWRkcmVzcz5NZXllciBDaGlsZHJlbiZhcG9zO3MgSG9zcGl0YWwsIFJh
bWJhbSBNZWRpY2FsIENlbnRlciwgUE9CIDk2MDIsIDMxMDk2LCBIYWlmYSwgSXNyYWVsLiBkX3Rp
b3Nhbm9AcmFtYmFtLmhlYWx0aC5nb3YuaWw8L2F1dGgtYWRkcmVzcz48dGl0bGVzPjx0aXRsZT5I
eXBvcGhvc3BoYXRlbWlhOiB0aGUgY29tbW9uIGRlbm9taW5hdG9yIG9mIGFsbCByaWNrZXRzPC90
aXRsZT48c2Vjb25kYXJ5LXRpdGxlPkouQm9uZSBNaW5lci5NZXRhYjwvc2Vjb25kYXJ5LXRpdGxl
PjwvdGl0bGVzPjxwZXJpb2RpY2FsPjxmdWxsLXRpdGxlPkouQm9uZSBNaW5lci5NZXRhYjwvZnVs
bC10aXRsZT48L3BlcmlvZGljYWw+PHBhZ2VzPjM5Mi00MDE8L3BhZ2VzPjx2b2x1bWU+Mjc8L3Zv
bHVtZT48bnVtYmVyPjQ8L251bWJlcj48cmVwcmludC1lZGl0aW9uPk5vdCBpbiBGaWxlPC9yZXBy
aW50LWVkaXRpb24+PGtleXdvcmRzPjxrZXl3b3JkPkFuaW1hbHM8L2tleXdvcmQ+PGtleXdvcmQ+
QXBvcHRvc2lzPC9rZXl3b3JkPjxrZXl3b3JkPmJsb29kPC9rZXl3b3JkPjxrZXl3b3JkPkNob25k
cm9jeXRlczwva2V5d29yZD48a2V5d29yZD5jbGFzc2lmaWNhdGlvbjwva2V5d29yZD48a2V5d29y
ZD5jb21wbGljYXRpb25zPC9rZXl3b3JkPjxrZXl3b3JkPmRpYWdub3Npczwva2V5d29yZD48a2V5
d29yZD5ldGlvbG9neTwva2V5d29yZD48a2V5d29yZD5GaWJyb2JsYXN0IEdyb3d0aCBGYWN0b3Jz
PC9rZXl3b3JkPjxrZXl3b3JkPkdyb3d0aDwva2V5d29yZD48a2V5d29yZD5Hcm93dGggUGxhdGU8
L2tleXdvcmQ+PGtleXdvcmQ+SHVtYW5zPC9rZXl3b3JkPjxrZXl3b3JkPkh5cG9waG9zcGhhdGVt
aWE8L2tleXdvcmQ+PGtleXdvcmQ+SXNyYWVsPC9rZXl3b3JkPjxrZXl3b3JkPktpZG5leSBEaXNl
YXNlczwva2V5d29yZD48a2V5d29yZD5tZXRhYm9saXNtPC9rZXl3b3JkPjxrZXl3b3JkPk1vZGVs
cyxCaW9sb2dpY2FsPC9rZXl3b3JkPjxrZXl3b3JkPlBhcmF0aHlyb2lkIEhvcm1vbmU8L2tleXdv
cmQ+PGtleXdvcmQ+UGhvc3BoYXRlczwva2V5d29yZD48a2V5d29yZD5SaWNrZXRzPC9rZXl3b3Jk
Pjwva2V5d29yZHM+PGRhdGVzPjx5ZWFyPjIwMDk8L3llYXI+PHB1Yi1kYXRlcz48ZGF0ZT4yMDA5
PC9kYXRlPjwvcHViLWRhdGVzPjwvZGF0ZXM+PGxhYmVsPjExNTwvbGFiZWw+PHVybHM+PHJlbGF0
ZWQtdXJscz48dXJsPmh0dHA6Ly93d3cubmNiaS5ubG0ubmloLmdvdi9wdWJtZWQvMTk1MDQwNDM8
L3VybD48L3JlbGF0ZWQtdXJscz48L3VybHM+PGVsZWN0cm9uaWMtcmVzb3VyY2UtbnVtPjEwLjEw
MDcvczAwNzc0LTAwOS0wMDc5LTEgW2RvaV08L2VsZWN0cm9uaWMtcmVzb3VyY2UtbnVtPjwvcmVj
b3JkPjwvQ2l0ZT48Q2l0ZT48QXV0aG9yPk11Z2hhbDwvQXV0aG9yPjxZZWFyPjIwMTE8L1llYXI+
PFJlY051bT4yNDM8L1JlY051bT48cmVjb3JkPjxyZWMtbnVtYmVyPjI0MzwvcmVjLW51bWJlcj48
Zm9yZWlnbi1rZXlzPjxrZXkgYXBwPSJFTiIgZGItaWQ9ImFlemZhemZyNTV3MmRlZTA5YXV2emVh
bnpkMGF4dHQ1eDI1diIgdGltZXN0YW1wPSIxMzgwNjQ5MjYzIj4yNDM8L2tleT48L2ZvcmVpZ24t
a2V5cz48cmVmLXR5cGUgbmFtZT0iSm91cm5hbCBBcnRpY2xlIj4xNzwvcmVmLXR5cGU+PGNvbnRy
aWJ1dG9ycz48YXV0aG9ycz48YXV0aG9yPk11Z2hhbCxNLlouPC9hdXRob3I+PC9hdXRob3JzPjwv
Y29udHJpYnV0b3JzPjxhdXRoLWFkZHJlc3M+RGVwYXJ0bWVudCBvZiBQYWVkaWF0cmljIEVuZG9j
cmlub2xvZ3ksIFJveWFsIE1hbmNoZXN0ZXIgQ2hpbGRyZW4mYXBvcztzIEhvc3BpdGFsLCBDZW50
cmFsIE1hbmNoZXN0ZXIgVW5pdmVyc2l0eSBIb3NwaXRhbHMgTkhTIEZvdW5kYXRpb24gVHJ1c3Qs
IE94Zm9yZCBSb2FkLCBNYW5jaGVzdGVyLCBNMTMgOVdMLCBVSy4genVsZi5tdWdoYWxAY21mdC5u
aHMudWs8L2F1dGgtYWRkcmVzcz48dGl0bGVzPjx0aXRsZT5SaWNrZXRzPC90aXRsZT48c2Vjb25k
YXJ5LXRpdGxlPkN1cnIuT3N0ZW9wb3Jvcy5SZXAuPC9zZWNvbmRhcnktdGl0bGU+PC90aXRsZXM+
PHBlcmlvZGljYWw+PGZ1bGwtdGl0bGU+Q3Vyci5Pc3Rlb3Bvcm9zLlJlcC48L2Z1bGwtdGl0bGU+
PC9wZXJpb2RpY2FsPjxwYWdlcz4yOTEtMjk5PC9wYWdlcz48dm9sdW1lPjk8L3ZvbHVtZT48bnVt
YmVyPjQ8L251bWJlcj48cmVwcmludC1lZGl0aW9uPk5vdCBpbiBGaWxlPC9yZXByaW50LWVkaXRp
b24+PGtleXdvcmRzPjxrZXl3b3JkPkFkb2xlc2NlbnQ8L2tleXdvcmQ+PGtleXdvcmQ+Q2hpbGQ8
L2tleXdvcmQ+PGtleXdvcmQ+Q2hpbGQsUHJlc2Nob29sPC9rZXl3b3JkPjxrZXl3b3JkPmRlZmlj
aWVuY3k8L2tleXdvcmQ+PGtleXdvcmQ+ZXRpb2xvZ3k8L2tleXdvcmQ+PGtleXdvcmQ+Rmlicm9i
bGFzdCBHcm93dGggRmFjdG9yczwva2V5d29yZD48a2V5d29yZD5nZW5ldGljczwva2V5d29yZD48
a2V5d29yZD5Hcm93dGg8L2tleXdvcmQ+PGtleXdvcmQ+R3Jvd3RoIFBsYXRlPC9rZXl3b3JkPjxr
ZXl3b3JkPkh1bWFuczwva2V5d29yZD48a2V5d29yZD5JbmZhbnQ8L2tleXdvcmQ+PGtleXdvcmQ+
SW5mYW50LE5ld2Jvcm48L2tleXdvcmQ+PGtleXdvcmQ+bWV0YWJvbGlzbTwva2V5d29yZD48a2V5
d29yZD5OdXRyaXRpb25hbCBTdGF0dXM8L2tleXdvcmQ+PGtleXdvcmQ+UGhvc3BoYXRlczwva2V5
d29yZD48a2V5d29yZD5waHlzaW9sb2d5PC9rZXl3b3JkPjxrZXl3b3JkPnBoeXNpb3BhdGhvbG9n
eTwva2V5d29yZD48a2V5d29yZD5QcmVnbmFuY3k8L2tleXdvcmQ+PGtleXdvcmQ+Umlja2V0czwv
a2V5d29yZD48a2V5d29yZD5WaXRhbWluIEQ8L2tleXdvcmQ+PGtleXdvcmQ+Vml0YW1pbiBEIERl
ZmljaWVuY3k8L2tleXdvcmQ+PC9rZXl3b3Jkcz48ZGF0ZXM+PHllYXI+MjAxMTwveWVhcj48cHVi
LWRhdGVzPjxkYXRlPjEyLzIwMTE8L2RhdGU+PC9wdWItZGF0ZXM+PC9kYXRlcz48bGFiZWw+MTEz
PC9sYWJlbD48dXJscz48cmVsYXRlZC11cmxzPjx1cmw+aHR0cDovL3d3dy5uY2JpLm5sbS5uaWgu
Z292L3B1Ym1lZC8yMTk2ODgxNjwvdXJsPjwvcmVsYXRlZC11cmxzPjwvdXJscz48ZWxlY3Ryb25p
Yy1yZXNvdXJjZS1udW0+MTAuMTAwNy9zMTE5MTQtMDExLTAwODEtMCBbZG9pXTwvZWxlY3Ryb25p
Yy1yZXNvdXJjZS1udW0+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 w:tooltip="Shore, 2013 #283" w:history="1">
        <w:r w:rsidR="00B3117A">
          <w:rPr>
            <w:rFonts w:ascii="Times New Roman" w:hAnsi="Times New Roman"/>
            <w:noProof/>
          </w:rPr>
          <w:t>10-12</w:t>
        </w:r>
      </w:hyperlink>
      <w:r w:rsidR="00B3117A">
        <w:rPr>
          <w:rFonts w:ascii="Times New Roman" w:hAnsi="Times New Roman"/>
          <w:noProof/>
        </w:rPr>
        <w:t>,</w:t>
      </w:r>
      <w:hyperlink w:anchor="_ENREF_18" w:tooltip="Tiosano, 2009 #294" w:history="1">
        <w:r w:rsidR="00B3117A">
          <w:rPr>
            <w:rFonts w:ascii="Times New Roman" w:hAnsi="Times New Roman"/>
            <w:noProof/>
          </w:rPr>
          <w:t>18</w:t>
        </w:r>
      </w:hyperlink>
      <w:r w:rsidR="00B3117A">
        <w:rPr>
          <w:rFonts w:ascii="Times New Roman" w:hAnsi="Times New Roman"/>
          <w:noProof/>
        </w:rPr>
        <w:t>,</w:t>
      </w:r>
      <w:hyperlink w:anchor="_ENREF_19" w:tooltip="Mughal, 2011 #243" w:history="1">
        <w:r w:rsidR="00B3117A">
          <w:rPr>
            <w:rFonts w:ascii="Times New Roman" w:hAnsi="Times New Roman"/>
            <w:noProof/>
          </w:rPr>
          <w:t>1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although there has been a suggestion that cases of rickets are increasing in many developed countries, including the UK </w:t>
      </w:r>
      <w:r w:rsidR="008C045D" w:rsidRPr="00752CC0">
        <w:rPr>
          <w:rFonts w:ascii="Times New Roman" w:hAnsi="Times New Roman"/>
        </w:rPr>
        <w:fldChar w:fldCharType="begin">
          <w:fldData xml:space="preserve">PEVuZE5vdGU+PENpdGU+PEF1dGhvcj5BaG1lZDwvQXV0aG9yPjxZZWFyPjIwMTE8L1llYXI+PFJl
Y051bT44OTwvUmVjTnVtPjxEaXNwbGF5VGV4dD5bM108L0Rpc3BsYXlUZXh0PjxyZWNvcmQ+PHJl
Yy1udW1iZXI+ODk8L3JlYy1udW1iZXI+PGZvcmVpZ24ta2V5cz48a2V5IGFwcD0iRU4iIGRiLWlk
PSJhZXpmYXpmcjU1dzJkZWUwOWF1dnplYW56ZDBheHR0NXgyNXYiIHRpbWVzdGFtcD0iMTM4MDY0
OTI2MSI+ODk8L2tleT48L2ZvcmVpZ24ta2V5cz48cmVmLXR5cGUgbmFtZT0iSm91cm5hbCBBcnRp
Y2xlIj4xNzwvcmVmLXR5cGU+PGNvbnRyaWJ1dG9ycz48YXV0aG9ycz48YXV0aG9yPkFobWVkLFMu
Ri48L2F1dGhvcj48YXV0aG9yPkZyYW5leSxDLjwvYXV0aG9yPjxhdXRob3I+TWNEZXZpdHQsSC48
L2F1dGhvcj48YXV0aG9yPlNvbWVydmlsbGUsTC48L2F1dGhvcj48YXV0aG9yPkJ1dGxlcixTLjwv
YXV0aG9yPjxhdXRob3I+R2FsbG93YXksUC48L2F1dGhvcj48YXV0aG9yPlJleW5vbGRzLEwuPC9h
dXRob3I+PGF1dGhvcj5TaGFpa2gsTS5HLjwvYXV0aG9yPjxhdXRob3I+V2FsbGFjZSxBLk0uPC9h
dXRob3I+PC9hdXRob3JzPjwvY29udHJpYnV0b3JzPjxhdXRoLWFkZHJlc3M+RGVwYXJ0bWVudCBv
ZiBDaGlsZCBIZWFsdGgsIFJveWFsIEhvc3BpdGFsIGZvciBTaWNrIENoaWxkcmVuLCBZb3JraGls
bCwgR2xhc2dvdywgVUsuIHMuZi5haG1lZEBjbGlubWVkLmdsYS5hYy51azwvYXV0aC1hZGRyZXNz
Pjx0aXRsZXM+PHRpdGxlPlJlY2VudCB0cmVuZHMgYW5kIGNsaW5pY2FsIGZlYXR1cmVzIG9mIGNo
aWxkaG9vZCB2aXRhbWluIEQgZGVmaWNpZW5jeSBwcmVzZW50aW5nIHRvIGEgY2hpbGRyZW4mYXBv
cztzIGhvc3BpdGFsIGluIEdsYXNnb3c8L3RpdGxlPjxzZWNvbmRhcnktdGl0bGU+QXJjaC5EaXMu
Q2hpbGQ8L3NlY29uZGFyeS10aXRsZT48L3RpdGxlcz48cGVyaW9kaWNhbD48ZnVsbC10aXRsZT5B
cmNoLkRpcy5DaGlsZDwvZnVsbC10aXRsZT48L3BlcmlvZGljYWw+PHBhZ2VzPjY5NC02OTY8L3Bh
Z2VzPjx2b2x1bWU+OTY8L3ZvbHVtZT48bnVtYmVyPjc8L251bWJlcj48cmVwcmludC1lZGl0aW9u
Pk5vdCBpbiBGaWxlPC9yZXByaW50LWVkaXRpb24+PGtleXdvcmRzPjxrZXl3b3JkPkFkb2xlc2Nl
bnQ8L2tleXdvcmQ+PGtleXdvcmQ+QWdlIERpc3RyaWJ1dGlvbjwva2V5d29yZD48a2V5d29yZD5D
aGlsZDwva2V5d29yZD48a2V5d29yZD5DaGlsZCxQcmVzY2hvb2w8L2tleXdvcmQ+PGtleXdvcmQ+
Y29tcGxpY2F0aW9uczwva2V5d29yZD48a2V5d29yZD5kZWZpY2llbmN5PC9rZXl3b3JkPjxrZXl3
b3JkPmVwaWRlbWlvbG9neTwva2V5d29yZD48a2V5d29yZD5ldGhub2xvZ3k8L2tleXdvcmQ+PGtl
eXdvcmQ+ZXRpb2xvZ3k8L2tleXdvcmQ+PGtleXdvcmQ+RmVtYWxlPC9rZXl3b3JkPjxrZXl3b3Jk
PkZvcmVjYXN0aW5nPC9rZXl3b3JkPjxrZXl3b3JkPkZyYWN0dXJlcyxCb25lPC9rZXl3b3JkPjxr
ZXl3b3JkPkhlYWx0aDwva2V5d29yZD48a2V5d29yZD5Ib3NwaXRhbHMsUGVkaWF0cmljPC9rZXl3
b3JkPjxrZXl3b3JkPkh1bWFuczwva2V5d29yZD48a2V5d29yZD5JbmNpZGVuY2U8L2tleXdvcmQ+
PGtleXdvcmQ+SW5mYW50PC9rZXl3b3JkPjxrZXl3b3JkPkluZmFudCxOZXdib3JuPC9rZXl3b3Jk
PjxrZXl3b3JkPk1hbGU8L2tleXdvcmQ+PGtleXdvcmQ+bWV0aG9kczwva2V5d29yZD48a2V5d29y
ZD5yYWRpb2dyYXBoeTwva2V5d29yZD48a2V5d29yZD5SZXRyb3NwZWN0aXZlIFN0dWRpZXM8L2tl
eXdvcmQ+PGtleXdvcmQ+Umlja2V0czwva2V5d29yZD48a2V5d29yZD5TY290bGFuZDwva2V5d29y
ZD48a2V5d29yZD5WaXRhbWluIEQ8L2tleXdvcmQ+PGtleXdvcmQ+Vml0YW1pbiBEIERlZmljaWVu
Y3k8L2tleXdvcmQ+PC9rZXl3b3Jkcz48ZGF0ZXM+PHllYXI+MjAxMTwveWVhcj48cHViLWRhdGVz
PjxkYXRlPjcvMjAxMTwvZGF0ZT48L3B1Yi1kYXRlcz48L2RhdGVzPjxsYWJlbD4xMzwvbGFiZWw+
PHVybHM+PHJlbGF0ZWQtdXJscz48dXJsPmh0dHA6Ly93d3cubmNiaS5ubG0ubmloLmdvdi9wdWJt
ZWQvMjA1ODQ4NDg8L3VybD48L3JlbGF0ZWQtdXJscz48L3VybHM+PGVsZWN0cm9uaWMtcmVzb3Vy
Y2UtbnVtPmFkYy4yMDA5LjE3MzE5NSBbcGlpXTsxMC4xMTM2L2FkYy4yMDA5LjE3MzE5NSBbZG9p
XTwvZWxlY3Ryb25pYy1yZXNvdXJjZS1udW0+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aG1lZDwvQXV0aG9yPjxZZWFyPjIwMTE8L1llYXI+PFJl
Y051bT44OTwvUmVjTnVtPjxEaXNwbGF5VGV4dD5bM108L0Rpc3BsYXlUZXh0PjxyZWNvcmQ+PHJl
Yy1udW1iZXI+ODk8L3JlYy1udW1iZXI+PGZvcmVpZ24ta2V5cz48a2V5IGFwcD0iRU4iIGRiLWlk
PSJhZXpmYXpmcjU1dzJkZWUwOWF1dnplYW56ZDBheHR0NXgyNXYiIHRpbWVzdGFtcD0iMTM4MDY0
OTI2MSI+ODk8L2tleT48L2ZvcmVpZ24ta2V5cz48cmVmLXR5cGUgbmFtZT0iSm91cm5hbCBBcnRp
Y2xlIj4xNzwvcmVmLXR5cGU+PGNvbnRyaWJ1dG9ycz48YXV0aG9ycz48YXV0aG9yPkFobWVkLFMu
Ri48L2F1dGhvcj48YXV0aG9yPkZyYW5leSxDLjwvYXV0aG9yPjxhdXRob3I+TWNEZXZpdHQsSC48
L2F1dGhvcj48YXV0aG9yPlNvbWVydmlsbGUsTC48L2F1dGhvcj48YXV0aG9yPkJ1dGxlcixTLjwv
YXV0aG9yPjxhdXRob3I+R2FsbG93YXksUC48L2F1dGhvcj48YXV0aG9yPlJleW5vbGRzLEwuPC9h
dXRob3I+PGF1dGhvcj5TaGFpa2gsTS5HLjwvYXV0aG9yPjxhdXRob3I+V2FsbGFjZSxBLk0uPC9h
dXRob3I+PC9hdXRob3JzPjwvY29udHJpYnV0b3JzPjxhdXRoLWFkZHJlc3M+RGVwYXJ0bWVudCBv
ZiBDaGlsZCBIZWFsdGgsIFJveWFsIEhvc3BpdGFsIGZvciBTaWNrIENoaWxkcmVuLCBZb3JraGls
bCwgR2xhc2dvdywgVUsuIHMuZi5haG1lZEBjbGlubWVkLmdsYS5hYy51azwvYXV0aC1hZGRyZXNz
Pjx0aXRsZXM+PHRpdGxlPlJlY2VudCB0cmVuZHMgYW5kIGNsaW5pY2FsIGZlYXR1cmVzIG9mIGNo
aWxkaG9vZCB2aXRhbWluIEQgZGVmaWNpZW5jeSBwcmVzZW50aW5nIHRvIGEgY2hpbGRyZW4mYXBv
cztzIGhvc3BpdGFsIGluIEdsYXNnb3c8L3RpdGxlPjxzZWNvbmRhcnktdGl0bGU+QXJjaC5EaXMu
Q2hpbGQ8L3NlY29uZGFyeS10aXRsZT48L3RpdGxlcz48cGVyaW9kaWNhbD48ZnVsbC10aXRsZT5B
cmNoLkRpcy5DaGlsZDwvZnVsbC10aXRsZT48L3BlcmlvZGljYWw+PHBhZ2VzPjY5NC02OTY8L3Bh
Z2VzPjx2b2x1bWU+OTY8L3ZvbHVtZT48bnVtYmVyPjc8L251bWJlcj48cmVwcmludC1lZGl0aW9u
Pk5vdCBpbiBGaWxlPC9yZXByaW50LWVkaXRpb24+PGtleXdvcmRzPjxrZXl3b3JkPkFkb2xlc2Nl
bnQ8L2tleXdvcmQ+PGtleXdvcmQ+QWdlIERpc3RyaWJ1dGlvbjwva2V5d29yZD48a2V5d29yZD5D
aGlsZDwva2V5d29yZD48a2V5d29yZD5DaGlsZCxQcmVzY2hvb2w8L2tleXdvcmQ+PGtleXdvcmQ+
Y29tcGxpY2F0aW9uczwva2V5d29yZD48a2V5d29yZD5kZWZpY2llbmN5PC9rZXl3b3JkPjxrZXl3
b3JkPmVwaWRlbWlvbG9neTwva2V5d29yZD48a2V5d29yZD5ldGhub2xvZ3k8L2tleXdvcmQ+PGtl
eXdvcmQ+ZXRpb2xvZ3k8L2tleXdvcmQ+PGtleXdvcmQ+RmVtYWxlPC9rZXl3b3JkPjxrZXl3b3Jk
PkZvcmVjYXN0aW5nPC9rZXl3b3JkPjxrZXl3b3JkPkZyYWN0dXJlcyxCb25lPC9rZXl3b3JkPjxr
ZXl3b3JkPkhlYWx0aDwva2V5d29yZD48a2V5d29yZD5Ib3NwaXRhbHMsUGVkaWF0cmljPC9rZXl3
b3JkPjxrZXl3b3JkPkh1bWFuczwva2V5d29yZD48a2V5d29yZD5JbmNpZGVuY2U8L2tleXdvcmQ+
PGtleXdvcmQ+SW5mYW50PC9rZXl3b3JkPjxrZXl3b3JkPkluZmFudCxOZXdib3JuPC9rZXl3b3Jk
PjxrZXl3b3JkPk1hbGU8L2tleXdvcmQ+PGtleXdvcmQ+bWV0aG9kczwva2V5d29yZD48a2V5d29y
ZD5yYWRpb2dyYXBoeTwva2V5d29yZD48a2V5d29yZD5SZXRyb3NwZWN0aXZlIFN0dWRpZXM8L2tl
eXdvcmQ+PGtleXdvcmQ+Umlja2V0czwva2V5d29yZD48a2V5d29yZD5TY290bGFuZDwva2V5d29y
ZD48a2V5d29yZD5WaXRhbWluIEQ8L2tleXdvcmQ+PGtleXdvcmQ+Vml0YW1pbiBEIERlZmljaWVu
Y3k8L2tleXdvcmQ+PC9rZXl3b3Jkcz48ZGF0ZXM+PHllYXI+MjAxMTwveWVhcj48cHViLWRhdGVz
PjxkYXRlPjcvMjAxMTwvZGF0ZT48L3B1Yi1kYXRlcz48L2RhdGVzPjxsYWJlbD4xMzwvbGFiZWw+
PHVybHM+PHJlbGF0ZWQtdXJscz48dXJsPmh0dHA6Ly93d3cubmNiaS5ubG0ubmloLmdvdi9wdWJt
ZWQvMjA1ODQ4NDg8L3VybD48L3JlbGF0ZWQtdXJscz48L3VybHM+PGVsZWN0cm9uaWMtcmVzb3Vy
Y2UtbnVtPmFkYy4yMDA5LjE3MzE5NSBbcGlpXTsxMC4xMTM2L2FkYy4yMDA5LjE3MzE5NSBbZG9p
XTwvZWxlY3Ryb25pYy1yZXNvdXJjZS1udW0+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 w:tooltip="Ahmed, 2011 #89" w:history="1">
        <w:r w:rsidR="00B3117A">
          <w:rPr>
            <w:rFonts w:ascii="Times New Roman" w:hAnsi="Times New Roman"/>
            <w:noProof/>
          </w:rPr>
          <w:t>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ustralia </w:t>
      </w:r>
      <w:r w:rsidR="008C045D" w:rsidRPr="00752CC0">
        <w:rPr>
          <w:rFonts w:ascii="Times New Roman" w:hAnsi="Times New Roman"/>
        </w:rPr>
        <w:fldChar w:fldCharType="begin">
          <w:fldData xml:space="preserve">PEVuZE5vdGU+PENpdGU+PEF1dGhvcj5Sb2JpbnNvbjwvQXV0aG9yPjxZZWFyPjIwMDY8L1llYXI+
PFJlY051bT4yNjQ8L1JlY051bT48RGlzcGxheVRleHQ+WzRdPC9EaXNwbGF5VGV4dD48cmVjb3Jk
PjxyZWMtbnVtYmVyPjI2NDwvcmVjLW51bWJlcj48Zm9yZWlnbi1rZXlzPjxrZXkgYXBwPSJFTiIg
ZGItaWQ9ImFlemZhemZyNTV3MmRlZTA5YXV2emVhbnpkMGF4dHQ1eDI1diIgdGltZXN0YW1wPSIx
MzgwNjQ5MjYzIj4yNjQ8L2tleT48L2ZvcmVpZ24ta2V5cz48cmVmLXR5cGUgbmFtZT0iSm91cm5h
bCBBcnRpY2xlIj4xNzwvcmVmLXR5cGU+PGNvbnRyaWJ1dG9ycz48YXV0aG9ycz48YXV0aG9yPlJv
Ymluc29uLFAuRC48L2F1dGhvcj48YXV0aG9yPkhvZ2xlcixXLjwvYXV0aG9yPjxhdXRob3I+Q3Jh
aWcsTS5FLjwvYXV0aG9yPjxhdXRob3I+VmVyZ2UsQy5GLjwvYXV0aG9yPjxhdXRob3I+V2Fsa2Vy
LEouTC48L2F1dGhvcj48YXV0aG9yPlBpcGVyLEEuQy48L2F1dGhvcj48YXV0aG9yPldvb2RoZWFk
LEguSi48L2F1dGhvcj48YXV0aG9yPkNvd2VsbCxDLlQuPC9hdXRob3I+PGF1dGhvcj5BbWJsZXIs
Ry5SLjwvYXV0aG9yPjwvYXV0aG9ycz48L2NvbnRyaWJ1dG9ycz48YXV0aC1hZGRyZXNzPlRoZSBD
aGlsZHJlbiZhcG9zO3MgSG9zcGl0YWwgYXQgV2VzdG1lYWQsIFN5ZG5leSwgQXVzdHJhbGlhLiBw
YXVscjNAY2h3LmVkdS5hdTwvYXV0aC1hZGRyZXNzPjx0aXRsZXM+PHRpdGxlPlRoZSByZS1lbWVy
Z2luZyBidXJkZW4gb2Ygcmlja2V0czogYSBkZWNhZGUgb2YgZXhwZXJpZW5jZSBmcm9tIFN5ZG5l
eTwvdGl0bGU+PHNlY29uZGFyeS10aXRsZT5BcmNoLkRpcy5DaGlsZDwvc2Vjb25kYXJ5LXRpdGxl
PjwvdGl0bGVzPjxwZXJpb2RpY2FsPjxmdWxsLXRpdGxlPkFyY2guRGlzLkNoaWxkPC9mdWxsLXRp
dGxlPjwvcGVyaW9kaWNhbD48cGFnZXM+NTY0LTU2ODwvcGFnZXM+PHZvbHVtZT45MTwvdm9sdW1l
PjxudW1iZXI+NzwvbnVtYmVyPjxyZXByaW50LWVkaXRpb24+Tm90IGluIEZpbGU8L3JlcHJpbnQt
ZWRpdGlvbj48a2V5d29yZHM+PGtleXdvcmQ+QWZyaWNhPC9rZXl3b3JkPjxrZXl3b3JkPkFnZWQ8
L2tleXdvcmQ+PGtleXdvcmQ+QXVzdHJhbGlhPC9rZXl3b3JkPjxrZXl3b3JkPmJsb29kPC9rZXl3
b3JkPjxrZXl3b3JkPkNoaWxkLFByZXNjaG9vbDwva2V5d29yZD48a2V5d29yZD5Db2hvcnQgU3R1
ZGllczwva2V5d29yZD48a2V5d29yZD5kZWZpY2llbmN5PC9rZXl3b3JkPjxrZXl3b3JkPmRpYWdu
b3Npczwva2V5d29yZD48a2V5d29yZD5lcGlkZW1pb2xvZ3k8L2tleXdvcmQ+PGtleXdvcmQ+RmVt
YWxlPC9rZXl3b3JkPjxrZXl3b3JkPkhlYWx0aDwva2V5d29yZD48a2V5d29yZD5IdW1hbnM8L2tl
eXdvcmQ+PGtleXdvcmQ+SHlkcm94eWNob2xlY2FsY2lmZXJvbHM8L2tleXdvcmQ+PGtleXdvcmQ+
SW5jaWRlbmNlPC9rZXl3b3JkPjxrZXl3b3JkPk1hbGU8L2tleXdvcmQ+PGtleXdvcmQ+bWV0aG9k
czwva2V5d29yZD48a2V5d29yZD5OZXcgU291dGggV2FsZXM8L2tleXdvcmQ+PGtleXdvcmQ+UGFy
YXRoeXJvaWQgSG9ybW9uZTwva2V5d29yZD48a2V5d29yZD5QYXJlbnRzPC9rZXl3b3JkPjxrZXl3
b3JkPlJldHJvc3BlY3RpdmUgU3R1ZGllczwva2V5d29yZD48a2V5d29yZD5SaWNrZXRzPC9rZXl3
b3JkPjxrZXl3b3JkPlJpc2s8L2tleXdvcmQ+PGtleXdvcmQ+U2VpenVyZXM8L2tleXdvcmQ+PGtl
eXdvcmQ+U3VubGlnaHQ8L2tleXdvcmQ+PGtleXdvcmQ+dHJlbmRzPC9rZXl3b3JkPjxrZXl3b3Jk
PlZpdGFtaW4gRDwva2V5d29yZD48a2V5d29yZD5WaXRhbWluIEQgRGVmaWNpZW5jeTwva2V5d29y
ZD48L2tleXdvcmRzPjxkYXRlcz48eWVhcj4yMDA2PC95ZWFyPjxwdWItZGF0ZXM+PGRhdGU+Ny8y
MDA2PC9kYXRlPjwvcHViLWRhdGVzPjwvZGF0ZXM+PGxhYmVsPjU3PC9sYWJlbD48dXJscz48cmVs
YXRlZC11cmxzPjx1cmw+aHR0cDovL3d3dy5uY2JpLm5sbS5uaWguZ292L3B1Ym1lZC8xNTk1NjA0
NTwvdXJsPjwvcmVsYXRlZC11cmxzPjwvdXJscz48ZWxlY3Ryb25pYy1yZXNvdXJjZS1udW0+YWRj
LjIwMDQuMDY5NTc1IFtwaWldOzEwLjExMzYvYWRjLjIwMDQuMDY5NTc1IFtkb2ldPC9lbGVjdHJv
bmljLXJlc291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b2JpbnNvbjwvQXV0aG9yPjxZZWFyPjIwMDY8L1llYXI+
PFJlY051bT4yNjQ8L1JlY051bT48RGlzcGxheVRleHQ+WzRdPC9EaXNwbGF5VGV4dD48cmVjb3Jk
PjxyZWMtbnVtYmVyPjI2NDwvcmVjLW51bWJlcj48Zm9yZWlnbi1rZXlzPjxrZXkgYXBwPSJFTiIg
ZGItaWQ9ImFlemZhemZyNTV3MmRlZTA5YXV2emVhbnpkMGF4dHQ1eDI1diIgdGltZXN0YW1wPSIx
MzgwNjQ5MjYzIj4yNjQ8L2tleT48L2ZvcmVpZ24ta2V5cz48cmVmLXR5cGUgbmFtZT0iSm91cm5h
bCBBcnRpY2xlIj4xNzwvcmVmLXR5cGU+PGNvbnRyaWJ1dG9ycz48YXV0aG9ycz48YXV0aG9yPlJv
Ymluc29uLFAuRC48L2F1dGhvcj48YXV0aG9yPkhvZ2xlcixXLjwvYXV0aG9yPjxhdXRob3I+Q3Jh
aWcsTS5FLjwvYXV0aG9yPjxhdXRob3I+VmVyZ2UsQy5GLjwvYXV0aG9yPjxhdXRob3I+V2Fsa2Vy
LEouTC48L2F1dGhvcj48YXV0aG9yPlBpcGVyLEEuQy48L2F1dGhvcj48YXV0aG9yPldvb2RoZWFk
LEguSi48L2F1dGhvcj48YXV0aG9yPkNvd2VsbCxDLlQuPC9hdXRob3I+PGF1dGhvcj5BbWJsZXIs
Ry5SLjwvYXV0aG9yPjwvYXV0aG9ycz48L2NvbnRyaWJ1dG9ycz48YXV0aC1hZGRyZXNzPlRoZSBD
aGlsZHJlbiZhcG9zO3MgSG9zcGl0YWwgYXQgV2VzdG1lYWQsIFN5ZG5leSwgQXVzdHJhbGlhLiBw
YXVscjNAY2h3LmVkdS5hdTwvYXV0aC1hZGRyZXNzPjx0aXRsZXM+PHRpdGxlPlRoZSByZS1lbWVy
Z2luZyBidXJkZW4gb2Ygcmlja2V0czogYSBkZWNhZGUgb2YgZXhwZXJpZW5jZSBmcm9tIFN5ZG5l
eTwvdGl0bGU+PHNlY29uZGFyeS10aXRsZT5BcmNoLkRpcy5DaGlsZDwvc2Vjb25kYXJ5LXRpdGxl
PjwvdGl0bGVzPjxwZXJpb2RpY2FsPjxmdWxsLXRpdGxlPkFyY2guRGlzLkNoaWxkPC9mdWxsLXRp
dGxlPjwvcGVyaW9kaWNhbD48cGFnZXM+NTY0LTU2ODwvcGFnZXM+PHZvbHVtZT45MTwvdm9sdW1l
PjxudW1iZXI+NzwvbnVtYmVyPjxyZXByaW50LWVkaXRpb24+Tm90IGluIEZpbGU8L3JlcHJpbnQt
ZWRpdGlvbj48a2V5d29yZHM+PGtleXdvcmQ+QWZyaWNhPC9rZXl3b3JkPjxrZXl3b3JkPkFnZWQ8
L2tleXdvcmQ+PGtleXdvcmQ+QXVzdHJhbGlhPC9rZXl3b3JkPjxrZXl3b3JkPmJsb29kPC9rZXl3
b3JkPjxrZXl3b3JkPkNoaWxkLFByZXNjaG9vbDwva2V5d29yZD48a2V5d29yZD5Db2hvcnQgU3R1
ZGllczwva2V5d29yZD48a2V5d29yZD5kZWZpY2llbmN5PC9rZXl3b3JkPjxrZXl3b3JkPmRpYWdu
b3Npczwva2V5d29yZD48a2V5d29yZD5lcGlkZW1pb2xvZ3k8L2tleXdvcmQ+PGtleXdvcmQ+RmVt
YWxlPC9rZXl3b3JkPjxrZXl3b3JkPkhlYWx0aDwva2V5d29yZD48a2V5d29yZD5IdW1hbnM8L2tl
eXdvcmQ+PGtleXdvcmQ+SHlkcm94eWNob2xlY2FsY2lmZXJvbHM8L2tleXdvcmQ+PGtleXdvcmQ+
SW5jaWRlbmNlPC9rZXl3b3JkPjxrZXl3b3JkPk1hbGU8L2tleXdvcmQ+PGtleXdvcmQ+bWV0aG9k
czwva2V5d29yZD48a2V5d29yZD5OZXcgU291dGggV2FsZXM8L2tleXdvcmQ+PGtleXdvcmQ+UGFy
YXRoeXJvaWQgSG9ybW9uZTwva2V5d29yZD48a2V5d29yZD5QYXJlbnRzPC9rZXl3b3JkPjxrZXl3
b3JkPlJldHJvc3BlY3RpdmUgU3R1ZGllczwva2V5d29yZD48a2V5d29yZD5SaWNrZXRzPC9rZXl3
b3JkPjxrZXl3b3JkPlJpc2s8L2tleXdvcmQ+PGtleXdvcmQ+U2VpenVyZXM8L2tleXdvcmQ+PGtl
eXdvcmQ+U3VubGlnaHQ8L2tleXdvcmQ+PGtleXdvcmQ+dHJlbmRzPC9rZXl3b3JkPjxrZXl3b3Jk
PlZpdGFtaW4gRDwva2V5d29yZD48a2V5d29yZD5WaXRhbWluIEQgRGVmaWNpZW5jeTwva2V5d29y
ZD48L2tleXdvcmRzPjxkYXRlcz48eWVhcj4yMDA2PC95ZWFyPjxwdWItZGF0ZXM+PGRhdGU+Ny8y
MDA2PC9kYXRlPjwvcHViLWRhdGVzPjwvZGF0ZXM+PGxhYmVsPjU3PC9sYWJlbD48dXJscz48cmVs
YXRlZC11cmxzPjx1cmw+aHR0cDovL3d3dy5uY2JpLm5sbS5uaWguZ292L3B1Ym1lZC8xNTk1NjA0
NTwvdXJsPjwvcmVsYXRlZC11cmxzPjwvdXJscz48ZWxlY3Ryb25pYy1yZXNvdXJjZS1udW0+YWRj
LjIwMDQuMDY5NTc1IFtwaWldOzEwLjExMzYvYWRjLjIwMDQuMDY5NTc1IFtkb2ldPC9lbGVjdHJv
bmljLXJlc291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4" w:tooltip="Robinson, 2006 #264" w:history="1">
        <w:r w:rsidR="00B3117A">
          <w:rPr>
            <w:rFonts w:ascii="Times New Roman" w:hAnsi="Times New Roman"/>
            <w:noProof/>
          </w:rPr>
          <w:t>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e USA </w:t>
      </w:r>
      <w:r w:rsidR="008C045D" w:rsidRPr="00752CC0">
        <w:rPr>
          <w:rFonts w:ascii="Times New Roman" w:hAnsi="Times New Roman"/>
        </w:rPr>
        <w:fldChar w:fldCharType="begin">
          <w:fldData xml:space="preserve">PEVuZE5vdGU+PENpdGU+PEF1dGhvcj5MYXpvbDwvQXV0aG9yPjxZZWFyPjIwMDg8L1llYXI+PFJl
Y051bT4yMTM8L1JlY051bT48RGlzcGxheVRleHQ+WzYsNV08L0Rpc3BsYXlUZXh0PjxyZWNvcmQ+
PHJlYy1udW1iZXI+MjEzPC9yZWMtbnVtYmVyPjxmb3JlaWduLWtleXM+PGtleSBhcHA9IkVOIiBk
Yi1pZD0iYWV6ZmF6ZnI1NXcyZGVlMDlhdXZ6ZWFuemQwYXh0dDV4MjV2IiB0aW1lc3RhbXA9IjEz
ODA2NDkyNjMiPjIxMzwva2V5PjwvZm9yZWlnbi1rZXlzPjxyZWYtdHlwZSBuYW1lPSJKb3VybmFs
IEFydGljbGUiPjE3PC9yZWYtdHlwZT48Y29udHJpYnV0b3JzPjxhdXRob3JzPjxhdXRob3I+TGF6
b2wsSi5QLjwvYXV0aG9yPjxhdXRob3I+Q2FrYW4sTi48L2F1dGhvcj48YXV0aG9yPkthbWF0LEQu
PC9hdXRob3I+PC9hdXRob3JzPjwvY29udHJpYnV0b3JzPjxhdXRoLWFkZHJlc3M+UGl0dHNidXJn
aCBDaGlsZHJlbiZhcG9zO3MgSG9zcGl0YWwsIFBpdHRzYnVyZ2gsIFBlbm5zeWx2YW5pYSwgVVNB
PC9hdXRoLWFkZHJlc3M+PHRpdGxlcz48dGl0bGU+MTAteWVhciBjYXNlIHJldmlldyBvZiBudXRy
aXRpb25hbCByaWNrZXRzIGluIENoaWxkcmVuJmFwb3M7cyBIb3NwaXRhbCBvZiBNaWNoaWdhbjwv
dGl0bGU+PHNlY29uZGFyeS10aXRsZT5DbGluLlBlZGlhdHIuKFBoaWxhKTwvc2Vjb25kYXJ5LXRp
dGxlPjwvdGl0bGVzPjxwZXJpb2RpY2FsPjxmdWxsLXRpdGxlPkNsaW4uUGVkaWF0ci4oUGhpbGEp
PC9mdWxsLXRpdGxlPjwvcGVyaW9kaWNhbD48cGFnZXM+Mzc5LTM4NDwvcGFnZXM+PHZvbHVtZT40
Nzwvdm9sdW1lPjxudW1iZXI+NDwvbnVtYmVyPjxyZXByaW50LWVkaXRpb24+Tm90IGluIEZpbGU8
L3JlcHJpbnQtZWRpdGlvbj48a2V5d29yZHM+PGtleXdvcmQ+YWRtaW5pc3RyYXRpb24gJmFtcDsg
ZG9zYWdlPC9rZXl3b3JkPjxrZXl3b3JkPmFkdmVyc2UgZWZmZWN0czwva2V5d29yZD48a2V5d29y
ZD5BZnJpY2FuIEFtZXJpY2Fuczwva2V5d29yZD48a2V5d29yZD5ibG9vZDwva2V5d29yZD48a2V5
d29yZD5CcmVhc3QgRmVlZGluZzwva2V5d29yZD48a2V5d29yZD5DaGlsZDwva2V5d29yZD48a2V5
d29yZD5DaGlsZCxQcmVzY2hvb2w8L2tleXdvcmQ+PGtleXdvcmQ+Y29tcGxpY2F0aW9uczwva2V5
d29yZD48a2V5d29yZD5EaWV0YXJ5IFN1cHBsZW1lbnRzPC9rZXl3b3JkPjxrZXl3b3JkPmRydWcg
dGhlcmFweTwva2V5d29yZD48a2V5d29yZD5lcGlkZW1pb2xvZ3k8L2tleXdvcmQ+PGtleXdvcmQ+
ZXRpb2xvZ3k8L2tleXdvcmQ+PGtleXdvcmQ+RmVtYWxlPC9rZXl3b3JkPjxrZXl3b3JkPkhvc3Bp
dGFscyxQZWRpYXRyaWM8L2tleXdvcmQ+PGtleXdvcmQ+SHVtYW5zPC9rZXl3b3JkPjxrZXl3b3Jk
Pkh5ZHJveHljaG9sZWNhbGNpZmVyb2xzPC9rZXl3b3JkPjxrZXl3b3JkPkluZmFudDwva2V5d29y
ZD48a2V5d29yZD5NYWxlPC9rZXl3b3JkPjxrZXl3b3JkPk1pY2hpZ2FuPC9rZXl3b3JkPjxrZXl3
b3JkPlBhdGllbnRzPC9rZXl3b3JkPjxrZXl3b3JkPlJpY2tldHM8L2tleXdvcmQ+PGtleXdvcmQ+
c3RhdGlzdGljcyAmYW1wOyBudW1lcmljYWwgZGF0YTwva2V5d29yZD48a2V5d29yZD50aGVyYXBl
dXRpYyB1c2U8L2tleXdvcmQ+PGtleXdvcmQ+VW5pdGVkIFN0YXRlczwva2V5d29yZD48a2V5d29y
ZD5WaXRhbWluIEQ8L2tleXdvcmQ+PGtleXdvcmQ+Vml0YW1pbiBEIERlZmljaWVuY3k8L2tleXdv
cmQ+PGtleXdvcmQ+Vml0YW1pbnM8L2tleXdvcmQ+PC9rZXl3b3Jkcz48ZGF0ZXM+PHllYXI+MjAw
ODwveWVhcj48cHViLWRhdGVzPjxkYXRlPjUvMjAwODwvZGF0ZT48L3B1Yi1kYXRlcz48L2RhdGVz
PjxsYWJlbD44NTwvbGFiZWw+PHVybHM+PHJlbGF0ZWQtdXJscz48dXJsPmh0dHA6Ly93d3cubmNi
aS5ubG0ubmloLmdvdi9wdWJtZWQvMTgxOTI2NDE8L3VybD48L3JlbGF0ZWQtdXJscz48L3VybHM+
PGVsZWN0cm9uaWMtcmVzb3VyY2UtbnVtPjAwMDk5MjI4MDczMTEzOTcgW3BpaV07MTAuMTE3Ny8w
MDA5OTIyODA3MzExMzk3IFtkb2ldPC9lbGVjdHJvbmljLXJlc291cmNlLW51bT48L3JlY29yZD48
L0NpdGU+PENpdGU+PEF1dGhvcj5UaGFjaGVyPC9BdXRob3I+PFllYXI+MjAxMzwvWWVhcj48UmVj
TnVtPjI5MzwvUmVjTnVtPjxyZWNvcmQ+PHJlYy1udW1iZXI+MjkzPC9yZWMtbnVtYmVyPjxmb3Jl
aWduLWtleXM+PGtleSBhcHA9IkVOIiBkYi1pZD0iYWV6ZmF6ZnI1NXcyZGVlMDlhdXZ6ZWFuemQw
YXh0dDV4MjV2IiB0aW1lc3RhbXA9IjEzODA2NDkyNjQiPjI5Mzwva2V5PjwvZm9yZWlnbi1rZXlz
PjxyZWYtdHlwZSBuYW1lPSJKb3VybmFsIEFydGljbGUiPjE3PC9yZWYtdHlwZT48Y29udHJpYnV0
b3JzPjxhdXRob3JzPjxhdXRob3I+VGhhY2hlcixULkQuPC9hdXRob3I+PGF1dGhvcj5GaXNjaGVy
LFAuUi48L2F1dGhvcj48YXV0aG9yPlRlYmJlbixQLkouPC9hdXRob3I+PGF1dGhvcj5TaW5naCxS
LkouPC9hdXRob3I+PGF1dGhvcj5DaGEsUy5TLjwvYXV0aG9yPjxhdXRob3I+TWF4c29uLEouQS48
L2F1dGhvcj48YXV0aG9yPllhd24sQi5QLjwvYXV0aG9yPjwvYXV0aG9ycz48L2NvbnRyaWJ1dG9y
cz48YXV0aC1hZGRyZXNzPkRlcGFydG1lbnQgb2YgRmFtaWx5IE1lZGljaW5lLCBNYXlvIENsaW5p
YywgUm9jaGVzdGVyLCBNTiwgVVNBLiB0aGFjaGVyLnRob21hc0BtYXlvLmVkdTwvYXV0aC1hZGRy
ZXNzPjx0aXRsZXM+PHRpdGxlPkluY3JlYXNpbmcgaW5jaWRlbmNlIG9mIG51dHJpdGlvbmFsIHJp
Y2tldHM6IGEgcG9wdWxhdGlvbi1iYXNlZCBzdHVkeSBpbiBPbG1zdGVkIENvdW50eSwgTWlubmVz
b3RhPC90aXRsZT48c2Vjb25kYXJ5LXRpdGxlPk1heW8gQ2xpbi5Qcm9jLjwvc2Vjb25kYXJ5LXRp
dGxlPjwvdGl0bGVzPjxwZXJpb2RpY2FsPjxmdWxsLXRpdGxlPk1heW8gQ2xpbi5Qcm9jLjwvZnVs
bC10aXRsZT48L3BlcmlvZGljYWw+PHBhZ2VzPjE3Ni0xODM8L3BhZ2VzPjx2b2x1bWU+ODg8L3Zv
bHVtZT48bnVtYmVyPjI8L251bWJlcj48cmVwcmludC1lZGl0aW9uPk5vdCBpbiBGaWxlPC9yZXBy
aW50LWVkaXRpb24+PGtleXdvcmRzPjxrZXl3b3JkPkFnZWQ8L2tleXdvcmQ+PGtleXdvcmQ+Qmly
dGggV2VpZ2h0PC9rZXl3b3JkPjxrZXl3b3JkPkJyZWFzdCBGZWVkaW5nPC9rZXl3b3JkPjxrZXl3
b3JkPkNhdXNhbGl0eTwva2V5d29yZD48a2V5d29yZD5DaGlsZCxQcmVzY2hvb2w8L2tleXdvcmQ+
PGtleXdvcmQ+Q29tb3JiaWRpdHk8L2tleXdvcmQ+PGtleXdvcmQ+ZGVmaWNpZW5jeTwva2V5d29y
ZD48a2V5d29yZD5EZW1vZ3JhcGh5PC9rZXl3b3JkPjxrZXl3b3JkPmVwaWRlbWlvbG9neTwva2V5
d29yZD48a2V5d29yZD5GZW1hbGU8L2tleXdvcmQ+PGtleXdvcmQ+R3Jvd3RoPC9rZXl3b3JkPjxr
ZXl3b3JkPkh1bWFuczwva2V5d29yZD48a2V5d29yZD5IeXBvY2FsY2VtaWE8L2tleXdvcmQ+PGtl
eXdvcmQ+SW5jaWRlbmNlPC9rZXl3b3JkPjxrZXl3b3JkPkluZmFudDwva2V5d29yZD48a2V5d29y
ZD5JbmZhbnQsTmV3Ym9ybjwva2V5d29yZD48a2V5d29yZD5NYWxlPC9rZXl3b3JkPjxrZXl3b3Jk
Pm1ldGhvZHM8L2tleXdvcmQ+PGtleXdvcmQ+TWlubmVzb3RhPC9rZXl3b3JkPjxrZXl3b3JkPk9z
dGVvbWFsYWNpYTwva2V5d29yZD48a2V5d29yZD5QYWluPC9rZXl3b3JkPjxrZXl3b3JkPlBhdGll
bnRzPC9rZXl3b3JkPjxrZXl3b3JkPlJpY2tldHM8L2tleXdvcmQ+PGtleXdvcmQ+Umlzazwva2V5
d29yZD48a2V5d29yZD5SaXNrIEZhY3RvcnM8L2tleXdvcmQ+PGtleXdvcmQ+VGV0YW55PC9rZXl3
b3JkPjxrZXl3b3JkPnRyZW5kczwva2V5d29yZD48a2V5d29yZD5WaXRhbWluIEQ8L2tleXdvcmQ+
PGtleXdvcmQ+Vml0YW1pbiBEIERlZmljaWVuY3k8L2tleXdvcmQ+PC9rZXl3b3Jkcz48ZGF0ZXM+
PHllYXI+MjAxMzwveWVhcj48cHViLWRhdGVzPjxkYXRlPjIvMjAxMzwvZGF0ZT48L3B1Yi1kYXRl
cz48L2RhdGVzPjxsYWJlbD41ODwvbGFiZWw+PHVybHM+PHJlbGF0ZWQtdXJscz48dXJsPmh0dHA6
Ly93d3cubmNiaS5ubG0ubmloLmdvdi9wdWJtZWQvMjMzNzQ2MjE8L3VybD48L3JlbGF0ZWQtdXJs
cz48L3VybHM+PGVsZWN0cm9uaWMtcmVzb3VyY2UtbnVtPlMwMDI1LTYxOTYoMTIpMDEwNDctNiBb
cGlpXTsxMC4xMDE2L2oubWF5b2NwLjIwMTIuMTAuMDE4IFtkb2ldPC9lbGVjdHJvbmljLXJlc291
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MYXpvbDwvQXV0aG9yPjxZZWFyPjIwMDg8L1llYXI+PFJl
Y051bT4yMTM8L1JlY051bT48RGlzcGxheVRleHQ+WzYsNV08L0Rpc3BsYXlUZXh0PjxyZWNvcmQ+
PHJlYy1udW1iZXI+MjEzPC9yZWMtbnVtYmVyPjxmb3JlaWduLWtleXM+PGtleSBhcHA9IkVOIiBk
Yi1pZD0iYWV6ZmF6ZnI1NXcyZGVlMDlhdXZ6ZWFuemQwYXh0dDV4MjV2IiB0aW1lc3RhbXA9IjEz
ODA2NDkyNjMiPjIxMzwva2V5PjwvZm9yZWlnbi1rZXlzPjxyZWYtdHlwZSBuYW1lPSJKb3VybmFs
IEFydGljbGUiPjE3PC9yZWYtdHlwZT48Y29udHJpYnV0b3JzPjxhdXRob3JzPjxhdXRob3I+TGF6
b2wsSi5QLjwvYXV0aG9yPjxhdXRob3I+Q2FrYW4sTi48L2F1dGhvcj48YXV0aG9yPkthbWF0LEQu
PC9hdXRob3I+PC9hdXRob3JzPjwvY29udHJpYnV0b3JzPjxhdXRoLWFkZHJlc3M+UGl0dHNidXJn
aCBDaGlsZHJlbiZhcG9zO3MgSG9zcGl0YWwsIFBpdHRzYnVyZ2gsIFBlbm5zeWx2YW5pYSwgVVNB
PC9hdXRoLWFkZHJlc3M+PHRpdGxlcz48dGl0bGU+MTAteWVhciBjYXNlIHJldmlldyBvZiBudXRy
aXRpb25hbCByaWNrZXRzIGluIENoaWxkcmVuJmFwb3M7cyBIb3NwaXRhbCBvZiBNaWNoaWdhbjwv
dGl0bGU+PHNlY29uZGFyeS10aXRsZT5DbGluLlBlZGlhdHIuKFBoaWxhKTwvc2Vjb25kYXJ5LXRp
dGxlPjwvdGl0bGVzPjxwZXJpb2RpY2FsPjxmdWxsLXRpdGxlPkNsaW4uUGVkaWF0ci4oUGhpbGEp
PC9mdWxsLXRpdGxlPjwvcGVyaW9kaWNhbD48cGFnZXM+Mzc5LTM4NDwvcGFnZXM+PHZvbHVtZT40
Nzwvdm9sdW1lPjxudW1iZXI+NDwvbnVtYmVyPjxyZXByaW50LWVkaXRpb24+Tm90IGluIEZpbGU8
L3JlcHJpbnQtZWRpdGlvbj48a2V5d29yZHM+PGtleXdvcmQ+YWRtaW5pc3RyYXRpb24gJmFtcDsg
ZG9zYWdlPC9rZXl3b3JkPjxrZXl3b3JkPmFkdmVyc2UgZWZmZWN0czwva2V5d29yZD48a2V5d29y
ZD5BZnJpY2FuIEFtZXJpY2Fuczwva2V5d29yZD48a2V5d29yZD5ibG9vZDwva2V5d29yZD48a2V5
d29yZD5CcmVhc3QgRmVlZGluZzwva2V5d29yZD48a2V5d29yZD5DaGlsZDwva2V5d29yZD48a2V5
d29yZD5DaGlsZCxQcmVzY2hvb2w8L2tleXdvcmQ+PGtleXdvcmQ+Y29tcGxpY2F0aW9uczwva2V5
d29yZD48a2V5d29yZD5EaWV0YXJ5IFN1cHBsZW1lbnRzPC9rZXl3b3JkPjxrZXl3b3JkPmRydWcg
dGhlcmFweTwva2V5d29yZD48a2V5d29yZD5lcGlkZW1pb2xvZ3k8L2tleXdvcmQ+PGtleXdvcmQ+
ZXRpb2xvZ3k8L2tleXdvcmQ+PGtleXdvcmQ+RmVtYWxlPC9rZXl3b3JkPjxrZXl3b3JkPkhvc3Bp
dGFscyxQZWRpYXRyaWM8L2tleXdvcmQ+PGtleXdvcmQ+SHVtYW5zPC9rZXl3b3JkPjxrZXl3b3Jk
Pkh5ZHJveHljaG9sZWNhbGNpZmVyb2xzPC9rZXl3b3JkPjxrZXl3b3JkPkluZmFudDwva2V5d29y
ZD48a2V5d29yZD5NYWxlPC9rZXl3b3JkPjxrZXl3b3JkPk1pY2hpZ2FuPC9rZXl3b3JkPjxrZXl3
b3JkPlBhdGllbnRzPC9rZXl3b3JkPjxrZXl3b3JkPlJpY2tldHM8L2tleXdvcmQ+PGtleXdvcmQ+
c3RhdGlzdGljcyAmYW1wOyBudW1lcmljYWwgZGF0YTwva2V5d29yZD48a2V5d29yZD50aGVyYXBl
dXRpYyB1c2U8L2tleXdvcmQ+PGtleXdvcmQ+VW5pdGVkIFN0YXRlczwva2V5d29yZD48a2V5d29y
ZD5WaXRhbWluIEQ8L2tleXdvcmQ+PGtleXdvcmQ+Vml0YW1pbiBEIERlZmljaWVuY3k8L2tleXdv
cmQ+PGtleXdvcmQ+Vml0YW1pbnM8L2tleXdvcmQ+PC9rZXl3b3Jkcz48ZGF0ZXM+PHllYXI+MjAw
ODwveWVhcj48cHViLWRhdGVzPjxkYXRlPjUvMjAwODwvZGF0ZT48L3B1Yi1kYXRlcz48L2RhdGVz
PjxsYWJlbD44NTwvbGFiZWw+PHVybHM+PHJlbGF0ZWQtdXJscz48dXJsPmh0dHA6Ly93d3cubmNi
aS5ubG0ubmloLmdvdi9wdWJtZWQvMTgxOTI2NDE8L3VybD48L3JlbGF0ZWQtdXJscz48L3VybHM+
PGVsZWN0cm9uaWMtcmVzb3VyY2UtbnVtPjAwMDk5MjI4MDczMTEzOTcgW3BpaV07MTAuMTE3Ny8w
MDA5OTIyODA3MzExMzk3IFtkb2ldPC9lbGVjdHJvbmljLXJlc291cmNlLW51bT48L3JlY29yZD48
L0NpdGU+PENpdGU+PEF1dGhvcj5UaGFjaGVyPC9BdXRob3I+PFllYXI+MjAxMzwvWWVhcj48UmVj
TnVtPjI5MzwvUmVjTnVtPjxyZWNvcmQ+PHJlYy1udW1iZXI+MjkzPC9yZWMtbnVtYmVyPjxmb3Jl
aWduLWtleXM+PGtleSBhcHA9IkVOIiBkYi1pZD0iYWV6ZmF6ZnI1NXcyZGVlMDlhdXZ6ZWFuemQw
YXh0dDV4MjV2IiB0aW1lc3RhbXA9IjEzODA2NDkyNjQiPjI5Mzwva2V5PjwvZm9yZWlnbi1rZXlz
PjxyZWYtdHlwZSBuYW1lPSJKb3VybmFsIEFydGljbGUiPjE3PC9yZWYtdHlwZT48Y29udHJpYnV0
b3JzPjxhdXRob3JzPjxhdXRob3I+VGhhY2hlcixULkQuPC9hdXRob3I+PGF1dGhvcj5GaXNjaGVy
LFAuUi48L2F1dGhvcj48YXV0aG9yPlRlYmJlbixQLkouPC9hdXRob3I+PGF1dGhvcj5TaW5naCxS
LkouPC9hdXRob3I+PGF1dGhvcj5DaGEsUy5TLjwvYXV0aG9yPjxhdXRob3I+TWF4c29uLEouQS48
L2F1dGhvcj48YXV0aG9yPllhd24sQi5QLjwvYXV0aG9yPjwvYXV0aG9ycz48L2NvbnRyaWJ1dG9y
cz48YXV0aC1hZGRyZXNzPkRlcGFydG1lbnQgb2YgRmFtaWx5IE1lZGljaW5lLCBNYXlvIENsaW5p
YywgUm9jaGVzdGVyLCBNTiwgVVNBLiB0aGFjaGVyLnRob21hc0BtYXlvLmVkdTwvYXV0aC1hZGRy
ZXNzPjx0aXRsZXM+PHRpdGxlPkluY3JlYXNpbmcgaW5jaWRlbmNlIG9mIG51dHJpdGlvbmFsIHJp
Y2tldHM6IGEgcG9wdWxhdGlvbi1iYXNlZCBzdHVkeSBpbiBPbG1zdGVkIENvdW50eSwgTWlubmVz
b3RhPC90aXRsZT48c2Vjb25kYXJ5LXRpdGxlPk1heW8gQ2xpbi5Qcm9jLjwvc2Vjb25kYXJ5LXRp
dGxlPjwvdGl0bGVzPjxwZXJpb2RpY2FsPjxmdWxsLXRpdGxlPk1heW8gQ2xpbi5Qcm9jLjwvZnVs
bC10aXRsZT48L3BlcmlvZGljYWw+PHBhZ2VzPjE3Ni0xODM8L3BhZ2VzPjx2b2x1bWU+ODg8L3Zv
bHVtZT48bnVtYmVyPjI8L251bWJlcj48cmVwcmludC1lZGl0aW9uPk5vdCBpbiBGaWxlPC9yZXBy
aW50LWVkaXRpb24+PGtleXdvcmRzPjxrZXl3b3JkPkFnZWQ8L2tleXdvcmQ+PGtleXdvcmQ+Qmly
dGggV2VpZ2h0PC9rZXl3b3JkPjxrZXl3b3JkPkJyZWFzdCBGZWVkaW5nPC9rZXl3b3JkPjxrZXl3
b3JkPkNhdXNhbGl0eTwva2V5d29yZD48a2V5d29yZD5DaGlsZCxQcmVzY2hvb2w8L2tleXdvcmQ+
PGtleXdvcmQ+Q29tb3JiaWRpdHk8L2tleXdvcmQ+PGtleXdvcmQ+ZGVmaWNpZW5jeTwva2V5d29y
ZD48a2V5d29yZD5EZW1vZ3JhcGh5PC9rZXl3b3JkPjxrZXl3b3JkPmVwaWRlbWlvbG9neTwva2V5
d29yZD48a2V5d29yZD5GZW1hbGU8L2tleXdvcmQ+PGtleXdvcmQ+R3Jvd3RoPC9rZXl3b3JkPjxr
ZXl3b3JkPkh1bWFuczwva2V5d29yZD48a2V5d29yZD5IeXBvY2FsY2VtaWE8L2tleXdvcmQ+PGtl
eXdvcmQ+SW5jaWRlbmNlPC9rZXl3b3JkPjxrZXl3b3JkPkluZmFudDwva2V5d29yZD48a2V5d29y
ZD5JbmZhbnQsTmV3Ym9ybjwva2V5d29yZD48a2V5d29yZD5NYWxlPC9rZXl3b3JkPjxrZXl3b3Jk
Pm1ldGhvZHM8L2tleXdvcmQ+PGtleXdvcmQ+TWlubmVzb3RhPC9rZXl3b3JkPjxrZXl3b3JkPk9z
dGVvbWFsYWNpYTwva2V5d29yZD48a2V5d29yZD5QYWluPC9rZXl3b3JkPjxrZXl3b3JkPlBhdGll
bnRzPC9rZXl3b3JkPjxrZXl3b3JkPlJpY2tldHM8L2tleXdvcmQ+PGtleXdvcmQ+Umlzazwva2V5
d29yZD48a2V5d29yZD5SaXNrIEZhY3RvcnM8L2tleXdvcmQ+PGtleXdvcmQ+VGV0YW55PC9rZXl3
b3JkPjxrZXl3b3JkPnRyZW5kczwva2V5d29yZD48a2V5d29yZD5WaXRhbWluIEQ8L2tleXdvcmQ+
PGtleXdvcmQ+Vml0YW1pbiBEIERlZmljaWVuY3k8L2tleXdvcmQ+PC9rZXl3b3Jkcz48ZGF0ZXM+
PHllYXI+MjAxMzwveWVhcj48cHViLWRhdGVzPjxkYXRlPjIvMjAxMzwvZGF0ZT48L3B1Yi1kYXRl
cz48L2RhdGVzPjxsYWJlbD41ODwvbGFiZWw+PHVybHM+PHJlbGF0ZWQtdXJscz48dXJsPmh0dHA6
Ly93d3cubmNiaS5ubG0ubmloLmdvdi9wdWJtZWQvMjMzNzQ2MjE8L3VybD48L3JlbGF0ZWQtdXJs
cz48L3VybHM+PGVsZWN0cm9uaWMtcmVzb3VyY2UtbnVtPlMwMDI1LTYxOTYoMTIpMDEwNDctNiBb
cGlpXTsxMC4xMDE2L2oubWF5b2NwLjIwMTIuMTAuMDE4IFtkb2ldPC9lbGVjdHJvbmljLXJlc291
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 w:tooltip="Lazol, 2008 #213" w:history="1">
        <w:r w:rsidR="00B3117A">
          <w:rPr>
            <w:rFonts w:ascii="Times New Roman" w:hAnsi="Times New Roman"/>
            <w:noProof/>
          </w:rPr>
          <w:t>6</w:t>
        </w:r>
      </w:hyperlink>
      <w:r w:rsidR="00B3117A">
        <w:rPr>
          <w:rFonts w:ascii="Times New Roman" w:hAnsi="Times New Roman"/>
          <w:noProof/>
        </w:rPr>
        <w:t>,</w:t>
      </w:r>
      <w:hyperlink w:anchor="_ENREF_5" w:tooltip="Thacher, 2013 #293" w:history="1">
        <w:r w:rsidR="00B3117A">
          <w:rPr>
            <w:rFonts w:ascii="Times New Roman" w:hAnsi="Times New Roman"/>
            <w:noProof/>
          </w:rPr>
          <w:t>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Denmark </w:t>
      </w:r>
      <w:r w:rsidR="008C045D" w:rsidRPr="00752CC0">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vert rickets remains uncommon.  Surveys in the UK, Canada and Australia have reported the incidence of symptomatic VDD (radiographic rickets or </w:t>
      </w:r>
      <w:proofErr w:type="spellStart"/>
      <w:r w:rsidRPr="00752CC0">
        <w:rPr>
          <w:rFonts w:ascii="Times New Roman" w:hAnsi="Times New Roman"/>
        </w:rPr>
        <w:t>hypocalcaemic</w:t>
      </w:r>
      <w:proofErr w:type="spellEnd"/>
      <w:r w:rsidRPr="00752CC0">
        <w:rPr>
          <w:rFonts w:ascii="Times New Roman" w:hAnsi="Times New Roman"/>
        </w:rPr>
        <w:t xml:space="preserve"> seizures due to </w:t>
      </w:r>
      <w:r w:rsidRPr="00752CC0">
        <w:rPr>
          <w:rFonts w:ascii="Times New Roman" w:hAnsi="Times New Roman"/>
        </w:rPr>
        <w:lastRenderedPageBreak/>
        <w:t xml:space="preserve">VDD) to be between 2.9 and 7.5 per 100,000 children </w:t>
      </w:r>
      <w:r w:rsidR="008C045D" w:rsidRPr="00752CC0">
        <w:rPr>
          <w:rFonts w:ascii="Times New Roman" w:hAnsi="Times New Roman"/>
        </w:rPr>
        <w:fldChar w:fldCharType="begin">
          <w:fldData xml:space="preserve">PEVuZE5vdGU+PENpdGU+PEF1dGhvcj5DYWxsYWdoYW48L0F1dGhvcj48WWVhcj4yMDA2PC9ZZWFy
PjxSZWNOdW0+MTE1PC9SZWNOdW0+PERpc3BsYXlUZXh0PlsyMC0yMl08L0Rpc3BsYXlUZXh0Pjxy
ZWNvcmQ+PHJlYy1udW1iZXI+MTE1PC9yZWMtbnVtYmVyPjxmb3JlaWduLWtleXM+PGtleSBhcHA9
IkVOIiBkYi1pZD0iYWV6ZmF6ZnI1NXcyZGVlMDlhdXZ6ZWFuemQwYXh0dDV4MjV2IiB0aW1lc3Rh
bXA9IjEzODA2NDkyNjIiPjExNTwva2V5PjwvZm9yZWlnbi1rZXlzPjxyZWYtdHlwZSBuYW1lPSJK
b3VybmFsIEFydGljbGUiPjE3PC9yZWYtdHlwZT48Y29udHJpYnV0b3JzPjxhdXRob3JzPjxhdXRo
b3I+Q2FsbGFnaGFuLEEuTC48L2F1dGhvcj48YXV0aG9yPk1veSxSLkouPC9hdXRob3I+PGF1dGhv
cj5Cb290aCxJLlcuPC9hdXRob3I+PGF1dGhvcj5EZWJlbGxlLEcuPC9hdXRob3I+PGF1dGhvcj5T
aGF3LE4uSi48L2F1dGhvcj48L2F1dGhvcnM+PC9jb250cmlidXRvcnM+PGF1dGgtYWRkcmVzcz5C
aXJtaW5naGFtIFNwZWNpYWxpc3QgQ29tbXVuaXR5IEhlYWx0aCBOSFMgVHJ1c3QsIEJpcm1pbmdo
YW0sIFVLPC9hdXRoLWFkZHJlc3M+PHRpdGxlcz48dGl0bGU+SW5jaWRlbmNlIG9mIHN5bXB0b21h
dGljIHZpdGFtaW4gRCBkZWZpY2llbmN5PC90aXRsZT48c2Vjb25kYXJ5LXRpdGxlPkFyY2guRGlz
LkNoaWxkPC9zZWNvbmRhcnktdGl0bGU+PC90aXRsZXM+PHBlcmlvZGljYWw+PGZ1bGwtdGl0bGU+
QXJjaC5EaXMuQ2hpbGQ8L2Z1bGwtdGl0bGU+PC9wZXJpb2RpY2FsPjxwYWdlcz42MDYtNjA3PC9w
YWdlcz48dm9sdW1lPjkxPC92b2x1bWU+PG51bWJlcj43PC9udW1iZXI+PHJlcHJpbnQtZWRpdGlv
bj5Ob3QgaW4gRmlsZTwvcmVwcmludC1lZGl0aW9uPjxrZXl3b3Jkcz48a2V5d29yZD5BZnJpY2E8
L2tleXdvcmQ+PGtleXdvcmQ+QXNpYTwva2V5d29yZD48a2V5d29yZD5CcmVhc3QgRmVlZGluZzwv
a2V5d29yZD48a2V5d29yZD5DaGlsZDwva2V5d29yZD48a2V5d29yZD5DaGlsZCxQcmVzY2hvb2w8
L2tleXdvcmQ+PGtleXdvcmQ+ZGVmaWNpZW5jeTwva2V5d29yZD48a2V5d29yZD5FbmdsYW5kPC9r
ZXl3b3JkPjxrZXl3b3JkPmVwaWRlbWlvbG9neTwva2V5d29yZD48a2V5d29yZD5ldGhub2xvZ3k8
L2tleXdvcmQ+PGtleXdvcmQ+RmVtYWxlPC9rZXl3b3JkPjxrZXl3b3JkPkhlYWx0aDwva2V5d29y
ZD48a2V5d29yZD5IdW1hbnM8L2tleXdvcmQ+PGtleXdvcmQ+SW5jaWRlbmNlPC9rZXl3b3JkPjxr
ZXl3b3JkPkluZmFudDwva2V5d29yZD48a2V5d29yZD5JbmZhbnQsTmV3Ym9ybjwva2V5d29yZD48
a2V5d29yZD5NYWxlPC9rZXl3b3JkPjxrZXl3b3JkPlByb3NwZWN0aXZlIFN0dWRpZXM8L2tleXdv
cmQ+PGtleXdvcmQ+c3RhdGlzdGljcyAmYW1wOyBudW1lcmljYWwgZGF0YTwva2V5d29yZD48a2V5
d29yZD5WaXRhbWluIEQ8L2tleXdvcmQ+PGtleXdvcmQ+Vml0YW1pbiBEIERlZmljaWVuY3k8L2tl
eXdvcmQ+PGtleXdvcmQ+V2VzdCBJbmRpZXM8L2tleXdvcmQ+PC9rZXl3b3Jkcz48ZGF0ZXM+PHll
YXI+MjAwNjwveWVhcj48cHViLWRhdGVzPjxkYXRlPjcvMjAwNjwvZGF0ZT48L3B1Yi1kYXRlcz48
L2RhdGVzPjxsYWJlbD41OTwvbGFiZWw+PHVybHM+PHJlbGF0ZWQtdXJscz48dXJsPmh0dHA6Ly93
d3cubmNiaS5ubG0ubmloLmdvdi9wdWJtZWQvMTY1OTU2NDQ8L3VybD48L3JlbGF0ZWQtdXJscz48
L3VybHM+PGVsZWN0cm9uaWMtcmVzb3VyY2UtbnVtPmFkYy4yMDA2LjA5NTA3NSBbcGlpXTsxMC4x
MTM2L2FkYy4yMDA2LjA5NTA3NSBbZG9pXTwvZWxlY3Ryb25pYy1yZXNvdXJjZS1udW0+PC9yZWNv
cmQ+PC9DaXRlPjxDaXRlPjxBdXRob3I+TXVubnM8L0F1dGhvcj48WWVhcj4yMDEyPC9ZZWFyPjxS
ZWNOdW0+MjQ1PC9SZWNOdW0+PHJlY29yZD48cmVjLW51bWJlcj4yNDU8L3JlYy1udW1iZXI+PGZv
cmVpZ24ta2V5cz48a2V5IGFwcD0iRU4iIGRiLWlkPSJhZXpmYXpmcjU1dzJkZWUwOWF1dnplYW56
ZDBheHR0NXgyNXYiIHRpbWVzdGFtcD0iMTM4MDY0OTI2MyI+MjQ1PC9rZXk+PC9mb3JlaWduLWtl
eXM+PHJlZi10eXBlIG5hbWU9IkpvdXJuYWwgQXJ0aWNsZSI+MTc8L3JlZi10eXBlPjxjb250cmli
dXRvcnM+PGF1dGhvcnM+PGF1dGhvcj5NdW5ucyxDLkYuPC9hdXRob3I+PGF1dGhvcj5TaW1tLFAu
Si48L2F1dGhvcj48YXV0aG9yPlJvZGRhLEMuUC48L2F1dGhvcj48YXV0aG9yPkdhcm5ldHQsUy5Q
LjwvYXV0aG9yPjxhdXRob3I+WmFjaGFyaW4sTS5SLjwvYXV0aG9yPjxhdXRob3I+V2FyZCxMLk0u
PC9hdXRob3I+PGF1dGhvcj5HZWRkZXMsSi48L2F1dGhvcj48YXV0aG9yPkNoZXJpYW4sUy48L2F1
dGhvcj48YXV0aG9yPlp1cnluc2tpLFkuPC9hdXRob3I+PGF1dGhvcj5Db3dlbGwsQy5ULjwvYXV0
aG9yPjwvYXV0aG9ycz48L2NvbnRyaWJ1dG9ycz48YXV0aC1hZGRyZXNzPkluc3RpdHV0ZSBvZiBF
bmRvY3Jpbm9sb2d5IGFuZCBEaWFiZXRlcywgQ2hpbGRyZW4mYXBvcztzIEhvc3BpdGFsIGF0IFdl
c3RtZWFkLCBTeWRuZXksIE5TVy4gY3JhaWdtMkBjaHcuZWR1LmF1PC9hdXRoLWFkZHJlc3M+PHRp
dGxlcz48dGl0bGU+SW5jaWRlbmNlIG9mIHZpdGFtaW4gRCBkZWZpY2llbmN5IHJpY2tldHMgYW1v
bmcgQXVzdHJhbGlhbiBjaGlsZHJlbjogYW4gQXVzdHJhbGlhbiBQYWVkaWF0cmljIFN1cnZlaWxs
YW5jZSBVbml0IHN0dWR5PC90aXRsZT48c2Vjb25kYXJ5LXRpdGxlPk1lZC5KLkF1c3QuPC9zZWNv
bmRhcnktdGl0bGU+PC90aXRsZXM+PHBlcmlvZGljYWw+PGZ1bGwtdGl0bGU+TWVkLkouQXVzdC48
L2Z1bGwtdGl0bGU+PC9wZXJpb2RpY2FsPjxwYWdlcz40NjYtNDY4PC9wYWdlcz48dm9sdW1lPjE5
Njwvdm9sdW1lPjxudW1iZXI+NzwvbnVtYmVyPjxyZXByaW50LWVkaXRpb24+Tm90IGluIEZpbGU8
L3JlcHJpbnQtZWRpdGlvbj48a2V5d29yZHM+PGtleXdvcmQ+QWRvbGVzY2VudDwva2V5d29yZD48
a2V5d29yZD5BZnJpY2E8L2tleXdvcmQ+PGtleXdvcmQ+QWxrYWxpbmUgUGhvc3BoYXRhc2U8L2tl
eXdvcmQ+PGtleXdvcmQ+YW5hbG9ncyAmYW1wOyBkZXJpdmF0aXZlczwva2V5d29yZD48a2V5d29y
ZD5BdXN0cmFsaWE8L2tleXdvcmQ+PGtleXdvcmQ+Ymxvb2Q8L2tleXdvcmQ+PGtleXdvcmQ+Q2hp
bGQ8L2tleXdvcmQ+PGtleXdvcmQ+Q2hpbGQsUHJlc2Nob29sPC9rZXl3b3JkPjxrZXl3b3JkPmRl
ZmljaWVuY3k8L2tleXdvcmQ+PGtleXdvcmQ+ZGlhZ25vc2lzPC9rZXl3b3JkPjxrZXl3b3JkPmVw
aWRlbWlvbG9neTwva2V5d29yZD48a2V5d29yZD5ldGhub2xvZ3k8L2tleXdvcmQ+PGtleXdvcmQ+
ZXRpb2xvZ3k8L2tleXdvcmQ+PGtleXdvcmQ+RmVtYWxlPC9rZXl3b3JkPjxrZXl3b3JkPkhlYWx0
aDwva2V5d29yZD48a2V5d29yZD5IdW1hbnM8L2tleXdvcmQ+PGtleXdvcmQ+SW5jaWRlbmNlPC9r
ZXl3b3JkPjxrZXl3b3JkPkluZmFudDwva2V5d29yZD48a2V5d29yZD5NYWxlPC9rZXl3b3JkPjxr
ZXl3b3JkPlJlZnVnZWVzPC9rZXl3b3JkPjxrZXl3b3JkPlJpY2tldHM8L2tleXdvcmQ+PGtleXdv
cmQ+Vml0YW1pbiBEPC9rZXl3b3JkPjxrZXl3b3JkPlZpdGFtaW4gRCBEZWZpY2llbmN5PC9rZXl3
b3JkPjwva2V5d29yZHM+PGRhdGVzPjx5ZWFyPjIwMTI8L3llYXI+PHB1Yi1kYXRlcz48ZGF0ZT40
LzE2LzIwMTI8L2RhdGU+PC9wdWItZGF0ZXM+PC9kYXRlcz48bGFiZWw+MTQ8L2xhYmVsPjx1cmxz
PjxyZWxhdGVkLXVybHM+PHVybD5odHRwOi8vd3d3Lm5jYmkubmxtLm5paC5nb3YvcHVibWVkLzIy
NTA5ODc5PC91cmw+PC9yZWxhdGVkLXVybHM+PC91cmxzPjxlbGVjdHJvbmljLXJlc291cmNlLW51
bT5tdW4xMDY2Ml9mbSBbcGlpXTwvZWxlY3Ryb25pYy1yZXNvdXJjZS1udW0+PC9yZWNvcmQ+PC9D
aXRlPjxDaXRlPjxBdXRob3I+V2FyZDwvQXV0aG9yPjxZZWFyPjIwMDc8L1llYXI+PFJlY051bT4z
MDg8L1JlY051bT48cmVjb3JkPjxyZWMtbnVtYmVyPjMwODwvcmVjLW51bWJlcj48Zm9yZWlnbi1r
ZXlzPjxrZXkgYXBwPSJFTiIgZGItaWQ9ImFlemZhemZyNTV3MmRlZTA5YXV2emVhbnpkMGF4dHQ1
eDI1diIgdGltZXN0YW1wPSIxMzgwNjQ5MjY0Ij4zMDg8L2tleT48L2ZvcmVpZ24ta2V5cz48cmVm
LXR5cGUgbmFtZT0iSm91cm5hbCBBcnRpY2xlIj4xNzwvcmVmLXR5cGU+PGNvbnRyaWJ1dG9ycz48
YXV0aG9ycz48YXV0aG9yPldhcmQsTC5NLjwvYXV0aG9yPjxhdXRob3I+R2Fib3VyeSxJLjwvYXV0
aG9yPjxhdXRob3I+TGFkaGFuaSxNLjwvYXV0aG9yPjxhdXRob3I+WmxvdGtpbixTLjwvYXV0aG9y
PjwvYXV0aG9ycz48L2NvbnRyaWJ1dG9ycz48YXV0aC1hZGRyZXNzPkRlcGFydG1lbnQgb2YgUGVk
aWF0cmljcywgQ2hpbGRyZW4mYXBvcztzIEhvc3BpdGFsIG9mIEVhc3Rlcm4gT250YXJpbywgVW5p
dmVyc2l0eSBvZiBPdHRhd2EsIE90dGF3YSwgT250LiBMd2FyZEBjaGVvLm9uLmNhPC9hdXRoLWFk
ZHJlc3M+PHRpdGxlcz48dGl0bGU+Vml0YW1pbiBELWRlZmljaWVuY3kgcmlja2V0cyBhbW9uZyBj
aGlsZHJlbiBpbiBDYW5hZGE8L3RpdGxlPjxzZWNvbmRhcnktdGl0bGU+Q01BSi48L3NlY29uZGFy
eS10aXRsZT48L3RpdGxlcz48cGVyaW9kaWNhbD48ZnVsbC10aXRsZT5DTUFKLjwvZnVsbC10aXRs
ZT48L3BlcmlvZGljYWw+PHBhZ2VzPjE2MS0xNjY8L3BhZ2VzPjx2b2x1bWU+MTc3PC92b2x1bWU+
PG51bWJlcj4yPC9udW1iZXI+PHJlcHJpbnQtZWRpdGlvbj5Ob3QgaW4gRmlsZTwvcmVwcmludC1l
ZGl0aW9uPjxrZXl3b3Jkcz48a2V5d29yZD5hZG1pbmlzdHJhdGlvbiAmYW1wOyBkb3NhZ2U8L2tl
eXdvcmQ+PGtleXdvcmQ+QWdlIERpc3RyaWJ1dGlvbjwva2V5d29yZD48a2V5d29yZD5CcmVhc3Qg
RmVlZGluZzwva2V5d29yZD48a2V5d29yZD5DYW5hZGE8L2tleXdvcmQ+PGtleXdvcmQ+Q2hpbGQ8
L2tleXdvcmQ+PGtleXdvcmQ+Q2hpbGQsUHJlc2Nob29sPC9rZXl3b3JkPjxrZXl3b3JkPmNvbXBs
aWNhdGlvbnM8L2tleXdvcmQ+PGtleXdvcmQ+Q29uZmlkZW5jZSBJbnRlcnZhbHM8L2tleXdvcmQ+
PGtleXdvcmQ+ZGVmaWNpZW5jeTwva2V5d29yZD48a2V5d29yZD5kaWFnbm9zaXM8L2tleXdvcmQ+
PGtleXdvcmQ+RGlldDwva2V5d29yZD48a2V5d29yZD5kcnVnIHRoZXJhcHk8L2tleXdvcmQ+PGtl
eXdvcmQ+ZXBpZGVtaW9sb2d5PC9rZXl3b3JkPjxrZXl3b3JkPmV0aW9sb2d5PC9rZXl3b3JkPjxr
ZXl3b3JkPkZlbWFsZTwva2V5d29yZD48a2V5d29yZD5IZWFsdGggRWR1Y2F0aW9uPC9rZXl3b3Jk
PjxrZXl3b3JkPkhlYWx0aCBTdXJ2ZXlzPC9rZXl3b3JkPjxrZXl3b3JkPkh1bWFuczwva2V5d29y
ZD48a2V5d29yZD5JbmNpZGVuY2U8L2tleXdvcmQ+PGtleXdvcmQ+SW5mYW50PC9rZXl3b3JkPjxr
ZXl3b3JkPkxhY3RhdGlvbjwva2V5d29yZD48a2V5d29yZD5NYWxlPC9rZXl3b3JkPjxrZXl3b3Jk
Pm1ldGhvZHM8L2tleXdvcmQ+PGtleXdvcmQ+UGVkaWF0cmljczwva2V5d29yZD48a2V5d29yZD5Q
b2lzc29uIERpc3RyaWJ1dGlvbjwva2V5d29yZD48a2V5d29yZD5QcmVnbmFuY3k8L2tleXdvcmQ+
PGtleXdvcmQ+UHJpbWFyeSBQcmV2ZW50aW9uPC9rZXl3b3JkPjxrZXl3b3JkPlF1ZXN0aW9ubmFp
cmVzPC9rZXl3b3JkPjxrZXl3b3JkPlJpY2tldHM8L2tleXdvcmQ+PGtleXdvcmQ+Umlzazwva2V5
d29yZD48a2V5d29yZD5SaXNrIEZhY3RvcnM8L2tleXdvcmQ+PGtleXdvcmQ+U2VpenVyZXM8L2tl
eXdvcmQ+PGtleXdvcmQ+U2V2ZXJpdHkgb2YgSWxsbmVzcyBJbmRleDwva2V5d29yZD48a2V5d29y
ZD5TZXggRGlzdHJpYnV0aW9uPC9rZXl3b3JkPjxrZXl3b3JkPnN0YW5kYXJkczwva2V5d29yZD48
a2V5d29yZD50cmVuZHM8L2tleXdvcmQ+PGtleXdvcmQ+Vml0YW1pbiBEPC9rZXl3b3JkPjxrZXl3
b3JkPlZpdGFtaW4gRCBEZWZpY2llbmN5PC9rZXl3b3JkPjwva2V5d29yZHM+PGRhdGVzPjx5ZWFy
PjIwMDc8L3llYXI+PHB1Yi1kYXRlcz48ZGF0ZT43LzE3LzIwMDc8L2RhdGU+PC9wdWItZGF0ZXM+
PC9kYXRlcz48bGFiZWw+NTY8L2xhYmVsPjx1cmxzPjxyZWxhdGVkLXVybHM+PHVybD5odHRwOi8v
d3d3Lm5jYmkubmxtLm5paC5nb3YvcHVibWVkLzE3NjAwMDM1PC91cmw+PC9yZWxhdGVkLXVybHM+
PC91cmxzPjxlbGVjdHJvbmljLXJlc291cmNlLW51bT5jbWFqLjA2MTM3NyBbcGlpXTsxMC4xNTAz
L2NtYWouMDYxMzc3IFtkb2ldPC9lbGVjdHJvbmljLXJlc291cmNlLW51bT48L3JlY29yZD48L0Np
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YWxsYWdoYW48L0F1dGhvcj48WWVhcj4yMDA2PC9ZZWFy
PjxSZWNOdW0+MTE1PC9SZWNOdW0+PERpc3BsYXlUZXh0PlsyMC0yMl08L0Rpc3BsYXlUZXh0Pjxy
ZWNvcmQ+PHJlYy1udW1iZXI+MTE1PC9yZWMtbnVtYmVyPjxmb3JlaWduLWtleXM+PGtleSBhcHA9
IkVOIiBkYi1pZD0iYWV6ZmF6ZnI1NXcyZGVlMDlhdXZ6ZWFuemQwYXh0dDV4MjV2IiB0aW1lc3Rh
bXA9IjEzODA2NDkyNjIiPjExNTwva2V5PjwvZm9yZWlnbi1rZXlzPjxyZWYtdHlwZSBuYW1lPSJK
b3VybmFsIEFydGljbGUiPjE3PC9yZWYtdHlwZT48Y29udHJpYnV0b3JzPjxhdXRob3JzPjxhdXRo
b3I+Q2FsbGFnaGFuLEEuTC48L2F1dGhvcj48YXV0aG9yPk1veSxSLkouPC9hdXRob3I+PGF1dGhv
cj5Cb290aCxJLlcuPC9hdXRob3I+PGF1dGhvcj5EZWJlbGxlLEcuPC9hdXRob3I+PGF1dGhvcj5T
aGF3LE4uSi48L2F1dGhvcj48L2F1dGhvcnM+PC9jb250cmlidXRvcnM+PGF1dGgtYWRkcmVzcz5C
aXJtaW5naGFtIFNwZWNpYWxpc3QgQ29tbXVuaXR5IEhlYWx0aCBOSFMgVHJ1c3QsIEJpcm1pbmdo
YW0sIFVLPC9hdXRoLWFkZHJlc3M+PHRpdGxlcz48dGl0bGU+SW5jaWRlbmNlIG9mIHN5bXB0b21h
dGljIHZpdGFtaW4gRCBkZWZpY2llbmN5PC90aXRsZT48c2Vjb25kYXJ5LXRpdGxlPkFyY2guRGlz
LkNoaWxkPC9zZWNvbmRhcnktdGl0bGU+PC90aXRsZXM+PHBlcmlvZGljYWw+PGZ1bGwtdGl0bGU+
QXJjaC5EaXMuQ2hpbGQ8L2Z1bGwtdGl0bGU+PC9wZXJpb2RpY2FsPjxwYWdlcz42MDYtNjA3PC9w
YWdlcz48dm9sdW1lPjkxPC92b2x1bWU+PG51bWJlcj43PC9udW1iZXI+PHJlcHJpbnQtZWRpdGlv
bj5Ob3QgaW4gRmlsZTwvcmVwcmludC1lZGl0aW9uPjxrZXl3b3Jkcz48a2V5d29yZD5BZnJpY2E8
L2tleXdvcmQ+PGtleXdvcmQ+QXNpYTwva2V5d29yZD48a2V5d29yZD5CcmVhc3QgRmVlZGluZzwv
a2V5d29yZD48a2V5d29yZD5DaGlsZDwva2V5d29yZD48a2V5d29yZD5DaGlsZCxQcmVzY2hvb2w8
L2tleXdvcmQ+PGtleXdvcmQ+ZGVmaWNpZW5jeTwva2V5d29yZD48a2V5d29yZD5FbmdsYW5kPC9r
ZXl3b3JkPjxrZXl3b3JkPmVwaWRlbWlvbG9neTwva2V5d29yZD48a2V5d29yZD5ldGhub2xvZ3k8
L2tleXdvcmQ+PGtleXdvcmQ+RmVtYWxlPC9rZXl3b3JkPjxrZXl3b3JkPkhlYWx0aDwva2V5d29y
ZD48a2V5d29yZD5IdW1hbnM8L2tleXdvcmQ+PGtleXdvcmQ+SW5jaWRlbmNlPC9rZXl3b3JkPjxr
ZXl3b3JkPkluZmFudDwva2V5d29yZD48a2V5d29yZD5JbmZhbnQsTmV3Ym9ybjwva2V5d29yZD48
a2V5d29yZD5NYWxlPC9rZXl3b3JkPjxrZXl3b3JkPlByb3NwZWN0aXZlIFN0dWRpZXM8L2tleXdv
cmQ+PGtleXdvcmQ+c3RhdGlzdGljcyAmYW1wOyBudW1lcmljYWwgZGF0YTwva2V5d29yZD48a2V5
d29yZD5WaXRhbWluIEQ8L2tleXdvcmQ+PGtleXdvcmQ+Vml0YW1pbiBEIERlZmljaWVuY3k8L2tl
eXdvcmQ+PGtleXdvcmQ+V2VzdCBJbmRpZXM8L2tleXdvcmQ+PC9rZXl3b3Jkcz48ZGF0ZXM+PHll
YXI+MjAwNjwveWVhcj48cHViLWRhdGVzPjxkYXRlPjcvMjAwNjwvZGF0ZT48L3B1Yi1kYXRlcz48
L2RhdGVzPjxsYWJlbD41OTwvbGFiZWw+PHVybHM+PHJlbGF0ZWQtdXJscz48dXJsPmh0dHA6Ly93
d3cubmNiaS5ubG0ubmloLmdvdi9wdWJtZWQvMTY1OTU2NDQ8L3VybD48L3JlbGF0ZWQtdXJscz48
L3VybHM+PGVsZWN0cm9uaWMtcmVzb3VyY2UtbnVtPmFkYy4yMDA2LjA5NTA3NSBbcGlpXTsxMC4x
MTM2L2FkYy4yMDA2LjA5NTA3NSBbZG9pXTwvZWxlY3Ryb25pYy1yZXNvdXJjZS1udW0+PC9yZWNv
cmQ+PC9DaXRlPjxDaXRlPjxBdXRob3I+TXVubnM8L0F1dGhvcj48WWVhcj4yMDEyPC9ZZWFyPjxS
ZWNOdW0+MjQ1PC9SZWNOdW0+PHJlY29yZD48cmVjLW51bWJlcj4yNDU8L3JlYy1udW1iZXI+PGZv
cmVpZ24ta2V5cz48a2V5IGFwcD0iRU4iIGRiLWlkPSJhZXpmYXpmcjU1dzJkZWUwOWF1dnplYW56
ZDBheHR0NXgyNXYiIHRpbWVzdGFtcD0iMTM4MDY0OTI2MyI+MjQ1PC9rZXk+PC9mb3JlaWduLWtl
eXM+PHJlZi10eXBlIG5hbWU9IkpvdXJuYWwgQXJ0aWNsZSI+MTc8L3JlZi10eXBlPjxjb250cmli
dXRvcnM+PGF1dGhvcnM+PGF1dGhvcj5NdW5ucyxDLkYuPC9hdXRob3I+PGF1dGhvcj5TaW1tLFAu
Si48L2F1dGhvcj48YXV0aG9yPlJvZGRhLEMuUC48L2F1dGhvcj48YXV0aG9yPkdhcm5ldHQsUy5Q
LjwvYXV0aG9yPjxhdXRob3I+WmFjaGFyaW4sTS5SLjwvYXV0aG9yPjxhdXRob3I+V2FyZCxMLk0u
PC9hdXRob3I+PGF1dGhvcj5HZWRkZXMsSi48L2F1dGhvcj48YXV0aG9yPkNoZXJpYW4sUy48L2F1
dGhvcj48YXV0aG9yPlp1cnluc2tpLFkuPC9hdXRob3I+PGF1dGhvcj5Db3dlbGwsQy5ULjwvYXV0
aG9yPjwvYXV0aG9ycz48L2NvbnRyaWJ1dG9ycz48YXV0aC1hZGRyZXNzPkluc3RpdHV0ZSBvZiBF
bmRvY3Jpbm9sb2d5IGFuZCBEaWFiZXRlcywgQ2hpbGRyZW4mYXBvcztzIEhvc3BpdGFsIGF0IFdl
c3RtZWFkLCBTeWRuZXksIE5TVy4gY3JhaWdtMkBjaHcuZWR1LmF1PC9hdXRoLWFkZHJlc3M+PHRp
dGxlcz48dGl0bGU+SW5jaWRlbmNlIG9mIHZpdGFtaW4gRCBkZWZpY2llbmN5IHJpY2tldHMgYW1v
bmcgQXVzdHJhbGlhbiBjaGlsZHJlbjogYW4gQXVzdHJhbGlhbiBQYWVkaWF0cmljIFN1cnZlaWxs
YW5jZSBVbml0IHN0dWR5PC90aXRsZT48c2Vjb25kYXJ5LXRpdGxlPk1lZC5KLkF1c3QuPC9zZWNv
bmRhcnktdGl0bGU+PC90aXRsZXM+PHBlcmlvZGljYWw+PGZ1bGwtdGl0bGU+TWVkLkouQXVzdC48
L2Z1bGwtdGl0bGU+PC9wZXJpb2RpY2FsPjxwYWdlcz40NjYtNDY4PC9wYWdlcz48dm9sdW1lPjE5
Njwvdm9sdW1lPjxudW1iZXI+NzwvbnVtYmVyPjxyZXByaW50LWVkaXRpb24+Tm90IGluIEZpbGU8
L3JlcHJpbnQtZWRpdGlvbj48a2V5d29yZHM+PGtleXdvcmQ+QWRvbGVzY2VudDwva2V5d29yZD48
a2V5d29yZD5BZnJpY2E8L2tleXdvcmQ+PGtleXdvcmQ+QWxrYWxpbmUgUGhvc3BoYXRhc2U8L2tl
eXdvcmQ+PGtleXdvcmQ+YW5hbG9ncyAmYW1wOyBkZXJpdmF0aXZlczwva2V5d29yZD48a2V5d29y
ZD5BdXN0cmFsaWE8L2tleXdvcmQ+PGtleXdvcmQ+Ymxvb2Q8L2tleXdvcmQ+PGtleXdvcmQ+Q2hp
bGQ8L2tleXdvcmQ+PGtleXdvcmQ+Q2hpbGQsUHJlc2Nob29sPC9rZXl3b3JkPjxrZXl3b3JkPmRl
ZmljaWVuY3k8L2tleXdvcmQ+PGtleXdvcmQ+ZGlhZ25vc2lzPC9rZXl3b3JkPjxrZXl3b3JkPmVw
aWRlbWlvbG9neTwva2V5d29yZD48a2V5d29yZD5ldGhub2xvZ3k8L2tleXdvcmQ+PGtleXdvcmQ+
ZXRpb2xvZ3k8L2tleXdvcmQ+PGtleXdvcmQ+RmVtYWxlPC9rZXl3b3JkPjxrZXl3b3JkPkhlYWx0
aDwva2V5d29yZD48a2V5d29yZD5IdW1hbnM8L2tleXdvcmQ+PGtleXdvcmQ+SW5jaWRlbmNlPC9r
ZXl3b3JkPjxrZXl3b3JkPkluZmFudDwva2V5d29yZD48a2V5d29yZD5NYWxlPC9rZXl3b3JkPjxr
ZXl3b3JkPlJlZnVnZWVzPC9rZXl3b3JkPjxrZXl3b3JkPlJpY2tldHM8L2tleXdvcmQ+PGtleXdv
cmQ+Vml0YW1pbiBEPC9rZXl3b3JkPjxrZXl3b3JkPlZpdGFtaW4gRCBEZWZpY2llbmN5PC9rZXl3
b3JkPjwva2V5d29yZHM+PGRhdGVzPjx5ZWFyPjIwMTI8L3llYXI+PHB1Yi1kYXRlcz48ZGF0ZT40
LzE2LzIwMTI8L2RhdGU+PC9wdWItZGF0ZXM+PC9kYXRlcz48bGFiZWw+MTQ8L2xhYmVsPjx1cmxz
PjxyZWxhdGVkLXVybHM+PHVybD5odHRwOi8vd3d3Lm5jYmkubmxtLm5paC5nb3YvcHVibWVkLzIy
NTA5ODc5PC91cmw+PC9yZWxhdGVkLXVybHM+PC91cmxzPjxlbGVjdHJvbmljLXJlc291cmNlLW51
bT5tdW4xMDY2Ml9mbSBbcGlpXTwvZWxlY3Ryb25pYy1yZXNvdXJjZS1udW0+PC9yZWNvcmQ+PC9D
aXRlPjxDaXRlPjxBdXRob3I+V2FyZDwvQXV0aG9yPjxZZWFyPjIwMDc8L1llYXI+PFJlY051bT4z
MDg8L1JlY051bT48cmVjb3JkPjxyZWMtbnVtYmVyPjMwODwvcmVjLW51bWJlcj48Zm9yZWlnbi1r
ZXlzPjxrZXkgYXBwPSJFTiIgZGItaWQ9ImFlemZhemZyNTV3MmRlZTA5YXV2emVhbnpkMGF4dHQ1
eDI1diIgdGltZXN0YW1wPSIxMzgwNjQ5MjY0Ij4zMDg8L2tleT48L2ZvcmVpZ24ta2V5cz48cmVm
LXR5cGUgbmFtZT0iSm91cm5hbCBBcnRpY2xlIj4xNzwvcmVmLXR5cGU+PGNvbnRyaWJ1dG9ycz48
YXV0aG9ycz48YXV0aG9yPldhcmQsTC5NLjwvYXV0aG9yPjxhdXRob3I+R2Fib3VyeSxJLjwvYXV0
aG9yPjxhdXRob3I+TGFkaGFuaSxNLjwvYXV0aG9yPjxhdXRob3I+WmxvdGtpbixTLjwvYXV0aG9y
PjwvYXV0aG9ycz48L2NvbnRyaWJ1dG9ycz48YXV0aC1hZGRyZXNzPkRlcGFydG1lbnQgb2YgUGVk
aWF0cmljcywgQ2hpbGRyZW4mYXBvcztzIEhvc3BpdGFsIG9mIEVhc3Rlcm4gT250YXJpbywgVW5p
dmVyc2l0eSBvZiBPdHRhd2EsIE90dGF3YSwgT250LiBMd2FyZEBjaGVvLm9uLmNhPC9hdXRoLWFk
ZHJlc3M+PHRpdGxlcz48dGl0bGU+Vml0YW1pbiBELWRlZmljaWVuY3kgcmlja2V0cyBhbW9uZyBj
aGlsZHJlbiBpbiBDYW5hZGE8L3RpdGxlPjxzZWNvbmRhcnktdGl0bGU+Q01BSi48L3NlY29uZGFy
eS10aXRsZT48L3RpdGxlcz48cGVyaW9kaWNhbD48ZnVsbC10aXRsZT5DTUFKLjwvZnVsbC10aXRs
ZT48L3BlcmlvZGljYWw+PHBhZ2VzPjE2MS0xNjY8L3BhZ2VzPjx2b2x1bWU+MTc3PC92b2x1bWU+
PG51bWJlcj4yPC9udW1iZXI+PHJlcHJpbnQtZWRpdGlvbj5Ob3QgaW4gRmlsZTwvcmVwcmludC1l
ZGl0aW9uPjxrZXl3b3Jkcz48a2V5d29yZD5hZG1pbmlzdHJhdGlvbiAmYW1wOyBkb3NhZ2U8L2tl
eXdvcmQ+PGtleXdvcmQ+QWdlIERpc3RyaWJ1dGlvbjwva2V5d29yZD48a2V5d29yZD5CcmVhc3Qg
RmVlZGluZzwva2V5d29yZD48a2V5d29yZD5DYW5hZGE8L2tleXdvcmQ+PGtleXdvcmQ+Q2hpbGQ8
L2tleXdvcmQ+PGtleXdvcmQ+Q2hpbGQsUHJlc2Nob29sPC9rZXl3b3JkPjxrZXl3b3JkPmNvbXBs
aWNhdGlvbnM8L2tleXdvcmQ+PGtleXdvcmQ+Q29uZmlkZW5jZSBJbnRlcnZhbHM8L2tleXdvcmQ+
PGtleXdvcmQ+ZGVmaWNpZW5jeTwva2V5d29yZD48a2V5d29yZD5kaWFnbm9zaXM8L2tleXdvcmQ+
PGtleXdvcmQ+RGlldDwva2V5d29yZD48a2V5d29yZD5kcnVnIHRoZXJhcHk8L2tleXdvcmQ+PGtl
eXdvcmQ+ZXBpZGVtaW9sb2d5PC9rZXl3b3JkPjxrZXl3b3JkPmV0aW9sb2d5PC9rZXl3b3JkPjxr
ZXl3b3JkPkZlbWFsZTwva2V5d29yZD48a2V5d29yZD5IZWFsdGggRWR1Y2F0aW9uPC9rZXl3b3Jk
PjxrZXl3b3JkPkhlYWx0aCBTdXJ2ZXlzPC9rZXl3b3JkPjxrZXl3b3JkPkh1bWFuczwva2V5d29y
ZD48a2V5d29yZD5JbmNpZGVuY2U8L2tleXdvcmQ+PGtleXdvcmQ+SW5mYW50PC9rZXl3b3JkPjxr
ZXl3b3JkPkxhY3RhdGlvbjwva2V5d29yZD48a2V5d29yZD5NYWxlPC9rZXl3b3JkPjxrZXl3b3Jk
Pm1ldGhvZHM8L2tleXdvcmQ+PGtleXdvcmQ+UGVkaWF0cmljczwva2V5d29yZD48a2V5d29yZD5Q
b2lzc29uIERpc3RyaWJ1dGlvbjwva2V5d29yZD48a2V5d29yZD5QcmVnbmFuY3k8L2tleXdvcmQ+
PGtleXdvcmQ+UHJpbWFyeSBQcmV2ZW50aW9uPC9rZXl3b3JkPjxrZXl3b3JkPlF1ZXN0aW9ubmFp
cmVzPC9rZXl3b3JkPjxrZXl3b3JkPlJpY2tldHM8L2tleXdvcmQ+PGtleXdvcmQ+Umlzazwva2V5
d29yZD48a2V5d29yZD5SaXNrIEZhY3RvcnM8L2tleXdvcmQ+PGtleXdvcmQ+U2VpenVyZXM8L2tl
eXdvcmQ+PGtleXdvcmQ+U2V2ZXJpdHkgb2YgSWxsbmVzcyBJbmRleDwva2V5d29yZD48a2V5d29y
ZD5TZXggRGlzdHJpYnV0aW9uPC9rZXl3b3JkPjxrZXl3b3JkPnN0YW5kYXJkczwva2V5d29yZD48
a2V5d29yZD50cmVuZHM8L2tleXdvcmQ+PGtleXdvcmQ+Vml0YW1pbiBEPC9rZXl3b3JkPjxrZXl3
b3JkPlZpdGFtaW4gRCBEZWZpY2llbmN5PC9rZXl3b3JkPjwva2V5d29yZHM+PGRhdGVzPjx5ZWFy
PjIwMDc8L3llYXI+PHB1Yi1kYXRlcz48ZGF0ZT43LzE3LzIwMDc8L2RhdGU+PC9wdWItZGF0ZXM+
PC9kYXRlcz48bGFiZWw+NTY8L2xhYmVsPjx1cmxzPjxyZWxhdGVkLXVybHM+PHVybD5odHRwOi8v
d3d3Lm5jYmkubmxtLm5paC5nb3YvcHVibWVkLzE3NjAwMDM1PC91cmw+PC9yZWxhdGVkLXVybHM+
PC91cmxzPjxlbGVjdHJvbmljLXJlc291cmNlLW51bT5jbWFqLjA2MTM3NyBbcGlpXTsxMC4xNTAz
L2NtYWouMDYxMzc3IFtkb2ldPC9lbGVjdHJvbmljLXJlc291cmNlLW51bT48L3JlY29yZD48L0Np
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20" w:tooltip="Callaghan, 2006 #115" w:history="1">
        <w:r w:rsidR="00B3117A">
          <w:rPr>
            <w:rFonts w:ascii="Times New Roman" w:hAnsi="Times New Roman"/>
            <w:noProof/>
          </w:rPr>
          <w:t>20-2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but VDD rickets is rare in white Caucasian children and the majority of cases are reported in children of African and Asian ethnicity </w:t>
      </w:r>
      <w:r w:rsidR="008C045D" w:rsidRPr="00752CC0">
        <w:rPr>
          <w:rFonts w:ascii="Times New Roman" w:hAnsi="Times New Roman"/>
        </w:rPr>
        <w:fldChar w:fldCharType="begin">
          <w:fldData xml:space="preserve">PEVuZE5vdGU+PENpdGU+PEF1dGhvcj5BaG1lZDwvQXV0aG9yPjxZZWFyPjIwMTE8L1llYXI+PFJl
Y051bT44OTwvUmVjTnVtPjxEaXNwbGF5VGV4dD5bMyw0LDIwLDIxXTwvRGlzcGxheVRleHQ+PHJl
Y29yZD48cmVjLW51bWJlcj44OTwvcmVjLW51bWJlcj48Zm9yZWlnbi1rZXlzPjxrZXkgYXBwPSJF
TiIgZGItaWQ9ImFlemZhemZyNTV3MmRlZTA5YXV2emVhbnpkMGF4dHQ1eDI1diIgdGltZXN0YW1w
PSIxMzgwNjQ5MjYxIj44OTwva2V5PjwvZm9yZWlnbi1rZXlzPjxyZWYtdHlwZSBuYW1lPSJKb3Vy
bmFsIEFydGljbGUiPjE3PC9yZWYtdHlwZT48Y29udHJpYnV0b3JzPjxhdXRob3JzPjxhdXRob3I+
QWhtZWQsUy5GLjwvYXV0aG9yPjxhdXRob3I+RnJhbmV5LEMuPC9hdXRob3I+PGF1dGhvcj5NY0Rl
dml0dCxILjwvYXV0aG9yPjxhdXRob3I+U29tZXJ2aWxsZSxMLjwvYXV0aG9yPjxhdXRob3I+QnV0
bGVyLFMuPC9hdXRob3I+PGF1dGhvcj5HYWxsb3dheSxQLjwvYXV0aG9yPjxhdXRob3I+UmV5bm9s
ZHMsTC48L2F1dGhvcj48YXV0aG9yPlNoYWlraCxNLkcuPC9hdXRob3I+PGF1dGhvcj5XYWxsYWNl
LEEuTS48L2F1dGhvcj48L2F1dGhvcnM+PC9jb250cmlidXRvcnM+PGF1dGgtYWRkcmVzcz5EZXBh
cnRtZW50IG9mIENoaWxkIEhlYWx0aCwgUm95YWwgSG9zcGl0YWwgZm9yIFNpY2sgQ2hpbGRyZW4s
IFlvcmtoaWxsLCBHbGFzZ293LCBVSy4gcy5mLmFobWVkQGNsaW5tZWQuZ2xhLmFjLnVrPC9hdXRo
LWFkZHJlc3M+PHRpdGxlcz48dGl0bGU+UmVjZW50IHRyZW5kcyBhbmQgY2xpbmljYWwgZmVhdHVy
ZXMgb2YgY2hpbGRob29kIHZpdGFtaW4gRCBkZWZpY2llbmN5IHByZXNlbnRpbmcgdG8gYSBjaGls
ZHJlbiZhcG9zO3MgaG9zcGl0YWwgaW4gR2xhc2dvdzwvdGl0bGU+PHNlY29uZGFyeS10aXRsZT5B
cmNoLkRpcy5DaGlsZDwvc2Vjb25kYXJ5LXRpdGxlPjwvdGl0bGVzPjxwZXJpb2RpY2FsPjxmdWxs
LXRpdGxlPkFyY2guRGlzLkNoaWxkPC9mdWxsLXRpdGxlPjwvcGVyaW9kaWNhbD48cGFnZXM+Njk0
LTY5NjwvcGFnZXM+PHZvbHVtZT45Njwvdm9sdW1lPjxudW1iZXI+NzwvbnVtYmVyPjxyZXByaW50
LWVkaXRpb24+Tm90IGluIEZpbGU8L3JlcHJpbnQtZWRpdGlvbj48a2V5d29yZHM+PGtleXdvcmQ+
QWRvbGVzY2VudDwva2V5d29yZD48a2V5d29yZD5BZ2UgRGlzdHJpYnV0aW9uPC9rZXl3b3JkPjxr
ZXl3b3JkPkNoaWxkPC9rZXl3b3JkPjxrZXl3b3JkPkNoaWxkLFByZXNjaG9vbDwva2V5d29yZD48
a2V5d29yZD5jb21wbGljYXRpb25zPC9rZXl3b3JkPjxrZXl3b3JkPmRlZmljaWVuY3k8L2tleXdv
cmQ+PGtleXdvcmQ+ZXBpZGVtaW9sb2d5PC9rZXl3b3JkPjxrZXl3b3JkPmV0aG5vbG9neTwva2V5
d29yZD48a2V5d29yZD5ldGlvbG9neTwva2V5d29yZD48a2V5d29yZD5GZW1hbGU8L2tleXdvcmQ+
PGtleXdvcmQ+Rm9yZWNhc3Rpbmc8L2tleXdvcmQ+PGtleXdvcmQ+RnJhY3R1cmVzLEJvbmU8L2tl
eXdvcmQ+PGtleXdvcmQ+SGVhbHRoPC9rZXl3b3JkPjxrZXl3b3JkPkhvc3BpdGFscyxQZWRpYXRy
aWM8L2tleXdvcmQ+PGtleXdvcmQ+SHVtYW5zPC9rZXl3b3JkPjxrZXl3b3JkPkluY2lkZW5jZTwv
a2V5d29yZD48a2V5d29yZD5JbmZhbnQ8L2tleXdvcmQ+PGtleXdvcmQ+SW5mYW50LE5ld2Jvcm48
L2tleXdvcmQ+PGtleXdvcmQ+TWFsZTwva2V5d29yZD48a2V5d29yZD5tZXRob2RzPC9rZXl3b3Jk
PjxrZXl3b3JkPnJhZGlvZ3JhcGh5PC9rZXl3b3JkPjxrZXl3b3JkPlJldHJvc3BlY3RpdmUgU3R1
ZGllczwva2V5d29yZD48a2V5d29yZD5SaWNrZXRzPC9rZXl3b3JkPjxrZXl3b3JkPlNjb3RsYW5k
PC9rZXl3b3JkPjxrZXl3b3JkPlZpdGFtaW4gRDwva2V5d29yZD48a2V5d29yZD5WaXRhbWluIEQg
RGVmaWNpZW5jeTwva2V5d29yZD48L2tleXdvcmRzPjxkYXRlcz48eWVhcj4yMDExPC95ZWFyPjxw
dWItZGF0ZXM+PGRhdGU+Ny8yMDExPC9kYXRlPjwvcHViLWRhdGVzPjwvZGF0ZXM+PGxhYmVsPjEz
PC9sYWJlbD48dXJscz48cmVsYXRlZC11cmxzPjx1cmw+aHR0cDovL3d3dy5uY2JpLm5sbS5uaWgu
Z292L3B1Ym1lZC8yMDU4NDg0ODwvdXJsPjwvcmVsYXRlZC11cmxzPjwvdXJscz48ZWxlY3Ryb25p
Yy1yZXNvdXJjZS1udW0+YWRjLjIwMDkuMTczMTk1IFtwaWldOzEwLjExMzYvYWRjLjIwMDkuMTcz
MTk1IFtkb2ldPC9lbGVjdHJvbmljLXJlc291cmNlLW51bT48L3JlY29yZD48L0NpdGU+PENpdGU+
PEF1dGhvcj5Sb2JpbnNvbjwvQXV0aG9yPjxZZWFyPjIwMDY8L1llYXI+PFJlY051bT4yNjQ8L1Jl
Y051bT48cmVjb3JkPjxyZWMtbnVtYmVyPjI2NDwvcmVjLW51bWJlcj48Zm9yZWlnbi1rZXlzPjxr
ZXkgYXBwPSJFTiIgZGItaWQ9ImFlemZhemZyNTV3MmRlZTA5YXV2emVhbnpkMGF4dHQ1eDI1diIg
dGltZXN0YW1wPSIxMzgwNjQ5MjYzIj4yNjQ8L2tleT48L2ZvcmVpZ24ta2V5cz48cmVmLXR5cGUg
bmFtZT0iSm91cm5hbCBBcnRpY2xlIj4xNzwvcmVmLXR5cGU+PGNvbnRyaWJ1dG9ycz48YXV0aG9y
cz48YXV0aG9yPlJvYmluc29uLFAuRC48L2F1dGhvcj48YXV0aG9yPkhvZ2xlcixXLjwvYXV0aG9y
PjxhdXRob3I+Q3JhaWcsTS5FLjwvYXV0aG9yPjxhdXRob3I+VmVyZ2UsQy5GLjwvYXV0aG9yPjxh
dXRob3I+V2Fsa2VyLEouTC48L2F1dGhvcj48YXV0aG9yPlBpcGVyLEEuQy48L2F1dGhvcj48YXV0
aG9yPldvb2RoZWFkLEguSi48L2F1dGhvcj48YXV0aG9yPkNvd2VsbCxDLlQuPC9hdXRob3I+PGF1
dGhvcj5BbWJsZXIsRy5SLjwvYXV0aG9yPjwvYXV0aG9ycz48L2NvbnRyaWJ1dG9ycz48YXV0aC1h
ZGRyZXNzPlRoZSBDaGlsZHJlbiZhcG9zO3MgSG9zcGl0YWwgYXQgV2VzdG1lYWQsIFN5ZG5leSwg
QXVzdHJhbGlhLiBwYXVscjNAY2h3LmVkdS5hdTwvYXV0aC1hZGRyZXNzPjx0aXRsZXM+PHRpdGxl
PlRoZSByZS1lbWVyZ2luZyBidXJkZW4gb2Ygcmlja2V0czogYSBkZWNhZGUgb2YgZXhwZXJpZW5j
ZSBmcm9tIFN5ZG5leTwvdGl0bGU+PHNlY29uZGFyeS10aXRsZT5BcmNoLkRpcy5DaGlsZDwvc2Vj
b25kYXJ5LXRpdGxlPjwvdGl0bGVzPjxwZXJpb2RpY2FsPjxmdWxsLXRpdGxlPkFyY2guRGlzLkNo
aWxkPC9mdWxsLXRpdGxlPjwvcGVyaW9kaWNhbD48cGFnZXM+NTY0LTU2ODwvcGFnZXM+PHZvbHVt
ZT45MTwvdm9sdW1lPjxudW1iZXI+NzwvbnVtYmVyPjxyZXByaW50LWVkaXRpb24+Tm90IGluIEZp
bGU8L3JlcHJpbnQtZWRpdGlvbj48a2V5d29yZHM+PGtleXdvcmQ+QWZyaWNhPC9rZXl3b3JkPjxr
ZXl3b3JkPkFnZWQ8L2tleXdvcmQ+PGtleXdvcmQ+QXVzdHJhbGlhPC9rZXl3b3JkPjxrZXl3b3Jk
PmJsb29kPC9rZXl3b3JkPjxrZXl3b3JkPkNoaWxkLFByZXNjaG9vbDwva2V5d29yZD48a2V5d29y
ZD5Db2hvcnQgU3R1ZGllczwva2V5d29yZD48a2V5d29yZD5kZWZpY2llbmN5PC9rZXl3b3JkPjxr
ZXl3b3JkPmRpYWdub3Npczwva2V5d29yZD48a2V5d29yZD5lcGlkZW1pb2xvZ3k8L2tleXdvcmQ+
PGtleXdvcmQ+RmVtYWxlPC9rZXl3b3JkPjxrZXl3b3JkPkhlYWx0aDwva2V5d29yZD48a2V5d29y
ZD5IdW1hbnM8L2tleXdvcmQ+PGtleXdvcmQ+SHlkcm94eWNob2xlY2FsY2lmZXJvbHM8L2tleXdv
cmQ+PGtleXdvcmQ+SW5jaWRlbmNlPC9rZXl3b3JkPjxrZXl3b3JkPk1hbGU8L2tleXdvcmQ+PGtl
eXdvcmQ+bWV0aG9kczwva2V5d29yZD48a2V5d29yZD5OZXcgU291dGggV2FsZXM8L2tleXdvcmQ+
PGtleXdvcmQ+UGFyYXRoeXJvaWQgSG9ybW9uZTwva2V5d29yZD48a2V5d29yZD5QYXJlbnRzPC9r
ZXl3b3JkPjxrZXl3b3JkPlJldHJvc3BlY3RpdmUgU3R1ZGllczwva2V5d29yZD48a2V5d29yZD5S
aWNrZXRzPC9rZXl3b3JkPjxrZXl3b3JkPlJpc2s8L2tleXdvcmQ+PGtleXdvcmQ+U2VpenVyZXM8
L2tleXdvcmQ+PGtleXdvcmQ+U3VubGlnaHQ8L2tleXdvcmQ+PGtleXdvcmQ+dHJlbmRzPC9rZXl3
b3JkPjxrZXl3b3JkPlZpdGFtaW4gRDwva2V5d29yZD48a2V5d29yZD5WaXRhbWluIEQgRGVmaWNp
ZW5jeTwva2V5d29yZD48L2tleXdvcmRzPjxkYXRlcz48eWVhcj4yMDA2PC95ZWFyPjxwdWItZGF0
ZXM+PGRhdGU+Ny8yMDA2PC9kYXRlPjwvcHViLWRhdGVzPjwvZGF0ZXM+PGxhYmVsPjU3PC9sYWJl
bD48dXJscz48cmVsYXRlZC11cmxzPjx1cmw+aHR0cDovL3d3dy5uY2JpLm5sbS5uaWguZ292L3B1
Ym1lZC8xNTk1NjA0NTwvdXJsPjwvcmVsYXRlZC11cmxzPjwvdXJscz48ZWxlY3Ryb25pYy1yZXNv
dXJjZS1udW0+YWRjLjIwMDQuMDY5NTc1IFtwaWldOzEwLjExMzYvYWRjLjIwMDQuMDY5NTc1IFtk
b2ldPC9lbGVjdHJvbmljLXJlc291cmNlLW51bT48L3JlY29yZD48L0NpdGU+PENpdGU+PEF1dGhv
cj5DYWxsYWdoYW48L0F1dGhvcj48WWVhcj4yMDA2PC9ZZWFyPjxSZWNOdW0+MTE1PC9SZWNOdW0+
PHJlY29yZD48cmVjLW51bWJlcj4xMTU8L3JlYy1udW1iZXI+PGZvcmVpZ24ta2V5cz48a2V5IGFw
cD0iRU4iIGRiLWlkPSJhZXpmYXpmcjU1dzJkZWUwOWF1dnplYW56ZDBheHR0NXgyNXYiIHRpbWVz
dGFtcD0iMTM4MDY0OTI2MiI+MTE1PC9rZXk+PC9mb3JlaWduLWtleXM+PHJlZi10eXBlIG5hbWU9
IkpvdXJuYWwgQXJ0aWNsZSI+MTc8L3JlZi10eXBlPjxjb250cmlidXRvcnM+PGF1dGhvcnM+PGF1
dGhvcj5DYWxsYWdoYW4sQS5MLjwvYXV0aG9yPjxhdXRob3I+TW95LFIuSi48L2F1dGhvcj48YXV0
aG9yPkJvb3RoLEkuVy48L2F1dGhvcj48YXV0aG9yPkRlYmVsbGUsRy48L2F1dGhvcj48YXV0aG9y
PlNoYXcsTi5KLjwvYXV0aG9yPjwvYXV0aG9ycz48L2NvbnRyaWJ1dG9ycz48YXV0aC1hZGRyZXNz
PkJpcm1pbmdoYW0gU3BlY2lhbGlzdCBDb21tdW5pdHkgSGVhbHRoIE5IUyBUcnVzdCwgQmlybWlu
Z2hhbSwgVUs8L2F1dGgtYWRkcmVzcz48dGl0bGVzPjx0aXRsZT5JbmNpZGVuY2Ugb2Ygc3ltcHRv
bWF0aWMgdml0YW1pbiBEIGRlZmljaWVuY3k8L3RpdGxlPjxzZWNvbmRhcnktdGl0bGU+QXJjaC5E
aXMuQ2hpbGQ8L3NlY29uZGFyeS10aXRsZT48L3RpdGxlcz48cGVyaW9kaWNhbD48ZnVsbC10aXRs
ZT5BcmNoLkRpcy5DaGlsZDwvZnVsbC10aXRsZT48L3BlcmlvZGljYWw+PHBhZ2VzPjYwNi02MDc8
L3BhZ2VzPjx2b2x1bWU+OTE8L3ZvbHVtZT48bnVtYmVyPjc8L251bWJlcj48cmVwcmludC1lZGl0
aW9uPk5vdCBpbiBGaWxlPC9yZXByaW50LWVkaXRpb24+PGtleXdvcmRzPjxrZXl3b3JkPkFmcmlj
YTwva2V5d29yZD48a2V5d29yZD5Bc2lhPC9rZXl3b3JkPjxrZXl3b3JkPkJyZWFzdCBGZWVkaW5n
PC9rZXl3b3JkPjxrZXl3b3JkPkNoaWxkPC9rZXl3b3JkPjxrZXl3b3JkPkNoaWxkLFByZXNjaG9v
bDwva2V5d29yZD48a2V5d29yZD5kZWZpY2llbmN5PC9rZXl3b3JkPjxrZXl3b3JkPkVuZ2xhbmQ8
L2tleXdvcmQ+PGtleXdvcmQ+ZXBpZGVtaW9sb2d5PC9rZXl3b3JkPjxrZXl3b3JkPmV0aG5vbG9n
eTwva2V5d29yZD48a2V5d29yZD5GZW1hbGU8L2tleXdvcmQ+PGtleXdvcmQ+SGVhbHRoPC9rZXl3
b3JkPjxrZXl3b3JkPkh1bWFuczwva2V5d29yZD48a2V5d29yZD5JbmNpZGVuY2U8L2tleXdvcmQ+
PGtleXdvcmQ+SW5mYW50PC9rZXl3b3JkPjxrZXl3b3JkPkluZmFudCxOZXdib3JuPC9rZXl3b3Jk
PjxrZXl3b3JkPk1hbGU8L2tleXdvcmQ+PGtleXdvcmQ+UHJvc3BlY3RpdmUgU3R1ZGllczwva2V5
d29yZD48a2V5d29yZD5zdGF0aXN0aWNzICZhbXA7IG51bWVyaWNhbCBkYXRhPC9rZXl3b3JkPjxr
ZXl3b3JkPlZpdGFtaW4gRDwva2V5d29yZD48a2V5d29yZD5WaXRhbWluIEQgRGVmaWNpZW5jeTwv
a2V5d29yZD48a2V5d29yZD5XZXN0IEluZGllczwva2V5d29yZD48L2tleXdvcmRzPjxkYXRlcz48
eWVhcj4yMDA2PC95ZWFyPjxwdWItZGF0ZXM+PGRhdGU+Ny8yMDA2PC9kYXRlPjwvcHViLWRhdGVz
PjwvZGF0ZXM+PGxhYmVsPjU5PC9sYWJlbD48dXJscz48cmVsYXRlZC11cmxzPjx1cmw+aHR0cDov
L3d3dy5uY2JpLm5sbS5uaWguZ292L3B1Ym1lZC8xNjU5NTY0NDwvdXJsPjwvcmVsYXRlZC11cmxz
PjwvdXJscz48ZWxlY3Ryb25pYy1yZXNvdXJjZS1udW0+YWRjLjIwMDYuMDk1MDc1IFtwaWldOzEw
LjExMzYvYWRjLjIwMDYuMDk1MDc1IFtkb2ldPC9lbGVjdHJvbmljLXJlc291cmNlLW51bT48L3Jl
Y29yZD48L0NpdGU+PENpdGU+PEF1dGhvcj5NdW5uczwvQXV0aG9yPjxZZWFyPjIwMTI8L1llYXI+
PFJlY051bT4yNDU8L1JlY051bT48cmVjb3JkPjxyZWMtbnVtYmVyPjI0NTwvcmVjLW51bWJlcj48
Zm9yZWlnbi1rZXlzPjxrZXkgYXBwPSJFTiIgZGItaWQ9ImFlemZhemZyNTV3MmRlZTA5YXV2emVh
bnpkMGF4dHQ1eDI1diIgdGltZXN0YW1wPSIxMzgwNjQ5MjYzIj4yNDU8L2tleT48L2ZvcmVpZ24t
a2V5cz48cmVmLXR5cGUgbmFtZT0iSm91cm5hbCBBcnRpY2xlIj4xNzwvcmVmLXR5cGU+PGNvbnRy
aWJ1dG9ycz48YXV0aG9ycz48YXV0aG9yPk11bm5zLEMuRi48L2F1dGhvcj48YXV0aG9yPlNpbW0s
UC5KLjwvYXV0aG9yPjxhdXRob3I+Um9kZGEsQy5QLjwvYXV0aG9yPjxhdXRob3I+R2FybmV0dCxT
LlAuPC9hdXRob3I+PGF1dGhvcj5aYWNoYXJpbixNLlIuPC9hdXRob3I+PGF1dGhvcj5XYXJkLEwu
TS48L2F1dGhvcj48YXV0aG9yPkdlZGRlcyxKLjwvYXV0aG9yPjxhdXRob3I+Q2hlcmlhbixTLjwv
YXV0aG9yPjxhdXRob3I+WnVyeW5za2ksWS48L2F1dGhvcj48YXV0aG9yPkNvd2VsbCxDLlQuPC9h
dXRob3I+PC9hdXRob3JzPjwvY29udHJpYnV0b3JzPjxhdXRoLWFkZHJlc3M+SW5zdGl0dXRlIG9m
IEVuZG9jcmlub2xvZ3kgYW5kIERpYWJldGVzLCBDaGlsZHJlbiZhcG9zO3MgSG9zcGl0YWwgYXQg
V2VzdG1lYWQsIFN5ZG5leSwgTlNXLiBjcmFpZ20yQGNody5lZHUuYXU8L2F1dGgtYWRkcmVzcz48
dGl0bGVzPjx0aXRsZT5JbmNpZGVuY2Ugb2Ygdml0YW1pbiBEIGRlZmljaWVuY3kgcmlja2V0cyBh
bW9uZyBBdXN0cmFsaWFuIGNoaWxkcmVuOiBhbiBBdXN0cmFsaWFuIFBhZWRpYXRyaWMgU3VydmVp
bGxhbmNlIFVuaXQgc3R1ZHk8L3RpdGxlPjxzZWNvbmRhcnktdGl0bGU+TWVkLkouQXVzdC48L3Nl
Y29uZGFyeS10aXRsZT48L3RpdGxlcz48cGVyaW9kaWNhbD48ZnVsbC10aXRsZT5NZWQuSi5BdXN0
LjwvZnVsbC10aXRsZT48L3BlcmlvZGljYWw+PHBhZ2VzPjQ2Ni00Njg8L3BhZ2VzPjx2b2x1bWU+
MTk2PC92b2x1bWU+PG51bWJlcj43PC9udW1iZXI+PHJlcHJpbnQtZWRpdGlvbj5Ob3QgaW4gRmls
ZTwvcmVwcmludC1lZGl0aW9uPjxrZXl3b3Jkcz48a2V5d29yZD5BZG9sZXNjZW50PC9rZXl3b3Jk
PjxrZXl3b3JkPkFmcmljYTwva2V5d29yZD48a2V5d29yZD5BbGthbGluZSBQaG9zcGhhdGFzZTwv
a2V5d29yZD48a2V5d29yZD5hbmFsb2dzICZhbXA7IGRlcml2YXRpdmVzPC9rZXl3b3JkPjxrZXl3
b3JkPkF1c3RyYWxpYTwva2V5d29yZD48a2V5d29yZD5ibG9vZDwva2V5d29yZD48a2V5d29yZD5D
aGlsZDwva2V5d29yZD48a2V5d29yZD5DaGlsZCxQcmVzY2hvb2w8L2tleXdvcmQ+PGtleXdvcmQ+
ZGVmaWNpZW5jeTwva2V5d29yZD48a2V5d29yZD5kaWFnbm9zaXM8L2tleXdvcmQ+PGtleXdvcmQ+
ZXBpZGVtaW9sb2d5PC9rZXl3b3JkPjxrZXl3b3JkPmV0aG5vbG9neTwva2V5d29yZD48a2V5d29y
ZD5ldGlvbG9neTwva2V5d29yZD48a2V5d29yZD5GZW1hbGU8L2tleXdvcmQ+PGtleXdvcmQ+SGVh
bHRoPC9rZXl3b3JkPjxrZXl3b3JkPkh1bWFuczwva2V5d29yZD48a2V5d29yZD5JbmNpZGVuY2U8
L2tleXdvcmQ+PGtleXdvcmQ+SW5mYW50PC9rZXl3b3JkPjxrZXl3b3JkPk1hbGU8L2tleXdvcmQ+
PGtleXdvcmQ+UmVmdWdlZXM8L2tleXdvcmQ+PGtleXdvcmQ+Umlja2V0czwva2V5d29yZD48a2V5
d29yZD5WaXRhbWluIEQ8L2tleXdvcmQ+PGtleXdvcmQ+Vml0YW1pbiBEIERlZmljaWVuY3k8L2tl
eXdvcmQ+PC9rZXl3b3Jkcz48ZGF0ZXM+PHllYXI+MjAxMjwveWVhcj48cHViLWRhdGVzPjxkYXRl
PjQvMTYvMjAxMjwvZGF0ZT48L3B1Yi1kYXRlcz48L2RhdGVzPjxsYWJlbD4xNDwvbGFiZWw+PHVy
bHM+PHJlbGF0ZWQtdXJscz48dXJsPmh0dHA6Ly93d3cubmNiaS5ubG0ubmloLmdvdi9wdWJtZWQv
MjI1MDk4Nzk8L3VybD48L3JlbGF0ZWQtdXJscz48L3VybHM+PGVsZWN0cm9uaWMtcmVzb3VyY2Ut
bnVtPm11bjEwNjYyX2ZtIFtwaWldPC9lbGVjdHJvbmljLXJlc291cmNlLW51bT48L3JlY29yZD48
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aG1lZDwvQXV0aG9yPjxZZWFyPjIwMTE8L1llYXI+PFJl
Y051bT44OTwvUmVjTnVtPjxEaXNwbGF5VGV4dD5bMyw0LDIwLDIxXTwvRGlzcGxheVRleHQ+PHJl
Y29yZD48cmVjLW51bWJlcj44OTwvcmVjLW51bWJlcj48Zm9yZWlnbi1rZXlzPjxrZXkgYXBwPSJF
TiIgZGItaWQ9ImFlemZhemZyNTV3MmRlZTA5YXV2emVhbnpkMGF4dHQ1eDI1diIgdGltZXN0YW1w
PSIxMzgwNjQ5MjYxIj44OTwva2V5PjwvZm9yZWlnbi1rZXlzPjxyZWYtdHlwZSBuYW1lPSJKb3Vy
bmFsIEFydGljbGUiPjE3PC9yZWYtdHlwZT48Y29udHJpYnV0b3JzPjxhdXRob3JzPjxhdXRob3I+
QWhtZWQsUy5GLjwvYXV0aG9yPjxhdXRob3I+RnJhbmV5LEMuPC9hdXRob3I+PGF1dGhvcj5NY0Rl
dml0dCxILjwvYXV0aG9yPjxhdXRob3I+U29tZXJ2aWxsZSxMLjwvYXV0aG9yPjxhdXRob3I+QnV0
bGVyLFMuPC9hdXRob3I+PGF1dGhvcj5HYWxsb3dheSxQLjwvYXV0aG9yPjxhdXRob3I+UmV5bm9s
ZHMsTC48L2F1dGhvcj48YXV0aG9yPlNoYWlraCxNLkcuPC9hdXRob3I+PGF1dGhvcj5XYWxsYWNl
LEEuTS48L2F1dGhvcj48L2F1dGhvcnM+PC9jb250cmlidXRvcnM+PGF1dGgtYWRkcmVzcz5EZXBh
cnRtZW50IG9mIENoaWxkIEhlYWx0aCwgUm95YWwgSG9zcGl0YWwgZm9yIFNpY2sgQ2hpbGRyZW4s
IFlvcmtoaWxsLCBHbGFzZ293LCBVSy4gcy5mLmFobWVkQGNsaW5tZWQuZ2xhLmFjLnVrPC9hdXRo
LWFkZHJlc3M+PHRpdGxlcz48dGl0bGU+UmVjZW50IHRyZW5kcyBhbmQgY2xpbmljYWwgZmVhdHVy
ZXMgb2YgY2hpbGRob29kIHZpdGFtaW4gRCBkZWZpY2llbmN5IHByZXNlbnRpbmcgdG8gYSBjaGls
ZHJlbiZhcG9zO3MgaG9zcGl0YWwgaW4gR2xhc2dvdzwvdGl0bGU+PHNlY29uZGFyeS10aXRsZT5B
cmNoLkRpcy5DaGlsZDwvc2Vjb25kYXJ5LXRpdGxlPjwvdGl0bGVzPjxwZXJpb2RpY2FsPjxmdWxs
LXRpdGxlPkFyY2guRGlzLkNoaWxkPC9mdWxsLXRpdGxlPjwvcGVyaW9kaWNhbD48cGFnZXM+Njk0
LTY5NjwvcGFnZXM+PHZvbHVtZT45Njwvdm9sdW1lPjxudW1iZXI+NzwvbnVtYmVyPjxyZXByaW50
LWVkaXRpb24+Tm90IGluIEZpbGU8L3JlcHJpbnQtZWRpdGlvbj48a2V5d29yZHM+PGtleXdvcmQ+
QWRvbGVzY2VudDwva2V5d29yZD48a2V5d29yZD5BZ2UgRGlzdHJpYnV0aW9uPC9rZXl3b3JkPjxr
ZXl3b3JkPkNoaWxkPC9rZXl3b3JkPjxrZXl3b3JkPkNoaWxkLFByZXNjaG9vbDwva2V5d29yZD48
a2V5d29yZD5jb21wbGljYXRpb25zPC9rZXl3b3JkPjxrZXl3b3JkPmRlZmljaWVuY3k8L2tleXdv
cmQ+PGtleXdvcmQ+ZXBpZGVtaW9sb2d5PC9rZXl3b3JkPjxrZXl3b3JkPmV0aG5vbG9neTwva2V5
d29yZD48a2V5d29yZD5ldGlvbG9neTwva2V5d29yZD48a2V5d29yZD5GZW1hbGU8L2tleXdvcmQ+
PGtleXdvcmQ+Rm9yZWNhc3Rpbmc8L2tleXdvcmQ+PGtleXdvcmQ+RnJhY3R1cmVzLEJvbmU8L2tl
eXdvcmQ+PGtleXdvcmQ+SGVhbHRoPC9rZXl3b3JkPjxrZXl3b3JkPkhvc3BpdGFscyxQZWRpYXRy
aWM8L2tleXdvcmQ+PGtleXdvcmQ+SHVtYW5zPC9rZXl3b3JkPjxrZXl3b3JkPkluY2lkZW5jZTwv
a2V5d29yZD48a2V5d29yZD5JbmZhbnQ8L2tleXdvcmQ+PGtleXdvcmQ+SW5mYW50LE5ld2Jvcm48
L2tleXdvcmQ+PGtleXdvcmQ+TWFsZTwva2V5d29yZD48a2V5d29yZD5tZXRob2RzPC9rZXl3b3Jk
PjxrZXl3b3JkPnJhZGlvZ3JhcGh5PC9rZXl3b3JkPjxrZXl3b3JkPlJldHJvc3BlY3RpdmUgU3R1
ZGllczwva2V5d29yZD48a2V5d29yZD5SaWNrZXRzPC9rZXl3b3JkPjxrZXl3b3JkPlNjb3RsYW5k
PC9rZXl3b3JkPjxrZXl3b3JkPlZpdGFtaW4gRDwva2V5d29yZD48a2V5d29yZD5WaXRhbWluIEQg
RGVmaWNpZW5jeTwva2V5d29yZD48L2tleXdvcmRzPjxkYXRlcz48eWVhcj4yMDExPC95ZWFyPjxw
dWItZGF0ZXM+PGRhdGU+Ny8yMDExPC9kYXRlPjwvcHViLWRhdGVzPjwvZGF0ZXM+PGxhYmVsPjEz
PC9sYWJlbD48dXJscz48cmVsYXRlZC11cmxzPjx1cmw+aHR0cDovL3d3dy5uY2JpLm5sbS5uaWgu
Z292L3B1Ym1lZC8yMDU4NDg0ODwvdXJsPjwvcmVsYXRlZC11cmxzPjwvdXJscz48ZWxlY3Ryb25p
Yy1yZXNvdXJjZS1udW0+YWRjLjIwMDkuMTczMTk1IFtwaWldOzEwLjExMzYvYWRjLjIwMDkuMTcz
MTk1IFtkb2ldPC9lbGVjdHJvbmljLXJlc291cmNlLW51bT48L3JlY29yZD48L0NpdGU+PENpdGU+
PEF1dGhvcj5Sb2JpbnNvbjwvQXV0aG9yPjxZZWFyPjIwMDY8L1llYXI+PFJlY051bT4yNjQ8L1Jl
Y051bT48cmVjb3JkPjxyZWMtbnVtYmVyPjI2NDwvcmVjLW51bWJlcj48Zm9yZWlnbi1rZXlzPjxr
ZXkgYXBwPSJFTiIgZGItaWQ9ImFlemZhemZyNTV3MmRlZTA5YXV2emVhbnpkMGF4dHQ1eDI1diIg
dGltZXN0YW1wPSIxMzgwNjQ5MjYzIj4yNjQ8L2tleT48L2ZvcmVpZ24ta2V5cz48cmVmLXR5cGUg
bmFtZT0iSm91cm5hbCBBcnRpY2xlIj4xNzwvcmVmLXR5cGU+PGNvbnRyaWJ1dG9ycz48YXV0aG9y
cz48YXV0aG9yPlJvYmluc29uLFAuRC48L2F1dGhvcj48YXV0aG9yPkhvZ2xlcixXLjwvYXV0aG9y
PjxhdXRob3I+Q3JhaWcsTS5FLjwvYXV0aG9yPjxhdXRob3I+VmVyZ2UsQy5GLjwvYXV0aG9yPjxh
dXRob3I+V2Fsa2VyLEouTC48L2F1dGhvcj48YXV0aG9yPlBpcGVyLEEuQy48L2F1dGhvcj48YXV0
aG9yPldvb2RoZWFkLEguSi48L2F1dGhvcj48YXV0aG9yPkNvd2VsbCxDLlQuPC9hdXRob3I+PGF1
dGhvcj5BbWJsZXIsRy5SLjwvYXV0aG9yPjwvYXV0aG9ycz48L2NvbnRyaWJ1dG9ycz48YXV0aC1h
ZGRyZXNzPlRoZSBDaGlsZHJlbiZhcG9zO3MgSG9zcGl0YWwgYXQgV2VzdG1lYWQsIFN5ZG5leSwg
QXVzdHJhbGlhLiBwYXVscjNAY2h3LmVkdS5hdTwvYXV0aC1hZGRyZXNzPjx0aXRsZXM+PHRpdGxl
PlRoZSByZS1lbWVyZ2luZyBidXJkZW4gb2Ygcmlja2V0czogYSBkZWNhZGUgb2YgZXhwZXJpZW5j
ZSBmcm9tIFN5ZG5leTwvdGl0bGU+PHNlY29uZGFyeS10aXRsZT5BcmNoLkRpcy5DaGlsZDwvc2Vj
b25kYXJ5LXRpdGxlPjwvdGl0bGVzPjxwZXJpb2RpY2FsPjxmdWxsLXRpdGxlPkFyY2guRGlzLkNo
aWxkPC9mdWxsLXRpdGxlPjwvcGVyaW9kaWNhbD48cGFnZXM+NTY0LTU2ODwvcGFnZXM+PHZvbHVt
ZT45MTwvdm9sdW1lPjxudW1iZXI+NzwvbnVtYmVyPjxyZXByaW50LWVkaXRpb24+Tm90IGluIEZp
bGU8L3JlcHJpbnQtZWRpdGlvbj48a2V5d29yZHM+PGtleXdvcmQ+QWZyaWNhPC9rZXl3b3JkPjxr
ZXl3b3JkPkFnZWQ8L2tleXdvcmQ+PGtleXdvcmQ+QXVzdHJhbGlhPC9rZXl3b3JkPjxrZXl3b3Jk
PmJsb29kPC9rZXl3b3JkPjxrZXl3b3JkPkNoaWxkLFByZXNjaG9vbDwva2V5d29yZD48a2V5d29y
ZD5Db2hvcnQgU3R1ZGllczwva2V5d29yZD48a2V5d29yZD5kZWZpY2llbmN5PC9rZXl3b3JkPjxr
ZXl3b3JkPmRpYWdub3Npczwva2V5d29yZD48a2V5d29yZD5lcGlkZW1pb2xvZ3k8L2tleXdvcmQ+
PGtleXdvcmQ+RmVtYWxlPC9rZXl3b3JkPjxrZXl3b3JkPkhlYWx0aDwva2V5d29yZD48a2V5d29y
ZD5IdW1hbnM8L2tleXdvcmQ+PGtleXdvcmQ+SHlkcm94eWNob2xlY2FsY2lmZXJvbHM8L2tleXdv
cmQ+PGtleXdvcmQ+SW5jaWRlbmNlPC9rZXl3b3JkPjxrZXl3b3JkPk1hbGU8L2tleXdvcmQ+PGtl
eXdvcmQ+bWV0aG9kczwva2V5d29yZD48a2V5d29yZD5OZXcgU291dGggV2FsZXM8L2tleXdvcmQ+
PGtleXdvcmQ+UGFyYXRoeXJvaWQgSG9ybW9uZTwva2V5d29yZD48a2V5d29yZD5QYXJlbnRzPC9r
ZXl3b3JkPjxrZXl3b3JkPlJldHJvc3BlY3RpdmUgU3R1ZGllczwva2V5d29yZD48a2V5d29yZD5S
aWNrZXRzPC9rZXl3b3JkPjxrZXl3b3JkPlJpc2s8L2tleXdvcmQ+PGtleXdvcmQ+U2VpenVyZXM8
L2tleXdvcmQ+PGtleXdvcmQ+U3VubGlnaHQ8L2tleXdvcmQ+PGtleXdvcmQ+dHJlbmRzPC9rZXl3
b3JkPjxrZXl3b3JkPlZpdGFtaW4gRDwva2V5d29yZD48a2V5d29yZD5WaXRhbWluIEQgRGVmaWNp
ZW5jeTwva2V5d29yZD48L2tleXdvcmRzPjxkYXRlcz48eWVhcj4yMDA2PC95ZWFyPjxwdWItZGF0
ZXM+PGRhdGU+Ny8yMDA2PC9kYXRlPjwvcHViLWRhdGVzPjwvZGF0ZXM+PGxhYmVsPjU3PC9sYWJl
bD48dXJscz48cmVsYXRlZC11cmxzPjx1cmw+aHR0cDovL3d3dy5uY2JpLm5sbS5uaWguZ292L3B1
Ym1lZC8xNTk1NjA0NTwvdXJsPjwvcmVsYXRlZC11cmxzPjwvdXJscz48ZWxlY3Ryb25pYy1yZXNv
dXJjZS1udW0+YWRjLjIwMDQuMDY5NTc1IFtwaWldOzEwLjExMzYvYWRjLjIwMDQuMDY5NTc1IFtk
b2ldPC9lbGVjdHJvbmljLXJlc291cmNlLW51bT48L3JlY29yZD48L0NpdGU+PENpdGU+PEF1dGhv
cj5DYWxsYWdoYW48L0F1dGhvcj48WWVhcj4yMDA2PC9ZZWFyPjxSZWNOdW0+MTE1PC9SZWNOdW0+
PHJlY29yZD48cmVjLW51bWJlcj4xMTU8L3JlYy1udW1iZXI+PGZvcmVpZ24ta2V5cz48a2V5IGFw
cD0iRU4iIGRiLWlkPSJhZXpmYXpmcjU1dzJkZWUwOWF1dnplYW56ZDBheHR0NXgyNXYiIHRpbWVz
dGFtcD0iMTM4MDY0OTI2MiI+MTE1PC9rZXk+PC9mb3JlaWduLWtleXM+PHJlZi10eXBlIG5hbWU9
IkpvdXJuYWwgQXJ0aWNsZSI+MTc8L3JlZi10eXBlPjxjb250cmlidXRvcnM+PGF1dGhvcnM+PGF1
dGhvcj5DYWxsYWdoYW4sQS5MLjwvYXV0aG9yPjxhdXRob3I+TW95LFIuSi48L2F1dGhvcj48YXV0
aG9yPkJvb3RoLEkuVy48L2F1dGhvcj48YXV0aG9yPkRlYmVsbGUsRy48L2F1dGhvcj48YXV0aG9y
PlNoYXcsTi5KLjwvYXV0aG9yPjwvYXV0aG9ycz48L2NvbnRyaWJ1dG9ycz48YXV0aC1hZGRyZXNz
PkJpcm1pbmdoYW0gU3BlY2lhbGlzdCBDb21tdW5pdHkgSGVhbHRoIE5IUyBUcnVzdCwgQmlybWlu
Z2hhbSwgVUs8L2F1dGgtYWRkcmVzcz48dGl0bGVzPjx0aXRsZT5JbmNpZGVuY2Ugb2Ygc3ltcHRv
bWF0aWMgdml0YW1pbiBEIGRlZmljaWVuY3k8L3RpdGxlPjxzZWNvbmRhcnktdGl0bGU+QXJjaC5E
aXMuQ2hpbGQ8L3NlY29uZGFyeS10aXRsZT48L3RpdGxlcz48cGVyaW9kaWNhbD48ZnVsbC10aXRs
ZT5BcmNoLkRpcy5DaGlsZDwvZnVsbC10aXRsZT48L3BlcmlvZGljYWw+PHBhZ2VzPjYwNi02MDc8
L3BhZ2VzPjx2b2x1bWU+OTE8L3ZvbHVtZT48bnVtYmVyPjc8L251bWJlcj48cmVwcmludC1lZGl0
aW9uPk5vdCBpbiBGaWxlPC9yZXByaW50LWVkaXRpb24+PGtleXdvcmRzPjxrZXl3b3JkPkFmcmlj
YTwva2V5d29yZD48a2V5d29yZD5Bc2lhPC9rZXl3b3JkPjxrZXl3b3JkPkJyZWFzdCBGZWVkaW5n
PC9rZXl3b3JkPjxrZXl3b3JkPkNoaWxkPC9rZXl3b3JkPjxrZXl3b3JkPkNoaWxkLFByZXNjaG9v
bDwva2V5d29yZD48a2V5d29yZD5kZWZpY2llbmN5PC9rZXl3b3JkPjxrZXl3b3JkPkVuZ2xhbmQ8
L2tleXdvcmQ+PGtleXdvcmQ+ZXBpZGVtaW9sb2d5PC9rZXl3b3JkPjxrZXl3b3JkPmV0aG5vbG9n
eTwva2V5d29yZD48a2V5d29yZD5GZW1hbGU8L2tleXdvcmQ+PGtleXdvcmQ+SGVhbHRoPC9rZXl3
b3JkPjxrZXl3b3JkPkh1bWFuczwva2V5d29yZD48a2V5d29yZD5JbmNpZGVuY2U8L2tleXdvcmQ+
PGtleXdvcmQ+SW5mYW50PC9rZXl3b3JkPjxrZXl3b3JkPkluZmFudCxOZXdib3JuPC9rZXl3b3Jk
PjxrZXl3b3JkPk1hbGU8L2tleXdvcmQ+PGtleXdvcmQ+UHJvc3BlY3RpdmUgU3R1ZGllczwva2V5
d29yZD48a2V5d29yZD5zdGF0aXN0aWNzICZhbXA7IG51bWVyaWNhbCBkYXRhPC9rZXl3b3JkPjxr
ZXl3b3JkPlZpdGFtaW4gRDwva2V5d29yZD48a2V5d29yZD5WaXRhbWluIEQgRGVmaWNpZW5jeTwv
a2V5d29yZD48a2V5d29yZD5XZXN0IEluZGllczwva2V5d29yZD48L2tleXdvcmRzPjxkYXRlcz48
eWVhcj4yMDA2PC95ZWFyPjxwdWItZGF0ZXM+PGRhdGU+Ny8yMDA2PC9kYXRlPjwvcHViLWRhdGVz
PjwvZGF0ZXM+PGxhYmVsPjU5PC9sYWJlbD48dXJscz48cmVsYXRlZC11cmxzPjx1cmw+aHR0cDov
L3d3dy5uY2JpLm5sbS5uaWguZ292L3B1Ym1lZC8xNjU5NTY0NDwvdXJsPjwvcmVsYXRlZC11cmxz
PjwvdXJscz48ZWxlY3Ryb25pYy1yZXNvdXJjZS1udW0+YWRjLjIwMDYuMDk1MDc1IFtwaWldOzEw
LjExMzYvYWRjLjIwMDYuMDk1MDc1IFtkb2ldPC9lbGVjdHJvbmljLXJlc291cmNlLW51bT48L3Jl
Y29yZD48L0NpdGU+PENpdGU+PEF1dGhvcj5NdW5uczwvQXV0aG9yPjxZZWFyPjIwMTI8L1llYXI+
PFJlY051bT4yNDU8L1JlY051bT48cmVjb3JkPjxyZWMtbnVtYmVyPjI0NTwvcmVjLW51bWJlcj48
Zm9yZWlnbi1rZXlzPjxrZXkgYXBwPSJFTiIgZGItaWQ9ImFlemZhemZyNTV3MmRlZTA5YXV2emVh
bnpkMGF4dHQ1eDI1diIgdGltZXN0YW1wPSIxMzgwNjQ5MjYzIj4yNDU8L2tleT48L2ZvcmVpZ24t
a2V5cz48cmVmLXR5cGUgbmFtZT0iSm91cm5hbCBBcnRpY2xlIj4xNzwvcmVmLXR5cGU+PGNvbnRy
aWJ1dG9ycz48YXV0aG9ycz48YXV0aG9yPk11bm5zLEMuRi48L2F1dGhvcj48YXV0aG9yPlNpbW0s
UC5KLjwvYXV0aG9yPjxhdXRob3I+Um9kZGEsQy5QLjwvYXV0aG9yPjxhdXRob3I+R2FybmV0dCxT
LlAuPC9hdXRob3I+PGF1dGhvcj5aYWNoYXJpbixNLlIuPC9hdXRob3I+PGF1dGhvcj5XYXJkLEwu
TS48L2F1dGhvcj48YXV0aG9yPkdlZGRlcyxKLjwvYXV0aG9yPjxhdXRob3I+Q2hlcmlhbixTLjwv
YXV0aG9yPjxhdXRob3I+WnVyeW5za2ksWS48L2F1dGhvcj48YXV0aG9yPkNvd2VsbCxDLlQuPC9h
dXRob3I+PC9hdXRob3JzPjwvY29udHJpYnV0b3JzPjxhdXRoLWFkZHJlc3M+SW5zdGl0dXRlIG9m
IEVuZG9jcmlub2xvZ3kgYW5kIERpYWJldGVzLCBDaGlsZHJlbiZhcG9zO3MgSG9zcGl0YWwgYXQg
V2VzdG1lYWQsIFN5ZG5leSwgTlNXLiBjcmFpZ20yQGNody5lZHUuYXU8L2F1dGgtYWRkcmVzcz48
dGl0bGVzPjx0aXRsZT5JbmNpZGVuY2Ugb2Ygdml0YW1pbiBEIGRlZmljaWVuY3kgcmlja2V0cyBh
bW9uZyBBdXN0cmFsaWFuIGNoaWxkcmVuOiBhbiBBdXN0cmFsaWFuIFBhZWRpYXRyaWMgU3VydmVp
bGxhbmNlIFVuaXQgc3R1ZHk8L3RpdGxlPjxzZWNvbmRhcnktdGl0bGU+TWVkLkouQXVzdC48L3Nl
Y29uZGFyeS10aXRsZT48L3RpdGxlcz48cGVyaW9kaWNhbD48ZnVsbC10aXRsZT5NZWQuSi5BdXN0
LjwvZnVsbC10aXRsZT48L3BlcmlvZGljYWw+PHBhZ2VzPjQ2Ni00Njg8L3BhZ2VzPjx2b2x1bWU+
MTk2PC92b2x1bWU+PG51bWJlcj43PC9udW1iZXI+PHJlcHJpbnQtZWRpdGlvbj5Ob3QgaW4gRmls
ZTwvcmVwcmludC1lZGl0aW9uPjxrZXl3b3Jkcz48a2V5d29yZD5BZG9sZXNjZW50PC9rZXl3b3Jk
PjxrZXl3b3JkPkFmcmljYTwva2V5d29yZD48a2V5d29yZD5BbGthbGluZSBQaG9zcGhhdGFzZTwv
a2V5d29yZD48a2V5d29yZD5hbmFsb2dzICZhbXA7IGRlcml2YXRpdmVzPC9rZXl3b3JkPjxrZXl3
b3JkPkF1c3RyYWxpYTwva2V5d29yZD48a2V5d29yZD5ibG9vZDwva2V5d29yZD48a2V5d29yZD5D
aGlsZDwva2V5d29yZD48a2V5d29yZD5DaGlsZCxQcmVzY2hvb2w8L2tleXdvcmQ+PGtleXdvcmQ+
ZGVmaWNpZW5jeTwva2V5d29yZD48a2V5d29yZD5kaWFnbm9zaXM8L2tleXdvcmQ+PGtleXdvcmQ+
ZXBpZGVtaW9sb2d5PC9rZXl3b3JkPjxrZXl3b3JkPmV0aG5vbG9neTwva2V5d29yZD48a2V5d29y
ZD5ldGlvbG9neTwva2V5d29yZD48a2V5d29yZD5GZW1hbGU8L2tleXdvcmQ+PGtleXdvcmQ+SGVh
bHRoPC9rZXl3b3JkPjxrZXl3b3JkPkh1bWFuczwva2V5d29yZD48a2V5d29yZD5JbmNpZGVuY2U8
L2tleXdvcmQ+PGtleXdvcmQ+SW5mYW50PC9rZXl3b3JkPjxrZXl3b3JkPk1hbGU8L2tleXdvcmQ+
PGtleXdvcmQ+UmVmdWdlZXM8L2tleXdvcmQ+PGtleXdvcmQ+Umlja2V0czwva2V5d29yZD48a2V5
d29yZD5WaXRhbWluIEQ8L2tleXdvcmQ+PGtleXdvcmQ+Vml0YW1pbiBEIERlZmljaWVuY3k8L2tl
eXdvcmQ+PC9rZXl3b3Jkcz48ZGF0ZXM+PHllYXI+MjAxMjwveWVhcj48cHViLWRhdGVzPjxkYXRl
PjQvMTYvMjAxMjwvZGF0ZT48L3B1Yi1kYXRlcz48L2RhdGVzPjxsYWJlbD4xNDwvbGFiZWw+PHVy
bHM+PHJlbGF0ZWQtdXJscz48dXJsPmh0dHA6Ly93d3cubmNiaS5ubG0ubmloLmdvdi9wdWJtZWQv
MjI1MDk4Nzk8L3VybD48L3JlbGF0ZWQtdXJscz48L3VybHM+PGVsZWN0cm9uaWMtcmVzb3VyY2Ut
bnVtPm11bjEwNjYyX2ZtIFtwaWldPC9lbGVjdHJvbmljLXJlc291cmNlLW51bT48L3JlY29yZD48
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 w:tooltip="Ahmed, 2011 #89" w:history="1">
        <w:r w:rsidR="00B3117A">
          <w:rPr>
            <w:rFonts w:ascii="Times New Roman" w:hAnsi="Times New Roman"/>
            <w:noProof/>
          </w:rPr>
          <w:t>3</w:t>
        </w:r>
      </w:hyperlink>
      <w:r w:rsidR="00B3117A">
        <w:rPr>
          <w:rFonts w:ascii="Times New Roman" w:hAnsi="Times New Roman"/>
          <w:noProof/>
        </w:rPr>
        <w:t>,</w:t>
      </w:r>
      <w:hyperlink w:anchor="_ENREF_4" w:tooltip="Robinson, 2006 #264" w:history="1">
        <w:r w:rsidR="00B3117A">
          <w:rPr>
            <w:rFonts w:ascii="Times New Roman" w:hAnsi="Times New Roman"/>
            <w:noProof/>
          </w:rPr>
          <w:t>4</w:t>
        </w:r>
      </w:hyperlink>
      <w:r w:rsidR="00B3117A">
        <w:rPr>
          <w:rFonts w:ascii="Times New Roman" w:hAnsi="Times New Roman"/>
          <w:noProof/>
        </w:rPr>
        <w:t>,</w:t>
      </w:r>
      <w:hyperlink w:anchor="_ENREF_20" w:tooltip="Callaghan, 2006 #115" w:history="1">
        <w:r w:rsidR="00B3117A">
          <w:rPr>
            <w:rFonts w:ascii="Times New Roman" w:hAnsi="Times New Roman"/>
            <w:noProof/>
          </w:rPr>
          <w:t>20</w:t>
        </w:r>
      </w:hyperlink>
      <w:r w:rsidR="00B3117A">
        <w:rPr>
          <w:rFonts w:ascii="Times New Roman" w:hAnsi="Times New Roman"/>
          <w:noProof/>
        </w:rPr>
        <w:t>,</w:t>
      </w:r>
      <w:hyperlink w:anchor="_ENREF_21" w:tooltip="Munns, 2012 #245" w:history="1">
        <w:r w:rsidR="00B3117A">
          <w:rPr>
            <w:rFonts w:ascii="Times New Roman" w:hAnsi="Times New Roman"/>
            <w:noProof/>
          </w:rPr>
          <w:t>2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 2001 survey of VDD rickets in children aged less than 5 years in the West Midlands, UK, estimated the incidence in Caucasian children to be 0.4 per 100,000 compared with 38 per 100,000 in Asian children and 95 per 100,000 in children of Black-African or Afro-Caribbean ethnicit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allaghan&lt;/Author&gt;&lt;Year&gt;2006&lt;/Year&gt;&lt;RecNum&gt;115&lt;/RecNum&gt;&lt;DisplayText&gt;[20]&lt;/DisplayText&gt;&lt;record&gt;&lt;rec-number&gt;115&lt;/rec-number&gt;&lt;foreign-keys&gt;&lt;key app="EN" db-id="aezfazfr55w2dee09auvzeanzd0axtt5x25v" timestamp="1380649262"&gt;115&lt;/key&gt;&lt;/foreign-keys&gt;&lt;ref-type name="Journal Article"&gt;17&lt;/ref-type&gt;&lt;contributors&gt;&lt;authors&gt;&lt;author&gt;Callaghan,A.L.&lt;/author&gt;&lt;author&gt;Moy,R.J.&lt;/author&gt;&lt;author&gt;Booth,I.W.&lt;/author&gt;&lt;author&gt;Debelle,G.&lt;/author&gt;&lt;author&gt;Shaw,N.J.&lt;/author&gt;&lt;/authors&gt;&lt;/contributors&gt;&lt;auth-address&gt;Birmingham Specialist Community Health NHS Trust, Birmingham, UK&lt;/auth-address&gt;&lt;titles&gt;&lt;title&gt;Incidence of symptomatic vitamin D deficiency&lt;/title&gt;&lt;secondary-title&gt;Arch.Dis.Child&lt;/secondary-title&gt;&lt;/titles&gt;&lt;periodical&gt;&lt;full-title&gt;Arch.Dis.Child&lt;/full-title&gt;&lt;/periodical&gt;&lt;pages&gt;606-607&lt;/pages&gt;&lt;volume&gt;91&lt;/volume&gt;&lt;number&gt;7&lt;/number&gt;&lt;reprint-edition&gt;Not in File&lt;/reprint-edition&gt;&lt;keywords&gt;&lt;keyword&gt;Africa&lt;/keyword&gt;&lt;keyword&gt;Asia&lt;/keyword&gt;&lt;keyword&gt;Breast Feeding&lt;/keyword&gt;&lt;keyword&gt;Child&lt;/keyword&gt;&lt;keyword&gt;Child,Preschool&lt;/keyword&gt;&lt;keyword&gt;deficiency&lt;/keyword&gt;&lt;keyword&gt;England&lt;/keyword&gt;&lt;keyword&gt;epidemiology&lt;/keyword&gt;&lt;keyword&gt;ethnology&lt;/keyword&gt;&lt;keyword&gt;Female&lt;/keyword&gt;&lt;keyword&gt;Health&lt;/keyword&gt;&lt;keyword&gt;Humans&lt;/keyword&gt;&lt;keyword&gt;Incidence&lt;/keyword&gt;&lt;keyword&gt;Infant&lt;/keyword&gt;&lt;keyword&gt;Infant,Newborn&lt;/keyword&gt;&lt;keyword&gt;Male&lt;/keyword&gt;&lt;keyword&gt;Prospective Studies&lt;/keyword&gt;&lt;keyword&gt;statistics &amp;amp; numerical data&lt;/keyword&gt;&lt;keyword&gt;Vitamin D&lt;/keyword&gt;&lt;keyword&gt;Vitamin D Deficiency&lt;/keyword&gt;&lt;keyword&gt;West Indies&lt;/keyword&gt;&lt;/keywords&gt;&lt;dates&gt;&lt;year&gt;2006&lt;/year&gt;&lt;pub-dates&gt;&lt;date&gt;7/2006&lt;/date&gt;&lt;/pub-dates&gt;&lt;/dates&gt;&lt;label&gt;59&lt;/label&gt;&lt;urls&gt;&lt;related-urls&gt;&lt;url&gt;http://www.ncbi.nlm.nih.gov/pubmed/16595644&lt;/url&gt;&lt;/related-urls&gt;&lt;/urls&gt;&lt;electronic-resource-num&gt;adc.2006.095075 [pii];10.1136/adc.2006.095075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0" w:tooltip="Callaghan, 2006 #115" w:history="1">
        <w:r w:rsidR="00B3117A">
          <w:rPr>
            <w:rFonts w:ascii="Times New Roman" w:hAnsi="Times New Roman"/>
            <w:noProof/>
          </w:rPr>
          <w:t>2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Furthermore, in Southern Denmark, the overall incidence of VDD rickets had increased in 1995-2005 compared with 1985-1994, yet the incidence actually decreased in ethnic Danish children </w:t>
      </w:r>
      <w:r w:rsidR="008C045D" w:rsidRPr="00752CC0">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n this study, the incidence of nutritional rickets in immigrant children under 3 years of age who had been born in Denmark was fifty times higher than in ethnic Danish children </w:t>
      </w:r>
      <w:r w:rsidR="008C045D" w:rsidRPr="00752CC0">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w:t>
      </w:r>
    </w:p>
    <w:p w:rsidR="008C045D" w:rsidRDefault="00752CC0">
      <w:pPr>
        <w:spacing w:after="120" w:line="360" w:lineRule="auto"/>
        <w:jc w:val="both"/>
        <w:rPr>
          <w:rFonts w:ascii="Times New Roman" w:hAnsi="Times New Roman"/>
        </w:rPr>
      </w:pPr>
      <w:r w:rsidRPr="00752CC0">
        <w:rPr>
          <w:rFonts w:ascii="Times New Roman" w:hAnsi="Times New Roman"/>
        </w:rPr>
        <w:t>Comparison of the prevalence of VDD across studies, countries and time is limited by the wide variation in the definition of VDD used.  Currently, the suggested threshold for a serum 25(OH</w:t>
      </w:r>
      <w:proofErr w:type="gramStart"/>
      <w:r w:rsidRPr="00752CC0">
        <w:rPr>
          <w:rFonts w:ascii="Times New Roman" w:hAnsi="Times New Roman"/>
        </w:rPr>
        <w:t>)D</w:t>
      </w:r>
      <w:proofErr w:type="gramEnd"/>
      <w:r w:rsidRPr="00752CC0">
        <w:rPr>
          <w:rFonts w:ascii="Times New Roman" w:hAnsi="Times New Roman"/>
        </w:rPr>
        <w:t xml:space="preserve"> which is felt to constitute adequacy varies from 25 to 75nmol/l </w:t>
      </w:r>
      <w:r w:rsidR="008C045D" w:rsidRPr="00752CC0">
        <w:rPr>
          <w:rFonts w:ascii="Times New Roman" w:hAnsi="Times New Roman"/>
        </w:rPr>
        <w:fldChar w:fldCharType="begin">
          <w:fldData xml:space="preserve">PEVuZE5vdGU+PENpdGU+PEF1dGhvcj5Ib2xpY2s8L0F1dGhvcj48WWVhcj4yMDExPC9ZZWFyPjxS
ZWNOdW0+MTkwPC9SZWNOdW0+PERpc3BsYXlUZXh0PlsyMy0yNl08L0Rpc3BsYXlUZXh0PjxyZWNv
cmQ+PHJlYy1udW1iZXI+MTkwPC9yZWMtbnVtYmVyPjxmb3JlaWduLWtleXM+PGtleSBhcHA9IkVO
IiBkYi1pZD0iYWV6ZmF6ZnI1NXcyZGVlMDlhdXZ6ZWFuemQwYXh0dDV4MjV2IiB0aW1lc3RhbXA9
IjEzODA2NDkyNjIiPjE5MDwva2V5PjwvZm9yZWlnbi1rZXlzPjxyZWYtdHlwZSBuYW1lPSJKb3Vy
bmFsIEFydGljbGUiPjE3PC9yZWYtdHlwZT48Y29udHJpYnV0b3JzPjxhdXRob3JzPjxhdXRob3I+
SG9saWNrLE0uRi48L2F1dGhvcj48YXV0aG9yPkJpbmtsZXksTi5DLjwvYXV0aG9yPjxhdXRob3I+
QmlzY2hvZmYtRmVycmFyaSxILkEuPC9hdXRob3I+PGF1dGhvcj5Hb3Jkb24sQy5NLjwvYXV0aG9y
PjxhdXRob3I+SGFubGV5LEQuQS48L2F1dGhvcj48YXV0aG9yPkhlYW5leSxSLlAuPC9hdXRob3I+
PGF1dGhvcj5NdXJhZCxNLkguPC9hdXRob3I+PGF1dGhvcj5XZWF2ZXIsQy5NLjwvYXV0aG9yPjwv
YXV0aG9ycz48L2NvbnRyaWJ1dG9ycz48YXV0aC1hZGRyZXNzPkJvc3RvbiBVbml2ZXJzaXR5IFNj
aG9vbCBvZiBNZWRpY2luZSwgQm9zdG9uLCBNYXNzYWNodXNldHRzIDAyMTE4LCBVU0E8L2F1dGgt
YWRkcmVzcz48dGl0bGVzPjx0aXRsZT5FdmFsdWF0aW9uLCB0cmVhdG1lbnQsIGFuZCBwcmV2ZW50
aW9uIG9mIHZpdGFtaW4gRCBkZWZpY2llbmN5OiBhbiBFbmRvY3JpbmUgU29jaWV0eSBjbGluaWNh
bCBwcmFjdGljZSBndWlkZWxpbmU8L3RpdGxlPjxzZWNvbmRhcnktdGl0bGU+Si5DbGluLkVuZG9j
cmlub2wuTWV0YWI8L3NlY29uZGFyeS10aXRsZT48L3RpdGxlcz48cGVyaW9kaWNhbD48ZnVsbC10
aXRsZT5KLkNsaW4uRW5kb2NyaW5vbC5NZXRhYjwvZnVsbC10aXRsZT48L3BlcmlvZGljYWw+PHBh
Z2VzPjE5MTEtMTkzMDwvcGFnZXM+PHZvbHVtZT45Njwvdm9sdW1lPjxudW1iZXI+NzwvbnVtYmVy
PjxyZXByaW50LWVkaXRpb24+Tm90IGluIEZpbGU8L3JlcHJpbnQtZWRpdGlvbj48a2V5d29yZHM+
PGtleXdvcmQ+Ymxvb2Q8L2tleXdvcmQ+PGtleXdvcmQ+ZGVmaWNpZW5jeTwva2V5d29yZD48a2V5
d29yZD5kaWFnbm9zaXM8L2tleXdvcmQ+PGtleXdvcmQ+RXZpZGVuY2UtQmFzZWQgTWVkaWNpbmU8
L2tleXdvcmQ+PGtleXdvcmQ+SHVtYW5zPC9rZXl3b3JkPjxrZXl3b3JkPlBhdGllbnRzPC9rZXl3
b3JkPjxrZXl3b3JkPnByZXZlbnRpb24gJmFtcDsgY29udHJvbDwva2V5d29yZD48a2V5d29yZD5S
aXNrPC9rZXl3b3JkPjxrZXl3b3JkPlJpc2sgRmFjdG9yczwva2V5d29yZD48a2V5d29yZD50aGVy
YXB5PC9rZXl3b3JkPjxrZXl3b3JkPlZpdGFtaW4gRDwva2V5d29yZD48a2V5d29yZD5WaXRhbWlu
IEQgRGVmaWNpZW5jeTwva2V5d29yZD48L2tleXdvcmRzPjxkYXRlcz48eWVhcj4yMDExPC95ZWFy
PjxwdWItZGF0ZXM+PGRhdGU+Ny8yMDExPC9kYXRlPjwvcHViLWRhdGVzPjwvZGF0ZXM+PGxhYmVs
PjkyPC9sYWJlbD48dXJscz48cmVsYXRlZC11cmxzPjx1cmw+aHR0cDovL3d3dy5uY2JpLm5sbS5u
aWguZ292L3B1Ym1lZC8yMTY0NjM2ODwvdXJsPjwvcmVsYXRlZC11cmxzPjwvdXJscz48ZWxlY3Ry
b25pYy1yZXNvdXJjZS1udW0+amMuMjAxMS0wMzg1IFtwaWldOzEwLjEyMTAvamMuMjAxMS0wMzg1
IFtkb2ldPC9lbGVjdHJvbmljLXJlc291cmNlLW51bT48L3JlY29yZD48L0NpdGU+PENpdGU+PEF1
dGhvcj5EYXdzb24tSHVnaGVzPC9BdXRob3I+PFllYXI+MjAxMDwvWWVhcj48UmVjTnVtPjE0Mjwv
UmVjTnVtPjxyZWNvcmQ+PHJlYy1udW1iZXI+MTQyPC9yZWMtbnVtYmVyPjxmb3JlaWduLWtleXM+
PGtleSBhcHA9IkVOIiBkYi1pZD0iYWV6ZmF6ZnI1NXcyZGVlMDlhdXZ6ZWFuemQwYXh0dDV4MjV2
IiB0aW1lc3RhbXA9IjEzODA2NDkyNjIiPjE0Mjwva2V5PjwvZm9yZWlnbi1rZXlzPjxyZWYtdHlw
ZSBuYW1lPSJKb3VybmFsIEFydGljbGUiPjE3PC9yZWYtdHlwZT48Y29udHJpYnV0b3JzPjxhdXRo
b3JzPjxhdXRob3I+RGF3c29uLUh1Z2hlcyxCLjwvYXV0aG9yPjxhdXRob3I+TWl0aGFsLEEuPC9h
dXRob3I+PGF1dGhvcj5Cb25qb3VyLEouUC48L2F1dGhvcj48YXV0aG9yPkJvb25lbixTLjwvYXV0
aG9yPjxhdXRob3I+QnVyY2toYXJkdCxQLjwvYXV0aG9yPjxhdXRob3I+RnVsZWloYW4sRy5FLjwv
YXV0aG9yPjxhdXRob3I+Sm9zc2UsUi5HLjwvYXV0aG9yPjxhdXRob3I+TGlwcyxQLjwvYXV0aG9y
PjxhdXRob3I+TW9yYWxlcy1Ub3JyZXMsSi48L2F1dGhvcj48YXV0aG9yPllvc2hpbXVyYSxOLjwv
YXV0aG9yPjwvYXV0aG9ycz48L2NvbnRyaWJ1dG9ycz48YXV0aC1hZGRyZXNzPkplYW4gTWF5ZXIg
VVNEQSBIdW1hbiBOdXRyaXRpb24gUmVzZWFyY2ggQ2VudGVyIG9uIEFnaW5nLCBUdWZ0cyBVbml2
ZXJzaXR5LCA3MTEgV2FzaGluZ3RvbiBTdHJlZXQsIEJvc3RvbiwgTUEgMDIxMTEsIFVTQS4gYmVz
cy5kYXdzb24taHVnaGVzQHR1ZnRzLmVkdTwvYXV0aC1hZGRyZXNzPjx0aXRsZXM+PHRpdGxlPklP
RiBwb3NpdGlvbiBzdGF0ZW1lbnQ6IHZpdGFtaW4gRCByZWNvbW1lbmRhdGlvbnMgZm9yIG9sZGVy
IGFkdWx0czwvdGl0bGU+PHNlY29uZGFyeS10aXRsZT5Pc3Rlb3Bvcm9zLkludC48L3NlY29uZGFy
eS10aXRsZT48L3RpdGxlcz48cGVyaW9kaWNhbD48ZnVsbC10aXRsZT5Pc3Rlb3Bvcm9zLkludC48
L2Z1bGwtdGl0bGU+PC9wZXJpb2RpY2FsPjxwYWdlcz4xMTUxLTExNTQ8L3BhZ2VzPjx2b2x1bWU+
MjE8L3ZvbHVtZT48bnVtYmVyPjc8L251bWJlcj48cmVwcmludC1lZGl0aW9uPk5vdCBpbiBGaWxl
PC9yZXByaW50LWVkaXRpb24+PGtleXdvcmRzPjxrZXl3b3JkPkFjY2lkZW50YWwgRmFsbHM8L2tl
eXdvcmQ+PGtleXdvcmQ+YWRtaW5pc3RyYXRpb24gJmFtcDsgZG9zYWdlPC9rZXl3b3JkPjxrZXl3
b3JkPkFkbWluaXN0cmF0aW9uLE9yYWw8L2tleXdvcmQ+PGtleXdvcmQ+QWR1bHQ8L2tleXdvcmQ+
PGtleXdvcmQ+QWdlZDwva2V5d29yZD48a2V5d29yZD5BZ2luZzwva2V5d29yZD48a2V5d29yZD5h
bmFsb2dzICZhbXA7IGRlcml2YXRpdmVzPC9rZXl3b3JkPjxrZXl3b3JkPmJsb29kPC9rZXl3b3Jk
PjxrZXl3b3JkPmNvbXBsaWNhdGlvbnM8L2tleXdvcmQ+PGtleXdvcmQ+ZGlhZ25vc2lzPC9rZXl3
b3JkPjxrZXl3b3JkPkRydWcgQWRtaW5pc3RyYXRpb24gU2NoZWR1bGU8L2tleXdvcmQ+PGtleXdv
cmQ+ZHJ1ZyB0aGVyYXB5PC9rZXl3b3JkPjxrZXl3b3JkPmV0aW9sb2d5PC9rZXl3b3JkPjxrZXl3
b3JkPkV2aWRlbmNlLUJhc2VkIE1lZGljaW5lPC9rZXl3b3JkPjxrZXl3b3JkPkZlbWFsZTwva2V5
d29yZD48a2V5d29yZD5GcmFjdHVyZXMsQm9uZTwva2V5d29yZD48a2V5d29yZD5IdW1hbnM8L2tl
eXdvcmQ+PGtleXdvcmQ+TWFsZTwva2V5d29yZD48a2V5d29yZD5OdXRyaXRpb25hbCBSZXF1aXJl
bWVudHM8L2tleXdvcmQ+PGtleXdvcmQ+T3N0ZW9wb3Jvc2lzPC9rZXl3b3JkPjxrZXl3b3JkPnBy
ZXZlbnRpb24gJmFtcDsgY29udHJvbDwva2V5d29yZD48a2V5d29yZD50aGVyYXBldXRpYyB1c2U8
L2tleXdvcmQ+PGtleXdvcmQ+Vml0YW1pbiBEPC9rZXl3b3JkPjxrZXl3b3JkPlZpdGFtaW4gRCBE
ZWZpY2llbmN5PC9rZXl3b3JkPjxrZXl3b3JkPldhc2hpbmd0b248L2tleXdvcmQ+PC9rZXl3b3Jk
cz48ZGF0ZXM+PHllYXI+MjAxMDwveWVhcj48cHViLWRhdGVzPjxkYXRlPjcvMjAxMDwvZGF0ZT48
L3B1Yi1kYXRlcz48L2RhdGVzPjxsYWJlbD45MzwvbGFiZWw+PHVybHM+PHJlbGF0ZWQtdXJscz48
dXJsPmh0dHA6Ly93d3cubmNiaS5ubG0ubmloLmdvdi9wdWJtZWQvMjA0MjIxNTQ8L3VybD48L3Jl
bGF0ZWQtdXJscz48L3VybHM+PGVsZWN0cm9uaWMtcmVzb3VyY2UtbnVtPjEwLjEwMDcvczAwMTk4
LTAxMC0xMjg1LTMgW2RvaV08L2VsZWN0cm9uaWMtcmVzb3VyY2UtbnVtPjwvcmVjb3JkPjwvQ2l0
ZT48Q2l0ZT48QXV0aG9yPkFydW5kZWw8L0F1dGhvcj48WWVhcj4yMDEyPC9ZZWFyPjxSZWNOdW0+
OTc8L1JlY051bT48cmVjb3JkPjxyZWMtbnVtYmVyPjk3PC9yZWMtbnVtYmVyPjxmb3JlaWduLWtl
eXM+PGtleSBhcHA9IkVOIiBkYi1pZD0iYWV6ZmF6ZnI1NXcyZGVlMDlhdXZ6ZWFuemQwYXh0dDV4
MjV2IiB0aW1lc3RhbXA9IjEzODA2NDkyNjEiPjk3PC9rZXk+PC9mb3JlaWduLWtleXM+PHJlZi10
eXBlIG5hbWU9IkpvdXJuYWwgQXJ0aWNsZSI+MTc8L3JlZi10eXBlPjxjb250cmlidXRvcnM+PGF1
dGhvcnM+PGF1dGhvcj5BcnVuZGVsLFAuPC9hdXRob3I+PGF1dGhvcj5BaG1lZCxTLkYuPC9hdXRo
b3I+PGF1dGhvcj5BbGxncm92ZSxKLjwvYXV0aG9yPjxhdXRob3I+QmlzaG9wLE4uSi48L2F1dGhv
cj48YXV0aG9yPkJ1cnJlbixDLlAuPC9hdXRob3I+PGF1dGhvcj5KYWNvYnMsQi48L2F1dGhvcj48
YXV0aG9yPk11Z2hhbCxNLlouPC9hdXRob3I+PGF1dGhvcj5PZmZpYWgsQS5DLjwvYXV0aG9yPjxh
dXRob3I+U2hhdyxOLkouPC9hdXRob3I+PC9hdXRob3JzPjwvY29udHJpYnV0b3JzPjx0aXRsZXM+
PHRpdGxlPkJyaXRpc2ggUGFlZGlhdHJpYyBhbmQgQWRvbGVzY2VudCBCb25lIEdyb3VwJmFwb3M7
cyBwb3NpdGlvbiBzdGF0ZW1lbnQgb24gdml0YW1pbiBEIGRlZmljaWVuY3k8L3RpdGxlPjxzZWNv
bmRhcnktdGl0bGU+Qk1KPC9zZWNvbmRhcnktdGl0bGU+PC90aXRsZXM+PHBlcmlvZGljYWw+PGZ1
bGwtdGl0bGU+Qk1KPC9mdWxsLXRpdGxlPjxhYmJyLTE+Qm1qPC9hYmJyLTE+PC9wZXJpb2RpY2Fs
PjxwYWdlcz5lODE4MjwvcGFnZXM+PHZvbHVtZT4zNDU8L3ZvbHVtZT48cmVwcmludC1lZGl0aW9u
Pk5vdCBpbiBGaWxlPC9yZXByaW50LWVkaXRpb24+PGtleXdvcmRzPjxrZXl3b3JkPkFkb2xlc2Nl
bnQ8L2tleXdvcmQ+PGtleXdvcmQ+YW5hbG9ncyAmYW1wOyBkZXJpdmF0aXZlczwva2V5d29yZD48
a2V5d29yZD5CaW9sb2dpY2FsIE1hcmtlcnM8L2tleXdvcmQ+PGtleXdvcmQ+Ymxvb2Q8L2tleXdv
cmQ+PGtleXdvcmQ+Q2hpbGQ8L2tleXdvcmQ+PGtleXdvcmQ+Q2hpbGQsUHJlc2Nob29sPC9rZXl3
b3JkPjxrZXl3b3JkPmRlZmljaWVuY3k8L2tleXdvcmQ+PGtleXdvcmQ+ZGlhZ25vc2lzPC9rZXl3
b3JkPjxrZXl3b3JkPkRpZXRhcnkgU3VwcGxlbWVudHM8L2tleXdvcmQ+PGtleXdvcmQ+ZHJ1ZyB0
aGVyYXB5PC9rZXl3b3JkPjxrZXl3b3JkPkh1bWFuczwva2V5d29yZD48a2V5d29yZD5JbmZhbnQ8
L2tleXdvcmQ+PGtleXdvcmQ+SW5mYW50LE5ld2Jvcm48L2tleXdvcmQ+PGtleXdvcmQ+dGhlcmFw
ZXV0aWMgdXNlPC9rZXl3b3JkPjxrZXl3b3JkPlZpdGFtaW4gRDwva2V5d29yZD48a2V5d29yZD5W
aXRhbWluIEQgRGVmaWNpZW5jeTwva2V5d29yZD48a2V5d29yZD5WaXRhbWluczwva2V5d29yZD48
L2tleXdvcmRzPjxkYXRlcz48eWVhcj4yMDEyPC95ZWFyPjxwdWItZGF0ZXM+PGRhdGU+MjAxMjwv
ZGF0ZT48L3B1Yi1kYXRlcz48L2RhdGVzPjxsYWJlbD45NDwvbGFiZWw+PHVybHM+PHJlbGF0ZWQt
dXJscz48dXJsPmh0dHA6Ly93d3cubmNiaS5ubG0ubmloLmdvdi9wdWJtZWQvMjMyMDgyNjE8L3Vy
bD48L3JlbGF0ZWQtdXJscz48L3VybHM+PC9yZWNvcmQ+PC9DaXRlPjxDaXRlPjxBdXRob3I+U29j
aWV0eTwvQXV0aG9yPjxZZWFyPjIwMDc8L1llYXI+PFJlY051bT4yODY8L1JlY051bT48cmVjb3Jk
PjxyZWMtbnVtYmVyPjI4NjwvcmVjLW51bWJlcj48Zm9yZWlnbi1rZXlzPjxrZXkgYXBwPSJFTiIg
ZGItaWQ9ImFlemZhemZyNTV3MmRlZTA5YXV2emVhbnpkMGF4dHQ1eDI1diIgdGltZXN0YW1wPSIx
MzgwNjQ5MjYzIj4yODY8L2tleT48L2ZvcmVpZ24ta2V5cz48cmVmLXR5cGUgbmFtZT0iSm91cm5h
bCBBcnRpY2xlIj4xNzwvcmVmLXR5cGU+PGNvbnRyaWJ1dG9ycz48YXV0aG9ycz48YXV0aG9yPkNh
bmFkaWFuIFBhZWRpYXRyaWMgU29jaWV0eSwsPC9hdXRob3I+PC9hdXRob3JzPjwvY29udHJpYnV0
b3JzPjx0aXRsZXM+PHRpdGxlPlZpdGFtaW4gRCBzdXBwbGVtZW50YXRpb246IFJlY29tbWVuZGF0
aW9ucyBmb3IgQ2FuYWRpYW4gbW90aGVycyBhbmQgaW5mYW50czwvdGl0bGU+PHNlY29uZGFyeS10
aXRsZT5QYWVkaWF0ci5DaGlsZCBIZWFsdGg8L3NlY29uZGFyeS10aXRsZT48L3RpdGxlcz48cGVy
aW9kaWNhbD48ZnVsbC10aXRsZT5QYWVkaWF0ci5DaGlsZCBIZWFsdGg8L2Z1bGwtdGl0bGU+PC9w
ZXJpb2RpY2FsPjxwYWdlcz41ODMtNTk4PC9wYWdlcz48dm9sdW1lPjEyPC92b2x1bWU+PG51bWJl
cj43PC9udW1iZXI+PHJlcHJpbnQtZWRpdGlvbj5Ob3QgaW4gRmlsZTwvcmVwcmludC1lZGl0aW9u
PjxrZXl3b3Jkcz48a2V5d29yZD5JbmZhbnQ8L2tleXdvcmQ+PGtleXdvcmQ+Vml0YW1pbiBEPC9r
ZXl3b3JkPjwva2V5d29yZHM+PGRhdGVzPjx5ZWFyPjIwMDc8L3llYXI+PHB1Yi1kYXRlcz48ZGF0
ZT45LzIwMDc8L2RhdGU+PC9wdWItZGF0ZXM+PC9kYXRlcz48bGFiZWw+MTAzPC9sYWJlbD48dXJs
cz48cmVsYXRlZC11cmxzPjx1cmw+aHR0cDovL3d3dy5uY2JpLm5sbS5uaWguZ292L3B1Ym1lZC8x
OTAzMDQzMjwvdXJsPjwvcmVsYXRlZC11cmxzPjwvdXJscz48L3JlY29yZD48L0NpdGU+PC9FbmRO
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Ib2xpY2s8L0F1dGhvcj48WWVhcj4yMDExPC9ZZWFyPjxS
ZWNOdW0+MTkwPC9SZWNOdW0+PERpc3BsYXlUZXh0PlsyMy0yNl08L0Rpc3BsYXlUZXh0PjxyZWNv
cmQ+PHJlYy1udW1iZXI+MTkwPC9yZWMtbnVtYmVyPjxmb3JlaWduLWtleXM+PGtleSBhcHA9IkVO
IiBkYi1pZD0iYWV6ZmF6ZnI1NXcyZGVlMDlhdXZ6ZWFuemQwYXh0dDV4MjV2IiB0aW1lc3RhbXA9
IjEzODA2NDkyNjIiPjE5MDwva2V5PjwvZm9yZWlnbi1rZXlzPjxyZWYtdHlwZSBuYW1lPSJKb3Vy
bmFsIEFydGljbGUiPjE3PC9yZWYtdHlwZT48Y29udHJpYnV0b3JzPjxhdXRob3JzPjxhdXRob3I+
SG9saWNrLE0uRi48L2F1dGhvcj48YXV0aG9yPkJpbmtsZXksTi5DLjwvYXV0aG9yPjxhdXRob3I+
QmlzY2hvZmYtRmVycmFyaSxILkEuPC9hdXRob3I+PGF1dGhvcj5Hb3Jkb24sQy5NLjwvYXV0aG9y
PjxhdXRob3I+SGFubGV5LEQuQS48L2F1dGhvcj48YXV0aG9yPkhlYW5leSxSLlAuPC9hdXRob3I+
PGF1dGhvcj5NdXJhZCxNLkguPC9hdXRob3I+PGF1dGhvcj5XZWF2ZXIsQy5NLjwvYXV0aG9yPjwv
YXV0aG9ycz48L2NvbnRyaWJ1dG9ycz48YXV0aC1hZGRyZXNzPkJvc3RvbiBVbml2ZXJzaXR5IFNj
aG9vbCBvZiBNZWRpY2luZSwgQm9zdG9uLCBNYXNzYWNodXNldHRzIDAyMTE4LCBVU0E8L2F1dGgt
YWRkcmVzcz48dGl0bGVzPjx0aXRsZT5FdmFsdWF0aW9uLCB0cmVhdG1lbnQsIGFuZCBwcmV2ZW50
aW9uIG9mIHZpdGFtaW4gRCBkZWZpY2llbmN5OiBhbiBFbmRvY3JpbmUgU29jaWV0eSBjbGluaWNh
bCBwcmFjdGljZSBndWlkZWxpbmU8L3RpdGxlPjxzZWNvbmRhcnktdGl0bGU+Si5DbGluLkVuZG9j
cmlub2wuTWV0YWI8L3NlY29uZGFyeS10aXRsZT48L3RpdGxlcz48cGVyaW9kaWNhbD48ZnVsbC10
aXRsZT5KLkNsaW4uRW5kb2NyaW5vbC5NZXRhYjwvZnVsbC10aXRsZT48L3BlcmlvZGljYWw+PHBh
Z2VzPjE5MTEtMTkzMDwvcGFnZXM+PHZvbHVtZT45Njwvdm9sdW1lPjxudW1iZXI+NzwvbnVtYmVy
PjxyZXByaW50LWVkaXRpb24+Tm90IGluIEZpbGU8L3JlcHJpbnQtZWRpdGlvbj48a2V5d29yZHM+
PGtleXdvcmQ+Ymxvb2Q8L2tleXdvcmQ+PGtleXdvcmQ+ZGVmaWNpZW5jeTwva2V5d29yZD48a2V5
d29yZD5kaWFnbm9zaXM8L2tleXdvcmQ+PGtleXdvcmQ+RXZpZGVuY2UtQmFzZWQgTWVkaWNpbmU8
L2tleXdvcmQ+PGtleXdvcmQ+SHVtYW5zPC9rZXl3b3JkPjxrZXl3b3JkPlBhdGllbnRzPC9rZXl3
b3JkPjxrZXl3b3JkPnByZXZlbnRpb24gJmFtcDsgY29udHJvbDwva2V5d29yZD48a2V5d29yZD5S
aXNrPC9rZXl3b3JkPjxrZXl3b3JkPlJpc2sgRmFjdG9yczwva2V5d29yZD48a2V5d29yZD50aGVy
YXB5PC9rZXl3b3JkPjxrZXl3b3JkPlZpdGFtaW4gRDwva2V5d29yZD48a2V5d29yZD5WaXRhbWlu
IEQgRGVmaWNpZW5jeTwva2V5d29yZD48L2tleXdvcmRzPjxkYXRlcz48eWVhcj4yMDExPC95ZWFy
PjxwdWItZGF0ZXM+PGRhdGU+Ny8yMDExPC9kYXRlPjwvcHViLWRhdGVzPjwvZGF0ZXM+PGxhYmVs
PjkyPC9sYWJlbD48dXJscz48cmVsYXRlZC11cmxzPjx1cmw+aHR0cDovL3d3dy5uY2JpLm5sbS5u
aWguZ292L3B1Ym1lZC8yMTY0NjM2ODwvdXJsPjwvcmVsYXRlZC11cmxzPjwvdXJscz48ZWxlY3Ry
b25pYy1yZXNvdXJjZS1udW0+amMuMjAxMS0wMzg1IFtwaWldOzEwLjEyMTAvamMuMjAxMS0wMzg1
IFtkb2ldPC9lbGVjdHJvbmljLXJlc291cmNlLW51bT48L3JlY29yZD48L0NpdGU+PENpdGU+PEF1
dGhvcj5EYXdzb24tSHVnaGVzPC9BdXRob3I+PFllYXI+MjAxMDwvWWVhcj48UmVjTnVtPjE0Mjwv
UmVjTnVtPjxyZWNvcmQ+PHJlYy1udW1iZXI+MTQyPC9yZWMtbnVtYmVyPjxmb3JlaWduLWtleXM+
PGtleSBhcHA9IkVOIiBkYi1pZD0iYWV6ZmF6ZnI1NXcyZGVlMDlhdXZ6ZWFuemQwYXh0dDV4MjV2
IiB0aW1lc3RhbXA9IjEzODA2NDkyNjIiPjE0Mjwva2V5PjwvZm9yZWlnbi1rZXlzPjxyZWYtdHlw
ZSBuYW1lPSJKb3VybmFsIEFydGljbGUiPjE3PC9yZWYtdHlwZT48Y29udHJpYnV0b3JzPjxhdXRo
b3JzPjxhdXRob3I+RGF3c29uLUh1Z2hlcyxCLjwvYXV0aG9yPjxhdXRob3I+TWl0aGFsLEEuPC9h
dXRob3I+PGF1dGhvcj5Cb25qb3VyLEouUC48L2F1dGhvcj48YXV0aG9yPkJvb25lbixTLjwvYXV0
aG9yPjxhdXRob3I+QnVyY2toYXJkdCxQLjwvYXV0aG9yPjxhdXRob3I+RnVsZWloYW4sRy5FLjwv
YXV0aG9yPjxhdXRob3I+Sm9zc2UsUi5HLjwvYXV0aG9yPjxhdXRob3I+TGlwcyxQLjwvYXV0aG9y
PjxhdXRob3I+TW9yYWxlcy1Ub3JyZXMsSi48L2F1dGhvcj48YXV0aG9yPllvc2hpbXVyYSxOLjwv
YXV0aG9yPjwvYXV0aG9ycz48L2NvbnRyaWJ1dG9ycz48YXV0aC1hZGRyZXNzPkplYW4gTWF5ZXIg
VVNEQSBIdW1hbiBOdXRyaXRpb24gUmVzZWFyY2ggQ2VudGVyIG9uIEFnaW5nLCBUdWZ0cyBVbml2
ZXJzaXR5LCA3MTEgV2FzaGluZ3RvbiBTdHJlZXQsIEJvc3RvbiwgTUEgMDIxMTEsIFVTQS4gYmVz
cy5kYXdzb24taHVnaGVzQHR1ZnRzLmVkdTwvYXV0aC1hZGRyZXNzPjx0aXRsZXM+PHRpdGxlPklP
RiBwb3NpdGlvbiBzdGF0ZW1lbnQ6IHZpdGFtaW4gRCByZWNvbW1lbmRhdGlvbnMgZm9yIG9sZGVy
IGFkdWx0czwvdGl0bGU+PHNlY29uZGFyeS10aXRsZT5Pc3Rlb3Bvcm9zLkludC48L3NlY29uZGFy
eS10aXRsZT48L3RpdGxlcz48cGVyaW9kaWNhbD48ZnVsbC10aXRsZT5Pc3Rlb3Bvcm9zLkludC48
L2Z1bGwtdGl0bGU+PC9wZXJpb2RpY2FsPjxwYWdlcz4xMTUxLTExNTQ8L3BhZ2VzPjx2b2x1bWU+
MjE8L3ZvbHVtZT48bnVtYmVyPjc8L251bWJlcj48cmVwcmludC1lZGl0aW9uPk5vdCBpbiBGaWxl
PC9yZXByaW50LWVkaXRpb24+PGtleXdvcmRzPjxrZXl3b3JkPkFjY2lkZW50YWwgRmFsbHM8L2tl
eXdvcmQ+PGtleXdvcmQ+YWRtaW5pc3RyYXRpb24gJmFtcDsgZG9zYWdlPC9rZXl3b3JkPjxrZXl3
b3JkPkFkbWluaXN0cmF0aW9uLE9yYWw8L2tleXdvcmQ+PGtleXdvcmQ+QWR1bHQ8L2tleXdvcmQ+
PGtleXdvcmQ+QWdlZDwva2V5d29yZD48a2V5d29yZD5BZ2luZzwva2V5d29yZD48a2V5d29yZD5h
bmFsb2dzICZhbXA7IGRlcml2YXRpdmVzPC9rZXl3b3JkPjxrZXl3b3JkPmJsb29kPC9rZXl3b3Jk
PjxrZXl3b3JkPmNvbXBsaWNhdGlvbnM8L2tleXdvcmQ+PGtleXdvcmQ+ZGlhZ25vc2lzPC9rZXl3
b3JkPjxrZXl3b3JkPkRydWcgQWRtaW5pc3RyYXRpb24gU2NoZWR1bGU8L2tleXdvcmQ+PGtleXdv
cmQ+ZHJ1ZyB0aGVyYXB5PC9rZXl3b3JkPjxrZXl3b3JkPmV0aW9sb2d5PC9rZXl3b3JkPjxrZXl3
b3JkPkV2aWRlbmNlLUJhc2VkIE1lZGljaW5lPC9rZXl3b3JkPjxrZXl3b3JkPkZlbWFsZTwva2V5
d29yZD48a2V5d29yZD5GcmFjdHVyZXMsQm9uZTwva2V5d29yZD48a2V5d29yZD5IdW1hbnM8L2tl
eXdvcmQ+PGtleXdvcmQ+TWFsZTwva2V5d29yZD48a2V5d29yZD5OdXRyaXRpb25hbCBSZXF1aXJl
bWVudHM8L2tleXdvcmQ+PGtleXdvcmQ+T3N0ZW9wb3Jvc2lzPC9rZXl3b3JkPjxrZXl3b3JkPnBy
ZXZlbnRpb24gJmFtcDsgY29udHJvbDwva2V5d29yZD48a2V5d29yZD50aGVyYXBldXRpYyB1c2U8
L2tleXdvcmQ+PGtleXdvcmQ+Vml0YW1pbiBEPC9rZXl3b3JkPjxrZXl3b3JkPlZpdGFtaW4gRCBE
ZWZpY2llbmN5PC9rZXl3b3JkPjxrZXl3b3JkPldhc2hpbmd0b248L2tleXdvcmQ+PC9rZXl3b3Jk
cz48ZGF0ZXM+PHllYXI+MjAxMDwveWVhcj48cHViLWRhdGVzPjxkYXRlPjcvMjAxMDwvZGF0ZT48
L3B1Yi1kYXRlcz48L2RhdGVzPjxsYWJlbD45MzwvbGFiZWw+PHVybHM+PHJlbGF0ZWQtdXJscz48
dXJsPmh0dHA6Ly93d3cubmNiaS5ubG0ubmloLmdvdi9wdWJtZWQvMjA0MjIxNTQ8L3VybD48L3Jl
bGF0ZWQtdXJscz48L3VybHM+PGVsZWN0cm9uaWMtcmVzb3VyY2UtbnVtPjEwLjEwMDcvczAwMTk4
LTAxMC0xMjg1LTMgW2RvaV08L2VsZWN0cm9uaWMtcmVzb3VyY2UtbnVtPjwvcmVjb3JkPjwvQ2l0
ZT48Q2l0ZT48QXV0aG9yPkFydW5kZWw8L0F1dGhvcj48WWVhcj4yMDEyPC9ZZWFyPjxSZWNOdW0+
OTc8L1JlY051bT48cmVjb3JkPjxyZWMtbnVtYmVyPjk3PC9yZWMtbnVtYmVyPjxmb3JlaWduLWtl
eXM+PGtleSBhcHA9IkVOIiBkYi1pZD0iYWV6ZmF6ZnI1NXcyZGVlMDlhdXZ6ZWFuemQwYXh0dDV4
MjV2IiB0aW1lc3RhbXA9IjEzODA2NDkyNjEiPjk3PC9rZXk+PC9mb3JlaWduLWtleXM+PHJlZi10
eXBlIG5hbWU9IkpvdXJuYWwgQXJ0aWNsZSI+MTc8L3JlZi10eXBlPjxjb250cmlidXRvcnM+PGF1
dGhvcnM+PGF1dGhvcj5BcnVuZGVsLFAuPC9hdXRob3I+PGF1dGhvcj5BaG1lZCxTLkYuPC9hdXRo
b3I+PGF1dGhvcj5BbGxncm92ZSxKLjwvYXV0aG9yPjxhdXRob3I+QmlzaG9wLE4uSi48L2F1dGhv
cj48YXV0aG9yPkJ1cnJlbixDLlAuPC9hdXRob3I+PGF1dGhvcj5KYWNvYnMsQi48L2F1dGhvcj48
YXV0aG9yPk11Z2hhbCxNLlouPC9hdXRob3I+PGF1dGhvcj5PZmZpYWgsQS5DLjwvYXV0aG9yPjxh
dXRob3I+U2hhdyxOLkouPC9hdXRob3I+PC9hdXRob3JzPjwvY29udHJpYnV0b3JzPjx0aXRsZXM+
PHRpdGxlPkJyaXRpc2ggUGFlZGlhdHJpYyBhbmQgQWRvbGVzY2VudCBCb25lIEdyb3VwJmFwb3M7
cyBwb3NpdGlvbiBzdGF0ZW1lbnQgb24gdml0YW1pbiBEIGRlZmljaWVuY3k8L3RpdGxlPjxzZWNv
bmRhcnktdGl0bGU+Qk1KPC9zZWNvbmRhcnktdGl0bGU+PC90aXRsZXM+PHBlcmlvZGljYWw+PGZ1
bGwtdGl0bGU+Qk1KPC9mdWxsLXRpdGxlPjxhYmJyLTE+Qm1qPC9hYmJyLTE+PC9wZXJpb2RpY2Fs
PjxwYWdlcz5lODE4MjwvcGFnZXM+PHZvbHVtZT4zNDU8L3ZvbHVtZT48cmVwcmludC1lZGl0aW9u
Pk5vdCBpbiBGaWxlPC9yZXByaW50LWVkaXRpb24+PGtleXdvcmRzPjxrZXl3b3JkPkFkb2xlc2Nl
bnQ8L2tleXdvcmQ+PGtleXdvcmQ+YW5hbG9ncyAmYW1wOyBkZXJpdmF0aXZlczwva2V5d29yZD48
a2V5d29yZD5CaW9sb2dpY2FsIE1hcmtlcnM8L2tleXdvcmQ+PGtleXdvcmQ+Ymxvb2Q8L2tleXdv
cmQ+PGtleXdvcmQ+Q2hpbGQ8L2tleXdvcmQ+PGtleXdvcmQ+Q2hpbGQsUHJlc2Nob29sPC9rZXl3
b3JkPjxrZXl3b3JkPmRlZmljaWVuY3k8L2tleXdvcmQ+PGtleXdvcmQ+ZGlhZ25vc2lzPC9rZXl3
b3JkPjxrZXl3b3JkPkRpZXRhcnkgU3VwcGxlbWVudHM8L2tleXdvcmQ+PGtleXdvcmQ+ZHJ1ZyB0
aGVyYXB5PC9rZXl3b3JkPjxrZXl3b3JkPkh1bWFuczwva2V5d29yZD48a2V5d29yZD5JbmZhbnQ8
L2tleXdvcmQ+PGtleXdvcmQ+SW5mYW50LE5ld2Jvcm48L2tleXdvcmQ+PGtleXdvcmQ+dGhlcmFw
ZXV0aWMgdXNlPC9rZXl3b3JkPjxrZXl3b3JkPlZpdGFtaW4gRDwva2V5d29yZD48a2V5d29yZD5W
aXRhbWluIEQgRGVmaWNpZW5jeTwva2V5d29yZD48a2V5d29yZD5WaXRhbWluczwva2V5d29yZD48
L2tleXdvcmRzPjxkYXRlcz48eWVhcj4yMDEyPC95ZWFyPjxwdWItZGF0ZXM+PGRhdGU+MjAxMjwv
ZGF0ZT48L3B1Yi1kYXRlcz48L2RhdGVzPjxsYWJlbD45NDwvbGFiZWw+PHVybHM+PHJlbGF0ZWQt
dXJscz48dXJsPmh0dHA6Ly93d3cubmNiaS5ubG0ubmloLmdvdi9wdWJtZWQvMjMyMDgyNjE8L3Vy
bD48L3JlbGF0ZWQtdXJscz48L3VybHM+PC9yZWNvcmQ+PC9DaXRlPjxDaXRlPjxBdXRob3I+U29j
aWV0eTwvQXV0aG9yPjxZZWFyPjIwMDc8L1llYXI+PFJlY051bT4yODY8L1JlY051bT48cmVjb3Jk
PjxyZWMtbnVtYmVyPjI4NjwvcmVjLW51bWJlcj48Zm9yZWlnbi1rZXlzPjxrZXkgYXBwPSJFTiIg
ZGItaWQ9ImFlemZhemZyNTV3MmRlZTA5YXV2emVhbnpkMGF4dHQ1eDI1diIgdGltZXN0YW1wPSIx
MzgwNjQ5MjYzIj4yODY8L2tleT48L2ZvcmVpZ24ta2V5cz48cmVmLXR5cGUgbmFtZT0iSm91cm5h
bCBBcnRpY2xlIj4xNzwvcmVmLXR5cGU+PGNvbnRyaWJ1dG9ycz48YXV0aG9ycz48YXV0aG9yPkNh
bmFkaWFuIFBhZWRpYXRyaWMgU29jaWV0eSwsPC9hdXRob3I+PC9hdXRob3JzPjwvY29udHJpYnV0
b3JzPjx0aXRsZXM+PHRpdGxlPlZpdGFtaW4gRCBzdXBwbGVtZW50YXRpb246IFJlY29tbWVuZGF0
aW9ucyBmb3IgQ2FuYWRpYW4gbW90aGVycyBhbmQgaW5mYW50czwvdGl0bGU+PHNlY29uZGFyeS10
aXRsZT5QYWVkaWF0ci5DaGlsZCBIZWFsdGg8L3NlY29uZGFyeS10aXRsZT48L3RpdGxlcz48cGVy
aW9kaWNhbD48ZnVsbC10aXRsZT5QYWVkaWF0ci5DaGlsZCBIZWFsdGg8L2Z1bGwtdGl0bGU+PC9w
ZXJpb2RpY2FsPjxwYWdlcz41ODMtNTk4PC9wYWdlcz48dm9sdW1lPjEyPC92b2x1bWU+PG51bWJl
cj43PC9udW1iZXI+PHJlcHJpbnQtZWRpdGlvbj5Ob3QgaW4gRmlsZTwvcmVwcmludC1lZGl0aW9u
PjxrZXl3b3Jkcz48a2V5d29yZD5JbmZhbnQ8L2tleXdvcmQ+PGtleXdvcmQ+Vml0YW1pbiBEPC9r
ZXl3b3JkPjwva2V5d29yZHM+PGRhdGVzPjx5ZWFyPjIwMDc8L3llYXI+PHB1Yi1kYXRlcz48ZGF0
ZT45LzIwMDc8L2RhdGU+PC9wdWItZGF0ZXM+PC9kYXRlcz48bGFiZWw+MTAzPC9sYWJlbD48dXJs
cz48cmVsYXRlZC11cmxzPjx1cmw+aHR0cDovL3d3dy5uY2JpLm5sbS5uaWguZ292L3B1Ym1lZC8x
OTAzMDQzMjwvdXJsPjwvcmVsYXRlZC11cmxzPjwvdXJscz48L3JlY29yZD48L0NpdGU+PC9FbmRO
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23" w:tooltip="Holick, 2011 #190" w:history="1">
        <w:r w:rsidR="00B3117A">
          <w:rPr>
            <w:rFonts w:ascii="Times New Roman" w:hAnsi="Times New Roman"/>
            <w:noProof/>
          </w:rPr>
          <w:t>23-2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25(OH)D status has been associated with a wide variety of clinical outcomes across most organ systems.  Many definitions for vitamin D sufficiency have been based on a threshold for secondary hyperparathyroidism, however, even in adults there does not appear to be a single threshold below which this occurs </w:t>
      </w:r>
      <w:r w:rsidR="008C045D" w:rsidRPr="00752CC0">
        <w:rPr>
          <w:rFonts w:ascii="Times New Roman" w:hAnsi="Times New Roman"/>
        </w:rPr>
        <w:fldChar w:fldCharType="begin">
          <w:fldData xml:space="preserve">PEVuZE5vdGU+PENpdGU+PEF1dGhvcj5TYWk8L0F1dGhvcj48WWVhcj4yMDExPC9ZZWFyPjxSZWNO
dW0+MjcyPC9SZWNOdW0+PERpc3BsYXlUZXh0PlsyN108L0Rpc3BsYXlUZXh0PjxyZWNvcmQ+PHJl
Yy1udW1iZXI+MjcyPC9yZWMtbnVtYmVyPjxmb3JlaWduLWtleXM+PGtleSBhcHA9IkVOIiBkYi1p
ZD0iYWV6ZmF6ZnI1NXcyZGVlMDlhdXZ6ZWFuemQwYXh0dDV4MjV2IiB0aW1lc3RhbXA9IjEzODA2
NDkyNjMiPjI3Mjwva2V5PjwvZm9yZWlnbi1rZXlzPjxyZWYtdHlwZSBuYW1lPSJKb3VybmFsIEFy
dGljbGUiPjE3PC9yZWYtdHlwZT48Y29udHJpYnV0b3JzPjxhdXRob3JzPjxhdXRob3I+U2FpLEEu
Si48L2F1dGhvcj48YXV0aG9yPldhbHRlcnMsUi5XLjwvYXV0aG9yPjxhdXRob3I+RmFuZyxYLjwv
YXV0aG9yPjxhdXRob3I+R2FsbGFnaGVyLEouQy48L2F1dGhvcj48L2F1dGhvcnM+PC9jb250cmli
dXRvcnM+PGF1dGgtYWRkcmVzcz5Cb25lIE1ldGFib2xpc20gVW5pdCwgRGVwYXJ0bWVudCBvZiBN
ZWRpY2luZSwgQ3JlaWdodG9uIFVuaXZlcnNpdHkgTWVkaWNhbCBDZW50ZXIsIDYwMSBOb3J0aCAz
MCBTdHJlZXQsIFN1aXRlIDY3MTgsIE9tYWhhLCBOZWJyYXNrYSA2ODEzMSwgVVNBLiBhZGFyc2hz
YWlAY3JlaWdodG9uLmVkdTwvYXV0aC1hZGRyZXNzPjx0aXRsZXM+PHRpdGxlPlJlbGF0aW9uc2hp
cCBiZXR3ZWVuIHZpdGFtaW4gRCwgcGFyYXRoeXJvaWQgaG9ybW9uZSwgYW5kIGJvbmUgaGVhbHRo
PC90aXRsZT48c2Vjb25kYXJ5LXRpdGxlPkouQ2xpbi5FbmRvY3Jpbm9sLk1ldGFiPC9zZWNvbmRh
cnktdGl0bGU+PC90aXRsZXM+PHBlcmlvZGljYWw+PGZ1bGwtdGl0bGU+Si5DbGluLkVuZG9jcmlu
b2wuTWV0YWI8L2Z1bGwtdGl0bGU+PC9wZXJpb2RpY2FsPjxwYWdlcz5FNDM2LUU0NDY8L3BhZ2Vz
Pjx2b2x1bWU+OTY8L3ZvbHVtZT48bnVtYmVyPjM8L251bWJlcj48cmVwcmludC1lZGl0aW9uPk5v
dCBpbiBGaWxlPC9yZXByaW50LWVkaXRpb24+PGtleXdvcmRzPjxrZXl3b3JkPkFnZWQ8L2tleXdv
cmQ+PGtleXdvcmQ+QWdpbmc8L2tleXdvcmQ+PGtleXdvcmQ+YW5hbHlzaXM8L2tleXdvcmQ+PGtl
eXdvcmQ+QmlvbG9naWNhbCBNYXJrZXJzPC9rZXl3b3JkPjxrZXl3b3JkPmJsb29kPC9rZXl3b3Jk
PjxrZXl3b3JkPkJvbmUgYW5kIEJvbmVzPC9rZXl3b3JkPjxrZXl3b3JkPkNhbGNpdW08L2tleXdv
cmQ+PGtleXdvcmQ+Q3Jvc3MtU2VjdGlvbmFsIFN0dWRpZXM8L2tleXdvcmQ+PGtleXdvcmQ+ZGlh
Z25vc2lzPC9rZXl3b3JkPjxrZXl3b3JkPkZlbWFsZTwva2V5d29yZD48a2V5d29yZD5HZW9ncmFw
aHk8L2tleXdvcmQ+PGtleXdvcmQ+SGVhbHRoPC9rZXl3b3JkPjxrZXl3b3JkPkh1bWFuczwva2V5
d29yZD48a2V5d29yZD5IeWRyb3h5Y2hvbGVjYWxjaWZlcm9sczwva2V5d29yZD48a2V5d29yZD5M
aW5lYXIgTW9kZWxzPC9rZXl3b3JkPjxrZXl3b3JkPk1hbGU8L2tleXdvcmQ+PGtleXdvcmQ+bWV0
YWJvbGlzbTwva2V5d29yZD48a2V5d29yZD5OdXRyaXRpb25hbCBTdGF0dXM8L2tleXdvcmQ+PGtl
eXdvcmQ+T3N0ZW9jYWxjaW48L2tleXdvcmQ+PGtleXdvcmQ+UGFyYXRoeXJvaWQgSG9ybW9uZTwv
a2V5d29yZD48a2V5d29yZD5waHlzaW9sb2d5PC9rZXl3b3JkPjxrZXl3b3JkPlJlZmVyZW5jZSBT
dGFuZGFyZHM8L2tleXdvcmQ+PGtleXdvcmQ+U2V4IENoYXJhY3RlcmlzdGljczwva2V5d29yZD48
a2V5d29yZD5Vbml0ZWQgU3RhdGVzPC9rZXl3b3JkPjxrZXl3b3JkPnVyaW5lPC9rZXl3b3JkPjxr
ZXl3b3JkPlZpdGFtaW4gRDwva2V5d29yZD48a2V5d29yZD5WaXRhbWluIEQgRGVmaWNpZW5jeTwv
a2V5d29yZD48L2tleXdvcmRzPjxkYXRlcz48eWVhcj4yMDExPC95ZWFyPjxwdWItZGF0ZXM+PGRh
dGU+My8yMDExPC9kYXRlPjwvcHViLWRhdGVzPjwvZGF0ZXM+PGxhYmVsPjk1PC9sYWJlbD48dXJs
cz48cmVsYXRlZC11cmxzPjx1cmw+aHR0cDovL3d3dy5uY2JpLm5sbS5uaWguZ292L3B1Ym1lZC8y
MTE1OTgzODwvdXJsPjwvcmVsYXRlZC11cmxzPjwvdXJscz48ZWxlY3Ryb25pYy1yZXNvdXJjZS1u
dW0+amMuMjAxMC0xODg2IFtwaWldOzEwLjEyMTAvamMuMjAxMC0xODg2IFtkb2ldPC9lbGVjdHJv
bmljLXJlc291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TYWk8L0F1dGhvcj48WWVhcj4yMDExPC9ZZWFyPjxSZWNO
dW0+MjcyPC9SZWNOdW0+PERpc3BsYXlUZXh0PlsyN108L0Rpc3BsYXlUZXh0PjxyZWNvcmQ+PHJl
Yy1udW1iZXI+MjcyPC9yZWMtbnVtYmVyPjxmb3JlaWduLWtleXM+PGtleSBhcHA9IkVOIiBkYi1p
ZD0iYWV6ZmF6ZnI1NXcyZGVlMDlhdXZ6ZWFuemQwYXh0dDV4MjV2IiB0aW1lc3RhbXA9IjEzODA2
NDkyNjMiPjI3Mjwva2V5PjwvZm9yZWlnbi1rZXlzPjxyZWYtdHlwZSBuYW1lPSJKb3VybmFsIEFy
dGljbGUiPjE3PC9yZWYtdHlwZT48Y29udHJpYnV0b3JzPjxhdXRob3JzPjxhdXRob3I+U2FpLEEu
Si48L2F1dGhvcj48YXV0aG9yPldhbHRlcnMsUi5XLjwvYXV0aG9yPjxhdXRob3I+RmFuZyxYLjwv
YXV0aG9yPjxhdXRob3I+R2FsbGFnaGVyLEouQy48L2F1dGhvcj48L2F1dGhvcnM+PC9jb250cmli
dXRvcnM+PGF1dGgtYWRkcmVzcz5Cb25lIE1ldGFib2xpc20gVW5pdCwgRGVwYXJ0bWVudCBvZiBN
ZWRpY2luZSwgQ3JlaWdodG9uIFVuaXZlcnNpdHkgTWVkaWNhbCBDZW50ZXIsIDYwMSBOb3J0aCAz
MCBTdHJlZXQsIFN1aXRlIDY3MTgsIE9tYWhhLCBOZWJyYXNrYSA2ODEzMSwgVVNBLiBhZGFyc2hz
YWlAY3JlaWdodG9uLmVkdTwvYXV0aC1hZGRyZXNzPjx0aXRsZXM+PHRpdGxlPlJlbGF0aW9uc2hp
cCBiZXR3ZWVuIHZpdGFtaW4gRCwgcGFyYXRoeXJvaWQgaG9ybW9uZSwgYW5kIGJvbmUgaGVhbHRo
PC90aXRsZT48c2Vjb25kYXJ5LXRpdGxlPkouQ2xpbi5FbmRvY3Jpbm9sLk1ldGFiPC9zZWNvbmRh
cnktdGl0bGU+PC90aXRsZXM+PHBlcmlvZGljYWw+PGZ1bGwtdGl0bGU+Si5DbGluLkVuZG9jcmlu
b2wuTWV0YWI8L2Z1bGwtdGl0bGU+PC9wZXJpb2RpY2FsPjxwYWdlcz5FNDM2LUU0NDY8L3BhZ2Vz
Pjx2b2x1bWU+OTY8L3ZvbHVtZT48bnVtYmVyPjM8L251bWJlcj48cmVwcmludC1lZGl0aW9uPk5v
dCBpbiBGaWxlPC9yZXByaW50LWVkaXRpb24+PGtleXdvcmRzPjxrZXl3b3JkPkFnZWQ8L2tleXdv
cmQ+PGtleXdvcmQ+QWdpbmc8L2tleXdvcmQ+PGtleXdvcmQ+YW5hbHlzaXM8L2tleXdvcmQ+PGtl
eXdvcmQ+QmlvbG9naWNhbCBNYXJrZXJzPC9rZXl3b3JkPjxrZXl3b3JkPmJsb29kPC9rZXl3b3Jk
PjxrZXl3b3JkPkJvbmUgYW5kIEJvbmVzPC9rZXl3b3JkPjxrZXl3b3JkPkNhbGNpdW08L2tleXdv
cmQ+PGtleXdvcmQ+Q3Jvc3MtU2VjdGlvbmFsIFN0dWRpZXM8L2tleXdvcmQ+PGtleXdvcmQ+ZGlh
Z25vc2lzPC9rZXl3b3JkPjxrZXl3b3JkPkZlbWFsZTwva2V5d29yZD48a2V5d29yZD5HZW9ncmFw
aHk8L2tleXdvcmQ+PGtleXdvcmQ+SGVhbHRoPC9rZXl3b3JkPjxrZXl3b3JkPkh1bWFuczwva2V5
d29yZD48a2V5d29yZD5IeWRyb3h5Y2hvbGVjYWxjaWZlcm9sczwva2V5d29yZD48a2V5d29yZD5M
aW5lYXIgTW9kZWxzPC9rZXl3b3JkPjxrZXl3b3JkPk1hbGU8L2tleXdvcmQ+PGtleXdvcmQ+bWV0
YWJvbGlzbTwva2V5d29yZD48a2V5d29yZD5OdXRyaXRpb25hbCBTdGF0dXM8L2tleXdvcmQ+PGtl
eXdvcmQ+T3N0ZW9jYWxjaW48L2tleXdvcmQ+PGtleXdvcmQ+UGFyYXRoeXJvaWQgSG9ybW9uZTwv
a2V5d29yZD48a2V5d29yZD5waHlzaW9sb2d5PC9rZXl3b3JkPjxrZXl3b3JkPlJlZmVyZW5jZSBT
dGFuZGFyZHM8L2tleXdvcmQ+PGtleXdvcmQ+U2V4IENoYXJhY3RlcmlzdGljczwva2V5d29yZD48
a2V5d29yZD5Vbml0ZWQgU3RhdGVzPC9rZXl3b3JkPjxrZXl3b3JkPnVyaW5lPC9rZXl3b3JkPjxr
ZXl3b3JkPlZpdGFtaW4gRDwva2V5d29yZD48a2V5d29yZD5WaXRhbWluIEQgRGVmaWNpZW5jeTwv
a2V5d29yZD48L2tleXdvcmRzPjxkYXRlcz48eWVhcj4yMDExPC95ZWFyPjxwdWItZGF0ZXM+PGRh
dGU+My8yMDExPC9kYXRlPjwvcHViLWRhdGVzPjwvZGF0ZXM+PGxhYmVsPjk1PC9sYWJlbD48dXJs
cz48cmVsYXRlZC11cmxzPjx1cmw+aHR0cDovL3d3dy5uY2JpLm5sbS5uaWguZ292L3B1Ym1lZC8y
MTE1OTgzODwvdXJsPjwvcmVsYXRlZC11cmxzPjwvdXJscz48ZWxlY3Ryb25pYy1yZXNvdXJjZS1u
dW0+amMuMjAxMC0xODg2IFtwaWldOzEwLjEyMTAvamMuMjAxMC0xODg2IFtkb2ldPC9lbGVjdHJv
bmljLXJlc291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27" w:tooltip="Sai, 2011 #272" w:history="1">
        <w:r w:rsidR="00B3117A">
          <w:rPr>
            <w:rFonts w:ascii="Times New Roman" w:hAnsi="Times New Roman"/>
            <w:noProof/>
          </w:rPr>
          <w:t>2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Similarly in children, extrapolation from a particular serum concentration of 25(OH</w:t>
      </w:r>
      <w:proofErr w:type="gramStart"/>
      <w:r w:rsidRPr="00752CC0">
        <w:rPr>
          <w:rFonts w:ascii="Times New Roman" w:hAnsi="Times New Roman"/>
        </w:rPr>
        <w:t>)D</w:t>
      </w:r>
      <w:proofErr w:type="gramEnd"/>
      <w:r w:rsidRPr="00752CC0">
        <w:rPr>
          <w:rFonts w:ascii="Times New Roman" w:hAnsi="Times New Roman"/>
        </w:rPr>
        <w:t xml:space="preserve"> to disease outcomes such as metabolic bone disease and secondary hyperparathyroidism cannot be made with any certainty.  The inflection point at which parathyroid hormone (PTH) increases has been documented across a wide range of 25(OH)D concentrations (34-75nmol/l) </w:t>
      </w:r>
      <w:r w:rsidR="008C045D" w:rsidRPr="00752CC0">
        <w:rPr>
          <w:rFonts w:ascii="Times New Roman" w:hAnsi="Times New Roman"/>
        </w:rPr>
        <w:fldChar w:fldCharType="begin">
          <w:fldData xml:space="preserve">PEVuZE5vdGU+PENpdGU+PEF1dGhvcj5BdGFwYXR0dTwvQXV0aG9yPjxZZWFyPjIwMTM8L1llYXI+
PFJlY051bT44MzU8L1JlY051bT48RGlzcGxheVRleHQ+WzI4LTMwXTwvRGlzcGxheVRleHQ+PHJl
Y29yZD48cmVjLW51bWJlcj44MzU8L3JlYy1udW1iZXI+PGZvcmVpZ24ta2V5cz48a2V5IGFwcD0i
RU4iIGRiLWlkPSJhZXpmYXpmcjU1dzJkZWUwOWF1dnplYW56ZDBheHR0NXgyNXYiIHRpbWVzdGFt
cD0iMTM5MTc2OTAwNyI+ODM1PC9rZXk+PC9mb3JlaWduLWtleXM+PHJlZi10eXBlIG5hbWU9Ikpv
dXJuYWwgQXJ0aWNsZSI+MTc8L3JlZi10eXBlPjxjb250cmlidXRvcnM+PGF1dGhvcnM+PGF1dGhv
cj5BdGFwYXR0dSwgTi48L2F1dGhvcj48YXV0aG9yPlNoYXcsIE4uPC9hdXRob3I+PGF1dGhvcj5I
b2dsZXIsIFcuPC9hdXRob3I+PC9hdXRob3JzPjwvY29udHJpYnV0b3JzPjxhdXRoLWFkZHJlc3M+
RGVwYXJ0bWVudCBvZiBFbmRvY3Jpbm9sb2d5IGFuZCBEaWFiZXRlcywgQmlybWluZ2hhbSBDaGls
ZHJlbiZhcG9zO3MgSG9zcGl0YWwsIEJpcm1pbmdoYW0sIFVLLjwvYXV0aC1hZGRyZXNzPjx0aXRs
ZXM+PHRpdGxlPlJlbGF0aW9uc2hpcCBiZXR3ZWVuIHNlcnVtIDI1LWh5ZHJveHl2aXRhbWluIEQg
YW5kIHBhcmF0aHlyb2lkIGhvcm1vbmUgaW4gdGhlIHNlYXJjaCBmb3IgYSBiaW9jaGVtaWNhbCBk
ZWZpbml0aW9uIG9mIHZpdGFtaW4gRCBkZWZpY2llbmN5IGluIGNoaWxkcmVuPC90aXRsZT48c2Vj
b25kYXJ5LXRpdGxlPlBlZGlhdHIgUmVzPC9zZWNvbmRhcnktdGl0bGU+PGFsdC10aXRsZT5QZWRp
YXRyaWMgcmVzZWFyY2g8L2FsdC10aXRsZT48L3RpdGxlcz48cGVyaW9kaWNhbD48ZnVsbC10aXRs
ZT5QZWRpYXRyIFJlczwvZnVsbC10aXRsZT48L3BlcmlvZGljYWw+PHBhZ2VzPjU1Mi02PC9wYWdl
cz48dm9sdW1lPjc0PC92b2x1bWU+PG51bWJlcj41PC9udW1iZXI+PGVkaXRpb24+MjAxMy8wOS8w
NDwvZWRpdGlvbj48ZGF0ZXM+PHllYXI+MjAxMzwveWVhcj48cHViLWRhdGVzPjxkYXRlPk5vdjwv
ZGF0ZT48L3B1Yi1kYXRlcz48L2RhdGVzPjxpc2JuPjAwMzEtMzk5ODwvaXNibj48YWNjZXNzaW9u
LW51bT4yMzk5OTA2ODwvYWNjZXNzaW9uLW51bT48dXJscz48L3VybHM+PGVsZWN0cm9uaWMtcmVz
b3VyY2UtbnVtPjEwLjEwMzgvcHIuMjAxMy4xMzk8L2VsZWN0cm9uaWMtcmVzb3VyY2UtbnVtPjxy
ZW1vdGUtZGF0YWJhc2UtcHJvdmlkZXI+TmxtPC9yZW1vdGUtZGF0YWJhc2UtcHJvdmlkZXI+PGxh
bmd1YWdlPmVuZzwvbGFuZ3VhZ2U+PC9yZWNvcmQ+PC9DaXRlPjxDaXRlPjxBdXRob3I+SG91Z2h0
b248L0F1dGhvcj48WWVhcj4yMDEwPC9ZZWFyPjxSZWNOdW0+MTkxPC9SZWNOdW0+PHJlY29yZD48
cmVjLW51bWJlcj4xOTE8L3JlYy1udW1iZXI+PGZvcmVpZ24ta2V5cz48a2V5IGFwcD0iRU4iIGRi
LWlkPSJhZXpmYXpmcjU1dzJkZWUwOWF1dnplYW56ZDBheHR0NXgyNXYiIHRpbWVzdGFtcD0iMTM4
MDY0OTI2MiI+MTkxPC9rZXk+PC9mb3JlaWduLWtleXM+PHJlZi10eXBlIG5hbWU9IkpvdXJuYWwg
QXJ0aWNsZSI+MTc8L3JlZi10eXBlPjxjb250cmlidXRvcnM+PGF1dGhvcnM+PGF1dGhvcj5Ib3Vn
aHRvbixMLkEuPC9hdXRob3I+PGF1dGhvcj5TenltbGVrLUdheSxFLkEuPC9hdXRob3I+PGF1dGhv
cj5HcmF5LEEuUi48L2F1dGhvcj48YXV0aG9yPkZlcmd1c29uLEUuTC48L2F1dGhvcj48YXV0aG9y
PkRlbmcsWC48L2F1dGhvcj48YXV0aG9yPkhlYXRoLEEuTC48L2F1dGhvcj48L2F1dGhvcnM+PC9j
b250cmlidXRvcnM+PGF1dGgtYWRkcmVzcz5EZXBhcnRtZW50IG9mIEh1bWFuIE51dHJpdGlvbiwg
VW5pdmVyc2l0eSBvZiBPdGFnbywgRHVuZWRpbiwgTmV3IFplYWxhbmQuIGxpc2EuaG91Z2h0b25A
b3RhZ28uYWMubno8L2F1dGgtYWRkcmVzcz48dGl0bGVzPjx0aXRsZT5QcmVkaWN0b3JzIG9mIHZp
dGFtaW4gRCBzdGF0dXMgYW5kIGl0cyBhc3NvY2lhdGlvbiB3aXRoIHBhcmF0aHlyb2lkIGhvcm1v
bmUgaW4geW91bmcgTmV3IFplYWxhbmQgY2hpbGRyZW48L3RpdGxlPjxzZWNvbmRhcnktdGl0bGU+
QW0uSi5DbGluLk51dHIuPC9zZWNvbmRhcnktdGl0bGU+PC90aXRsZXM+PHBlcmlvZGljYWw+PGZ1
bGwtdGl0bGU+QW0uSi5DbGluLk51dHIuPC9mdWxsLXRpdGxlPjwvcGVyaW9kaWNhbD48cGFnZXM+
NjktNzY8L3BhZ2VzPjx2b2x1bWU+OTI8L3ZvbHVtZT48bnVtYmVyPjE8L251bWJlcj48cmVwcmlu
dC1lZGl0aW9uPk5vdCBpbiBGaWxlPC9yZXByaW50LWVkaXRpb24+PGtleXdvcmRzPjxrZXl3b3Jk
PjI1LUh5ZHJveHl2aXRhbWluIEQgMjwva2V5d29yZD48a2V5d29yZD5BZ2VkPC9rZXl3b3JkPjxr
ZXl3b3JkPmFuYWx5c2lzPC9rZXl3b3JkPjxrZXl3b3JkPmJsb29kPC9rZXl3b3JkPjxrZXl3b3Jk
PkJyZWFzdCBGZWVkaW5nPC9rZXl3b3JkPjxrZXl3b3JkPkNoaWxkLFByZXNjaG9vbDwva2V5d29y
ZD48a2V5d29yZD5FZHVjYXRpb25hbCBTdGF0dXM8L2tleXdvcmQ+PGtleXdvcmQ+ZXBpZGVtaW9s
b2d5PC9rZXl3b3JkPjxrZXl3b3JkPkZlbWFsZTwva2V5d29yZD48a2V5d29yZD5IZWFsdGg8L2tl
eXdvcmQ+PGtleXdvcmQ+SHVtYW5zPC9rZXl3b3JkPjxrZXl3b3JkPk1hbGU8L2tleXdvcmQ+PGtl
eXdvcmQ+TXVsdGl2YXJpYXRlIEFuYWx5c2lzPC9rZXl3b3JkPjxrZXl3b3JkPk5ldyBaZWFsYW5k
PC9rZXl3b3JkPjxrZXl3b3JkPlBhcmF0aHlyb2lkIEhvcm1vbmU8L2tleXdvcmQ+PGtleXdvcmQ+
UHJlZGljdGl2ZSBWYWx1ZSBvZiBUZXN0czwva2V5d29yZD48a2V5d29yZD5SZWdyZXNzaW9uIEFu
YWx5c2lzPC9rZXl3b3JkPjxrZXl3b3JkPlJpc2s8L2tleXdvcmQ+PGtleXdvcmQ+UmlzayBGYWN0
b3JzPC9rZXl3b3JkPjxrZXl3b3JkPlNlYXNvbnM8L2tleXdvcmQ+PGtleXdvcmQ+U2V4IENoYXJh
Y3RlcmlzdGljczwva2V5d29yZD48a2V5d29yZD5TdW5saWdodDwva2V5d29yZD48a2V5d29yZD5W
aXRhbWluIEQ8L2tleXdvcmQ+PGtleXdvcmQ+Vml0YW1pbiBEIERlZmljaWVuY3k8L2tleXdvcmQ+
PC9rZXl3b3Jkcz48ZGF0ZXM+PHllYXI+MjAxMDwveWVhcj48cHViLWRhdGVzPjxkYXRlPjcvMjAx
MDwvZGF0ZT48L3B1Yi1kYXRlcz48L2RhdGVzPjxsYWJlbD4xMDA8L2xhYmVsPjx1cmxzPjxyZWxh
dGVkLXVybHM+PHVybD5odHRwOi8vd3d3Lm5jYmkubmxtLm5paC5nb3YvcHVibWVkLzIwNDg0NDUy
PC91cmw+PC9yZWxhdGVkLXVybHM+PC91cmxzPjxlbGVjdHJvbmljLXJlc291cmNlLW51bT5hamNu
LjIwMDkuMjkwNTUgW3BpaV07MTAuMzk0NS9hamNuLjIwMDkuMjkwNTUgW2RvaV08L2VsZWN0cm9u
aWMtcmVzb3VyY2UtbnVtPjwvcmVjb3JkPjwvQ2l0ZT48Q2l0ZT48QXV0aG9yPlJhenphZ2h5LUF6
YXI8L0F1dGhvcj48WWVhcj4yMDEwPC9ZZWFyPjxSZWNOdW0+MjYxPC9SZWNOdW0+PHJlY29yZD48
cmVjLW51bWJlcj4yNjE8L3JlYy1udW1iZXI+PGZvcmVpZ24ta2V5cz48a2V5IGFwcD0iRU4iIGRi
LWlkPSJhZXpmYXpmcjU1dzJkZWUwOWF1dnplYW56ZDBheHR0NXgyNXYiIHRpbWVzdGFtcD0iMTM4
MDY0OTI2MyI+MjYxPC9rZXk+PC9mb3JlaWduLWtleXM+PHJlZi10eXBlIG5hbWU9IkpvdXJuYWwg
QXJ0aWNsZSI+MTc8L3JlZi10eXBlPjxjb250cmlidXRvcnM+PGF1dGhvcnM+PGF1dGhvcj5SYXp6
YWdoeS1BemFyLE0uPC9hdXRob3I+PGF1dGhvcj5TaGFraWJhLE0uPC9hdXRob3I+PC9hdXRob3Jz
PjwvY29udHJpYnV0b3JzPjxhdXRoLWFkZHJlc3M+UGVkaWF0cmljIEVuZG9jcmlub2xvZ3kgRGVw
YXJ0bWVudCwgSC4gQWxpYXNnaGFyIEhvc3BpdGFsLCBJcmFuIFVuaXZlcnNpdHkgb2YgTWVkaWNh
bCBTY2llbmNlcywgRWFzdCBEYXN0Z2VyZGkgQXZlbnVlLCBNb2RhcnJlcyBFeHByZXNzIFdheSwg
VGVocmFuLCBJcmFuLiBtcmF6YXJfbWRAeWFob28uY29tPC9hdXRoLWFkZHJlc3M+PHRpdGxlcz48
dGl0bGU+QXNzZXNzbWVudCBvZiB2aXRhbWluIEQgc3RhdHVzIGluIGhlYWx0aHkgY2hpbGRyZW4g
YW5kIGFkb2xlc2NlbnRzIGxpdmluZyBpbiBUZWhyYW4gYW5kIGl0cyByZWxhdGlvbiB0byBpUFRI
LCBnZW5kZXIsIHdlaWdodCBhbmQgaGVpZ2h0PC90aXRsZT48c2Vjb25kYXJ5LXRpdGxlPkFubi5I
dW0uQmlvbC48L3NlY29uZGFyeS10aXRsZT48L3RpdGxlcz48cGVyaW9kaWNhbD48ZnVsbC10aXRs
ZT5Bbm4uSHVtLkJpb2wuPC9mdWxsLXRpdGxlPjwvcGVyaW9kaWNhbD48cGFnZXM+NjkyLTcwMTwv
cGFnZXM+PHZvbHVtZT4zNzwvdm9sdW1lPjxudW1iZXI+NTwvbnVtYmVyPjxyZXByaW50LWVkaXRp
b24+Tm90IGluIEZpbGU8L3JlcHJpbnQtZWRpdGlvbj48a2V5d29yZHM+PGtleXdvcmQ+QWRvbGVz
Y2VudDwva2V5d29yZD48a2V5d29yZD5BZ2UgRmFjdG9yczwva2V5d29yZD48a2V5d29yZD5BZ2Vk
PC9rZXl3b3JkPjxrZXl3b3JkPmFuYWxvZ3MgJmFtcDsgZGVyaXZhdGl2ZXM8L2tleXdvcmQ+PGtl
eXdvcmQ+Ymxvb2Q8L2tleXdvcmQ+PGtleXdvcmQ+Qm9keSBIZWlnaHQ8L2tleXdvcmQ+PGtleXdv
cmQ+Qm9keSBNYXNzIEluZGV4PC9rZXl3b3JkPjxrZXl3b3JkPkNoaWxkPC9rZXl3b3JkPjxrZXl3
b3JkPkNyb3NzLVNlY3Rpb25hbCBTdHVkaWVzPC9rZXl3b3JkPjxrZXl3b3JkPmRlZmljaWVuY3k8
L2tleXdvcmQ+PGtleXdvcmQ+ZXBpZGVtaW9sb2d5PC9rZXl3b3JkPjxrZXl3b3JkPkZlbWFsZTwv
a2V5d29yZD48a2V5d29yZD5IdW1hbnM8L2tleXdvcmQ+PGtleXdvcmQ+SXJhbjwva2V5d29yZD48
a2V5d29yZD5NYWxlPC9rZXl3b3JkPjxrZXl3b3JkPlBhcmF0aHlyb2lkIEhvcm1vbmU8L2tleXdv
cmQ+PGtleXdvcmQ+UGFyZW50czwva2V5d29yZD48a2V5d29yZD5waHlzaW9wYXRob2xvZ3k8L2tl
eXdvcmQ+PGtleXdvcmQ+UHViZXJ0eTwva2V5d29yZD48a2V5d29yZD5SZXNpZGVuY2UgQ2hhcmFj
dGVyaXN0aWNzPC9rZXl3b3JkPjxrZXl3b3JkPlJpY2tldHM8L2tleXdvcmQ+PGtleXdvcmQ+U2Vh
c29uczwva2V5d29yZD48a2V5d29yZD5TZXggQ2hhcmFjdGVyaXN0aWNzPC9rZXl3b3JkPjxrZXl3
b3JkPlZpdGFtaW4gRDwva2V5d29yZD48a2V5d29yZD5WaXRhbWluIEQgRGVmaWNpZW5jeTwva2V5
d29yZD48L2tleXdvcmRzPjxkYXRlcz48eWVhcj4yMDEwPC95ZWFyPjxwdWItZGF0ZXM+PGRhdGU+
OS8yMDEwPC9kYXRlPjwvcHViLWRhdGVzPjwvZGF0ZXM+PGxhYmVsPjk5PC9sYWJlbD48dXJscz48
cmVsYXRlZC11cmxzPjx1cmw+aHR0cDovL3d3dy5uY2JpLm5sbS5uaWguZ292L3B1Ym1lZC8yMDE2
Njg0MDwvdXJsPjwvcmVsYXRlZC11cmxzPjwvdXJscz48ZWxlY3Ryb25pYy1yZXNvdXJjZS1udW0+
MTAuMzEwOS8wMzAxNDQ2MDkwMzUyNzM0OCBbZG9pXTwvZWxlY3Ryb25pYy1yZXNvdXJjZS1udW0+
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dGFwYXR0dTwvQXV0aG9yPjxZZWFyPjIwMTM8L1llYXI+
PFJlY051bT44MzU8L1JlY051bT48RGlzcGxheVRleHQ+WzI4LTMwXTwvRGlzcGxheVRleHQ+PHJl
Y29yZD48cmVjLW51bWJlcj44MzU8L3JlYy1udW1iZXI+PGZvcmVpZ24ta2V5cz48a2V5IGFwcD0i
RU4iIGRiLWlkPSJhZXpmYXpmcjU1dzJkZWUwOWF1dnplYW56ZDBheHR0NXgyNXYiIHRpbWVzdGFt
cD0iMTM5MTc2OTAwNyI+ODM1PC9rZXk+PC9mb3JlaWduLWtleXM+PHJlZi10eXBlIG5hbWU9Ikpv
dXJuYWwgQXJ0aWNsZSI+MTc8L3JlZi10eXBlPjxjb250cmlidXRvcnM+PGF1dGhvcnM+PGF1dGhv
cj5BdGFwYXR0dSwgTi48L2F1dGhvcj48YXV0aG9yPlNoYXcsIE4uPC9hdXRob3I+PGF1dGhvcj5I
b2dsZXIsIFcuPC9hdXRob3I+PC9hdXRob3JzPjwvY29udHJpYnV0b3JzPjxhdXRoLWFkZHJlc3M+
RGVwYXJ0bWVudCBvZiBFbmRvY3Jpbm9sb2d5IGFuZCBEaWFiZXRlcywgQmlybWluZ2hhbSBDaGls
ZHJlbiZhcG9zO3MgSG9zcGl0YWwsIEJpcm1pbmdoYW0sIFVLLjwvYXV0aC1hZGRyZXNzPjx0aXRs
ZXM+PHRpdGxlPlJlbGF0aW9uc2hpcCBiZXR3ZWVuIHNlcnVtIDI1LWh5ZHJveHl2aXRhbWluIEQg
YW5kIHBhcmF0aHlyb2lkIGhvcm1vbmUgaW4gdGhlIHNlYXJjaCBmb3IgYSBiaW9jaGVtaWNhbCBk
ZWZpbml0aW9uIG9mIHZpdGFtaW4gRCBkZWZpY2llbmN5IGluIGNoaWxkcmVuPC90aXRsZT48c2Vj
b25kYXJ5LXRpdGxlPlBlZGlhdHIgUmVzPC9zZWNvbmRhcnktdGl0bGU+PGFsdC10aXRsZT5QZWRp
YXRyaWMgcmVzZWFyY2g8L2FsdC10aXRsZT48L3RpdGxlcz48cGVyaW9kaWNhbD48ZnVsbC10aXRs
ZT5QZWRpYXRyIFJlczwvZnVsbC10aXRsZT48L3BlcmlvZGljYWw+PHBhZ2VzPjU1Mi02PC9wYWdl
cz48dm9sdW1lPjc0PC92b2x1bWU+PG51bWJlcj41PC9udW1iZXI+PGVkaXRpb24+MjAxMy8wOS8w
NDwvZWRpdGlvbj48ZGF0ZXM+PHllYXI+MjAxMzwveWVhcj48cHViLWRhdGVzPjxkYXRlPk5vdjwv
ZGF0ZT48L3B1Yi1kYXRlcz48L2RhdGVzPjxpc2JuPjAwMzEtMzk5ODwvaXNibj48YWNjZXNzaW9u
LW51bT4yMzk5OTA2ODwvYWNjZXNzaW9uLW51bT48dXJscz48L3VybHM+PGVsZWN0cm9uaWMtcmVz
b3VyY2UtbnVtPjEwLjEwMzgvcHIuMjAxMy4xMzk8L2VsZWN0cm9uaWMtcmVzb3VyY2UtbnVtPjxy
ZW1vdGUtZGF0YWJhc2UtcHJvdmlkZXI+TmxtPC9yZW1vdGUtZGF0YWJhc2UtcHJvdmlkZXI+PGxh
bmd1YWdlPmVuZzwvbGFuZ3VhZ2U+PC9yZWNvcmQ+PC9DaXRlPjxDaXRlPjxBdXRob3I+SG91Z2h0
b248L0F1dGhvcj48WWVhcj4yMDEwPC9ZZWFyPjxSZWNOdW0+MTkxPC9SZWNOdW0+PHJlY29yZD48
cmVjLW51bWJlcj4xOTE8L3JlYy1udW1iZXI+PGZvcmVpZ24ta2V5cz48a2V5IGFwcD0iRU4iIGRi
LWlkPSJhZXpmYXpmcjU1dzJkZWUwOWF1dnplYW56ZDBheHR0NXgyNXYiIHRpbWVzdGFtcD0iMTM4
MDY0OTI2MiI+MTkxPC9rZXk+PC9mb3JlaWduLWtleXM+PHJlZi10eXBlIG5hbWU9IkpvdXJuYWwg
QXJ0aWNsZSI+MTc8L3JlZi10eXBlPjxjb250cmlidXRvcnM+PGF1dGhvcnM+PGF1dGhvcj5Ib3Vn
aHRvbixMLkEuPC9hdXRob3I+PGF1dGhvcj5TenltbGVrLUdheSxFLkEuPC9hdXRob3I+PGF1dGhv
cj5HcmF5LEEuUi48L2F1dGhvcj48YXV0aG9yPkZlcmd1c29uLEUuTC48L2F1dGhvcj48YXV0aG9y
PkRlbmcsWC48L2F1dGhvcj48YXV0aG9yPkhlYXRoLEEuTC48L2F1dGhvcj48L2F1dGhvcnM+PC9j
b250cmlidXRvcnM+PGF1dGgtYWRkcmVzcz5EZXBhcnRtZW50IG9mIEh1bWFuIE51dHJpdGlvbiwg
VW5pdmVyc2l0eSBvZiBPdGFnbywgRHVuZWRpbiwgTmV3IFplYWxhbmQuIGxpc2EuaG91Z2h0b25A
b3RhZ28uYWMubno8L2F1dGgtYWRkcmVzcz48dGl0bGVzPjx0aXRsZT5QcmVkaWN0b3JzIG9mIHZp
dGFtaW4gRCBzdGF0dXMgYW5kIGl0cyBhc3NvY2lhdGlvbiB3aXRoIHBhcmF0aHlyb2lkIGhvcm1v
bmUgaW4geW91bmcgTmV3IFplYWxhbmQgY2hpbGRyZW48L3RpdGxlPjxzZWNvbmRhcnktdGl0bGU+
QW0uSi5DbGluLk51dHIuPC9zZWNvbmRhcnktdGl0bGU+PC90aXRsZXM+PHBlcmlvZGljYWw+PGZ1
bGwtdGl0bGU+QW0uSi5DbGluLk51dHIuPC9mdWxsLXRpdGxlPjwvcGVyaW9kaWNhbD48cGFnZXM+
NjktNzY8L3BhZ2VzPjx2b2x1bWU+OTI8L3ZvbHVtZT48bnVtYmVyPjE8L251bWJlcj48cmVwcmlu
dC1lZGl0aW9uPk5vdCBpbiBGaWxlPC9yZXByaW50LWVkaXRpb24+PGtleXdvcmRzPjxrZXl3b3Jk
PjI1LUh5ZHJveHl2aXRhbWluIEQgMjwva2V5d29yZD48a2V5d29yZD5BZ2VkPC9rZXl3b3JkPjxr
ZXl3b3JkPmFuYWx5c2lzPC9rZXl3b3JkPjxrZXl3b3JkPmJsb29kPC9rZXl3b3JkPjxrZXl3b3Jk
PkJyZWFzdCBGZWVkaW5nPC9rZXl3b3JkPjxrZXl3b3JkPkNoaWxkLFByZXNjaG9vbDwva2V5d29y
ZD48a2V5d29yZD5FZHVjYXRpb25hbCBTdGF0dXM8L2tleXdvcmQ+PGtleXdvcmQ+ZXBpZGVtaW9s
b2d5PC9rZXl3b3JkPjxrZXl3b3JkPkZlbWFsZTwva2V5d29yZD48a2V5d29yZD5IZWFsdGg8L2tl
eXdvcmQ+PGtleXdvcmQ+SHVtYW5zPC9rZXl3b3JkPjxrZXl3b3JkPk1hbGU8L2tleXdvcmQ+PGtl
eXdvcmQ+TXVsdGl2YXJpYXRlIEFuYWx5c2lzPC9rZXl3b3JkPjxrZXl3b3JkPk5ldyBaZWFsYW5k
PC9rZXl3b3JkPjxrZXl3b3JkPlBhcmF0aHlyb2lkIEhvcm1vbmU8L2tleXdvcmQ+PGtleXdvcmQ+
UHJlZGljdGl2ZSBWYWx1ZSBvZiBUZXN0czwva2V5d29yZD48a2V5d29yZD5SZWdyZXNzaW9uIEFu
YWx5c2lzPC9rZXl3b3JkPjxrZXl3b3JkPlJpc2s8L2tleXdvcmQ+PGtleXdvcmQ+UmlzayBGYWN0
b3JzPC9rZXl3b3JkPjxrZXl3b3JkPlNlYXNvbnM8L2tleXdvcmQ+PGtleXdvcmQ+U2V4IENoYXJh
Y3RlcmlzdGljczwva2V5d29yZD48a2V5d29yZD5TdW5saWdodDwva2V5d29yZD48a2V5d29yZD5W
aXRhbWluIEQ8L2tleXdvcmQ+PGtleXdvcmQ+Vml0YW1pbiBEIERlZmljaWVuY3k8L2tleXdvcmQ+
PC9rZXl3b3Jkcz48ZGF0ZXM+PHllYXI+MjAxMDwveWVhcj48cHViLWRhdGVzPjxkYXRlPjcvMjAx
MDwvZGF0ZT48L3B1Yi1kYXRlcz48L2RhdGVzPjxsYWJlbD4xMDA8L2xhYmVsPjx1cmxzPjxyZWxh
dGVkLXVybHM+PHVybD5odHRwOi8vd3d3Lm5jYmkubmxtLm5paC5nb3YvcHVibWVkLzIwNDg0NDUy
PC91cmw+PC9yZWxhdGVkLXVybHM+PC91cmxzPjxlbGVjdHJvbmljLXJlc291cmNlLW51bT5hamNu
LjIwMDkuMjkwNTUgW3BpaV07MTAuMzk0NS9hamNuLjIwMDkuMjkwNTUgW2RvaV08L2VsZWN0cm9u
aWMtcmVzb3VyY2UtbnVtPjwvcmVjb3JkPjwvQ2l0ZT48Q2l0ZT48QXV0aG9yPlJhenphZ2h5LUF6
YXI8L0F1dGhvcj48WWVhcj4yMDEwPC9ZZWFyPjxSZWNOdW0+MjYxPC9SZWNOdW0+PHJlY29yZD48
cmVjLW51bWJlcj4yNjE8L3JlYy1udW1iZXI+PGZvcmVpZ24ta2V5cz48a2V5IGFwcD0iRU4iIGRi
LWlkPSJhZXpmYXpmcjU1dzJkZWUwOWF1dnplYW56ZDBheHR0NXgyNXYiIHRpbWVzdGFtcD0iMTM4
MDY0OTI2MyI+MjYxPC9rZXk+PC9mb3JlaWduLWtleXM+PHJlZi10eXBlIG5hbWU9IkpvdXJuYWwg
QXJ0aWNsZSI+MTc8L3JlZi10eXBlPjxjb250cmlidXRvcnM+PGF1dGhvcnM+PGF1dGhvcj5SYXp6
YWdoeS1BemFyLE0uPC9hdXRob3I+PGF1dGhvcj5TaGFraWJhLE0uPC9hdXRob3I+PC9hdXRob3Jz
PjwvY29udHJpYnV0b3JzPjxhdXRoLWFkZHJlc3M+UGVkaWF0cmljIEVuZG9jcmlub2xvZ3kgRGVw
YXJ0bWVudCwgSC4gQWxpYXNnaGFyIEhvc3BpdGFsLCBJcmFuIFVuaXZlcnNpdHkgb2YgTWVkaWNh
bCBTY2llbmNlcywgRWFzdCBEYXN0Z2VyZGkgQXZlbnVlLCBNb2RhcnJlcyBFeHByZXNzIFdheSwg
VGVocmFuLCBJcmFuLiBtcmF6YXJfbWRAeWFob28uY29tPC9hdXRoLWFkZHJlc3M+PHRpdGxlcz48
dGl0bGU+QXNzZXNzbWVudCBvZiB2aXRhbWluIEQgc3RhdHVzIGluIGhlYWx0aHkgY2hpbGRyZW4g
YW5kIGFkb2xlc2NlbnRzIGxpdmluZyBpbiBUZWhyYW4gYW5kIGl0cyByZWxhdGlvbiB0byBpUFRI
LCBnZW5kZXIsIHdlaWdodCBhbmQgaGVpZ2h0PC90aXRsZT48c2Vjb25kYXJ5LXRpdGxlPkFubi5I
dW0uQmlvbC48L3NlY29uZGFyeS10aXRsZT48L3RpdGxlcz48cGVyaW9kaWNhbD48ZnVsbC10aXRs
ZT5Bbm4uSHVtLkJpb2wuPC9mdWxsLXRpdGxlPjwvcGVyaW9kaWNhbD48cGFnZXM+NjkyLTcwMTwv
cGFnZXM+PHZvbHVtZT4zNzwvdm9sdW1lPjxudW1iZXI+NTwvbnVtYmVyPjxyZXByaW50LWVkaXRp
b24+Tm90IGluIEZpbGU8L3JlcHJpbnQtZWRpdGlvbj48a2V5d29yZHM+PGtleXdvcmQ+QWRvbGVz
Y2VudDwva2V5d29yZD48a2V5d29yZD5BZ2UgRmFjdG9yczwva2V5d29yZD48a2V5d29yZD5BZ2Vk
PC9rZXl3b3JkPjxrZXl3b3JkPmFuYWxvZ3MgJmFtcDsgZGVyaXZhdGl2ZXM8L2tleXdvcmQ+PGtl
eXdvcmQ+Ymxvb2Q8L2tleXdvcmQ+PGtleXdvcmQ+Qm9keSBIZWlnaHQ8L2tleXdvcmQ+PGtleXdv
cmQ+Qm9keSBNYXNzIEluZGV4PC9rZXl3b3JkPjxrZXl3b3JkPkNoaWxkPC9rZXl3b3JkPjxrZXl3
b3JkPkNyb3NzLVNlY3Rpb25hbCBTdHVkaWVzPC9rZXl3b3JkPjxrZXl3b3JkPmRlZmljaWVuY3k8
L2tleXdvcmQ+PGtleXdvcmQ+ZXBpZGVtaW9sb2d5PC9rZXl3b3JkPjxrZXl3b3JkPkZlbWFsZTwv
a2V5d29yZD48a2V5d29yZD5IdW1hbnM8L2tleXdvcmQ+PGtleXdvcmQ+SXJhbjwva2V5d29yZD48
a2V5d29yZD5NYWxlPC9rZXl3b3JkPjxrZXl3b3JkPlBhcmF0aHlyb2lkIEhvcm1vbmU8L2tleXdv
cmQ+PGtleXdvcmQ+UGFyZW50czwva2V5d29yZD48a2V5d29yZD5waHlzaW9wYXRob2xvZ3k8L2tl
eXdvcmQ+PGtleXdvcmQ+UHViZXJ0eTwva2V5d29yZD48a2V5d29yZD5SZXNpZGVuY2UgQ2hhcmFj
dGVyaXN0aWNzPC9rZXl3b3JkPjxrZXl3b3JkPlJpY2tldHM8L2tleXdvcmQ+PGtleXdvcmQ+U2Vh
c29uczwva2V5d29yZD48a2V5d29yZD5TZXggQ2hhcmFjdGVyaXN0aWNzPC9rZXl3b3JkPjxrZXl3
b3JkPlZpdGFtaW4gRDwva2V5d29yZD48a2V5d29yZD5WaXRhbWluIEQgRGVmaWNpZW5jeTwva2V5
d29yZD48L2tleXdvcmRzPjxkYXRlcz48eWVhcj4yMDEwPC95ZWFyPjxwdWItZGF0ZXM+PGRhdGU+
OS8yMDEwPC9kYXRlPjwvcHViLWRhdGVzPjwvZGF0ZXM+PGxhYmVsPjk5PC9sYWJlbD48dXJscz48
cmVsYXRlZC11cmxzPjx1cmw+aHR0cDovL3d3dy5uY2JpLm5sbS5uaWguZ292L3B1Ym1lZC8yMDE2
Njg0MDwvdXJsPjwvcmVsYXRlZC11cmxzPjwvdXJscz48ZWxlY3Ryb25pYy1yZXNvdXJjZS1udW0+
MTAuMzEwOS8wMzAxNDQ2MDkwMzUyNzM0OCBbZG9pXTwvZWxlY3Ryb25pYy1yZXNvdXJjZS1udW0+
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28" w:tooltip="Atapattu, 2013 #835" w:history="1">
        <w:r w:rsidR="00B3117A">
          <w:rPr>
            <w:rFonts w:ascii="Times New Roman" w:hAnsi="Times New Roman"/>
            <w:noProof/>
          </w:rPr>
          <w:t>28-3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but an inverse relationship rather than a plateauing of  PTH above a given 25(OH)D threshold is also observed in children and adolescents </w:t>
      </w:r>
      <w:r w:rsidR="008C045D" w:rsidRPr="00752CC0">
        <w:rPr>
          <w:rFonts w:ascii="Times New Roman" w:hAnsi="Times New Roman"/>
        </w:rPr>
        <w:fldChar w:fldCharType="begin">
          <w:fldData xml:space="preserve">PEVuZE5vdGU+PENpdGU+PEF1dGhvcj5Hb3Jkb248L0F1dGhvcj48WWVhcj4yMDA0PC9ZZWFyPjxS
ZWNOdW0+MTA4OTwvUmVjTnVtPjxEaXNwbGF5VGV4dD5bMzEtMzRdPC9EaXNwbGF5VGV4dD48cmVj
b3JkPjxyZWMtbnVtYmVyPjEwODk8L3JlYy1udW1iZXI+PGZvcmVpZ24ta2V5cz48a2V5IGFwcD0i
RU4iIGRiLWlkPSJhZXpmYXpmcjU1dzJkZWUwOWF1dnplYW56ZDBheHR0NXgyNXYiIHRpbWVzdGFt
cD0iMTQwMTM4MDM1OCI+MTA4OTwva2V5PjwvZm9yZWlnbi1rZXlzPjxyZWYtdHlwZSBuYW1lPSJK
b3VybmFsIEFydGljbGUiPjE3PC9yZWYtdHlwZT48Y29udHJpYnV0b3JzPjxhdXRob3JzPjxhdXRo
b3I+R29yZG9uLCBDLiBNLjwvYXV0aG9yPjxhdXRob3I+RGVQZXRlciwgSy4gQy48L2F1dGhvcj48
YXV0aG9yPkZlbGRtYW4sIEguIEEuPC9hdXRob3I+PGF1dGhvcj5HcmFjZSwgRS48L2F1dGhvcj48
YXV0aG9yPkVtYW5zLCBTLiBKLjwvYXV0aG9yPjwvYXV0aG9ycz48L2NvbnRyaWJ1dG9ycz48YXV0
aC1hZGRyZXNzPkRpdmlzaW9uIG9mIEFkb2xlc2NlbnQvWW91bmcgQWR1bHQgTWVkaWNpbmUsIENo
aWxkcmVuJmFwb3M7cyBIb3NwaXRhbCBCb3N0b24gYW5kIEhhcnZhcmQgTWVkaWNhbCBTY2hvb2ws
IEJvc3RvbiwgTWFzcyAwMjExNSwgVVNBLiBjYXRoZXJpbmUuZ29yZG9uQGNoaWxkcmVucy5oYXJ2
YXJkLmVkdTwvYXV0aC1hZGRyZXNzPjx0aXRsZXM+PHRpdGxlPlByZXZhbGVuY2Ugb2Ygdml0YW1p
biBEIGRlZmljaWVuY3kgYW1vbmcgaGVhbHRoeSBhZG9sZXNjZW50cz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NTMxLTc8L3BhZ2VzPjx2b2x1bWU+MTU4PC92b2x1bWU+
PG51bWJlcj42PC9udW1iZXI+PGVkaXRpb24+MjAwNC8wNi8wOTwvZWRpdGlvbj48a2V5d29yZHM+
PGtleXdvcmQ+QWRvbGVzY2VudDwva2V5d29yZD48a2V5d29yZD5Cb3N0b24vZXBpZGVtaW9sb2d5
PC9rZXl3b3JkPjxrZXl3b3JkPkNoaWxkPC9rZXl3b3JkPjxrZXl3b3JkPkNyb3NzLVNlY3Rpb25h
bCBTdHVkaWVzPC9rZXl3b3JkPjxrZXl3b3JkPkRpZXQvc3RhdGlzdGljcyAmYW1wOyBudW1lcmlj
YWwgZGF0YTwva2V5d29yZD48a2V5d29yZD5EaWV0YXJ5IFN1cHBsZW1lbnRzL3N0YXRpc3RpY3Mg
JmFtcDsgbnVtZXJpY2FsIGRhdGE8L2tleXdvcmQ+PGtleXdvcmQ+RXRobmljIEdyb3Vwcy9zdGF0
aXN0aWNzICZhbXA7IG51bWVyaWNhbCBkYXRhPC9rZXl3b3JkPjxrZXl3b3JkPkZlbWFsZTwva2V5
d29yZD48a2V5d29yZD5IdW1hbnM8L2tleXdvcmQ+PGtleXdvcmQ+TG9naXN0aWMgTW9kZWxzPC9r
ZXl3b3JkPjxrZXl3b3JkPk1hbGU8L2tleXdvcmQ+PGtleXdvcmQ+UGFyYXRoeXJvaWQgSG9ybW9u
ZS9ibG9vZDwva2V5d29yZD48a2V5d29yZD5QcmV2YWxlbmNlPC9rZXl3b3JkPjxrZXl3b3JkPlBy
aW1hcnkgSGVhbHRoIENhcmUvc3RhdGlzdGljcyAmYW1wOyBudW1lcmljYWwgZGF0YTwva2V5d29y
ZD48a2V5d29yZD5TZWFzb25zPC9rZXl3b3JkPjxrZXl3b3JkPlNleCBEaXN0cmlidXRpb248L2tl
eXdvcmQ+PGtleXdvcmQ+Vml0YW1pbiBELyphbmFsb2dzICZhbXA7IGRlcml2YXRpdmVzL2Jsb29k
PC9rZXl3b3JkPjxrZXl3b3JkPlZpdGFtaW4gRCBEZWZpY2llbmN5LypibG9vZC8qZXBpZGVtaW9s
b2d5PC9rZXl3b3JkPjxrZXl3b3JkPlZpdGFtaW5zL3RoZXJhcGV1dGljIHVzZTwva2V5d29yZD48
L2tleXdvcmRzPjxkYXRlcz48eWVhcj4yMDA0PC95ZWFyPjxwdWItZGF0ZXM+PGRhdGU+SnVuPC9k
YXRlPjwvcHViLWRhdGVzPjwvZGF0ZXM+PGlzYm4+MTA3Mi00NzEwIChQcmludCkmI3hEOzEwNzIt
NDcxMDwvaXNibj48YWNjZXNzaW9uLW51bT4xNTE4NDIxNTwvYWNjZXNzaW9uLW51bT48dXJscz48
L3VybHM+PGVsZWN0cm9uaWMtcmVzb3VyY2UtbnVtPjEwLjEwMDEvYXJjaHBlZGkuMTU4LjYuNTMx
PC9lbGVjdHJvbmljLXJlc291cmNlLW51bT48cmVtb3RlLWRhdGFiYXNlLXByb3ZpZGVyPk5sbTwv
cmVtb3RlLWRhdGFiYXNlLXByb3ZpZGVyPjxsYW5ndWFnZT5lbmc8L2xhbmd1YWdlPjwvcmVjb3Jk
PjwvQ2l0ZT48Q2l0ZT48QXV0aG9yPkxpYW5nPC9BdXRob3I+PFllYXI+MjAxMDwvWWVhcj48UmVj
TnVtPjIxODwvUmVjTnVtPjxyZWNvcmQ+PHJlYy1udW1iZXI+MjE4PC9yZWMtbnVtYmVyPjxmb3Jl
aWduLWtleXM+PGtleSBhcHA9IkVOIiBkYi1pZD0iYWV6ZmF6ZnI1NXcyZGVlMDlhdXZ6ZWFuemQw
YXh0dDV4MjV2IiB0aW1lc3RhbXA9IjEzODA2NDkyNjMiPjIxODwva2V5PjwvZm9yZWlnbi1rZXlz
PjxyZWYtdHlwZSBuYW1lPSJKb3VybmFsIEFydGljbGUiPjE3PC9yZWYtdHlwZT48Y29udHJpYnV0
b3JzPjxhdXRob3JzPjxhdXRob3I+TGlhbmcsTC48L2F1dGhvcj48YXV0aG9yPkNoYW50cnksQy48
L2F1dGhvcj48YXV0aG9yPlN0eW5lLEQuTS48L2F1dGhvcj48YXV0aG9yPlN0ZXBoZW5zZW4sQy5C
LjwvYXV0aG9yPjwvYXV0aG9ycz48L2NvbnRyaWJ1dG9ycz48YXV0aC1hZGRyZXNzPkdyYWR1YXRl
IEdyb3VwIGluIE51dHJpdGlvbmFsIEJpb2xvZ3kgYW5kIERlcGFydG1lbnQgb2YgTnV0cml0aW9u
LCBVbml2ZXJzaXR5IG9mIENhbGlmb3JuaWEsIERhdmlzLCBDQSA5NTYxNiwgVVNBPC9hdXRoLWFk
ZHJlc3M+PHRpdGxlcz48dGl0bGU+UHJldmFsZW5jZSBhbmQgcmlzayBmYWN0b3JzIGZvciB2aXRh
bWluIEQgZGVmaWNpZW5jeSBhbW9uZyBoZWFsdGh5IGluZmFudHMgYW5kIHlvdW5nIGNoaWxkcmVu
IGluIFNhY3JhbWVudG8sIENhbGlmb3JuaWE8L3RpdGxlPjxzZWNvbmRhcnktdGl0bGU+RXVyLkou
UGVkaWF0ci48L3NlY29uZGFyeS10aXRsZT48L3RpdGxlcz48cGVyaW9kaWNhbD48ZnVsbC10aXRs
ZT5FdXIuSi5QZWRpYXRyLjwvZnVsbC10aXRsZT48L3BlcmlvZGljYWw+PHBhZ2VzPjEzMzctMTM0
NDwvcGFnZXM+PHZvbHVtZT4xNjk8L3ZvbHVtZT48bnVtYmVyPjExPC9udW1iZXI+PHJlcHJpbnQt
ZWRpdGlvbj5Ob3QgaW4gRmlsZTwvcmVwcmludC1lZGl0aW9uPjxrZXl3b3Jkcz48a2V5d29yZD5h
ZHZlcnNlIGVmZmVjdHM8L2tleXdvcmQ+PGtleXdvcmQ+QWxrYWxpbmUgUGhvc3BoYXRhc2U8L2tl
eXdvcmQ+PGtleXdvcmQ+QmlvbG9naWNhbCBNYXJrZXJzPC9rZXl3b3JkPjxrZXl3b3JkPmJsb29k
PC9rZXl3b3JkPjxrZXl3b3JkPkJyZWFzdCBGZWVkaW5nPC9rZXl3b3JkPjxrZXl3b3JkPkNhbGlm
b3JuaWE8L2tleXdvcmQ+PGtleXdvcmQ+Q3Jvc3MtU2VjdGlvbmFsIFN0dWRpZXM8L2tleXdvcmQ+
PGtleXdvcmQ+ZGVmaWNpZW5jeTwva2V5d29yZD48a2V5d29yZD5EaWV0PC9rZXl3b3JkPjxrZXl3
b3JkPmVwaWRlbWlvbG9neTwva2V5d29yZD48a2V5d29yZD5ldGlvbG9neTwva2V5d29yZD48a2V5
d29yZD5GZW1hbGU8L2tleXdvcmQ+PGtleXdvcmQ+Rm9sbG93LVVwIFN0dWRpZXM8L2tleXdvcmQ+
PGtleXdvcmQ+SHVtYW5zPC9rZXl3b3JkPjxrZXl3b3JkPkluZmFudDwva2V5d29yZD48a2V5d29y
ZD5JbnRlcmxldWtpbi0xYmV0YTwva2V5d29yZD48a2V5d29yZD5NYWxlPC9rZXl3b3JkPjxrZXl3
b3JkPk1pbGs8L2tleXdvcmQ+PGtleXdvcmQ+UGFyYXRoeXJvaWQgSG9ybW9uZTwva2V5d29yZD48
a2V5d29yZD5QcmV2YWxlbmNlPC9rZXl3b3JkPjxrZXl3b3JkPlByb2dub3Npczwva2V5d29yZD48
a2V5d29yZD5SZXRyb3NwZWN0aXZlIFN0dWRpZXM8L2tleXdvcmQ+PGtleXdvcmQ+Umlzazwva2V5
d29yZD48a2V5d29yZD5SaXNrIEZhY3RvcnM8L2tleXdvcmQ+PGtleXdvcmQ+Vml0YW1pbiBEPC9r
ZXl3b3JkPjxrZXl3b3JkPlZpdGFtaW4gRCBEZWZpY2llbmN5PC9rZXl3b3JkPjwva2V5d29yZHM+
PGRhdGVzPjx5ZWFyPjIwMTA8L3llYXI+PHB1Yi1kYXRlcz48ZGF0ZT4xMS8yMDEwPC9kYXRlPjwv
cHViLWRhdGVzPjwvZGF0ZXM+PGxhYmVsPjEwNjwvbGFiZWw+PHVybHM+PHJlbGF0ZWQtdXJscz48
dXJsPmh0dHA6Ly93d3cubmNiaS5ubG0ubmloLmdvdi9wdWJtZWQvMjA1MzI3OTk8L3VybD48L3Jl
bGF0ZWQtdXJscz48L3VybHM+PGVsZWN0cm9uaWMtcmVzb3VyY2UtbnVtPjEwLjEwMDcvczAwNDMx
LTAxMC0xMjI2LTMgW2RvaV08L2VsZWN0cm9uaWMtcmVzb3VyY2UtbnVtPjwvcmVjb3JkPjwvQ2l0
ZT48Q2l0ZT48QXV0aG9yPk91dGlsYTwvQXV0aG9yPjxZZWFyPjIwMDE8L1llYXI+PFJlY051bT4y
NTI8L1JlY051bT48cmVjb3JkPjxyZWMtbnVtYmVyPjI1MjwvcmVjLW51bWJlcj48Zm9yZWlnbi1r
ZXlzPjxrZXkgYXBwPSJFTiIgZGItaWQ9ImFlemZhemZyNTV3MmRlZTA5YXV2emVhbnpkMGF4dHQ1
eDI1diIgdGltZXN0YW1wPSIxMzgwNjQ5MjYzIj4yNTI8L2tleT48L2ZvcmVpZ24ta2V5cz48cmVm
LXR5cGUgbmFtZT0iSm91cm5hbCBBcnRpY2xlIj4xNzwvcmVmLXR5cGU+PGNvbnRyaWJ1dG9ycz48
YXV0aG9ycz48YXV0aG9yPk91dGlsYSxULkEuPC9hdXRob3I+PGF1dGhvcj5LYXJra2FpbmVuLE0u
VS48L2F1dGhvcj48YXV0aG9yPkxhbWJlcmctQWxsYXJkdCxDLkouPC9hdXRob3I+PC9hdXRob3Jz
PjwvY29udHJpYnV0b3JzPjxhdXRoLWFkZHJlc3M+Q2FsY2l1bSBSZXNlYXJjaCBVbml0LCB0aGUg
RGVwYXJ0bWVudCBvZiBBcHBsaWVkIENoZW1pc3RyeSBhbmQgTWljcm9iaW9sb2d5LCBVbml2ZXJz
aXR5IG9mIEhlbHNpbmtpLCBGaW5sYW5kPC9hdXRoLWFkZHJlc3M+PHRpdGxlcz48dGl0bGU+Vml0
YW1pbiBEIHN0YXR1cyBhZmZlY3RzIHNlcnVtIHBhcmF0aHlyb2lkIGhvcm1vbmUgY29uY2VudHJh
dGlvbnMgZHVyaW5nIHdpbnRlciBpbiBmZW1hbGUgYWRvbGVzY2VudHM6IGFzc29jaWF0aW9ucyB3
aXRoIGZvcmVhcm0gYm9uZSBtaW5lcmFsIGRlbnNpdHk8L3RpdGxlPjxzZWNvbmRhcnktdGl0bGU+
QW0uSi5DbGluLk51dHIuPC9zZWNvbmRhcnktdGl0bGU+PC90aXRsZXM+PHBlcmlvZGljYWw+PGZ1
bGwtdGl0bGU+QW0uSi5DbGluLk51dHIuPC9mdWxsLXRpdGxlPjwvcGVyaW9kaWNhbD48cGFnZXM+
MjA2LTIxMDwvcGFnZXM+PHZvbHVtZT43NDwvdm9sdW1lPjxudW1iZXI+MjwvbnVtYmVyPjxyZXBy
aW50LWVkaXRpb24+Tm90IGluIEZpbGU8L3JlcHJpbnQtZWRpdGlvbj48a2V5d29yZHM+PGtleXdv
cmQ+QWJzb3JwdGlvbWV0cnksUGhvdG9uPC9rZXl3b3JkPjxrZXl3b3JkPmFkbWluaXN0cmF0aW9u
ICZhbXA7IGRvc2FnZTwva2V5d29yZD48a2V5d29yZD5BZG9sZXNjZW50PC9rZXl3b3JkPjxrZXl3
b3JkPkFkb2xlc2NlbnQgTnV0cml0aW9uYWwgUGh5c2lvbG9naWNhbCBQaGVub21lbmE8L2tleXdv
cmQ+PGtleXdvcmQ+QWdlZDwva2V5d29yZD48a2V5d29yZD5hbmFsb2dzICZhbXA7IGRlcml2YXRp
dmVzPC9rZXl3b3JkPjxrZXl3b3JkPmJsb29kPC9rZXl3b3JkPjxrZXl3b3JkPkJvbmUgYW5kIEJv
bmVzPC9rZXl3b3JkPjxrZXl3b3JkPkJvbmUgRGVuc2l0eTwva2V5d29yZD48a2V5d29yZD5DYWxj
aXVtPC9rZXl3b3JkPjxrZXl3b3JkPkNhbGNpdW0sRGlldGFyeTwva2V5d29yZD48a2V5d29yZD5j
aGVtaXN0cnk8L2tleXdvcmQ+PGtleXdvcmQ+Q3Jvc3MtU2VjdGlvbmFsIFN0dWRpZXM8L2tleXdv
cmQ+PGtleXdvcmQ+ZGVmaWNpZW5jeTwva2V5d29yZD48a2V5d29yZD5lcGlkZW1pb2xvZ3k8L2tl
eXdvcmQ+PGtleXdvcmQ+RmVtYWxlPC9rZXl3b3JkPjxrZXl3b3JkPkZpbmxhbmQ8L2tleXdvcmQ+
PGtleXdvcmQ+Rm9yZWFybTwva2V5d29yZD48a2V5d29yZD5Hcm93dGg8L2tleXdvcmQ+PGtleXdv
cmQ+SGVhbHRoPC9rZXl3b3JkPjxrZXl3b3JkPkh1bWFuczwva2V5d29yZD48a2V5d29yZD5IeXBl
cnBhcmF0aHlyb2lkaXNtPC9rZXl3b3JkPjxrZXl3b3JkPm1ldGFib2xpc208L2tleXdvcmQ+PGtl
eXdvcmQ+UGFyYXRoeXJvaWQgSG9ybW9uZTwva2V5d29yZD48a2V5d29yZD5waHlzaW9sb2d5PC9r
ZXl3b3JkPjxrZXl3b3JkPlB1YmVydHk8L2tleXdvcmQ+PGtleXdvcmQ+UmVncmVzc2lvbiBBbmFs
eXNpczwva2V5d29yZD48a2V5d29yZD5TZWFzb25zPC9rZXl3b3JkPjxrZXl3b3JkPlZpdGFtaW4g
RDwva2V5d29yZD48a2V5d29yZD5WaXRhbWluIEQgRGVmaWNpZW5jeTwva2V5d29yZD48L2tleXdv
cmRzPjxkYXRlcz48eWVhcj4yMDAxPC95ZWFyPjxwdWItZGF0ZXM+PGRhdGU+OC8yMDAxPC9kYXRl
PjwvcHViLWRhdGVzPjwvZGF0ZXM+PGxhYmVsPjEwNzwvbGFiZWw+PHVybHM+PHJlbGF0ZWQtdXJs
cz48dXJsPmh0dHA6Ly93d3cubmNiaS5ubG0ubmloLmdvdi9wdWJtZWQvMTE0NzA3MjI8L3VybD48
L3JlbGF0ZWQtdXJscz48L3VybHM+PC9yZWNvcmQ+PC9DaXRlPjxDaXRlPjxBdXRob3I+SGlsbDwv
QXV0aG9yPjxZZWFyPjIwMTA8L1llYXI+PFJlY051bT4xMDkwPC9SZWNOdW0+PHJlY29yZD48cmVj
LW51bWJlcj4xMDkwPC9yZWMtbnVtYmVyPjxmb3JlaWduLWtleXM+PGtleSBhcHA9IkVOIiBkYi1p
ZD0iYWV6ZmF6ZnI1NXcyZGVlMDlhdXZ6ZWFuemQwYXh0dDV4MjV2IiB0aW1lc3RhbXA9IjE0MDEz
ODEyMDYiPjEwOTA8L2tleT48L2ZvcmVpZ24ta2V5cz48cmVmLXR5cGUgbmFtZT0iSm91cm5hbCBB
cnRpY2xlIj4xNzwvcmVmLXR5cGU+PGNvbnRyaWJ1dG9ycz48YXV0aG9ycz48YXV0aG9yPkhpbGws
IEsuIE0uPC9hdXRob3I+PGF1dGhvcj5NY0NhYmUsIEcuIFAuPC9hdXRob3I+PGF1dGhvcj5NY0Nh
YmUsIEwuIEQuPC9hdXRob3I+PGF1dGhvcj5Hb3Jkb24sIEMuIE0uPC9hdXRob3I+PGF1dGhvcj5B
YnJhbXMsIFMuIEEuPC9hdXRob3I+PGF1dGhvcj5XZWF2ZXIsIEMuIE0uPC9hdXRob3I+PC9hdXRo
b3JzPjwvY29udHJpYnV0b3JzPjxhdXRoLWFkZHJlc3M+RGVwYXJ0bWVudCBvZiBGb29kcyBhbmQg
TnV0cml0aW9uLCBQdXJkdWUgVW5pdmVyc2l0eSwgV2VzdCBMYWZheWV0dGUsIElOIDQ3OTA2LCBV
U0EuPC9hdXRoLWFkZHJlc3M+PHRpdGxlcz48dGl0bGU+QW4gaW5mbGVjdGlvbiBwb2ludCBvZiBz
ZXJ1bSAyNS1oeWRyb3h5dml0YW1pbiBEIGZvciBtYXhpbWFsIHN1cHByZXNzaW9uIG9mIHBhcmF0
aHlyb2lkIGhvcm1vbmUgaXMgbm90IGV2aWRlbnQgZnJvbSBtdWx0aS1zaXRlIHBvb2xlZCBkYXRh
IGluIGNoaWxkcmVuIGFuZCBhZG9sZXNjZW50cz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MTk4My04PC9wYWdlcz48dm9sdW1lPjE0MDwvdm9sdW1lPjxudW1iZXI+MTE8L251bWJlcj48ZWRp
dGlvbj4yMDEwLzA5LzI0PC9lZGl0aW9uPjxrZXl3b3Jkcz48a2V5d29yZD4yNS1IeWRyb3h5dml0
YW1pbiBEIDIvKmJsb29kPC9rZXl3b3JkPjxrZXl3b3JkPkFkb2xlc2NlbnQ8L2tleXdvcmQ+PGtl
eXdvcmQ+Q2FsY2lmZWRpb2wvKmJsb29kPC9rZXl3b3JkPjxrZXl3b3JkPkNoaWxkPC9rZXl3b3Jk
PjxrZXl3b3JkPkNvaG9ydCBTdHVkaWVzPC9rZXl3b3JkPjxrZXl3b3JkPipEb3duLVJlZ3VsYXRp
b248L2tleXdvcmQ+PGtleXdvcmQ+SHVtYW5zPC9rZXl3b3JkPjxrZXl3b3JkPk1vZGVscywgQmlv
bG9naWNhbDwva2V5d29yZD48a2V5d29yZD4qTnV0cml0aW9uYWwgUmVxdWlyZW1lbnRzPC9rZXl3
b3JkPjxrZXl3b3JkPk51dHJpdGlvbmFsIFN0YXR1czwva2V5d29yZD48a2V5d29yZD5QYXJhdGh5
cm9pZCBIb3Jtb25lLypibG9vZC9zZWNyZXRpb248L2tleXdvcmQ+PGtleXdvcmQ+UmVwcm9kdWNp
YmlsaXR5IG9mIFJlc3VsdHM8L2tleXdvcmQ+PGtleXdvcmQ+U3RhdGlzdGljcyBhcyBUb3BpYzwv
a2V5d29yZD48a2V5d29yZD5Vbml0ZWQgU3RhdGVzPC9rZXl3b3JkPjxrZXl3b3JkPipWaXRhbWlu
IEQ8L2tleXdvcmQ+PGtleXdvcmQ+Vml0YW1pbiBEIERlZmljaWVuY3kvYmxvb2QvZGlhZ25vc2lz
PC9rZXl3b3JkPjwva2V5d29yZHM+PGRhdGVzPjx5ZWFyPjIwMTA8L3llYXI+PHB1Yi1kYXRlcz48
ZGF0ZT5Ob3Y8L2RhdGU+PC9wdWItZGF0ZXM+PC9kYXRlcz48aXNibj4wMDIyLTMxNjY8L2lzYm4+
PGFjY2Vzc2lvbi1udW0+MjA4NjEyMTQ8L2FjY2Vzc2lvbi1udW0+PHVybHM+PC91cmxzPjxjdXN0
b20yPlBtYzI5NTU4Nzc8L2N1c3RvbTI+PGVsZWN0cm9uaWMtcmVzb3VyY2UtbnVtPjEwLjM5NDUv
am4uMTEwLjEyNDk2NjwvZWxlY3Ryb25pYy1yZXNvdXJjZS1udW0+PHJlbW90ZS1kYXRhYmFzZS1w
cm92aWRlcj5ObG08L3JlbW90ZS1kYXRhYmFzZS1wcm92aWRlcj48bGFuZ3VhZ2U+ZW5nPC9sYW5n
dWFnZ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Hb3Jkb248L0F1dGhvcj48WWVhcj4yMDA0PC9ZZWFyPjxS
ZWNOdW0+MTA4OTwvUmVjTnVtPjxEaXNwbGF5VGV4dD5bMzEtMzRdPC9EaXNwbGF5VGV4dD48cmVj
b3JkPjxyZWMtbnVtYmVyPjEwODk8L3JlYy1udW1iZXI+PGZvcmVpZ24ta2V5cz48a2V5IGFwcD0i
RU4iIGRiLWlkPSJhZXpmYXpmcjU1dzJkZWUwOWF1dnplYW56ZDBheHR0NXgyNXYiIHRpbWVzdGFt
cD0iMTQwMTM4MDM1OCI+MTA4OTwva2V5PjwvZm9yZWlnbi1rZXlzPjxyZWYtdHlwZSBuYW1lPSJK
b3VybmFsIEFydGljbGUiPjE3PC9yZWYtdHlwZT48Y29udHJpYnV0b3JzPjxhdXRob3JzPjxhdXRo
b3I+R29yZG9uLCBDLiBNLjwvYXV0aG9yPjxhdXRob3I+RGVQZXRlciwgSy4gQy48L2F1dGhvcj48
YXV0aG9yPkZlbGRtYW4sIEguIEEuPC9hdXRob3I+PGF1dGhvcj5HcmFjZSwgRS48L2F1dGhvcj48
YXV0aG9yPkVtYW5zLCBTLiBKLjwvYXV0aG9yPjwvYXV0aG9ycz48L2NvbnRyaWJ1dG9ycz48YXV0
aC1hZGRyZXNzPkRpdmlzaW9uIG9mIEFkb2xlc2NlbnQvWW91bmcgQWR1bHQgTWVkaWNpbmUsIENo
aWxkcmVuJmFwb3M7cyBIb3NwaXRhbCBCb3N0b24gYW5kIEhhcnZhcmQgTWVkaWNhbCBTY2hvb2ws
IEJvc3RvbiwgTWFzcyAwMjExNSwgVVNBLiBjYXRoZXJpbmUuZ29yZG9uQGNoaWxkcmVucy5oYXJ2
YXJkLmVkdTwvYXV0aC1hZGRyZXNzPjx0aXRsZXM+PHRpdGxlPlByZXZhbGVuY2Ugb2Ygdml0YW1p
biBEIGRlZmljaWVuY3kgYW1vbmcgaGVhbHRoeSBhZG9sZXNjZW50czwvdGl0bGU+PHNlY29uZGFy
eS10aXRsZT5BcmNoIFBlZGlhdHIgQWRvbGVzYyBNZWQ8L3NlY29uZGFyeS10aXRsZT48YWx0LXRp
dGxlPkFyY2hpdmVzIG9mIHBlZGlhdHJpY3MgJmFtcDsgYWRvbGVzY2VudCBtZWRpY2luZTwvYWx0
LXRpdGxlPjwvdGl0bGVzPjxwZXJpb2RpY2FsPjxmdWxsLXRpdGxlPkFyY2ggUGVkaWF0ciBBZG9s
ZXNjIE1lZDwvZnVsbC10aXRsZT48YWJici0xPkFyY2hpdmVzIG9mIHBlZGlhdHJpY3MgJmFtcDsg
YWRvbGVzY2VudCBtZWRpY2luZTwvYWJici0xPjwvcGVyaW9kaWNhbD48YWx0LXBlcmlvZGljYWw+
PGZ1bGwtdGl0bGU+QXJjaCBQZWRpYXRyIEFkb2xlc2MgTWVkPC9mdWxsLXRpdGxlPjxhYmJyLTE+
QXJjaGl2ZXMgb2YgcGVkaWF0cmljcyAmYW1wOyBhZG9sZXNjZW50IG1lZGljaW5lPC9hYmJyLTE+
PC9hbHQtcGVyaW9kaWNhbD48cGFnZXM+NTMxLTc8L3BhZ2VzPjx2b2x1bWU+MTU4PC92b2x1bWU+
PG51bWJlcj42PC9udW1iZXI+PGVkaXRpb24+MjAwNC8wNi8wOTwvZWRpdGlvbj48a2V5d29yZHM+
PGtleXdvcmQ+QWRvbGVzY2VudDwva2V5d29yZD48a2V5d29yZD5Cb3N0b24vZXBpZGVtaW9sb2d5
PC9rZXl3b3JkPjxrZXl3b3JkPkNoaWxkPC9rZXl3b3JkPjxrZXl3b3JkPkNyb3NzLVNlY3Rpb25h
bCBTdHVkaWVzPC9rZXl3b3JkPjxrZXl3b3JkPkRpZXQvc3RhdGlzdGljcyAmYW1wOyBudW1lcmlj
YWwgZGF0YTwva2V5d29yZD48a2V5d29yZD5EaWV0YXJ5IFN1cHBsZW1lbnRzL3N0YXRpc3RpY3Mg
JmFtcDsgbnVtZXJpY2FsIGRhdGE8L2tleXdvcmQ+PGtleXdvcmQ+RXRobmljIEdyb3Vwcy9zdGF0
aXN0aWNzICZhbXA7IG51bWVyaWNhbCBkYXRhPC9rZXl3b3JkPjxrZXl3b3JkPkZlbWFsZTwva2V5
d29yZD48a2V5d29yZD5IdW1hbnM8L2tleXdvcmQ+PGtleXdvcmQ+TG9naXN0aWMgTW9kZWxzPC9r
ZXl3b3JkPjxrZXl3b3JkPk1hbGU8L2tleXdvcmQ+PGtleXdvcmQ+UGFyYXRoeXJvaWQgSG9ybW9u
ZS9ibG9vZDwva2V5d29yZD48a2V5d29yZD5QcmV2YWxlbmNlPC9rZXl3b3JkPjxrZXl3b3JkPlBy
aW1hcnkgSGVhbHRoIENhcmUvc3RhdGlzdGljcyAmYW1wOyBudW1lcmljYWwgZGF0YTwva2V5d29y
ZD48a2V5d29yZD5TZWFzb25zPC9rZXl3b3JkPjxrZXl3b3JkPlNleCBEaXN0cmlidXRpb248L2tl
eXdvcmQ+PGtleXdvcmQ+Vml0YW1pbiBELyphbmFsb2dzICZhbXA7IGRlcml2YXRpdmVzL2Jsb29k
PC9rZXl3b3JkPjxrZXl3b3JkPlZpdGFtaW4gRCBEZWZpY2llbmN5LypibG9vZC8qZXBpZGVtaW9s
b2d5PC9rZXl3b3JkPjxrZXl3b3JkPlZpdGFtaW5zL3RoZXJhcGV1dGljIHVzZTwva2V5d29yZD48
L2tleXdvcmRzPjxkYXRlcz48eWVhcj4yMDA0PC95ZWFyPjxwdWItZGF0ZXM+PGRhdGU+SnVuPC9k
YXRlPjwvcHViLWRhdGVzPjwvZGF0ZXM+PGlzYm4+MTA3Mi00NzEwIChQcmludCkmI3hEOzEwNzIt
NDcxMDwvaXNibj48YWNjZXNzaW9uLW51bT4xNTE4NDIxNTwvYWNjZXNzaW9uLW51bT48dXJscz48
L3VybHM+PGVsZWN0cm9uaWMtcmVzb3VyY2UtbnVtPjEwLjEwMDEvYXJjaHBlZGkuMTU4LjYuNTMx
PC9lbGVjdHJvbmljLXJlc291cmNlLW51bT48cmVtb3RlLWRhdGFiYXNlLXByb3ZpZGVyPk5sbTwv
cmVtb3RlLWRhdGFiYXNlLXByb3ZpZGVyPjxsYW5ndWFnZT5lbmc8L2xhbmd1YWdlPjwvcmVjb3Jk
PjwvQ2l0ZT48Q2l0ZT48QXV0aG9yPkxpYW5nPC9BdXRob3I+PFllYXI+MjAxMDwvWWVhcj48UmVj
TnVtPjIxODwvUmVjTnVtPjxyZWNvcmQ+PHJlYy1udW1iZXI+MjE4PC9yZWMtbnVtYmVyPjxmb3Jl
aWduLWtleXM+PGtleSBhcHA9IkVOIiBkYi1pZD0iYWV6ZmF6ZnI1NXcyZGVlMDlhdXZ6ZWFuemQw
YXh0dDV4MjV2IiB0aW1lc3RhbXA9IjEzODA2NDkyNjMiPjIxODwva2V5PjwvZm9yZWlnbi1rZXlz
PjxyZWYtdHlwZSBuYW1lPSJKb3VybmFsIEFydGljbGUiPjE3PC9yZWYtdHlwZT48Y29udHJpYnV0
b3JzPjxhdXRob3JzPjxhdXRob3I+TGlhbmcsTC48L2F1dGhvcj48YXV0aG9yPkNoYW50cnksQy48
L2F1dGhvcj48YXV0aG9yPlN0eW5lLEQuTS48L2F1dGhvcj48YXV0aG9yPlN0ZXBoZW5zZW4sQy5C
LjwvYXV0aG9yPjwvYXV0aG9ycz48L2NvbnRyaWJ1dG9ycz48YXV0aC1hZGRyZXNzPkdyYWR1YXRl
IEdyb3VwIGluIE51dHJpdGlvbmFsIEJpb2xvZ3kgYW5kIERlcGFydG1lbnQgb2YgTnV0cml0aW9u
LCBVbml2ZXJzaXR5IG9mIENhbGlmb3JuaWEsIERhdmlzLCBDQSA5NTYxNiwgVVNBPC9hdXRoLWFk
ZHJlc3M+PHRpdGxlcz48dGl0bGU+UHJldmFsZW5jZSBhbmQgcmlzayBmYWN0b3JzIGZvciB2aXRh
bWluIEQgZGVmaWNpZW5jeSBhbW9uZyBoZWFsdGh5IGluZmFudHMgYW5kIHlvdW5nIGNoaWxkcmVu
IGluIFNhY3JhbWVudG8sIENhbGlmb3JuaWE8L3RpdGxlPjxzZWNvbmRhcnktdGl0bGU+RXVyLkou
UGVkaWF0ci48L3NlY29uZGFyeS10aXRsZT48L3RpdGxlcz48cGVyaW9kaWNhbD48ZnVsbC10aXRs
ZT5FdXIuSi5QZWRpYXRyLjwvZnVsbC10aXRsZT48L3BlcmlvZGljYWw+PHBhZ2VzPjEzMzctMTM0
NDwvcGFnZXM+PHZvbHVtZT4xNjk8L3ZvbHVtZT48bnVtYmVyPjExPC9udW1iZXI+PHJlcHJpbnQt
ZWRpdGlvbj5Ob3QgaW4gRmlsZTwvcmVwcmludC1lZGl0aW9uPjxrZXl3b3Jkcz48a2V5d29yZD5h
ZHZlcnNlIGVmZmVjdHM8L2tleXdvcmQ+PGtleXdvcmQ+QWxrYWxpbmUgUGhvc3BoYXRhc2U8L2tl
eXdvcmQ+PGtleXdvcmQ+QmlvbG9naWNhbCBNYXJrZXJzPC9rZXl3b3JkPjxrZXl3b3JkPmJsb29k
PC9rZXl3b3JkPjxrZXl3b3JkPkJyZWFzdCBGZWVkaW5nPC9rZXl3b3JkPjxrZXl3b3JkPkNhbGlm
b3JuaWE8L2tleXdvcmQ+PGtleXdvcmQ+Q3Jvc3MtU2VjdGlvbmFsIFN0dWRpZXM8L2tleXdvcmQ+
PGtleXdvcmQ+ZGVmaWNpZW5jeTwva2V5d29yZD48a2V5d29yZD5EaWV0PC9rZXl3b3JkPjxrZXl3
b3JkPmVwaWRlbWlvbG9neTwva2V5d29yZD48a2V5d29yZD5ldGlvbG9neTwva2V5d29yZD48a2V5
d29yZD5GZW1hbGU8L2tleXdvcmQ+PGtleXdvcmQ+Rm9sbG93LVVwIFN0dWRpZXM8L2tleXdvcmQ+
PGtleXdvcmQ+SHVtYW5zPC9rZXl3b3JkPjxrZXl3b3JkPkluZmFudDwva2V5d29yZD48a2V5d29y
ZD5JbnRlcmxldWtpbi0xYmV0YTwva2V5d29yZD48a2V5d29yZD5NYWxlPC9rZXl3b3JkPjxrZXl3
b3JkPk1pbGs8L2tleXdvcmQ+PGtleXdvcmQ+UGFyYXRoeXJvaWQgSG9ybW9uZTwva2V5d29yZD48
a2V5d29yZD5QcmV2YWxlbmNlPC9rZXl3b3JkPjxrZXl3b3JkPlByb2dub3Npczwva2V5d29yZD48
a2V5d29yZD5SZXRyb3NwZWN0aXZlIFN0dWRpZXM8L2tleXdvcmQ+PGtleXdvcmQ+Umlzazwva2V5
d29yZD48a2V5d29yZD5SaXNrIEZhY3RvcnM8L2tleXdvcmQ+PGtleXdvcmQ+Vml0YW1pbiBEPC9r
ZXl3b3JkPjxrZXl3b3JkPlZpdGFtaW4gRCBEZWZpY2llbmN5PC9rZXl3b3JkPjwva2V5d29yZHM+
PGRhdGVzPjx5ZWFyPjIwMTA8L3llYXI+PHB1Yi1kYXRlcz48ZGF0ZT4xMS8yMDEwPC9kYXRlPjwv
cHViLWRhdGVzPjwvZGF0ZXM+PGxhYmVsPjEwNjwvbGFiZWw+PHVybHM+PHJlbGF0ZWQtdXJscz48
dXJsPmh0dHA6Ly93d3cubmNiaS5ubG0ubmloLmdvdi9wdWJtZWQvMjA1MzI3OTk8L3VybD48L3Jl
bGF0ZWQtdXJscz48L3VybHM+PGVsZWN0cm9uaWMtcmVzb3VyY2UtbnVtPjEwLjEwMDcvczAwNDMx
LTAxMC0xMjI2LTMgW2RvaV08L2VsZWN0cm9uaWMtcmVzb3VyY2UtbnVtPjwvcmVjb3JkPjwvQ2l0
ZT48Q2l0ZT48QXV0aG9yPk91dGlsYTwvQXV0aG9yPjxZZWFyPjIwMDE8L1llYXI+PFJlY051bT4y
NTI8L1JlY051bT48cmVjb3JkPjxyZWMtbnVtYmVyPjI1MjwvcmVjLW51bWJlcj48Zm9yZWlnbi1r
ZXlzPjxrZXkgYXBwPSJFTiIgZGItaWQ9ImFlemZhemZyNTV3MmRlZTA5YXV2emVhbnpkMGF4dHQ1
eDI1diIgdGltZXN0YW1wPSIxMzgwNjQ5MjYzIj4yNTI8L2tleT48L2ZvcmVpZ24ta2V5cz48cmVm
LXR5cGUgbmFtZT0iSm91cm5hbCBBcnRpY2xlIj4xNzwvcmVmLXR5cGU+PGNvbnRyaWJ1dG9ycz48
YXV0aG9ycz48YXV0aG9yPk91dGlsYSxULkEuPC9hdXRob3I+PGF1dGhvcj5LYXJra2FpbmVuLE0u
VS48L2F1dGhvcj48YXV0aG9yPkxhbWJlcmctQWxsYXJkdCxDLkouPC9hdXRob3I+PC9hdXRob3Jz
PjwvY29udHJpYnV0b3JzPjxhdXRoLWFkZHJlc3M+Q2FsY2l1bSBSZXNlYXJjaCBVbml0LCB0aGUg
RGVwYXJ0bWVudCBvZiBBcHBsaWVkIENoZW1pc3RyeSBhbmQgTWljcm9iaW9sb2d5LCBVbml2ZXJz
aXR5IG9mIEhlbHNpbmtpLCBGaW5sYW5kPC9hdXRoLWFkZHJlc3M+PHRpdGxlcz48dGl0bGU+Vml0
YW1pbiBEIHN0YXR1cyBhZmZlY3RzIHNlcnVtIHBhcmF0aHlyb2lkIGhvcm1vbmUgY29uY2VudHJh
dGlvbnMgZHVyaW5nIHdpbnRlciBpbiBmZW1hbGUgYWRvbGVzY2VudHM6IGFzc29jaWF0aW9ucyB3
aXRoIGZvcmVhcm0gYm9uZSBtaW5lcmFsIGRlbnNpdHk8L3RpdGxlPjxzZWNvbmRhcnktdGl0bGU+
QW0uSi5DbGluLk51dHIuPC9zZWNvbmRhcnktdGl0bGU+PC90aXRsZXM+PHBlcmlvZGljYWw+PGZ1
bGwtdGl0bGU+QW0uSi5DbGluLk51dHIuPC9mdWxsLXRpdGxlPjwvcGVyaW9kaWNhbD48cGFnZXM+
MjA2LTIxMDwvcGFnZXM+PHZvbHVtZT43NDwvdm9sdW1lPjxudW1iZXI+MjwvbnVtYmVyPjxyZXBy
aW50LWVkaXRpb24+Tm90IGluIEZpbGU8L3JlcHJpbnQtZWRpdGlvbj48a2V5d29yZHM+PGtleXdv
cmQ+QWJzb3JwdGlvbWV0cnksUGhvdG9uPC9rZXl3b3JkPjxrZXl3b3JkPmFkbWluaXN0cmF0aW9u
ICZhbXA7IGRvc2FnZTwva2V5d29yZD48a2V5d29yZD5BZG9sZXNjZW50PC9rZXl3b3JkPjxrZXl3
b3JkPkFkb2xlc2NlbnQgTnV0cml0aW9uYWwgUGh5c2lvbG9naWNhbCBQaGVub21lbmE8L2tleXdv
cmQ+PGtleXdvcmQ+QWdlZDwva2V5d29yZD48a2V5d29yZD5hbmFsb2dzICZhbXA7IGRlcml2YXRp
dmVzPC9rZXl3b3JkPjxrZXl3b3JkPmJsb29kPC9rZXl3b3JkPjxrZXl3b3JkPkJvbmUgYW5kIEJv
bmVzPC9rZXl3b3JkPjxrZXl3b3JkPkJvbmUgRGVuc2l0eTwva2V5d29yZD48a2V5d29yZD5DYWxj
aXVtPC9rZXl3b3JkPjxrZXl3b3JkPkNhbGNpdW0sRGlldGFyeTwva2V5d29yZD48a2V5d29yZD5j
aGVtaXN0cnk8L2tleXdvcmQ+PGtleXdvcmQ+Q3Jvc3MtU2VjdGlvbmFsIFN0dWRpZXM8L2tleXdv
cmQ+PGtleXdvcmQ+ZGVmaWNpZW5jeTwva2V5d29yZD48a2V5d29yZD5lcGlkZW1pb2xvZ3k8L2tl
eXdvcmQ+PGtleXdvcmQ+RmVtYWxlPC9rZXl3b3JkPjxrZXl3b3JkPkZpbmxhbmQ8L2tleXdvcmQ+
PGtleXdvcmQ+Rm9yZWFybTwva2V5d29yZD48a2V5d29yZD5Hcm93dGg8L2tleXdvcmQ+PGtleXdv
cmQ+SGVhbHRoPC9rZXl3b3JkPjxrZXl3b3JkPkh1bWFuczwva2V5d29yZD48a2V5d29yZD5IeXBl
cnBhcmF0aHlyb2lkaXNtPC9rZXl3b3JkPjxrZXl3b3JkPm1ldGFib2xpc208L2tleXdvcmQ+PGtl
eXdvcmQ+UGFyYXRoeXJvaWQgSG9ybW9uZTwva2V5d29yZD48a2V5d29yZD5waHlzaW9sb2d5PC9r
ZXl3b3JkPjxrZXl3b3JkPlB1YmVydHk8L2tleXdvcmQ+PGtleXdvcmQ+UmVncmVzc2lvbiBBbmFs
eXNpczwva2V5d29yZD48a2V5d29yZD5TZWFzb25zPC9rZXl3b3JkPjxrZXl3b3JkPlZpdGFtaW4g
RDwva2V5d29yZD48a2V5d29yZD5WaXRhbWluIEQgRGVmaWNpZW5jeTwva2V5d29yZD48L2tleXdv
cmRzPjxkYXRlcz48eWVhcj4yMDAxPC95ZWFyPjxwdWItZGF0ZXM+PGRhdGU+OC8yMDAxPC9kYXRl
PjwvcHViLWRhdGVzPjwvZGF0ZXM+PGxhYmVsPjEwNzwvbGFiZWw+PHVybHM+PHJlbGF0ZWQtdXJs
cz48dXJsPmh0dHA6Ly93d3cubmNiaS5ubG0ubmloLmdvdi9wdWJtZWQvMTE0NzA3MjI8L3VybD48
L3JlbGF0ZWQtdXJscz48L3VybHM+PC9yZWNvcmQ+PC9DaXRlPjxDaXRlPjxBdXRob3I+SGlsbDwv
QXV0aG9yPjxZZWFyPjIwMTA8L1llYXI+PFJlY051bT4xMDkwPC9SZWNOdW0+PHJlY29yZD48cmVj
LW51bWJlcj4xMDkwPC9yZWMtbnVtYmVyPjxmb3JlaWduLWtleXM+PGtleSBhcHA9IkVOIiBkYi1p
ZD0iYWV6ZmF6ZnI1NXcyZGVlMDlhdXZ6ZWFuemQwYXh0dDV4MjV2IiB0aW1lc3RhbXA9IjE0MDEz
ODEyMDYiPjEwOTA8L2tleT48L2ZvcmVpZ24ta2V5cz48cmVmLXR5cGUgbmFtZT0iSm91cm5hbCBB
cnRpY2xlIj4xNzwvcmVmLXR5cGU+PGNvbnRyaWJ1dG9ycz48YXV0aG9ycz48YXV0aG9yPkhpbGws
IEsuIE0uPC9hdXRob3I+PGF1dGhvcj5NY0NhYmUsIEcuIFAuPC9hdXRob3I+PGF1dGhvcj5NY0Nh
YmUsIEwuIEQuPC9hdXRob3I+PGF1dGhvcj5Hb3Jkb24sIEMuIE0uPC9hdXRob3I+PGF1dGhvcj5B
YnJhbXMsIFMuIEEuPC9hdXRob3I+PGF1dGhvcj5XZWF2ZXIsIEMuIE0uPC9hdXRob3I+PC9hdXRo
b3JzPjwvY29udHJpYnV0b3JzPjxhdXRoLWFkZHJlc3M+RGVwYXJ0bWVudCBvZiBGb29kcyBhbmQg
TnV0cml0aW9uLCBQdXJkdWUgVW5pdmVyc2l0eSwgV2VzdCBMYWZheWV0dGUsIElOIDQ3OTA2LCBV
U0EuPC9hdXRoLWFkZHJlc3M+PHRpdGxlcz48dGl0bGU+QW4gaW5mbGVjdGlvbiBwb2ludCBvZiBz
ZXJ1bSAyNS1oeWRyb3h5dml0YW1pbiBEIGZvciBtYXhpbWFsIHN1cHByZXNzaW9uIG9mIHBhcmF0
aHlyb2lkIGhvcm1vbmUgaXMgbm90IGV2aWRlbnQgZnJvbSBtdWx0aS1zaXRlIHBvb2xlZCBkYXRh
IGluIGNoaWxkcmVuIGFuZCBhZG9sZXNjZW50czwvdGl0bGU+PHNlY29uZGFyeS10aXRsZT5KIE51
dHI8L3NlY29uZGFyeS10aXRsZT48YWx0LXRpdGxlPlRoZSBKb3VybmFsIG9mIG51dHJpdGlvbjwv
YWx0LXRpdGxlPjwvdGl0bGVzPjxwZXJpb2RpY2FsPjxmdWxsLXRpdGxlPkogTnV0cjwvZnVsbC10
aXRsZT48YWJici0xPlRoZSBKb3VybmFsIG9mIG51dHJpdGlvbjwvYWJici0xPjwvcGVyaW9kaWNh
bD48YWx0LXBlcmlvZGljYWw+PGZ1bGwtdGl0bGU+SiBOdXRyPC9mdWxsLXRpdGxlPjxhYmJyLTE+
VGhlIEpvdXJuYWwgb2YgbnV0cml0aW9uPC9hYmJyLTE+PC9hbHQtcGVyaW9kaWNhbD48cGFnZXM+
MTk4My04PC9wYWdlcz48dm9sdW1lPjE0MDwvdm9sdW1lPjxudW1iZXI+MTE8L251bWJlcj48ZWRp
dGlvbj4yMDEwLzA5LzI0PC9lZGl0aW9uPjxrZXl3b3Jkcz48a2V5d29yZD4yNS1IeWRyb3h5dml0
YW1pbiBEIDIvKmJsb29kPC9rZXl3b3JkPjxrZXl3b3JkPkFkb2xlc2NlbnQ8L2tleXdvcmQ+PGtl
eXdvcmQ+Q2FsY2lmZWRpb2wvKmJsb29kPC9rZXl3b3JkPjxrZXl3b3JkPkNoaWxkPC9rZXl3b3Jk
PjxrZXl3b3JkPkNvaG9ydCBTdHVkaWVzPC9rZXl3b3JkPjxrZXl3b3JkPipEb3duLVJlZ3VsYXRp
b248L2tleXdvcmQ+PGtleXdvcmQ+SHVtYW5zPC9rZXl3b3JkPjxrZXl3b3JkPk1vZGVscywgQmlv
bG9naWNhbDwva2V5d29yZD48a2V5d29yZD4qTnV0cml0aW9uYWwgUmVxdWlyZW1lbnRzPC9rZXl3
b3JkPjxrZXl3b3JkPk51dHJpdGlvbmFsIFN0YXR1czwva2V5d29yZD48a2V5d29yZD5QYXJhdGh5
cm9pZCBIb3Jtb25lLypibG9vZC9zZWNyZXRpb248L2tleXdvcmQ+PGtleXdvcmQ+UmVwcm9kdWNp
YmlsaXR5IG9mIFJlc3VsdHM8L2tleXdvcmQ+PGtleXdvcmQ+U3RhdGlzdGljcyBhcyBUb3BpYzwv
a2V5d29yZD48a2V5d29yZD5Vbml0ZWQgU3RhdGVzPC9rZXl3b3JkPjxrZXl3b3JkPipWaXRhbWlu
IEQ8L2tleXdvcmQ+PGtleXdvcmQ+Vml0YW1pbiBEIERlZmljaWVuY3kvYmxvb2QvZGlhZ25vc2lz
PC9rZXl3b3JkPjwva2V5d29yZHM+PGRhdGVzPjx5ZWFyPjIwMTA8L3llYXI+PHB1Yi1kYXRlcz48
ZGF0ZT5Ob3Y8L2RhdGU+PC9wdWItZGF0ZXM+PC9kYXRlcz48aXNibj4wMDIyLTMxNjY8L2lzYm4+
PGFjY2Vzc2lvbi1udW0+MjA4NjEyMTQ8L2FjY2Vzc2lvbi1udW0+PHVybHM+PC91cmxzPjxjdXN0
b20yPlBtYzI5NTU4Nzc8L2N1c3RvbTI+PGVsZWN0cm9uaWMtcmVzb3VyY2UtbnVtPjEwLjM5NDUv
am4uMTEwLjEyNDk2NjwvZWxlY3Ryb25pYy1yZXNvdXJjZS1udW0+PHJlbW90ZS1kYXRhYmFzZS1w
cm92aWRlcj5ObG08L3JlbW90ZS1kYXRhYmFzZS1wcm92aWRlcj48bGFuZ3VhZ2U+ZW5nPC9sYW5n
dWFnZ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1" w:tooltip="Gordon, 2004 #1089" w:history="1">
        <w:r w:rsidR="00B3117A">
          <w:rPr>
            <w:rFonts w:ascii="Times New Roman" w:hAnsi="Times New Roman"/>
            <w:noProof/>
          </w:rPr>
          <w:t>31-34</w:t>
        </w:r>
      </w:hyperlink>
      <w:r w:rsidR="00B3117A">
        <w:rPr>
          <w:rFonts w:ascii="Times New Roman" w:hAnsi="Times New Roman"/>
          <w:noProof/>
        </w:rPr>
        <w:t>]</w:t>
      </w:r>
      <w:r w:rsidR="008C045D" w:rsidRPr="00752CC0">
        <w:rPr>
          <w:rFonts w:ascii="Times New Roman" w:hAnsi="Times New Roman"/>
        </w:rPr>
        <w:fldChar w:fldCharType="end"/>
      </w:r>
      <w:hyperlink w:anchor="_ENREF_20" w:tooltip="Carpenter, 2012 #116" w:history="1"/>
      <w:r w:rsidRPr="00752CC0">
        <w:rPr>
          <w:rFonts w:ascii="Times New Roman" w:hAnsi="Times New Roman"/>
        </w:rPr>
        <w:t xml:space="preserve">.  Furthermore, many children with low 25(OH)D do not develop ricket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tapattu&lt;/Author&gt;&lt;Year&gt;2013&lt;/Year&gt;&lt;RecNum&gt;835&lt;/RecNum&gt;&lt;DisplayText&gt;[28]&lt;/DisplayText&gt;&lt;record&gt;&lt;rec-number&gt;835&lt;/rec-number&gt;&lt;foreign-keys&gt;&lt;key app="EN" db-id="aezfazfr55w2dee09auvzeanzd0axtt5x25v" timestamp="1391769007"&gt;835&lt;/key&gt;&lt;/foreign-keys&gt;&lt;ref-type name="Journal Article"&gt;17&lt;/ref-type&gt;&lt;contributors&gt;&lt;authors&gt;&lt;author&gt;Atapattu, N.&lt;/author&gt;&lt;author&gt;Shaw, N.&lt;/author&gt;&lt;author&gt;Hogler, W.&lt;/author&gt;&lt;/authors&gt;&lt;/contributors&gt;&lt;auth-address&gt;Department of Endocrinology and Diabetes, Birmingham Children&amp;apos;s Hospital, Birmingham, UK.&lt;/auth-address&gt;&lt;titles&gt;&lt;title&gt;Relationship between serum 25-hydroxyvitamin D and parathyroid hormone in the search for a biochemical definition of vitamin D deficiency in children&lt;/title&gt;&lt;secondary-title&gt;Pediatr Res&lt;/secondary-title&gt;&lt;alt-title&gt;Pediatric research&lt;/alt-title&gt;&lt;/titles&gt;&lt;periodical&gt;&lt;full-title&gt;Pediatr Res&lt;/full-title&gt;&lt;/periodical&gt;&lt;pages&gt;552-6&lt;/pages&gt;&lt;volume&gt;74&lt;/volume&gt;&lt;number&gt;5&lt;/number&gt;&lt;edition&gt;2013/09/04&lt;/edition&gt;&lt;dates&gt;&lt;year&gt;2013&lt;/year&gt;&lt;pub-dates&gt;&lt;date&gt;Nov&lt;/date&gt;&lt;/pub-dates&gt;&lt;/dates&gt;&lt;isbn&gt;0031-3998&lt;/isbn&gt;&lt;accession-num&gt;23999068&lt;/accession-num&gt;&lt;urls&gt;&lt;/urls&gt;&lt;electronic-resource-num&gt;10.1038/pr.2013.139&lt;/electronic-resource-num&gt;&lt;remote-database-provider&gt;Nlm&lt;/remote-database-provider&gt;&lt;language&gt;eng&lt;/language&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8" w:tooltip="Atapattu, 2013 #835" w:history="1">
        <w:r w:rsidR="00B3117A">
          <w:rPr>
            <w:rFonts w:ascii="Times New Roman" w:hAnsi="Times New Roman"/>
            <w:noProof/>
          </w:rPr>
          <w:t>2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it is likely that an interaction between vitamin D and dietary calcium modifies the association between 25(OH)D and PTH, and subsequent clinical outcomes </w:t>
      </w:r>
      <w:r w:rsidR="008C045D" w:rsidRPr="00752CC0">
        <w:rPr>
          <w:rFonts w:ascii="Times New Roman" w:hAnsi="Times New Roman"/>
        </w:rPr>
        <w:fldChar w:fldCharType="begin">
          <w:fldData xml:space="preserve">PEVuZE5vdGU+PENpdGU+PEF1dGhvcj5BZ2dhcndhbDwvQXV0aG9yPjxZZWFyPjIwMTI8L1llYXI+
PFJlY051bT4xMDg4PC9SZWNOdW0+PERpc3BsYXlUZXh0PlszNV08L0Rpc3BsYXlUZXh0PjxyZWNv
cmQ+PHJlYy1udW1iZXI+MTA4ODwvcmVjLW51bWJlcj48Zm9yZWlnbi1rZXlzPjxrZXkgYXBwPSJF
TiIgZGItaWQ9ImFlemZhemZyNTV3MmRlZTA5YXV2emVhbnpkMGF4dHQ1eDI1diIgdGltZXN0YW1w
PSIxNDAxMzgwMTQ5Ij4xMDg4PC9rZXk+PC9mb3JlaWduLWtleXM+PHJlZi10eXBlIG5hbWU9Ikpv
dXJuYWwgQXJ0aWNsZSI+MTc8L3JlZi10eXBlPjxjb250cmlidXRvcnM+PGF1dGhvcnM+PGF1dGhv
cj5BZ2dhcndhbCwgVi48L2F1dGhvcj48YXV0aG9yPlNldGgsIEEuPC9hdXRob3I+PGF1dGhvcj5B
bmVqYSwgUy48L2F1dGhvcj48YXV0aG9yPlNoYXJtYSwgQi48L2F1dGhvcj48YXV0aG9yPlNvbmth
ciwgUC48L2F1dGhvcj48YXV0aG9yPlNpbmdoLCBTLjwvYXV0aG9yPjxhdXRob3I+TWFyd2FoYSwg
Ui4gSy48L2F1dGhvcj48L2F1dGhvcnM+PC9jb250cmlidXRvcnM+PGF1dGgtYWRkcmVzcz5EZXBh
cnRtZW50IG9mIFBlZGlhdHJpY3MsIEthbGF3YXRpIFNhcmFuIENoaWxkcmVuJmFwb3M7cyBIb3Nw
aXRhbCBhbmQgTGFkeSBIYXJkaW5nZSBNZWRpY2FsIENvbGxlZ2UsIEZsYXQgbm8uIDE2LCBHYXV0
YW0gQXBhcnRtZW50cywgR2F1dGFtIE5hZ2FyLCBOZXcgRGVsaGkgMTEwMDQ5LCBJbmRpYS48L2F1
dGgtYWRkcmVzcz48dGl0bGVzPjx0aXRsZT5Sb2xlIG9mIGNhbGNpdW0gZGVmaWNpZW5jeSBpbiBk
ZXZlbG9wbWVudCBvZiBudXRyaXRpb25hbCByaWNrZXRzIGluIEluZGlhbiBjaGlsZHJlbjogYSBj
YXNlIGNvbnRyb2w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0NjEtNjwvcGFnZXM+PHZvbHVtZT45Nzwvdm9sdW1lPjxudW1iZXI+MTA8L251
bWJlcj48ZWRpdGlvbj4yMDEyLzA4LzE2PC9lZGl0aW9uPjxrZXl3b3Jkcz48a2V5d29yZD5CcmVh
c3QgRmVlZGluZy9zdGF0aXN0aWNzICZhbXA7IG51bWVyaWNhbCBkYXRhPC9rZXl3b3JkPjxrZXl3
b3JkPkNhbGNpdW0vKmRlZmljaWVuY3k8L2tleXdvcmQ+PGtleXdvcmQ+Q2FsY2l1bSwgRGlldGFy
eS9tZXRhYm9saXNtPC9rZXl3b3JkPjxrZXl3b3JkPkNhc2UtQ29udHJvbCBTdHVkaWVzPC9rZXl3
b3JkPjxrZXl3b3JkPkNoaWxkLCBQcmVzY2hvb2w8L2tleXdvcmQ+PGtleXdvcmQ+RmVtYWxlPC9r
ZXl3b3JkPjxrZXl3b3JkPkh1bWFuczwva2V5d29yZD48a2V5d29yZD5JbmRpYS9lcGlkZW1pb2xv
Z3k8L2tleXdvcmQ+PGtleXdvcmQ+SW5mYW50PC9rZXl3b3JkPjxrZXl3b3JkPkluZmFudCBOdXRy
aXRpb24gRGlzb3JkZXJzLypldGhub2xvZ3kvKm1ldGFib2xpc208L2tleXdvcmQ+PGtleXdvcmQ+
TWFsZTwva2V5d29yZD48a2V5d29yZD5OdXRyaXRpb25hbCBTdGF0dXM8L2tleXdvcmQ+PGtleXdv
cmQ+UHJldmFsZW5jZTwva2V5d29yZD48a2V5d29yZD5SaWNrZXRzLypldGhub2xvZ3kvKm1ldGFi
b2xpc208L2tleXdvcmQ+PGtleXdvcmQ+Vml0YW1pbiBEL21ldGFib2xpc208L2tleXdvcmQ+PGtl
eXdvcmQ+Vml0YW1pbiBEIERlZmljaWVuY3kvZXRobm9sb2d5L21ldGFib2xpc208L2tleXdvcmQ+
PC9rZXl3b3Jkcz48ZGF0ZXM+PHllYXI+MjAxMjwveWVhcj48cHViLWRhdGVzPjxkYXRlPk9jdDwv
ZGF0ZT48L3B1Yi1kYXRlcz48L2RhdGVzPjxpc2JuPjAwMjEtOTcyeDwvaXNibj48YWNjZXNzaW9u
LW51bT4yMjg5MzcyMDwvYWNjZXNzaW9uLW51bT48dXJscz48L3VybHM+PGVsZWN0cm9uaWMtcmVz
b3VyY2UtbnVtPjEwLjEyMTAvamMuMjAxMS0zMTIwPC9lbGVjdHJvbmljLXJlc291cmNlLW51bT48
cmVtb3RlLWRhdGFiYXNlLXByb3ZpZGVyPk5sbTwvcmVtb3RlLWRhdGFiYXNlLXByb3ZpZGVyPjxs
YW5ndWFnZT5lbmc8L2xhbmd1YWdlPjwv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Z2dhcndhbDwvQXV0aG9yPjxZZWFyPjIwMTI8L1llYXI+
PFJlY051bT4xMDg4PC9SZWNOdW0+PERpc3BsYXlUZXh0PlszNV08L0Rpc3BsYXlUZXh0PjxyZWNv
cmQ+PHJlYy1udW1iZXI+MTA4ODwvcmVjLW51bWJlcj48Zm9yZWlnbi1rZXlzPjxrZXkgYXBwPSJF
TiIgZGItaWQ9ImFlemZhemZyNTV3MmRlZTA5YXV2emVhbnpkMGF4dHQ1eDI1diIgdGltZXN0YW1w
PSIxNDAxMzgwMTQ5Ij4xMDg4PC9rZXk+PC9mb3JlaWduLWtleXM+PHJlZi10eXBlIG5hbWU9Ikpv
dXJuYWwgQXJ0aWNsZSI+MTc8L3JlZi10eXBlPjxjb250cmlidXRvcnM+PGF1dGhvcnM+PGF1dGhv
cj5BZ2dhcndhbCwgVi48L2F1dGhvcj48YXV0aG9yPlNldGgsIEEuPC9hdXRob3I+PGF1dGhvcj5B
bmVqYSwgUy48L2F1dGhvcj48YXV0aG9yPlNoYXJtYSwgQi48L2F1dGhvcj48YXV0aG9yPlNvbmth
ciwgUC48L2F1dGhvcj48YXV0aG9yPlNpbmdoLCBTLjwvYXV0aG9yPjxhdXRob3I+TWFyd2FoYSwg
Ui4gSy48L2F1dGhvcj48L2F1dGhvcnM+PC9jb250cmlidXRvcnM+PGF1dGgtYWRkcmVzcz5EZXBh
cnRtZW50IG9mIFBlZGlhdHJpY3MsIEthbGF3YXRpIFNhcmFuIENoaWxkcmVuJmFwb3M7cyBIb3Nw
aXRhbCBhbmQgTGFkeSBIYXJkaW5nZSBNZWRpY2FsIENvbGxlZ2UsIEZsYXQgbm8uIDE2LCBHYXV0
YW0gQXBhcnRtZW50cywgR2F1dGFtIE5hZ2FyLCBOZXcgRGVsaGkgMTEwMDQ5LCBJbmRpYS48L2F1
dGgtYWRkcmVzcz48dGl0bGVzPjx0aXRsZT5Sb2xlIG9mIGNhbGNpdW0gZGVmaWNpZW5jeSBpbiBk
ZXZlbG9wbWVudCBvZiBudXRyaXRpb25hbCByaWNrZXRzIGluIEluZGlhbiBjaGlsZHJlbjogYSBj
YXNlIGNvbnRyb2wgc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M0NjEtNjwvcGFnZXM+PHZvbHVtZT45Nzwvdm9sdW1lPjxudW1iZXI+MTA8L251
bWJlcj48ZWRpdGlvbj4yMDEyLzA4LzE2PC9lZGl0aW9uPjxrZXl3b3Jkcz48a2V5d29yZD5CcmVh
c3QgRmVlZGluZy9zdGF0aXN0aWNzICZhbXA7IG51bWVyaWNhbCBkYXRhPC9rZXl3b3JkPjxrZXl3
b3JkPkNhbGNpdW0vKmRlZmljaWVuY3k8L2tleXdvcmQ+PGtleXdvcmQ+Q2FsY2l1bSwgRGlldGFy
eS9tZXRhYm9saXNtPC9rZXl3b3JkPjxrZXl3b3JkPkNhc2UtQ29udHJvbCBTdHVkaWVzPC9rZXl3
b3JkPjxrZXl3b3JkPkNoaWxkLCBQcmVzY2hvb2w8L2tleXdvcmQ+PGtleXdvcmQ+RmVtYWxlPC9r
ZXl3b3JkPjxrZXl3b3JkPkh1bWFuczwva2V5d29yZD48a2V5d29yZD5JbmRpYS9lcGlkZW1pb2xv
Z3k8L2tleXdvcmQ+PGtleXdvcmQ+SW5mYW50PC9rZXl3b3JkPjxrZXl3b3JkPkluZmFudCBOdXRy
aXRpb24gRGlzb3JkZXJzLypldGhub2xvZ3kvKm1ldGFib2xpc208L2tleXdvcmQ+PGtleXdvcmQ+
TWFsZTwva2V5d29yZD48a2V5d29yZD5OdXRyaXRpb25hbCBTdGF0dXM8L2tleXdvcmQ+PGtleXdv
cmQ+UHJldmFsZW5jZTwva2V5d29yZD48a2V5d29yZD5SaWNrZXRzLypldGhub2xvZ3kvKm1ldGFi
b2xpc208L2tleXdvcmQ+PGtleXdvcmQ+Vml0YW1pbiBEL21ldGFib2xpc208L2tleXdvcmQ+PGtl
eXdvcmQ+Vml0YW1pbiBEIERlZmljaWVuY3kvZXRobm9sb2d5L21ldGFib2xpc208L2tleXdvcmQ+
PC9rZXl3b3Jkcz48ZGF0ZXM+PHllYXI+MjAxMjwveWVhcj48cHViLWRhdGVzPjxkYXRlPk9jdDwv
ZGF0ZT48L3B1Yi1kYXRlcz48L2RhdGVzPjxpc2JuPjAwMjEtOTcyeDwvaXNibj48YWNjZXNzaW9u
LW51bT4yMjg5MzcyMDwvYWNjZXNzaW9uLW51bT48dXJscz48L3VybHM+PGVsZWN0cm9uaWMtcmVz
b3VyY2UtbnVtPjEwLjEyMTAvamMuMjAxMS0zMTIwPC9lbGVjdHJvbmljLXJlc291cmNlLW51bT48
cmVtb3RlLWRhdGFiYXNlLXByb3ZpZGVyPk5sbTwvcmVtb3RlLWRhdGFiYXNlLXByb3ZpZGVyPjxs
YW5ndWFnZT5lbmc8L2xhbmd1YWdlPjwv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5" w:tooltip="Aggarwal, 2012 #1088" w:history="1">
        <w:r w:rsidR="00B3117A">
          <w:rPr>
            <w:rFonts w:ascii="Times New Roman" w:hAnsi="Times New Roman"/>
            <w:noProof/>
          </w:rPr>
          <w:t>3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is is particularly important in countries and ethnic groups in which low dietary calcium intake is highly prevalent.  Nonetheless, whether other clinical outcomes, such as fracture risk and/or low BMD, should be considered in relation to the threshold for adequacy is currently uncertain, and will be discussed later in this review.   </w:t>
      </w:r>
    </w:p>
    <w:p w:rsidR="008C045D" w:rsidRDefault="008C045D">
      <w:pPr>
        <w:spacing w:after="120" w:line="360" w:lineRule="auto"/>
        <w:jc w:val="both"/>
        <w:rPr>
          <w:rFonts w:ascii="Times New Roman" w:hAnsi="Times New Roman"/>
          <w:b/>
        </w:rPr>
      </w:pPr>
    </w:p>
    <w:p w:rsidR="008C045D" w:rsidRDefault="00752CC0">
      <w:pPr>
        <w:spacing w:after="120" w:line="360" w:lineRule="auto"/>
        <w:jc w:val="both"/>
        <w:rPr>
          <w:rFonts w:ascii="Times New Roman" w:hAnsi="Times New Roman"/>
          <w:b/>
        </w:rPr>
      </w:pPr>
      <w:r w:rsidRPr="00752CC0">
        <w:rPr>
          <w:rFonts w:ascii="Times New Roman" w:hAnsi="Times New Roman"/>
          <w:b/>
        </w:rPr>
        <w:t>Vitamin D and childhood fracture risk</w:t>
      </w:r>
    </w:p>
    <w:p w:rsidR="008C045D" w:rsidRDefault="00752CC0">
      <w:pPr>
        <w:spacing w:after="120" w:line="360" w:lineRule="auto"/>
        <w:jc w:val="both"/>
        <w:rPr>
          <w:rFonts w:ascii="Times New Roman" w:hAnsi="Times New Roman"/>
          <w:i/>
        </w:rPr>
      </w:pPr>
      <w:r w:rsidRPr="00752CC0">
        <w:rPr>
          <w:rFonts w:ascii="Times New Roman" w:hAnsi="Times New Roman"/>
        </w:rPr>
        <w:t xml:space="preserve">Fractures in Caucasian children are common; up to 50% of boys and 40% of girls will sustain at least one fracture before the age of 18 years </w:t>
      </w:r>
      <w:r w:rsidR="008C045D" w:rsidRPr="00752CC0">
        <w:rPr>
          <w:rFonts w:ascii="Times New Roman" w:hAnsi="Times New Roman"/>
        </w:rPr>
        <w:fldChar w:fldCharType="begin">
          <w:fldData xml:space="preserve">PEVuZE5vdGU+PENpdGU+PEF1dGhvcj5Db29wZXI8L0F1dGhvcj48WWVhcj4yMDA0PC9ZZWFyPjxS
ZWNOdW0+MTI3PC9SZWNOdW0+PERpc3BsYXlUZXh0PlszNiwzN1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Kb25lczwvQXV0aG9yPjxZZWFyPjIwMDI8L1llYXI+PFJlY051bT4yMDA8L1JlY051bT48
cmVjb3JkPjxyZWMtbnVtYmVyPjIwMDwvcmVjLW51bWJlcj48Zm9yZWlnbi1rZXlzPjxrZXkgYXBw
PSJFTiIgZGItaWQ9ImFlemZhemZyNTV3MmRlZTA5YXV2emVhbnpkMGF4dHQ1eDI1diIgdGltZXN0
YW1wPSIxMzgwNjQ5MjYyIj4yMDA8L2tleT48L2ZvcmVpZ24ta2V5cz48cmVmLXR5cGUgbmFtZT0i
Sm91cm5hbCBBcnRpY2xlIj4xNzwvcmVmLXR5cGU+PGNvbnRyaWJ1dG9ycz48YXV0aG9ycz48YXV0
aG9yPkpvbmVzLEkuRS48L2F1dGhvcj48YXV0aG9yPldpbGxpYW1zLFMuTS48L2F1dGhvcj48YXV0
aG9yPkRvdyxOLjwvYXV0aG9yPjxhdXRob3I+R291bGRpbmcsQS48L2F1dGhvcj48L2F1dGhvcnM+
PC9jb250cmlidXRvcnM+PGF1dGgtYWRkcmVzcz5EZXBhcnRtZW50IG9mIE1lZGljYWwgYW5kIFN1
cmdpY2FsIFNjaWVuY2VzLCBPdGFnbyBNZWRpY2FsIFNjaG9vbCwgVW5pdmVyc2l0eSBvZiBPdGFn
bywgQnVuZWRpbiwgTmV3IFplYWxhbmQ8L2F1dGgtYWRkcmVzcz48dGl0bGVzPjx0aXRsZT5Ib3cg
bWFueSBjaGlsZHJlbiByZW1haW4gZnJhY3R1cmUtZnJlZSBkdXJpbmcgZ3Jvd3RoPyBhIGxvbmdp
dHVkaW5hbCBzdHVkeSBvZiBjaGlsZHJlbiBhbmQgYWRvbGVzY2VudHMgcGFydGljaXBhdGluZyBp
biB0aGUgRHVuZWRpbiBNdWx0aWRpc2NpcGxpbmFyeSBIZWFsdGggYW5kIERldmVsb3BtZW50IFN0
dWR5PC90aXRsZT48c2Vjb25kYXJ5LXRpdGxlPk9zdGVvcG9yb3MuSW50Ljwvc2Vjb25kYXJ5LXRp
dGxlPjwvdGl0bGVzPjxwZXJpb2RpY2FsPjxmdWxsLXRpdGxlPk9zdGVvcG9yb3MuSW50LjwvZnVs
bC10aXRsZT48L3BlcmlvZGljYWw+PHBhZ2VzPjk5MC05OTU8L3BhZ2VzPjx2b2x1bWU+MTM8L3Zv
bHVtZT48bnVtYmVyPjEyPC9udW1iZXI+PHJlcHJpbnQtZWRpdGlvbj5Ob3QgaW4gRmlsZTwvcmVw
cmludC1lZGl0aW9uPjxrZXl3b3Jkcz48a2V5d29yZD5BZG9sZXNjZW50PC9rZXl3b3JkPjxrZXl3
b3JkPkFnZSBEaXN0cmlidXRpb248L2tleXdvcmQ+PGtleXdvcmQ+YW5hbHlzaXM8L2tleXdvcmQ+
PGtleXdvcmQ+Q2hpbGQ8L2tleXdvcmQ+PGtleXdvcmQ+Q2hpbGQsUHJlc2Nob29sPC9rZXl3b3Jk
PjxrZXl3b3JkPmVwaWRlbWlvbG9neTwva2V5d29yZD48a2V5d29yZD5GZW1hbGU8L2tleXdvcmQ+
PGtleXdvcmQ+RnJhY3R1cmVzLEJvbmU8L2tleXdvcmQ+PGtleXdvcmQ+R3Jvd3RoPC9rZXl3b3Jk
PjxrZXl3b3JkPkhlYWx0aDwva2V5d29yZD48a2V5d29yZD5IdW1hbnM8L2tleXdvcmQ+PGtleXdv
cmQ+SW5jaWRlbmNlPC9rZXl3b3JkPjxrZXl3b3JkPmluanVyaWVzPC9rZXl3b3JkPjxrZXl3b3Jk
PkxpZmUgVGFibGVzPC9rZXl3b3JkPjxrZXl3b3JkPkxvbmdpdHVkaW5hbCBTdHVkaWVzPC9rZXl3
b3JkPjxrZXl3b3JkPk1hbGU8L2tleXdvcmQ+PGtleXdvcmQ+TXVsdGlwbGUgVHJhdW1hPC9rZXl3
b3JkPjxrZXl3b3JkPk5ldyBaZWFsYW5kPC9rZXl3b3JkPjxrZXl3b3JkPnBhdGhvbG9neTwva2V5
d29yZD48L2tleXdvcmRzPjxkYXRlcz48eWVhcj4yMDAyPC95ZWFyPjxwdWItZGF0ZXM+PGRhdGU+
MTIvMjAwMjwvZGF0ZT48L3B1Yi1kYXRlcz48L2RhdGVzPjxsYWJlbD4xMDwvbGFiZWw+PHVybHM+
PHJlbGF0ZWQtdXJscz48dXJsPmh0dHA6Ly93d3cubmNiaS5ubG0ubmloLmdvdi9wdWJtZWQvMTI0
NTk5NDI8L3VybD48L3JlbGF0ZWQtdXJscz48L3VybHM+PGVsZWN0cm9uaWMtcmVzb3VyY2UtbnVt
PjEwLjEwMDcvczAwMTk4MDIwMDEzNyBbZG9pXTwvZWxlY3Ryb25pYy1yZXNvdXJjZS1udW0+PC9y
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b29wZXI8L0F1dGhvcj48WWVhcj4yMDA0PC9ZZWFyPjxS
ZWNOdW0+MTI3PC9SZWNOdW0+PERpc3BsYXlUZXh0PlszNiwzN1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Kb25lczwvQXV0aG9yPjxZZWFyPjIwMDI8L1llYXI+PFJlY051bT4yMDA8L1JlY051bT48
cmVjb3JkPjxyZWMtbnVtYmVyPjIwMDwvcmVjLW51bWJlcj48Zm9yZWlnbi1rZXlzPjxrZXkgYXBw
PSJFTiIgZGItaWQ9ImFlemZhemZyNTV3MmRlZTA5YXV2emVhbnpkMGF4dHQ1eDI1diIgdGltZXN0
YW1wPSIxMzgwNjQ5MjYyIj4yMDA8L2tleT48L2ZvcmVpZ24ta2V5cz48cmVmLXR5cGUgbmFtZT0i
Sm91cm5hbCBBcnRpY2xlIj4xNzwvcmVmLXR5cGU+PGNvbnRyaWJ1dG9ycz48YXV0aG9ycz48YXV0
aG9yPkpvbmVzLEkuRS48L2F1dGhvcj48YXV0aG9yPldpbGxpYW1zLFMuTS48L2F1dGhvcj48YXV0
aG9yPkRvdyxOLjwvYXV0aG9yPjxhdXRob3I+R291bGRpbmcsQS48L2F1dGhvcj48L2F1dGhvcnM+
PC9jb250cmlidXRvcnM+PGF1dGgtYWRkcmVzcz5EZXBhcnRtZW50IG9mIE1lZGljYWwgYW5kIFN1
cmdpY2FsIFNjaWVuY2VzLCBPdGFnbyBNZWRpY2FsIFNjaG9vbCwgVW5pdmVyc2l0eSBvZiBPdGFn
bywgQnVuZWRpbiwgTmV3IFplYWxhbmQ8L2F1dGgtYWRkcmVzcz48dGl0bGVzPjx0aXRsZT5Ib3cg
bWFueSBjaGlsZHJlbiByZW1haW4gZnJhY3R1cmUtZnJlZSBkdXJpbmcgZ3Jvd3RoPyBhIGxvbmdp
dHVkaW5hbCBzdHVkeSBvZiBjaGlsZHJlbiBhbmQgYWRvbGVzY2VudHMgcGFydGljaXBhdGluZyBp
biB0aGUgRHVuZWRpbiBNdWx0aWRpc2NpcGxpbmFyeSBIZWFsdGggYW5kIERldmVsb3BtZW50IFN0
dWR5PC90aXRsZT48c2Vjb25kYXJ5LXRpdGxlPk9zdGVvcG9yb3MuSW50Ljwvc2Vjb25kYXJ5LXRp
dGxlPjwvdGl0bGVzPjxwZXJpb2RpY2FsPjxmdWxsLXRpdGxlPk9zdGVvcG9yb3MuSW50LjwvZnVs
bC10aXRsZT48L3BlcmlvZGljYWw+PHBhZ2VzPjk5MC05OTU8L3BhZ2VzPjx2b2x1bWU+MTM8L3Zv
bHVtZT48bnVtYmVyPjEyPC9udW1iZXI+PHJlcHJpbnQtZWRpdGlvbj5Ob3QgaW4gRmlsZTwvcmVw
cmludC1lZGl0aW9uPjxrZXl3b3Jkcz48a2V5d29yZD5BZG9sZXNjZW50PC9rZXl3b3JkPjxrZXl3
b3JkPkFnZSBEaXN0cmlidXRpb248L2tleXdvcmQ+PGtleXdvcmQ+YW5hbHlzaXM8L2tleXdvcmQ+
PGtleXdvcmQ+Q2hpbGQ8L2tleXdvcmQ+PGtleXdvcmQ+Q2hpbGQsUHJlc2Nob29sPC9rZXl3b3Jk
PjxrZXl3b3JkPmVwaWRlbWlvbG9neTwva2V5d29yZD48a2V5d29yZD5GZW1hbGU8L2tleXdvcmQ+
PGtleXdvcmQ+RnJhY3R1cmVzLEJvbmU8L2tleXdvcmQ+PGtleXdvcmQ+R3Jvd3RoPC9rZXl3b3Jk
PjxrZXl3b3JkPkhlYWx0aDwva2V5d29yZD48a2V5d29yZD5IdW1hbnM8L2tleXdvcmQ+PGtleXdv
cmQ+SW5jaWRlbmNlPC9rZXl3b3JkPjxrZXl3b3JkPmluanVyaWVzPC9rZXl3b3JkPjxrZXl3b3Jk
PkxpZmUgVGFibGVzPC9rZXl3b3JkPjxrZXl3b3JkPkxvbmdpdHVkaW5hbCBTdHVkaWVzPC9rZXl3
b3JkPjxrZXl3b3JkPk1hbGU8L2tleXdvcmQ+PGtleXdvcmQ+TXVsdGlwbGUgVHJhdW1hPC9rZXl3
b3JkPjxrZXl3b3JkPk5ldyBaZWFsYW5kPC9rZXl3b3JkPjxrZXl3b3JkPnBhdGhvbG9neTwva2V5
d29yZD48L2tleXdvcmRzPjxkYXRlcz48eWVhcj4yMDAyPC95ZWFyPjxwdWItZGF0ZXM+PGRhdGU+
MTIvMjAwMjwvZGF0ZT48L3B1Yi1kYXRlcz48L2RhdGVzPjxsYWJlbD4xMDwvbGFiZWw+PHVybHM+
PHJlbGF0ZWQtdXJscz48dXJsPmh0dHA6Ly93d3cubmNiaS5ubG0ubmloLmdvdi9wdWJtZWQvMTI0
NTk5NDI8L3VybD48L3JlbGF0ZWQtdXJscz48L3VybHM+PGVsZWN0cm9uaWMtcmVzb3VyY2UtbnVt
PjEwLjEwMDcvczAwMTk4MDIwMDEzNyBbZG9pXTwvZWxlY3Ryb25pYy1yZXNvdXJjZS1udW0+PC9y
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6" w:tooltip="Cooper, 2004 #127" w:history="1">
        <w:r w:rsidR="00B3117A">
          <w:rPr>
            <w:rFonts w:ascii="Times New Roman" w:hAnsi="Times New Roman"/>
            <w:noProof/>
          </w:rPr>
          <w:t>36</w:t>
        </w:r>
      </w:hyperlink>
      <w:r w:rsidR="00B3117A">
        <w:rPr>
          <w:rFonts w:ascii="Times New Roman" w:hAnsi="Times New Roman"/>
          <w:noProof/>
        </w:rPr>
        <w:t>,</w:t>
      </w:r>
      <w:hyperlink w:anchor="_ENREF_37" w:tooltip="Jones, 2002 #200" w:history="1">
        <w:r w:rsidR="00B3117A">
          <w:rPr>
            <w:rFonts w:ascii="Times New Roman" w:hAnsi="Times New Roman"/>
            <w:noProof/>
          </w:rPr>
          <w:t>3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verall, fracture rates are higher in boys than girls; this difference is most evident in adolescence when fracture rates increase rapidly in boys, whereas sex-specific rates tend to be similar in infancy </w:t>
      </w:r>
      <w:r w:rsidR="008C045D" w:rsidRPr="00752CC0">
        <w:rPr>
          <w:rFonts w:ascii="Times New Roman" w:hAnsi="Times New Roman"/>
        </w:rPr>
        <w:fldChar w:fldCharType="begin">
          <w:fldData xml:space="preserve">PEVuZE5vdGU+PENpdGU+PEF1dGhvcj5Db29wZXI8L0F1dGhvcj48WWVhcj4yMDA0PC9ZZWFyPjxS
ZWNOdW0+MTI3PC9SZWNOdW0+PERpc3BsYXlUZXh0PlszNiwzN1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Kb25lczwvQXV0aG9yPjxZZWFyPjIwMDI8L1llYXI+PFJlY051bT4yMDA8L1JlY051bT48
cmVjb3JkPjxyZWMtbnVtYmVyPjIwMDwvcmVjLW51bWJlcj48Zm9yZWlnbi1rZXlzPjxrZXkgYXBw
PSJFTiIgZGItaWQ9ImFlemZhemZyNTV3MmRlZTA5YXV2emVhbnpkMGF4dHQ1eDI1diIgdGltZXN0
YW1wPSIxMzgwNjQ5MjYyIj4yMDA8L2tleT48L2ZvcmVpZ24ta2V5cz48cmVmLXR5cGUgbmFtZT0i
Sm91cm5hbCBBcnRpY2xlIj4xNzwvcmVmLXR5cGU+PGNvbnRyaWJ1dG9ycz48YXV0aG9ycz48YXV0
aG9yPkpvbmVzLEkuRS48L2F1dGhvcj48YXV0aG9yPldpbGxpYW1zLFMuTS48L2F1dGhvcj48YXV0
aG9yPkRvdyxOLjwvYXV0aG9yPjxhdXRob3I+R291bGRpbmcsQS48L2F1dGhvcj48L2F1dGhvcnM+
PC9jb250cmlidXRvcnM+PGF1dGgtYWRkcmVzcz5EZXBhcnRtZW50IG9mIE1lZGljYWwgYW5kIFN1
cmdpY2FsIFNjaWVuY2VzLCBPdGFnbyBNZWRpY2FsIFNjaG9vbCwgVW5pdmVyc2l0eSBvZiBPdGFn
bywgQnVuZWRpbiwgTmV3IFplYWxhbmQ8L2F1dGgtYWRkcmVzcz48dGl0bGVzPjx0aXRsZT5Ib3cg
bWFueSBjaGlsZHJlbiByZW1haW4gZnJhY3R1cmUtZnJlZSBkdXJpbmcgZ3Jvd3RoPyBhIGxvbmdp
dHVkaW5hbCBzdHVkeSBvZiBjaGlsZHJlbiBhbmQgYWRvbGVzY2VudHMgcGFydGljaXBhdGluZyBp
biB0aGUgRHVuZWRpbiBNdWx0aWRpc2NpcGxpbmFyeSBIZWFsdGggYW5kIERldmVsb3BtZW50IFN0
dWR5PC90aXRsZT48c2Vjb25kYXJ5LXRpdGxlPk9zdGVvcG9yb3MuSW50Ljwvc2Vjb25kYXJ5LXRp
dGxlPjwvdGl0bGVzPjxwZXJpb2RpY2FsPjxmdWxsLXRpdGxlPk9zdGVvcG9yb3MuSW50LjwvZnVs
bC10aXRsZT48L3BlcmlvZGljYWw+PHBhZ2VzPjk5MC05OTU8L3BhZ2VzPjx2b2x1bWU+MTM8L3Zv
bHVtZT48bnVtYmVyPjEyPC9udW1iZXI+PHJlcHJpbnQtZWRpdGlvbj5Ob3QgaW4gRmlsZTwvcmVw
cmludC1lZGl0aW9uPjxrZXl3b3Jkcz48a2V5d29yZD5BZG9sZXNjZW50PC9rZXl3b3JkPjxrZXl3
b3JkPkFnZSBEaXN0cmlidXRpb248L2tleXdvcmQ+PGtleXdvcmQ+YW5hbHlzaXM8L2tleXdvcmQ+
PGtleXdvcmQ+Q2hpbGQ8L2tleXdvcmQ+PGtleXdvcmQ+Q2hpbGQsUHJlc2Nob29sPC9rZXl3b3Jk
PjxrZXl3b3JkPmVwaWRlbWlvbG9neTwva2V5d29yZD48a2V5d29yZD5GZW1hbGU8L2tleXdvcmQ+
PGtleXdvcmQ+RnJhY3R1cmVzLEJvbmU8L2tleXdvcmQ+PGtleXdvcmQ+R3Jvd3RoPC9rZXl3b3Jk
PjxrZXl3b3JkPkhlYWx0aDwva2V5d29yZD48a2V5d29yZD5IdW1hbnM8L2tleXdvcmQ+PGtleXdv
cmQ+SW5jaWRlbmNlPC9rZXl3b3JkPjxrZXl3b3JkPmluanVyaWVzPC9rZXl3b3JkPjxrZXl3b3Jk
PkxpZmUgVGFibGVzPC9rZXl3b3JkPjxrZXl3b3JkPkxvbmdpdHVkaW5hbCBTdHVkaWVzPC9rZXl3
b3JkPjxrZXl3b3JkPk1hbGU8L2tleXdvcmQ+PGtleXdvcmQ+TXVsdGlwbGUgVHJhdW1hPC9rZXl3
b3JkPjxrZXl3b3JkPk5ldyBaZWFsYW5kPC9rZXl3b3JkPjxrZXl3b3JkPnBhdGhvbG9neTwva2V5
d29yZD48L2tleXdvcmRzPjxkYXRlcz48eWVhcj4yMDAyPC95ZWFyPjxwdWItZGF0ZXM+PGRhdGU+
MTIvMjAwMjwvZGF0ZT48L3B1Yi1kYXRlcz48L2RhdGVzPjxsYWJlbD4xMDwvbGFiZWw+PHVybHM+
PHJlbGF0ZWQtdXJscz48dXJsPmh0dHA6Ly93d3cubmNiaS5ubG0ubmloLmdvdi9wdWJtZWQvMTI0
NTk5NDI8L3VybD48L3JlbGF0ZWQtdXJscz48L3VybHM+PGVsZWN0cm9uaWMtcmVzb3VyY2UtbnVt
PjEwLjEwMDcvczAwMTk4MDIwMDEzNyBbZG9pXTwvZWxlY3Ryb25pYy1yZXNvdXJjZS1udW0+PC9y
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b29wZXI8L0F1dGhvcj48WWVhcj4yMDA0PC9ZZWFyPjxS
ZWNOdW0+MTI3PC9SZWNOdW0+PERpc3BsYXlUZXh0PlszNiwzN108L0Rpc3BsYXlUZXh0PjxyZWNv
cmQ+PHJlYy1udW1iZXI+MTI3PC9yZWMtbnVtYmVyPjxmb3JlaWduLWtleXM+PGtleSBhcHA9IkVO
IiBkYi1pZD0iYWV6ZmF6ZnI1NXcyZGVlMDlhdXZ6ZWFuemQwYXh0dDV4MjV2IiB0aW1lc3RhbXA9
IjEzODA2NDkyNjIiPjEyNzwva2V5PjwvZm9yZWlnbi1rZXlzPjxyZWYtdHlwZSBuYW1lPSJKb3Vy
bmFsIEFydGljbGUiPjE3PC9yZWYtdHlwZT48Y29udHJpYnV0b3JzPjxhdXRob3JzPjxhdXRob3I+
Q29vcGVyLEMuPC9hdXRob3I+PGF1dGhvcj5EZW5uaXNvbixFLk0uPC9hdXRob3I+PGF1dGhvcj5M
ZXVma2VucyxILkcuPC9hdXRob3I+PGF1dGhvcj5CaXNob3AsTi48L2F1dGhvcj48YXV0aG9yPnZh
biBTdGFhLFQuUC48L2F1dGhvcj48L2F1dGhvcnM+PC9jb250cmlidXRvcnM+PGF1dGgtYWRkcmVz
cz5NUkMgRXBpZGVtaW9sb2d5IFJlc291cmNlIENlbnRyZSwgVW5pdmVyc2l0eSBvZiBTb3V0aGFt
cHRvbiwgU291dGhhbXB0b24gR2VuZXJhbCBIb3NwaXRhbCwgU291dGhhbXB0b24gU08xNiA2WUQs
IFVLLiBjY0BtcmMuc290b24uYWMudWs8L2F1dGgtYWRkcmVzcz48dGl0bGVzPjx0aXRsZT5FcGlk
ZW1pb2xvZ3kgb2YgY2hpbGRob29kIGZyYWN0dXJlcyBpbiBCcml0YWluOiBhIHN0dWR5IHVzaW5n
IHRoZSBnZW5lcmFsIHByYWN0aWNlIHJlc2VhcmNoIGRhdGFiYXNlPC90aXRsZT48c2Vjb25kYXJ5
LXRpdGxlPkouQm9uZSBNaW5lci5SZXMuPC9zZWNvbmRhcnktdGl0bGU+PC90aXRsZXM+PHBlcmlv
ZGljYWw+PGZ1bGwtdGl0bGU+Si5Cb25lIE1pbmVyLlJlcy48L2Z1bGwtdGl0bGU+PC9wZXJpb2Rp
Y2FsPjxwYWdlcz4xOTc2LTE5ODE8L3BhZ2VzPjx2b2x1bWU+MTk8L3ZvbHVtZT48bnVtYmVyPjEy
PC9udW1iZXI+PHJlcHJpbnQtZWRpdGlvbj5Ob3QgaW4gRmlsZTwvcmVwcmludC1lZGl0aW9uPjxr
ZXl3b3Jkcz48a2V5d29yZD5BZG9sZXNjZW50PC9rZXl3b3JkPjxrZXl3b3JkPkFkdWx0PC9rZXl3
b3JkPjxrZXl3b3JkPkFnZSBGYWN0b3JzPC9rZXl3b3JkPjxrZXl3b3JkPkFnZWQ8L2tleXdvcmQ+
PGtleXdvcmQ+QWdlZCw4MCBhbmQgb3Zlcjwva2V5d29yZD48a2V5d29yZD5DaGlsZDwva2V5d29y
ZD48a2V5d29yZD5DaGlsZCxQcmVzY2hvb2w8L2tleXdvcmQ+PGtleXdvcmQ+Q29ob3J0IFN0dWRp
ZXM8L2tleXdvcmQ+PGtleXdvcmQ+RGF0YWJhc2VzIGFzIFRvcGljPC9rZXl3b3JkPjxrZXl3b3Jk
PkVuZ2xhbmQ8L2tleXdvcmQ+PGtleXdvcmQ+ZXBpZGVtaW9sb2d5PC9rZXl3b3JkPjxrZXl3b3Jk
PkZlbWFsZTwva2V5d29yZD48a2V5d29yZD5GcmFjdHVyZXMsQm9uZTwva2V5d29yZD48a2V5d29y
ZD5HcmVhdCBCcml0YWluPC9rZXl3b3JkPjxrZXl3b3JkPkh1bWFuczwva2V5d29yZD48a2V5d29y
ZD5JbmNpZGVuY2U8L2tleXdvcmQ+PGtleXdvcmQ+SW5mYW50PC9rZXl3b3JkPjxrZXl3b3JkPklu
ZmFudCxOZXdib3JuPC9rZXl3b3JkPjxrZXl3b3JkPklyZWxhbmQ8L2tleXdvcmQ+PGtleXdvcmQ+
TWFsZTwva2V5d29yZD48a2V5d29yZD5tZXRob2RzPC9rZXl3b3JkPjxrZXl3b3JkPk1pZGRsZSBB
Z2VkPC9rZXl3b3JkPjxrZXl3b3JkPnBhdGhvbG9neTwva2V5d29yZD48a2V5d29yZD5SYWRpdXM8
L2tleXdvcmQ+PGtleXdvcmQ+U2NvdGxhbmQ8L2tleXdvcmQ+PGtleXdvcmQ+U2V4IEZhY3RvcnM8
L2tleXdvcmQ+PGtleXdvcmQ+VGltZSBGYWN0b3JzPC9rZXl3b3JkPjxrZXl3b3JkPlRvcG9ncmFw
aHksTWVkaWNhbDwva2V5d29yZD48a2V5d29yZD5VbG5hPC9rZXl3b3JkPjwva2V5d29yZHM+PGRh
dGVzPjx5ZWFyPjIwMDQ8L3llYXI+PHB1Yi1kYXRlcz48ZGF0ZT4xMi8yMDA0PC9kYXRlPjwvcHVi
LWRhdGVzPjwvZGF0ZXM+PGxhYmVsPjg8L2xhYmVsPjx1cmxzPjxyZWxhdGVkLXVybHM+PHVybD5o
dHRwOi8vd3d3Lm5jYmkubmxtLm5paC5nb3YvcHVibWVkLzE1NTM3NDQwPC91cmw+PC9yZWxhdGVk
LXVybHM+PC91cmxzPjxlbGVjdHJvbmljLXJlc291cmNlLW51bT4xMC4xMzU5L0pCTVIuMDQwOTAy
IFtkb2ldPC9lbGVjdHJvbmljLXJlc291cmNlLW51bT48L3JlY29yZD48L0NpdGU+PENpdGU+PEF1
dGhvcj5Kb25lczwvQXV0aG9yPjxZZWFyPjIwMDI8L1llYXI+PFJlY051bT4yMDA8L1JlY051bT48
cmVjb3JkPjxyZWMtbnVtYmVyPjIwMDwvcmVjLW51bWJlcj48Zm9yZWlnbi1rZXlzPjxrZXkgYXBw
PSJFTiIgZGItaWQ9ImFlemZhemZyNTV3MmRlZTA5YXV2emVhbnpkMGF4dHQ1eDI1diIgdGltZXN0
YW1wPSIxMzgwNjQ5MjYyIj4yMDA8L2tleT48L2ZvcmVpZ24ta2V5cz48cmVmLXR5cGUgbmFtZT0i
Sm91cm5hbCBBcnRpY2xlIj4xNzwvcmVmLXR5cGU+PGNvbnRyaWJ1dG9ycz48YXV0aG9ycz48YXV0
aG9yPkpvbmVzLEkuRS48L2F1dGhvcj48YXV0aG9yPldpbGxpYW1zLFMuTS48L2F1dGhvcj48YXV0
aG9yPkRvdyxOLjwvYXV0aG9yPjxhdXRob3I+R291bGRpbmcsQS48L2F1dGhvcj48L2F1dGhvcnM+
PC9jb250cmlidXRvcnM+PGF1dGgtYWRkcmVzcz5EZXBhcnRtZW50IG9mIE1lZGljYWwgYW5kIFN1
cmdpY2FsIFNjaWVuY2VzLCBPdGFnbyBNZWRpY2FsIFNjaG9vbCwgVW5pdmVyc2l0eSBvZiBPdGFn
bywgQnVuZWRpbiwgTmV3IFplYWxhbmQ8L2F1dGgtYWRkcmVzcz48dGl0bGVzPjx0aXRsZT5Ib3cg
bWFueSBjaGlsZHJlbiByZW1haW4gZnJhY3R1cmUtZnJlZSBkdXJpbmcgZ3Jvd3RoPyBhIGxvbmdp
dHVkaW5hbCBzdHVkeSBvZiBjaGlsZHJlbiBhbmQgYWRvbGVzY2VudHMgcGFydGljaXBhdGluZyBp
biB0aGUgRHVuZWRpbiBNdWx0aWRpc2NpcGxpbmFyeSBIZWFsdGggYW5kIERldmVsb3BtZW50IFN0
dWR5PC90aXRsZT48c2Vjb25kYXJ5LXRpdGxlPk9zdGVvcG9yb3MuSW50Ljwvc2Vjb25kYXJ5LXRp
dGxlPjwvdGl0bGVzPjxwZXJpb2RpY2FsPjxmdWxsLXRpdGxlPk9zdGVvcG9yb3MuSW50LjwvZnVs
bC10aXRsZT48L3BlcmlvZGljYWw+PHBhZ2VzPjk5MC05OTU8L3BhZ2VzPjx2b2x1bWU+MTM8L3Zv
bHVtZT48bnVtYmVyPjEyPC9udW1iZXI+PHJlcHJpbnQtZWRpdGlvbj5Ob3QgaW4gRmlsZTwvcmVw
cmludC1lZGl0aW9uPjxrZXl3b3Jkcz48a2V5d29yZD5BZG9sZXNjZW50PC9rZXl3b3JkPjxrZXl3
b3JkPkFnZSBEaXN0cmlidXRpb248L2tleXdvcmQ+PGtleXdvcmQ+YW5hbHlzaXM8L2tleXdvcmQ+
PGtleXdvcmQ+Q2hpbGQ8L2tleXdvcmQ+PGtleXdvcmQ+Q2hpbGQsUHJlc2Nob29sPC9rZXl3b3Jk
PjxrZXl3b3JkPmVwaWRlbWlvbG9neTwva2V5d29yZD48a2V5d29yZD5GZW1hbGU8L2tleXdvcmQ+
PGtleXdvcmQ+RnJhY3R1cmVzLEJvbmU8L2tleXdvcmQ+PGtleXdvcmQ+R3Jvd3RoPC9rZXl3b3Jk
PjxrZXl3b3JkPkhlYWx0aDwva2V5d29yZD48a2V5d29yZD5IdW1hbnM8L2tleXdvcmQ+PGtleXdv
cmQ+SW5jaWRlbmNlPC9rZXl3b3JkPjxrZXl3b3JkPmluanVyaWVzPC9rZXl3b3JkPjxrZXl3b3Jk
PkxpZmUgVGFibGVzPC9rZXl3b3JkPjxrZXl3b3JkPkxvbmdpdHVkaW5hbCBTdHVkaWVzPC9rZXl3
b3JkPjxrZXl3b3JkPk1hbGU8L2tleXdvcmQ+PGtleXdvcmQ+TXVsdGlwbGUgVHJhdW1hPC9rZXl3
b3JkPjxrZXl3b3JkPk5ldyBaZWFsYW5kPC9rZXl3b3JkPjxrZXl3b3JkPnBhdGhvbG9neTwva2V5
d29yZD48L2tleXdvcmRzPjxkYXRlcz48eWVhcj4yMDAyPC95ZWFyPjxwdWItZGF0ZXM+PGRhdGU+
MTIvMjAwMjwvZGF0ZT48L3B1Yi1kYXRlcz48L2RhdGVzPjxsYWJlbD4xMDwvbGFiZWw+PHVybHM+
PHJlbGF0ZWQtdXJscz48dXJsPmh0dHA6Ly93d3cubmNiaS5ubG0ubmloLmdvdi9wdWJtZWQvMTI0
NTk5NDI8L3VybD48L3JlbGF0ZWQtdXJscz48L3VybHM+PGVsZWN0cm9uaWMtcmVzb3VyY2UtbnVt
PjEwLjEwMDcvczAwMTk4MDIwMDEzNyBbZG9pXTwvZWxlY3Ryb25pYy1yZXNvdXJjZS1udW0+PC9y
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6" w:tooltip="Cooper, 2004 #127" w:history="1">
        <w:r w:rsidR="00B3117A">
          <w:rPr>
            <w:rFonts w:ascii="Times New Roman" w:hAnsi="Times New Roman"/>
            <w:noProof/>
          </w:rPr>
          <w:t>36</w:t>
        </w:r>
      </w:hyperlink>
      <w:r w:rsidR="00B3117A">
        <w:rPr>
          <w:rFonts w:ascii="Times New Roman" w:hAnsi="Times New Roman"/>
          <w:noProof/>
        </w:rPr>
        <w:t>,</w:t>
      </w:r>
      <w:hyperlink w:anchor="_ENREF_37" w:tooltip="Jones, 2002 #200" w:history="1">
        <w:r w:rsidR="00B3117A">
          <w:rPr>
            <w:rFonts w:ascii="Times New Roman" w:hAnsi="Times New Roman"/>
            <w:noProof/>
          </w:rPr>
          <w:t>37</w:t>
        </w:r>
      </w:hyperlink>
      <w:r w:rsidR="00B3117A">
        <w:rPr>
          <w:rFonts w:ascii="Times New Roman" w:hAnsi="Times New Roman"/>
          <w:noProof/>
        </w:rPr>
        <w:t>]</w:t>
      </w:r>
      <w:r w:rsidR="008C045D" w:rsidRPr="00752CC0">
        <w:rPr>
          <w:rFonts w:ascii="Times New Roman" w:hAnsi="Times New Roman"/>
        </w:rPr>
        <w:fldChar w:fldCharType="end"/>
      </w:r>
      <w:r w:rsidR="008C045D" w:rsidRPr="00752CC0">
        <w:rPr>
          <w:rFonts w:ascii="Times New Roman" w:hAnsi="Times New Roman"/>
        </w:rPr>
        <w:fldChar w:fldCharType="begin">
          <w:fldData xml:space="preserve">PFJlZm1hbj48Q2l0ZT48QXV0aG9yPkNvb3BlcjwvQXV0aG9yPjxZZWFyPjIwMDQ8L1llYXI+PFJl
Y051bT44PC9SZWNOdW0+PElEVGV4dD5FcGlkZW1pb2xvZ3kgb2YgY2hpbGRob29kIGZyYWN0dXJl
cyBpbiBCcml0YWluOiBhIHN0dWR5IHVzaW5nIHRoZSBnZW5lcmFsIHByYWN0aWNlIHJlc2VhcmNo
IGRhdGFiYXNlPC9JRFRleHQ+PE1ETCBSZWZfVHlwZT0iSm91cm5hbCI+PFJlZl9UeXBlPkpvdXJu
YWw8L1JlZl9UeXBlPjxSZWZfSUQ+ODwvUmVmX0lEPjxUaXRsZV9QcmltYXJ5PkVwaWRlbWlvbG9n
eSBvZiBjaGlsZGhvb2QgZnJhY3R1cmVzIGluIEJyaXRhaW46IGEgc3R1ZHkgdXNpbmcgdGhlIGdl
bmVyYWwgcHJhY3RpY2UgcmVzZWFyY2ggZGF0YWJhc2U8L1RpdGxlX1ByaW1hcnk+PEF1dGhvcnNf
UHJpbWFyeT5Db29wZXIsQy48L0F1dGhvcnNfUHJpbWFyeT48QXV0aG9yc19QcmltYXJ5PkRlbm5p
c29uLEUuTS48L0F1dGhvcnNfUHJpbWFyeT48QXV0aG9yc19QcmltYXJ5PkxldWZrZW5zLEguRy48
L0F1dGhvcnNfUHJpbWFyeT48QXV0aG9yc19QcmltYXJ5PkJpc2hvcCxOLjwvQXV0aG9yc19Qcmlt
YXJ5PjxBdXRob3JzX1ByaW1hcnk+dmFuIFN0YWEsVC5QLjwvQXV0aG9yc19QcmltYXJ5PjxEYXRl
X1ByaW1hcnk+MjAwNC8xMjwvRGF0ZV9QcmltYXJ5PjxLZXl3b3Jkcz5BZG9sZXNjZW50PC9LZXl3
b3Jkcz48S2V5d29yZHM+QWR1bHQ8L0tleXdvcmRzPjxLZXl3b3Jkcz5BZ2UgRmFjdG9yczwvS2V5
d29yZHM+PEtleXdvcmRzPkFnZWQ8L0tleXdvcmRzPjxLZXl3b3Jkcz5BZ2VkLDgwIGFuZCBvdmVy
PC9LZXl3b3Jkcz48S2V5d29yZHM+Q2hpbGQ8L0tleXdvcmRzPjxLZXl3b3Jkcz5DaGlsZCxQcmVz
Y2hvb2w8L0tleXdvcmRzPjxLZXl3b3Jkcz5EYXRhYmFzZXMgYXMgVG9waWM8L0tleXdvcmRzPjxL
ZXl3b3Jkcz5lcGlkZW1pb2xvZ3k8L0tleXdvcmRzPjxLZXl3b3Jkcz5GZW1hbGU8L0tleXdvcmRz
PjxLZXl3b3Jkcz5GcmFjdHVyZXMsQm9uZTwvS2V5d29yZHM+PEtleXdvcmRzPkdyZWF0IEJyaXRh
aW48L0tleXdvcmRzPjxLZXl3b3Jkcz5IdW1hbnM8L0tleXdvcmRzPjxLZXl3b3Jkcz5JbmZhbnQ8
L0tleXdvcmRzPjxLZXl3b3Jkcz5JbmZhbnQsTmV3Ym9ybjwvS2V5d29yZHM+PEtleXdvcmRzPk1h
bGU8L0tleXdvcmRzPjxLZXl3b3Jkcz5NaWRkbGUgQWdlZDwvS2V5d29yZHM+PEtleXdvcmRzPnBh
dGhvbG9neTwvS2V5d29yZHM+PEtleXdvcmRzPlJhZGl1czwvS2V5d29yZHM+PEtleXdvcmRzPlNl
eCBGYWN0b3JzPC9LZXl3b3Jkcz48S2V5d29yZHM+VGltZSBGYWN0b3JzPC9LZXl3b3Jkcz48S2V5
d29yZHM+VG9wb2dyYXBoeSxNZWRpY2FsPC9LZXl3b3Jkcz48S2V5d29yZHM+VWxuYTwvS2V5d29y
ZHM+PFJlcHJpbnQ+Tm90IGluIEZpbGU8L1JlcHJpbnQ+PFN0YXJ0X1BhZ2U+MTk3NjwvU3RhcnRf
UGFnZT48RW5kX1BhZ2U+MTk4MTwvRW5kX1BhZ2U+PFBlcmlvZGljYWw+Si5Cb25lIE1pbmVyLlJl
cy48L1BlcmlvZGljYWw+PFZvbHVtZT4xOTwvVm9sdW1lPjxJc3N1ZT4xMjwvSXNzdWU+PE1pc2Nf
Mz4xMC4xMzU5L0pCTVIuMDQwOTAyIFtkb2ldPC9NaXNjXzM+PEFkZHJlc3M+TVJDIEVwaWRlbWlv
bG9neSBSZXNvdXJjZSBDZW50cmUsIFVuaXZlcnNpdHkgb2YgU291dGhhbXB0b24sIFNvdXRoYW1w
dG9uIEdlbmVyYWwgSG9zcGl0YWwsIFNvdXRoYW1wdG9uIFNPMTYgNllELCBVSy4gY2NAbXJjLnNv
dG9uLmFjLnVrPC9BZGRyZXNzPjxXZWJfVVJMPlBNOjE1NTM3NDQwPC9XZWJfVVJMPjxaWl9Kb3Vy
bmFsU3RkQWJicmV2PjxmIG5hbWU9IlN5c3RlbSI+Si5Cb25lIE1pbmVyLlJlcy48L2Y+PC9aWl9K
b3VybmFsU3RkQWJicmV2PjxaWl9Xb3JrZm9ybUlEPjE8L1paX1dvcmtmb3JtSUQ+PC9NREw+PC9D
aXRlPjxDaXRlPjxBdXRob3I+Sm9uZXM8L0F1dGhvcj48WWVhcj4yMDAyPC9ZZWFyPjxSZWNOdW0+
MTA8L1JlY051bT48SURUZXh0PkhvdyBtYW55IGNoaWxkcmVuIHJlbWFpbiBmcmFjdHVyZS1mcmVl
IGR1cmluZyBncm93dGg/IGEgbG9uZ2l0dWRpbmFsIHN0dWR5IG9mIGNoaWxkcmVuIGFuZCBhZG9s
ZXNjZW50cyBwYXJ0aWNpcGF0aW5nIGluIHRoZSBEdW5lZGluIE11bHRpZGlzY2lwbGluYXJ5IEhl
YWx0aCBhbmQgRGV2ZWxvcG1lbnQgU3R1ZHk8L0lEVGV4dD48TURMIFJlZl9UeXBlPSJKb3VybmFs
Ij48UmVmX1R5cGU+Sm91cm5hbDwvUmVmX1R5cGU+PFJlZl9JRD4xMDwvUmVmX0lEPjxUaXRsZV9Q
cmltYXJ5PkhvdyBtYW55IGNoaWxkcmVuIHJlbWFpbiBmcmFjdHVyZS1mcmVlIGR1cmluZyBncm93
dGg/IGEgbG9uZ2l0dWRpbmFsIHN0dWR5IG9mIGNoaWxkcmVuIGFuZCBhZG9sZXNjZW50cyBwYXJ0
aWNpcGF0aW5nIGluIHRoZSBEdW5lZGluIE11bHRpZGlzY2lwbGluYXJ5IEhlYWx0aCBhbmQgRGV2
ZWxvcG1lbnQgU3R1ZHk8L1RpdGxlX1ByaW1hcnk+PEF1dGhvcnNfUHJpbWFyeT5Kb25lcyxJLkUu
PC9BdXRob3JzX1ByaW1hcnk+PEF1dGhvcnNfUHJpbWFyeT5XaWxsaWFtcyxTLk0uPC9BdXRob3Jz
X1ByaW1hcnk+PEF1dGhvcnNfUHJpbWFyeT5Eb3csTi48L0F1dGhvcnNfUHJpbWFyeT48QXV0aG9y
c19QcmltYXJ5PkdvdWxkaW5nLEEuPC9BdXRob3JzX1ByaW1hcnk+PERhdGVfUHJpbWFyeT4yMDAy
LzEyPC9EYXRlX1ByaW1hcnk+PEtleXdvcmRzPkFkb2xlc2NlbnQ8L0tleXdvcmRzPjxLZXl3b3Jk
cz5BZ2UgRGlzdHJpYnV0aW9uPC9LZXl3b3Jkcz48S2V5d29yZHM+Q2hpbGQ8L0tleXdvcmRzPjxL
ZXl3b3Jkcz5DaGlsZCxQcmVzY2hvb2w8L0tleXdvcmRzPjxLZXl3b3Jkcz5lcGlkZW1pb2xvZ3k8
L0tleXdvcmRzPjxLZXl3b3Jkcz5GZW1hbGU8L0tleXdvcmRzPjxLZXl3b3Jkcz5GcmFjdHVyZXMs
Qm9uZTwvS2V5d29yZHM+PEtleXdvcmRzPkh1bWFuczwvS2V5d29yZHM+PEtleXdvcmRzPkluY2lk
ZW5jZTwvS2V5d29yZHM+PEtleXdvcmRzPkxpZmUgVGFibGVzPC9LZXl3b3Jkcz48S2V5d29yZHM+
TG9uZ2l0dWRpbmFsIFN0dWRpZXM8L0tleXdvcmRzPjxLZXl3b3Jkcz5NYWxlPC9LZXl3b3Jkcz48
S2V5d29yZHM+TXVsdGlwbGUgVHJhdW1hPC9LZXl3b3Jkcz48S2V5d29yZHM+TmV3IFplYWxhbmQ8
L0tleXdvcmRzPjxLZXl3b3Jkcz5wYXRob2xvZ3k8L0tleXdvcmRzPjxSZXByaW50Pk5vdCBpbiBG
aWxlPC9SZXByaW50PjxTdGFydF9QYWdlPjk5MDwvU3RhcnRfUGFnZT48RW5kX1BhZ2U+OTk1PC9F
bmRfUGFnZT48UGVyaW9kaWNhbD5Pc3Rlb3Bvcm9zLkludC48L1BlcmlvZGljYWw+PFZvbHVtZT4x
MzwvVm9sdW1lPjxJc3N1ZT4xMjwvSXNzdWU+PE1pc2NfMz4xMC4xMDA3L3MwMDE5ODAyMDAxMzcg
W2RvaV08L01pc2NfMz48QWRkcmVzcz5EZXBhcnRtZW50IG9mIE1lZGljYWwgYW5kIFN1cmdpY2Fs
IFNjaWVuY2VzLCBPdGFnbyBNZWRpY2FsIFNjaG9vbCwgVW5pdmVyc2l0eSBvZiBPdGFnbywgQnVu
ZWRpbiwgTmV3IFplYWxhbmQ8L0FkZHJlc3M+PFdlYl9VUkw+UE06MTI0NTk5NDI8L1dlYl9VUkw+
PFpaX0pvdXJuYWxTdGRBYmJyZXY+PGYgbmFtZT0iU3lzdGVtIj5Pc3Rlb3Bvcm9zLkludC48L2Y+
PC9aWl9Kb3VybmFsU3RkQWJicmV2PjxaWl9Xb3JrZm9ybUlEPjE8L1paX1dvcmtmb3JtSUQ+PC9N
REw+PC9DaXRlPjwvUmVmbWFuPm==
</w:fldData>
        </w:fldChar>
      </w:r>
      <w:r w:rsidRPr="00752CC0">
        <w:rPr>
          <w:rFonts w:ascii="Times New Roman" w:hAnsi="Times New Roman"/>
        </w:rPr>
        <w:instrText xml:space="preserve"> ADDIN REFMGR.CITE </w:instrText>
      </w:r>
      <w:r w:rsidR="008C045D" w:rsidRPr="00752CC0">
        <w:rPr>
          <w:rFonts w:ascii="Times New Roman" w:hAnsi="Times New Roman"/>
        </w:rPr>
        <w:fldChar w:fldCharType="begin">
          <w:fldData xml:space="preserve">PFJlZm1hbj48Q2l0ZT48QXV0aG9yPkNvb3BlcjwvQXV0aG9yPjxZZWFyPjIwMDQ8L1llYXI+PFJl
Y051bT44PC9SZWNOdW0+PElEVGV4dD5FcGlkZW1pb2xvZ3kgb2YgY2hpbGRob29kIGZyYWN0dXJl
cyBpbiBCcml0YWluOiBhIHN0dWR5IHVzaW5nIHRoZSBnZW5lcmFsIHByYWN0aWNlIHJlc2VhcmNo
IGRhdGFiYXNlPC9JRFRleHQ+PE1ETCBSZWZfVHlwZT0iSm91cm5hbCI+PFJlZl9UeXBlPkpvdXJu
YWw8L1JlZl9UeXBlPjxSZWZfSUQ+ODwvUmVmX0lEPjxUaXRsZV9QcmltYXJ5PkVwaWRlbWlvbG9n
eSBvZiBjaGlsZGhvb2QgZnJhY3R1cmVzIGluIEJyaXRhaW46IGEgc3R1ZHkgdXNpbmcgdGhlIGdl
bmVyYWwgcHJhY3RpY2UgcmVzZWFyY2ggZGF0YWJhc2U8L1RpdGxlX1ByaW1hcnk+PEF1dGhvcnNf
UHJpbWFyeT5Db29wZXIsQy48L0F1dGhvcnNfUHJpbWFyeT48QXV0aG9yc19QcmltYXJ5PkRlbm5p
c29uLEUuTS48L0F1dGhvcnNfUHJpbWFyeT48QXV0aG9yc19QcmltYXJ5PkxldWZrZW5zLEguRy48
L0F1dGhvcnNfUHJpbWFyeT48QXV0aG9yc19QcmltYXJ5PkJpc2hvcCxOLjwvQXV0aG9yc19Qcmlt
YXJ5PjxBdXRob3JzX1ByaW1hcnk+dmFuIFN0YWEsVC5QLjwvQXV0aG9yc19QcmltYXJ5PjxEYXRl
X1ByaW1hcnk+MjAwNC8xMjwvRGF0ZV9QcmltYXJ5PjxLZXl3b3Jkcz5BZG9sZXNjZW50PC9LZXl3
b3Jkcz48S2V5d29yZHM+QWR1bHQ8L0tleXdvcmRzPjxLZXl3b3Jkcz5BZ2UgRmFjdG9yczwvS2V5
d29yZHM+PEtleXdvcmRzPkFnZWQ8L0tleXdvcmRzPjxLZXl3b3Jkcz5BZ2VkLDgwIGFuZCBvdmVy
PC9LZXl3b3Jkcz48S2V5d29yZHM+Q2hpbGQ8L0tleXdvcmRzPjxLZXl3b3Jkcz5DaGlsZCxQcmVz
Y2hvb2w8L0tleXdvcmRzPjxLZXl3b3Jkcz5EYXRhYmFzZXMgYXMgVG9waWM8L0tleXdvcmRzPjxL
ZXl3b3Jkcz5lcGlkZW1pb2xvZ3k8L0tleXdvcmRzPjxLZXl3b3Jkcz5GZW1hbGU8L0tleXdvcmRz
PjxLZXl3b3Jkcz5GcmFjdHVyZXMsQm9uZTwvS2V5d29yZHM+PEtleXdvcmRzPkdyZWF0IEJyaXRh
aW48L0tleXdvcmRzPjxLZXl3b3Jkcz5IdW1hbnM8L0tleXdvcmRzPjxLZXl3b3Jkcz5JbmZhbnQ8
L0tleXdvcmRzPjxLZXl3b3Jkcz5JbmZhbnQsTmV3Ym9ybjwvS2V5d29yZHM+PEtleXdvcmRzPk1h
bGU8L0tleXdvcmRzPjxLZXl3b3Jkcz5NaWRkbGUgQWdlZDwvS2V5d29yZHM+PEtleXdvcmRzPnBh
dGhvbG9neTwvS2V5d29yZHM+PEtleXdvcmRzPlJhZGl1czwvS2V5d29yZHM+PEtleXdvcmRzPlNl
eCBGYWN0b3JzPC9LZXl3b3Jkcz48S2V5d29yZHM+VGltZSBGYWN0b3JzPC9LZXl3b3Jkcz48S2V5
d29yZHM+VG9wb2dyYXBoeSxNZWRpY2FsPC9LZXl3b3Jkcz48S2V5d29yZHM+VWxuYTwvS2V5d29y
ZHM+PFJlcHJpbnQ+Tm90IGluIEZpbGU8L1JlcHJpbnQ+PFN0YXJ0X1BhZ2U+MTk3NjwvU3RhcnRf
UGFnZT48RW5kX1BhZ2U+MTk4MTwvRW5kX1BhZ2U+PFBlcmlvZGljYWw+Si5Cb25lIE1pbmVyLlJl
cy48L1BlcmlvZGljYWw+PFZvbHVtZT4xOTwvVm9sdW1lPjxJc3N1ZT4xMjwvSXNzdWU+PE1pc2Nf
Mz4xMC4xMzU5L0pCTVIuMDQwOTAyIFtkb2ldPC9NaXNjXzM+PEFkZHJlc3M+TVJDIEVwaWRlbWlv
bG9neSBSZXNvdXJjZSBDZW50cmUsIFVuaXZlcnNpdHkgb2YgU291dGhhbXB0b24sIFNvdXRoYW1w
dG9uIEdlbmVyYWwgSG9zcGl0YWwsIFNvdXRoYW1wdG9uIFNPMTYgNllELCBVSy4gY2NAbXJjLnNv
dG9uLmFjLnVrPC9BZGRyZXNzPjxXZWJfVVJMPlBNOjE1NTM3NDQwPC9XZWJfVVJMPjxaWl9Kb3Vy
bmFsU3RkQWJicmV2PjxmIG5hbWU9IlN5c3RlbSI+Si5Cb25lIE1pbmVyLlJlcy48L2Y+PC9aWl9K
b3VybmFsU3RkQWJicmV2PjxaWl9Xb3JrZm9ybUlEPjE8L1paX1dvcmtmb3JtSUQ+PC9NREw+PC9D
aXRlPjxDaXRlPjxBdXRob3I+Sm9uZXM8L0F1dGhvcj48WWVhcj4yMDAyPC9ZZWFyPjxSZWNOdW0+
MTA8L1JlY051bT48SURUZXh0PkhvdyBtYW55IGNoaWxkcmVuIHJlbWFpbiBmcmFjdHVyZS1mcmVl
IGR1cmluZyBncm93dGg/IGEgbG9uZ2l0dWRpbmFsIHN0dWR5IG9mIGNoaWxkcmVuIGFuZCBhZG9s
ZXNjZW50cyBwYXJ0aWNpcGF0aW5nIGluIHRoZSBEdW5lZGluIE11bHRpZGlzY2lwbGluYXJ5IEhl
YWx0aCBhbmQgRGV2ZWxvcG1lbnQgU3R1ZHk8L0lEVGV4dD48TURMIFJlZl9UeXBlPSJKb3VybmFs
Ij48UmVmX1R5cGU+Sm91cm5hbDwvUmVmX1R5cGU+PFJlZl9JRD4xMDwvUmVmX0lEPjxUaXRsZV9Q
cmltYXJ5PkhvdyBtYW55IGNoaWxkcmVuIHJlbWFpbiBmcmFjdHVyZS1mcmVlIGR1cmluZyBncm93
dGg/IGEgbG9uZ2l0dWRpbmFsIHN0dWR5IG9mIGNoaWxkcmVuIGFuZCBhZG9sZXNjZW50cyBwYXJ0
aWNpcGF0aW5nIGluIHRoZSBEdW5lZGluIE11bHRpZGlzY2lwbGluYXJ5IEhlYWx0aCBhbmQgRGV2
ZWxvcG1lbnQgU3R1ZHk8L1RpdGxlX1ByaW1hcnk+PEF1dGhvcnNfUHJpbWFyeT5Kb25lcyxJLkUu
PC9BdXRob3JzX1ByaW1hcnk+PEF1dGhvcnNfUHJpbWFyeT5XaWxsaWFtcyxTLk0uPC9BdXRob3Jz
X1ByaW1hcnk+PEF1dGhvcnNfUHJpbWFyeT5Eb3csTi48L0F1dGhvcnNfUHJpbWFyeT48QXV0aG9y
c19QcmltYXJ5PkdvdWxkaW5nLEEuPC9BdXRob3JzX1ByaW1hcnk+PERhdGVfUHJpbWFyeT4yMDAy
LzEyPC9EYXRlX1ByaW1hcnk+PEtleXdvcmRzPkFkb2xlc2NlbnQ8L0tleXdvcmRzPjxLZXl3b3Jk
cz5BZ2UgRGlzdHJpYnV0aW9uPC9LZXl3b3Jkcz48S2V5d29yZHM+Q2hpbGQ8L0tleXdvcmRzPjxL
ZXl3b3Jkcz5DaGlsZCxQcmVzY2hvb2w8L0tleXdvcmRzPjxLZXl3b3Jkcz5lcGlkZW1pb2xvZ3k8
L0tleXdvcmRzPjxLZXl3b3Jkcz5GZW1hbGU8L0tleXdvcmRzPjxLZXl3b3Jkcz5GcmFjdHVyZXMs
Qm9uZTwvS2V5d29yZHM+PEtleXdvcmRzPkh1bWFuczwvS2V5d29yZHM+PEtleXdvcmRzPkluY2lk
ZW5jZTwvS2V5d29yZHM+PEtleXdvcmRzPkxpZmUgVGFibGVzPC9LZXl3b3Jkcz48S2V5d29yZHM+
TG9uZ2l0dWRpbmFsIFN0dWRpZXM8L0tleXdvcmRzPjxLZXl3b3Jkcz5NYWxlPC9LZXl3b3Jkcz48
S2V5d29yZHM+TXVsdGlwbGUgVHJhdW1hPC9LZXl3b3Jkcz48S2V5d29yZHM+TmV3IFplYWxhbmQ8
L0tleXdvcmRzPjxLZXl3b3Jkcz5wYXRob2xvZ3k8L0tleXdvcmRzPjxSZXByaW50Pk5vdCBpbiBG
aWxlPC9SZXByaW50PjxTdGFydF9QYWdlPjk5MDwvU3RhcnRfUGFnZT48RW5kX1BhZ2U+OTk1PC9F
bmRfUGFnZT48UGVyaW9kaWNhbD5Pc3Rlb3Bvcm9zLkludC48L1BlcmlvZGljYWw+PFZvbHVtZT4x
MzwvVm9sdW1lPjxJc3N1ZT4xMjwvSXNzdWU+PE1pc2NfMz4xMC4xMDA3L3MwMDE5ODAyMDAxMzcg
W2RvaV08L01pc2NfMz48QWRkcmVzcz5EZXBhcnRtZW50IG9mIE1lZGljYWwgYW5kIFN1cmdpY2Fs
IFNjaWVuY2VzLCBPdGFnbyBNZWRpY2FsIFNjaG9vbCwgVW5pdmVyc2l0eSBvZiBPdGFnbywgQnVu
ZWRpbiwgTmV3IFplYWxhbmQ8L0FkZHJlc3M+PFdlYl9VUkw+UE06MTI0NTk5NDI8L1dlYl9VUkw+
PFpaX0pvdXJuYWxTdGRBYmJyZXY+PGYgbmFtZT0iU3lzdGVtIj5Pc3Rlb3Bvcm9zLkludC48L2Y+
PC9aWl9Kb3VybmFsU3RkQWJicmV2PjxaWl9Xb3JrZm9ybUlEPjE8L1paX1dvcmtmb3JtSUQ+PC9N
REw+PC9DaXRlPjwvUmVmbWFuPm==
</w:fldData>
        </w:fldChar>
      </w:r>
      <w:r w:rsidRPr="00752CC0">
        <w:rPr>
          <w:rFonts w:ascii="Times New Roman" w:hAnsi="Times New Roman"/>
        </w:rPr>
        <w:instrText xml:space="preserve"> ADDIN EN.CITE.DATA </w:instrText>
      </w:r>
      <w:r w:rsidR="008C045D" w:rsidRPr="00752CC0">
        <w:rPr>
          <w:rFonts w:ascii="Times New Roman" w:hAnsi="Times New Roman"/>
        </w:rPr>
      </w:r>
      <w:r w:rsidR="008C045D" w:rsidRPr="00752CC0">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end"/>
      </w:r>
      <w:r w:rsidRPr="00752CC0">
        <w:rPr>
          <w:rFonts w:ascii="Times New Roman" w:hAnsi="Times New Roman"/>
        </w:rPr>
        <w:t xml:space="preserve">.  Lower bone mineral density (BMD) </w:t>
      </w:r>
      <w:r w:rsidR="008C045D" w:rsidRPr="00752CC0">
        <w:rPr>
          <w:rFonts w:ascii="Times New Roman" w:hAnsi="Times New Roman"/>
        </w:rPr>
        <w:fldChar w:fldCharType="begin">
          <w:fldData xml:space="preserve">PEVuZE5vdGU+PENpdGU+PEF1dGhvcj5DaGV2YWxsZXk8L0F1dGhvcj48WWVhcj4yMDExPC9ZZWFy
PjxSZWNOdW0+MTIyPC9SZWNOdW0+PERpc3BsYXlUZXh0PlszOC00Ml08L0Rpc3BsYXlUZXh0Pjxy
ZWNvcmQ+PHJlYy1udW1iZXI+MTIyPC9yZWMtbnVtYmVyPjxmb3JlaWduLWtleXM+PGtleSBhcHA9
IkVOIiBkYi1pZD0iYWV6ZmF6ZnI1NXcyZGVlMDlhdXZ6ZWFuemQwYXh0dDV4MjV2IiB0aW1lc3Rh
bXA9IjEzODA2NDkyNjIiPjEyMjwva2V5PjwvZm9yZWlnbi1rZXlzPjxyZWYtdHlwZSBuYW1lPSJK
b3VybmFsIEFydGljbGUiPjE3PC9yZWYtdHlwZT48Y29udHJpYnV0b3JzPjxhdXRob3JzPjxhdXRo
b3I+Q2hldmFsbGV5LFQuPC9hdXRob3I+PGF1dGhvcj5Cb25qb3VyLEouUC48L2F1dGhvcj48YXV0
aG9yPnZhbixSaWV0YmVyZ2VuIEIuPC9hdXRob3I+PGF1dGhvcj5GZXJyYXJpLFMuPC9hdXRob3I+
PGF1dGhvcj5SaXp6b2xpLFIuPC9hdXRob3I+PC9hdXRob3JzPjwvY29udHJpYnV0b3JzPjxhdXRo
LWFkZHJlc3M+RGl2aXNpb24gb2YgQm9uZSBEaXNlYXNlcywgVW5pdmVyc2l0eSBIb3NwaXRhbHMg
YW5kIEZhY3VsdHkgb2YgTWVkaWNpbmUsIENILTEyMTEgR2VuZXZhIDE0LCBTd2l0emVybGFuZC4g
VGhpZXJyeS5DaGV2YWxsZXlAaGN1Z2UuY2g8L2F1dGgtYWRkcmVzcz48dGl0bGVzPjx0aXRsZT5G
cmFjdHVyZXMgZHVyaW5nIGNoaWxkaG9vZCBhbmQgYWRvbGVzY2VuY2UgaW4gaGVhbHRoeSBib3lz
OiByZWxhdGlvbiB3aXRoIGJvbmUgbWFzcywgbWljcm9zdHJ1Y3R1cmUsIGFuZCBzdHJlbmd0aDwv
dGl0bGU+PHNlY29uZGFyeS10aXRsZT5KLkNsaW4uRW5kb2NyaW5vbC5NZXRhYjwvc2Vjb25kYXJ5
LXRpdGxlPjwvdGl0bGVzPjxwZXJpb2RpY2FsPjxmdWxsLXRpdGxlPkouQ2xpbi5FbmRvY3Jpbm9s
Lk1ldGFiPC9mdWxsLXRpdGxlPjwvcGVyaW9kaWNhbD48cGFnZXM+MzEzNC0zMTQyPC9wYWdlcz48
dm9sdW1lPjk2PC92b2x1bWU+PG51bWJlcj4xMDwvbnVtYmVyPjxyZXByaW50LWVkaXRpb24+Tm90
IGluIEZpbGU8L3JlcHJpbnQtZWRpdGlvbj48a2V5d29yZHM+PGtleXdvcmQ+QWJzb3JwdGlvbWV0
cnksUGhvdG9uPC9rZXl3b3JkPjxrZXl3b3JkPkFkb2xlc2NlbnQ8L2tleXdvcmQ+PGtleXdvcmQ+
YW5hbHlzaXM8L2tleXdvcmQ+PGtleXdvcmQ+YW5hdG9teSAmYW1wOyBoaXN0b2xvZ3k8L2tleXdv
cmQ+PGtleXdvcmQ+Qm9keSBNYXNzIEluZGV4PC9rZXl3b3JkPjxrZXl3b3JkPkJvZHkgV2VpZ2h0
PC9rZXl3b3JkPjxrZXl3b3JkPkJvbmUgYW5kIEJvbmVzPC9rZXl3b3JkPjxrZXl3b3JkPkJvbmUg
RGVuc2l0eTwva2V5d29yZD48a2V5d29yZD5DYWxjaXVtPC9rZXl3b3JkPjxrZXl3b3JkPkNhbGNp
dW0sRGlldGFyeTwva2V5d29yZD48a2V5d29yZD5DaGlsZDwva2V5d29yZD48a2V5d29yZD5DaGls
ZCxQcmVzY2hvb2w8L2tleXdvcmQ+PGtleXdvcmQ+Q29ob3J0IFN0dWRpZXM8L2tleXdvcmQ+PGtl
eXdvcmQ+RGlldGFyeSBQcm90ZWluczwva2V5d29yZD48a2V5d29yZD5lcGlkZW1pb2xvZ3k8L2tl
eXdvcmQ+PGtleXdvcmQ+RmluaXRlIEVsZW1lbnQgQW5hbHlzaXM8L2tleXdvcmQ+PGtleXdvcmQ+
RnJhY3R1cmVzLEJvbmU8L2tleXdvcmQ+PGtleXdvcmQ+R3Jvd3RoPC9rZXl3b3JkPjxrZXl3b3Jk
Pkh1bWFuczwva2V5d29yZD48a2V5d29yZD5JbmNpZGVuY2U8L2tleXdvcmQ+PGtleXdvcmQ+TWFs
ZTwva2V5d29yZD48a2V5d29yZD5Nb3RvciBBY3Rpdml0eTwva2V5d29yZD48a2V5d29yZD5PZGRz
IFJhdGlvPC9rZXl3b3JkPjxrZXl3b3JkPnBhdGhvbG9neTwva2V5d29yZD48a2V5d29yZD5waGFy
bWFjb2xvZ3k8L2tleXdvcmQ+PGtleXdvcmQ+cGh5c2lvcGF0aG9sb2d5PC9rZXl3b3JkPjxrZXl3
b3JkPlByb3NwZWN0aXZlIFN0dWRpZXM8L2tleXdvcmQ+PGtleXdvcmQ+UHViZXJ0eTwva2V5d29y
ZD48a2V5d29yZD5SYWRpdXM8L2tleXdvcmQ+PGtleXdvcmQ+Umlzazwva2V5d29yZD48a2V5d29y
ZD5UaWJpYTwva2V5d29yZD48a2V5d29yZD5Ub21vZ3JhcGh5LFgtUmF5IENvbXB1dGVkPC9rZXl3
b3JkPjxrZXl3b3JkPnVsdHJhc3RydWN0dXJlPC9rZXl3b3JkPjwva2V5d29yZHM+PGRhdGVzPjx5
ZWFyPjIwMTE8L3llYXI+PHB1Yi1kYXRlcz48ZGF0ZT4xMC8yMDExPC9kYXRlPjwvcHViLWRhdGVz
PjwvZGF0ZXM+PGxhYmVsPjMwPC9sYWJlbD48dXJscz48cmVsYXRlZC11cmxzPjx1cmw+aHR0cDov
L3d3dy5uY2JpLm5sbS5uaWguZ292L3B1Ym1lZC8yMTc5NTQ1NDwvdXJsPjwvcmVsYXRlZC11cmxz
PjwvdXJscz48ZWxlY3Ryb25pYy1yZXNvdXJjZS1udW0+amMuMjAxMS0xNDQ1IFtwaWldOzEwLjEy
MTAvamMuMjAxMS0xNDQ1IFtkb2ldPC9lbGVjdHJvbmljLXJlc291cmNlLW51bT48L3JlY29yZD48
L0NpdGU+PENpdGU+PEF1dGhvcj5Hb3VsZGluZzwvQXV0aG9yPjxZZWFyPjIwMDU8L1llYXI+PFJl
Y051bT4xNzA8L1JlY051bT48cmVjb3JkPjxyZWMtbnVtYmVyPjE3MDwvcmVjLW51bWJlcj48Zm9y
ZWlnbi1rZXlzPjxrZXkgYXBwPSJFTiIgZGItaWQ9ImFlemZhemZyNTV3MmRlZTA5YXV2emVhbnpk
MGF4dHQ1eDI1diIgdGltZXN0YW1wPSIxMzgwNjQ5MjYyIj4xNzA8L2tleT48L2ZvcmVpZ24ta2V5
cz48cmVmLXR5cGUgbmFtZT0iSm91cm5hbCBBcnRpY2xlIj4xNzwvcmVmLXR5cGU+PGNvbnRyaWJ1
dG9ycz48YXV0aG9ycz48YXV0aG9yPkdvdWxkaW5nLEEuPC9hdXRob3I+PGF1dGhvcj5HcmFudCxB
Lk0uPC9hdXRob3I+PGF1dGhvcj5XaWxsaWFtcyxTLk0uPC9hdXRob3I+PC9hdXRob3JzPjwvY29u
dHJpYnV0b3JzPjxhdXRoLWFkZHJlc3M+RGVwYXJ0bWVudCBvZiBNZWRpY2FsIGFuZCBTdXJnaWNh
bCBTY2llbmNlcywgT3RhZ28gVW5pdmVyc2l0eSwgRHVuZWRpbiwgTmV3IFplYWxhbmQuIGFsaXNh
LmdvdWxkaW5nQHN0b25lYm93Lm90YWdvLmFjLm56PC9hdXRoLWFkZHJlc3M+PHRpdGxlcz48dGl0
bGU+Qm9uZSBhbmQgYm9keSBjb21wb3NpdGlvbiBvZiBjaGlsZHJlbiBhbmQgYWRvbGVzY2VudHMg
d2l0aCByZXBlYXRlZCBmb3JlYXJtIGZyYWN0dXJlczwvdGl0bGU+PHNlY29uZGFyeS10aXRsZT5K
LkJvbmUgTWluZXIuUmVzLjwvc2Vjb25kYXJ5LXRpdGxlPjwvdGl0bGVzPjxwZXJpb2RpY2FsPjxm
dWxsLXRpdGxlPkouQm9uZSBNaW5lci5SZXMuPC9mdWxsLXRpdGxlPjwvcGVyaW9kaWNhbD48cGFn
ZXM+MjA5MC0yMDk2PC9wYWdlcz48dm9sdW1lPjIwPC92b2x1bWU+PG51bWJlcj4xMjwvbnVtYmVy
PjxyZXByaW50LWVkaXRpb24+Tm90IGluIEZpbGU8L3JlcHJpbnQtZWRpdGlvbj48a2V5d29yZHM+
PGtleXdvcmQ+QWJzb3JwdGlvbWV0cnksUGhvdG9uPC9rZXl3b3JkPjxrZXl3b3JkPkFkaXBvc2l0
eTwva2V5d29yZD48a2V5d29yZD5hZG1pbmlzdHJhdGlvbiAmYW1wOyBkb3NhZ2U8L2tleXdvcmQ+
PGtleXdvcmQ+QWRvbGVzY2VudDwva2V5d29yZD48a2V5d29yZD5BZHVsdDwva2V5d29yZD48a2V5
d29yZD5hZHZlcnNlIGVmZmVjdHM8L2tleXdvcmQ+PGtleXdvcmQ+QWdlIEZhY3RvcnM8L2tleXdv
cmQ+PGtleXdvcmQ+QW5pbWFsczwva2V5d29yZD48a2V5d29yZD5Cb2R5IENvbXBvc2l0aW9uPC9r
ZXl3b3JkPjxrZXl3b3JkPkJvZHkgTWFzcyBJbmRleDwva2V5d29yZD48a2V5d29yZD5Cb2R5IFdl
aWdodDwva2V5d29yZD48a2V5d29yZD5Cb25lIERlbnNpdHk8L2tleXdvcmQ+PGtleXdvcmQ+Q2Fs
Y2l1bTwva2V5d29yZD48a2V5d29yZD5DYWxjaXVtLERpZXRhcnk8L2tleXdvcmQ+PGtleXdvcmQ+
Q2hpbGQ8L2tleXdvcmQ+PGtleXdvcmQ+Q2hpbGQsUHJlc2Nob29sPC9rZXl3b3JkPjxrZXl3b3Jk
PmVwaWRlbWlvbG9neTwva2V5d29yZD48a2V5d29yZD5ldGlvbG9neTwva2V5d29yZD48a2V5d29y
ZD5GZW1hbGU8L2tleXdvcmQ+PGtleXdvcmQ+RmVtdXI8L2tleXdvcmQ+PGtleXdvcmQ+Rm9yZWFy
bSBJbmp1cmllczwva2V5d29yZD48a2V5d29yZD5GcmFjdHVyZXMsQm9uZTwva2V5d29yZD48a2V5
d29yZD5Hcm93dGg8L2tleXdvcmQ+PGtleXdvcmQ+SGVhbHRoPC9rZXl3b3JkPjxrZXl3b3JkPkh1
bWFuczwva2V5d29yZD48a2V5d29yZD5NYWxlPC9rZXl3b3JkPjxrZXl3b3JkPm1ldGhvZHM8L2tl
eXdvcmQ+PGtleXdvcmQ+TWlsazwva2V5d29yZD48a2V5d29yZD5Nb3RvciBBY3Rpdml0eTwva2V5
d29yZD48a2V5d29yZD5OZXcgWmVhbGFuZDwva2V5d29yZD48a2V5d29yZD5PdmVyd2VpZ2h0PC9r
ZXl3b3JkPjxrZXl3b3JkPlByZXZhbGVuY2U8L2tleXdvcmQ+PGtleXdvcmQ+UmFkaXVzPC9rZXl3
b3JkPjxrZXl3b3JkPlJpc2s8L2tleXdvcmQ+PGtleXdvcmQ+UmlzayBGYWN0b3JzPC9rZXl3b3Jk
PjxrZXl3b3JkPlNleCBGYWN0b3JzPC9rZXl3b3JkPjwva2V5d29yZHM+PGRhdGVzPjx5ZWFyPjIw
MDU8L3llYXI+PHB1Yi1kYXRlcz48ZGF0ZT4xMi8yMDA1PC9kYXRlPjwvcHViLWRhdGVzPjwvZGF0
ZXM+PGxhYmVsPjMxPC9sYWJlbD48dXJscz48cmVsYXRlZC11cmxzPjx1cmw+aHR0cDovL3d3dy5u
Y2JpLm5sbS5uaWguZ292L3B1Ym1lZC8xNjI5NDI2MjwvdXJsPjwvcmVsYXRlZC11cmxzPjwvdXJs
cz48ZWxlY3Ryb25pYy1yZXNvdXJjZS1udW0+MTAuMTM1OS9KQk1SLjA1MDgyMCBbZG9pXTwvZWxl
Y3Ryb25pYy1yZXNvdXJjZS1udW0+PC9yZWNvcmQ+PC9DaXRlPjxDaXRlPjxBdXRob3I+RmFycjwv
QXV0aG9yPjxZZWFyPjIwMTE8L1llYXI+PFJlY051bT4xNTY8L1JlY051bT48cmVjb3JkPjxyZWMt
bnVtYmVyPjE1NjwvcmVjLW51bWJlcj48Zm9yZWlnbi1rZXlzPjxrZXkgYXBwPSJFTiIgZGItaWQ9
ImFlemZhemZyNTV3MmRlZTA5YXV2emVhbnpkMGF4dHQ1eDI1diIgdGltZXN0YW1wPSIxMzgwNjQ5
MjYyIj4xNTY8L2tleT48L2ZvcmVpZ24ta2V5cz48cmVmLXR5cGUgbmFtZT0iSm91cm5hbCBBcnRp
Y2xlIj4xNzwvcmVmLXR5cGU+PGNvbnRyaWJ1dG9ycz48YXV0aG9ycz48YXV0aG9yPkZhcnIsSi5O
LjwvYXV0aG9yPjxhdXRob3I+VG9tYXMsUi48L2F1dGhvcj48YXV0aG9yPkNoZW4sWi48L2F1dGhv
cj48YXV0aG9yPkxpc3NlLEouUi48L2F1dGhvcj48YXV0aG9yPkxvaG1hbixULkcuPC9hdXRob3I+
PGF1dGhvcj5Hb2luZyxTLkIuPC9hdXRob3I+PC9hdXRob3JzPjwvY29udHJpYnV0b3JzPjxhdXRo
LWFkZHJlc3M+RGVwYXJ0bWVudCBvZiBQaHlzaW9sb2dpY2FsIFNjaWVuY2VzLCBVbml2ZXJzaXR5
IG9mIEFyaXpvbmEsIFR1Y3NvbiwgQVogODU3MjEtMDA5MywgVVNBLiBqZmFyckBlbWFpbC5hcml6
b25hLmVkdTwvYXV0aC1hZGRyZXNzPjx0aXRsZXM+PHRpdGxlPkxvd2VyIHRyYWJlY3VsYXIgdm9s
dW1ldHJpYyBCTUQgYXQgbWV0YXBoeXNlYWwgcmVnaW9ucyBvZiB3ZWlnaHQtYmVhcmluZyBib25l
cyBpcyBhc3NvY2lhdGVkIHdpdGggcHJpb3IgZnJhY3R1cmUgaW4geW91bmcgZ2lybHM8L3RpdGxl
PjxzZWNvbmRhcnktdGl0bGU+Si5Cb25lIE1pbmVyLlJlcy48L3NlY29uZGFyeS10aXRsZT48L3Rp
dGxlcz48cGVyaW9kaWNhbD48ZnVsbC10aXRsZT5KLkJvbmUgTWluZXIuUmVzLjwvZnVsbC10aXRs
ZT48L3BlcmlvZGljYWw+PHBhZ2VzPjM4MC0zODc8L3BhZ2VzPjx2b2x1bWU+MjY8L3ZvbHVtZT48
bnVtYmVyPjI8L251bWJlcj48cmVwcmludC1lZGl0aW9uPk5vdCBpbiBGaWxlPC9yZXByaW50LWVk
aXRpb24+PGtleXdvcmRzPjxrZXl3b3JkPkFic29ycHRpb21ldHJ5LFBob3Rvbjwva2V5d29yZD48
a2V5d29yZD5BZG9sZXNjZW50PC9rZXl3b3JkPjxrZXl3b3JkPkFnZWQ8L2tleXdvcmQ+PGtleXdv
cmQ+QW50aHJvcG9tZXRyeTwva2V5d29yZD48a2V5d29yZD5Cb2R5IENvbXBvc2l0aW9uPC9rZXl3
b3JkPjxrZXl3b3JkPkJvbmUgYW5kIEJvbmVzPC9rZXl3b3JkPjxrZXl3b3JkPkJvbmUgRGVuc2l0
eTwva2V5d29yZD48a2V5d29yZD5DaGlsZDwva2V5d29yZD48a2V5d29yZD5ldGlvbG9neTwva2V5
d29yZD48a2V5d29yZD5GZW1hbGU8L2tleXdvcmQ+PGtleXdvcmQ+RmVtdXI8L2tleXdvcmQ+PGtl
eXdvcmQ+RnJhY3R1cmVzLEJvbmU8L2tleXdvcmQ+PGtleXdvcmQ+R3Jvd3RoPC9rZXl3b3JkPjxr
ZXl3b3JkPkh1bWFuczwva2V5d29yZD48a2V5d29yZD5tZXRhYm9saXNtPC9rZXl3b3JkPjxrZXl3
b3JkPm1ldGhvZHM8L2tleXdvcmQ+PGtleXdvcmQ+TW9kZWxzLFN0YXRpc3RpY2FsPC9rZXl3b3Jk
PjxrZXl3b3JkPk1vdG9yIEFjdGl2aXR5PC9rZXl3b3JkPjxrZXl3b3JkPk11c2N1bG9za2VsZXRh
bCBQaHlzaW9sb2dpY2FsIFBoZW5vbWVuYTwva2V5d29yZD48a2V5d29yZD5waHlzaW9wYXRob2xv
Z3k8L2tleXdvcmQ+PGtleXdvcmQ+UHJldmFsZW5jZTwva2V5d29yZD48a2V5d29yZD50aGVyYXB5
PC9rZXl3b3JkPjxrZXl3b3JkPlRpYmlhPC9rZXl3b3JkPjxrZXl3b3JkPlRvbW9ncmFwaHksWC1S
YXkgQ29tcHV0ZWQ8L2tleXdvcmQ+PC9rZXl3b3Jkcz48ZGF0ZXM+PHllYXI+MjAxMTwveWVhcj48
cHViLWRhdGVzPjxkYXRlPjIvMjAxMTwvZGF0ZT48L3B1Yi1kYXRlcz48L2RhdGVzPjxsYWJlbD4z
NDwvbGFiZWw+PHVybHM+PHJlbGF0ZWQtdXJscz48dXJsPmh0dHA6Ly93d3cubmNiaS5ubG0ubmlo
Lmdvdi9wdWJtZWQvMjA3MjE5MzM8L3VybD48L3JlbGF0ZWQtdXJscz48L3VybHM+PGVsZWN0cm9u
aWMtcmVzb3VyY2UtbnVtPjEwLjEwMDIvamJtci4yMTggW2RvaV08L2VsZWN0cm9uaWMtcmVzb3Vy
Y2UtbnVtPjwvcmVjb3JkPjwvQ2l0ZT48Q2l0ZT48QXV0aG9yPlJ5YW48L0F1dGhvcj48WWVhcj4y
MDEyPC9ZZWFyPjxSZWNOdW0+MjcwPC9SZWNOdW0+PHJlY29yZD48cmVjLW51bWJlcj4yNzA8L3Jl
Yy1udW1iZXI+PGZvcmVpZ24ta2V5cz48a2V5IGFwcD0iRU4iIGRiLWlkPSJhZXpmYXpmcjU1dzJk
ZWUwOWF1dnplYW56ZDBheHR0NXgyNXYiIHRpbWVzdGFtcD0iMTM4MDY0OTI2MyI+MjcwPC9rZXk+
PC9mb3JlaWduLWtleXM+PHJlZi10eXBlIG5hbWU9IkpvdXJuYWwgQXJ0aWNsZSI+MTc8L3JlZi10
eXBlPjxjb250cmlidXRvcnM+PGF1dGhvcnM+PGF1dGhvcj5SeWFuLEwuTS48L2F1dGhvcj48YXV0
aG9yPlRlYWNoLFMuSi48L2F1dGhvcj48YXV0aG9yPlNpbmdlcixTLkEuPC9hdXRob3I+PGF1dGhv
cj5Xb29kLFIuPC9hdXRob3I+PGF1dGhvcj5GcmVpc2h0YXQsUi48L2F1dGhvcj48YXV0aG9yPldy
aWdodCxKLkwuPC9hdXRob3I+PGF1dGhvcj5NY0NhcnRlcixSLjwvYXV0aG9yPjxhdXRob3I+VG9z
aSxMLjwvYXV0aG9yPjxhdXRob3I+Q2hhbWJlcmxhaW4sSi5NLjwvYXV0aG9yPjwvYXV0aG9ycz48
L2NvbnRyaWJ1dG9ycz48YXV0aC1hZGRyZXNzPkNoaWxkcmVuJmFwb3M7cyBOYXRpb25hbCBNZWRp
Y2FsIENlbnRlciwgRGl2aXNpb24gb2YgRW1lcmdlbmN5IE1lZGljaW5lLCAxMTEgTWljaGlnYW4g
QXZlIE5XLCBXYXNoaW5ndG9uLCBEQyAyMDAxMCwgVVNBLiBscnlhbkBjaGlsZHJlbnNuYXRpb25h
bC5vcmc8L2F1dGgtYWRkcmVzcz48dGl0bGVzPjx0aXRsZT5Cb25lIG1pbmVyYWwgZGVuc2l0eSBh
bmQgdml0YW1pbiBEIHN0YXR1cyBhbW9uZyBBZnJpY2FuIEFtZXJpY2FuIGNoaWxkcmVuIHdpdGgg
Zm9yZWFybSBmcmFjdHVyZXM8L3RpdGxlPjxzZWNvbmRhcnktdGl0bGU+UGVkaWF0cmljczwvc2Vj
b25kYXJ5LXRpdGxlPjwvdGl0bGVzPjxwZXJpb2RpY2FsPjxmdWxsLXRpdGxlPlBlZGlhdHJpY3M8
L2Z1bGwtdGl0bGU+PC9wZXJpb2RpY2FsPjxwYWdlcz5lNTUzLWU1NjA8L3BhZ2VzPjx2b2x1bWU+
MTMwPC92b2x1bWU+PG51bWJlcj4zPC9udW1iZXI+PHJlcHJpbnQtZWRpdGlvbj5Ob3QgaW4gRmls
ZTwvcmVwcmludC1lZGl0aW9uPjxrZXl3b3Jkcz48a2V5d29yZD5BYnNvcnB0aW9tZXRyeSxQaG90
b248L2tleXdvcmQ+PGtleXdvcmQ+YWRtaW5pc3RyYXRpb24gJmFtcDsgZG9zYWdlPC9rZXl3b3Jk
PjxrZXl3b3JkPkFkdWx0PC9rZXl3b3JkPjxrZXl3b3JkPkFmcmljYW4gQW1lcmljYW5zPC9rZXl3
b3JkPjxrZXl3b3JkPkFnZWQ8L2tleXdvcmQ+PGtleXdvcmQ+YW5hbG9ncyAmYW1wOyBkZXJpdmF0
aXZlczwva2V5d29yZD48a2V5d29yZD5ibG9vZDwva2V5d29yZD48a2V5d29yZD5Cb25lIERlbnNp
dHk8L2tleXdvcmQ+PGtleXdvcmQ+Q2FsY2l1bTwva2V5d29yZD48a2V5d29yZD5DYWxjaXVtLERp
ZXRhcnk8L2tleXdvcmQ+PGtleXdvcmQ+Q2FzZS1Db250cm9sIFN0dWRpZXM8L2tleXdvcmQ+PGtl
eXdvcmQ+Q2hpbGQ8L2tleXdvcmQ+PGtleXdvcmQ+Q2hpbGQsUHJlc2Nob29sPC9rZXl3b3JkPjxr
ZXl3b3JkPmRlZmljaWVuY3k8L2tleXdvcmQ+PGtleXdvcmQ+RW5lcmd5IEludGFrZTwva2V5d29y
ZD48a2V5d29yZD5ldGhub2xvZ3k8L2tleXdvcmQ+PGtleXdvcmQ+RmVtYWxlPC9rZXl3b3JkPjxr
ZXl3b3JkPkZvcmVhcm08L2tleXdvcmQ+PGtleXdvcmQ+SGVhbHRoPC9rZXl3b3JkPjxrZXl3b3Jk
Pkh1bWFuczwva2V5d29yZD48a2V5d29yZD5NYWxlPC9rZXl3b3JkPjxrZXl3b3JkPm1ldGhvZHM8
L2tleXdvcmQ+PGtleXdvcmQ+TWljaGlnYW48L2tleXdvcmQ+PGtleXdvcmQ+T2RkcyBSYXRpbzwv
a2V5d29yZD48a2V5d29yZD5PdmVyd2VpZ2h0PC9rZXl3b3JkPjxrZXl3b3JkPnBhdGhvbG9neTwv
a2V5d29yZD48a2V5d29yZD5QYXRpZW50czwva2V5d29yZD48a2V5d29yZD5QcmV2YWxlbmNlPC9r
ZXl3b3JkPjxrZXl3b3JkPlJhZGl1cyBGcmFjdHVyZXM8L2tleXdvcmQ+PGtleXdvcmQ+VWxuYSBG
cmFjdHVyZXM8L2tleXdvcmQ+PGtleXdvcmQ+Vml0YW1pbiBEPC9rZXl3b3JkPjxrZXl3b3JkPlZp
dGFtaW4gRCBEZWZpY2llbmN5PC9rZXl3b3JkPjxrZXl3b3JkPldhc2hpbmd0b248L2tleXdvcmQ+
PC9rZXl3b3Jkcz48ZGF0ZXM+PHllYXI+MjAxMjwveWVhcj48cHViLWRhdGVzPjxkYXRlPjkvMjAx
MjwvZGF0ZT48L3B1Yi1kYXRlcz48L2RhdGVzPjxsYWJlbD4xPC9sYWJlbD48dXJscz48cmVsYXRl
ZC11cmxzPjx1cmw+aHR0cDovL3d3dy5uY2JpLm5sbS5uaWguZ292L3B1Ym1lZC8yMjkyNjE3NDwv
dXJsPjwvcmVsYXRlZC11cmxzPjwvdXJscz48ZWxlY3Ryb25pYy1yZXNvdXJjZS1udW0+cGVkcy4y
MDEyLTAxMzQgW3BpaV07MTAuMTU0Mi9wZWRzLjIwMTItMDEzNCBbZG9pXTwvZWxlY3Ryb25pYy1y
ZXNvdXJjZS1udW0+PC9yZWNvcmQ+PC9DaXRlPjxDaXRlPjxBdXRob3I+TWFuaWFzPC9BdXRob3I+
PFllYXI+MjAwNjwvWWVhcj48UmVjTnVtPjIyNzwvUmVjTnVtPjxyZWNvcmQ+PHJlYy1udW1iZXI+
MjI3PC9yZWMtbnVtYmVyPjxmb3JlaWduLWtleXM+PGtleSBhcHA9IkVOIiBkYi1pZD0iYWV6ZmF6
ZnI1NXcyZGVlMDlhdXZ6ZWFuemQwYXh0dDV4MjV2IiB0aW1lc3RhbXA9IjEzODA2NDkyNjMiPjIy
Nzwva2V5PjwvZm9yZWlnbi1rZXlzPjxyZWYtdHlwZSBuYW1lPSJKb3VybmFsIEFydGljbGUiPjE3
PC9yZWYtdHlwZT48Y29udHJpYnV0b3JzPjxhdXRob3JzPjxhdXRob3I+TWFuaWFzLEsuPC9hdXRo
b3I+PGF1dGhvcj5NY0NhYmUsRC48L2F1dGhvcj48YXV0aG9yPkJpc2hvcCxOLjwvYXV0aG9yPjwv
YXV0aG9ycz48L2NvbnRyaWJ1dG9ycz48YXV0aC1hZGRyZXNzPlVuaXZlcnNpdHkgb2YgU2hlZmZp
ZWxkIGFuZCBTaGVmZmllbGQgQ2hpbGRyZW4mYXBvcztzIFRydXN0LCBTaGVmZmllbGQgQ2hpbGRy
ZW4mYXBvcztzIEhvc3BpdGFsLCBXZXN0ZXJuIEJhbmssIFNoZWZmaWVsZCBTMTAgMlRILCBVSzwv
YXV0aC1hZGRyZXNzPjx0aXRsZXM+PHRpdGxlPkZyYWN0dXJlcyBhbmQgcmVjdXJyZW50IGZyYWN0
dXJlcyBpbiBjaGlsZHJlbjsgdmFyeWluZyBlZmZlY3RzIG9mIGVudmlyb25tZW50YWwgZmFjdG9y
cyBhcyB3ZWxsIGFzIGJvbmUgc2l6ZSBhbmQgbWFzczwvdGl0bGU+PHNlY29uZGFyeS10aXRsZT5C
b25lPC9zZWNvbmRhcnktdGl0bGU+PC90aXRsZXM+PHBlcmlvZGljYWw+PGZ1bGwtdGl0bGU+Qm9u
ZTwvZnVsbC10aXRsZT48YWJici0xPkJvbmU8L2FiYnItMT48L3BlcmlvZGljYWw+PHBhZ2VzPjY1
Mi02NTc8L3BhZ2VzPjx2b2x1bWU+Mzk8L3ZvbHVtZT48bnVtYmVyPjM8L251bWJlcj48cmVwcmlu
dC1lZGl0aW9uPk5vdCBpbiBGaWxlPC9yZXByaW50LWVkaXRpb24+PGtleXdvcmRzPjxrZXl3b3Jk
PkFkb2xlc2NlbnQ8L2tleXdvcmQ+PGtleXdvcmQ+QWdlZDwva2V5d29yZD48a2V5d29yZD5BbnRo
cm9wb21ldHJ5PC9rZXl3b3JkPjxrZXl3b3JkPkJvbmUgRGVuc2l0eTwva2V5d29yZD48a2V5d29y
ZD5DaGlsZDwva2V5d29yZD48a2V5d29yZD5DaGlsZCxQcmVzY2hvb2w8L2tleXdvcmQ+PGtleXdv
cmQ+RGlldDwva2V5d29yZD48a2V5d29yZD5FbnZpcm9ubWVudDwva2V5d29yZD48a2V5d29yZD5F
eGVyY2lzZTwva2V5d29yZD48a2V5d29yZD5GZW1hbGU8L2tleXdvcmQ+PGtleXdvcmQ+RnJhY3R1
cmVzLEJvbmU8L2tleXdvcmQ+PGtleXdvcmQ+SHVtYW5zPC9rZXl3b3JkPjxrZXl3b3JkPm1ldGhv
ZHM8L2tleXdvcmQ+PGtleXdvcmQ+TWlsazwva2V5d29yZD48a2V5d29yZD5PYmVzaXR5PC9rZXl3
b3JkPjxrZXl3b3JkPnBhdGhvbG9neTwva2V5d29yZD48a2V5d29yZD5waHlzaW9sb2d5PC9rZXl3
b3JkPjxrZXl3b3JkPlByZXZhbGVuY2U8L2tleXdvcmQ+PGtleXdvcmQ+UXVlc3Rpb25uYWlyZXM8
L2tleXdvcmQ+PGtleXdvcmQ+Umlzazwva2V5d29yZD48a2V5d29yZD5SaXNrIEZhY3RvcnM8L2tl
eXdvcmQ+PGtleXdvcmQ+VGltZSBGYWN0b3JzPC9rZXl3b3JkPjwva2V5d29yZHM+PGRhdGVzPjx5
ZWFyPjIwMDY8L3llYXI+PHB1Yi1kYXRlcz48ZGF0ZT45LzIwMDY8L2RhdGU+PC9wdWItZGF0ZXM+
PC9kYXRlcz48bGFiZWw+MTE8L2xhYmVsPjx1cmxzPjxyZWxhdGVkLXVybHM+PHVybD5odHRwOi8v
d3d3Lm5jYmkubmxtLm5paC5nb3YvcHVibWVkLzE2NzY1NjU5PC91cmw+PC9yZWxhdGVkLXVybHM+
PC91cmxzPjxlbGVjdHJvbmljLXJlc291cmNlLW51bT5TODc1Ni0zMjgyKDA2KTAwMzgwLTIgW3Bp
aV07MTAuMTAxNi9qLmJvbmUuMjAwNi4wMy4wMTggW2RvaV08L2VsZWN0cm9uaWMtcmVzb3VyY2Ut
bnVt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aGV2YWxsZXk8L0F1dGhvcj48WWVhcj4yMDExPC9ZZWFy
PjxSZWNOdW0+MTIyPC9SZWNOdW0+PERpc3BsYXlUZXh0PlszOC00Ml08L0Rpc3BsYXlUZXh0Pjxy
ZWNvcmQ+PHJlYy1udW1iZXI+MTIyPC9yZWMtbnVtYmVyPjxmb3JlaWduLWtleXM+PGtleSBhcHA9
IkVOIiBkYi1pZD0iYWV6ZmF6ZnI1NXcyZGVlMDlhdXZ6ZWFuemQwYXh0dDV4MjV2IiB0aW1lc3Rh
bXA9IjEzODA2NDkyNjIiPjEyMjwva2V5PjwvZm9yZWlnbi1rZXlzPjxyZWYtdHlwZSBuYW1lPSJK
b3VybmFsIEFydGljbGUiPjE3PC9yZWYtdHlwZT48Y29udHJpYnV0b3JzPjxhdXRob3JzPjxhdXRo
b3I+Q2hldmFsbGV5LFQuPC9hdXRob3I+PGF1dGhvcj5Cb25qb3VyLEouUC48L2F1dGhvcj48YXV0
aG9yPnZhbixSaWV0YmVyZ2VuIEIuPC9hdXRob3I+PGF1dGhvcj5GZXJyYXJpLFMuPC9hdXRob3I+
PGF1dGhvcj5SaXp6b2xpLFIuPC9hdXRob3I+PC9hdXRob3JzPjwvY29udHJpYnV0b3JzPjxhdXRo
LWFkZHJlc3M+RGl2aXNpb24gb2YgQm9uZSBEaXNlYXNlcywgVW5pdmVyc2l0eSBIb3NwaXRhbHMg
YW5kIEZhY3VsdHkgb2YgTWVkaWNpbmUsIENILTEyMTEgR2VuZXZhIDE0LCBTd2l0emVybGFuZC4g
VGhpZXJyeS5DaGV2YWxsZXlAaGN1Z2UuY2g8L2F1dGgtYWRkcmVzcz48dGl0bGVzPjx0aXRsZT5G
cmFjdHVyZXMgZHVyaW5nIGNoaWxkaG9vZCBhbmQgYWRvbGVzY2VuY2UgaW4gaGVhbHRoeSBib3lz
OiByZWxhdGlvbiB3aXRoIGJvbmUgbWFzcywgbWljcm9zdHJ1Y3R1cmUsIGFuZCBzdHJlbmd0aDwv
dGl0bGU+PHNlY29uZGFyeS10aXRsZT5KLkNsaW4uRW5kb2NyaW5vbC5NZXRhYjwvc2Vjb25kYXJ5
LXRpdGxlPjwvdGl0bGVzPjxwZXJpb2RpY2FsPjxmdWxsLXRpdGxlPkouQ2xpbi5FbmRvY3Jpbm9s
Lk1ldGFiPC9mdWxsLXRpdGxlPjwvcGVyaW9kaWNhbD48cGFnZXM+MzEzNC0zMTQyPC9wYWdlcz48
dm9sdW1lPjk2PC92b2x1bWU+PG51bWJlcj4xMDwvbnVtYmVyPjxyZXByaW50LWVkaXRpb24+Tm90
IGluIEZpbGU8L3JlcHJpbnQtZWRpdGlvbj48a2V5d29yZHM+PGtleXdvcmQ+QWJzb3JwdGlvbWV0
cnksUGhvdG9uPC9rZXl3b3JkPjxrZXl3b3JkPkFkb2xlc2NlbnQ8L2tleXdvcmQ+PGtleXdvcmQ+
YW5hbHlzaXM8L2tleXdvcmQ+PGtleXdvcmQ+YW5hdG9teSAmYW1wOyBoaXN0b2xvZ3k8L2tleXdv
cmQ+PGtleXdvcmQ+Qm9keSBNYXNzIEluZGV4PC9rZXl3b3JkPjxrZXl3b3JkPkJvZHkgV2VpZ2h0
PC9rZXl3b3JkPjxrZXl3b3JkPkJvbmUgYW5kIEJvbmVzPC9rZXl3b3JkPjxrZXl3b3JkPkJvbmUg
RGVuc2l0eTwva2V5d29yZD48a2V5d29yZD5DYWxjaXVtPC9rZXl3b3JkPjxrZXl3b3JkPkNhbGNp
dW0sRGlldGFyeTwva2V5d29yZD48a2V5d29yZD5DaGlsZDwva2V5d29yZD48a2V5d29yZD5DaGls
ZCxQcmVzY2hvb2w8L2tleXdvcmQ+PGtleXdvcmQ+Q29ob3J0IFN0dWRpZXM8L2tleXdvcmQ+PGtl
eXdvcmQ+RGlldGFyeSBQcm90ZWluczwva2V5d29yZD48a2V5d29yZD5lcGlkZW1pb2xvZ3k8L2tl
eXdvcmQ+PGtleXdvcmQ+RmluaXRlIEVsZW1lbnQgQW5hbHlzaXM8L2tleXdvcmQ+PGtleXdvcmQ+
RnJhY3R1cmVzLEJvbmU8L2tleXdvcmQ+PGtleXdvcmQ+R3Jvd3RoPC9rZXl3b3JkPjxrZXl3b3Jk
Pkh1bWFuczwva2V5d29yZD48a2V5d29yZD5JbmNpZGVuY2U8L2tleXdvcmQ+PGtleXdvcmQ+TWFs
ZTwva2V5d29yZD48a2V5d29yZD5Nb3RvciBBY3Rpdml0eTwva2V5d29yZD48a2V5d29yZD5PZGRz
IFJhdGlvPC9rZXl3b3JkPjxrZXl3b3JkPnBhdGhvbG9neTwva2V5d29yZD48a2V5d29yZD5waGFy
bWFjb2xvZ3k8L2tleXdvcmQ+PGtleXdvcmQ+cGh5c2lvcGF0aG9sb2d5PC9rZXl3b3JkPjxrZXl3
b3JkPlByb3NwZWN0aXZlIFN0dWRpZXM8L2tleXdvcmQ+PGtleXdvcmQ+UHViZXJ0eTwva2V5d29y
ZD48a2V5d29yZD5SYWRpdXM8L2tleXdvcmQ+PGtleXdvcmQ+Umlzazwva2V5d29yZD48a2V5d29y
ZD5UaWJpYTwva2V5d29yZD48a2V5d29yZD5Ub21vZ3JhcGh5LFgtUmF5IENvbXB1dGVkPC9rZXl3
b3JkPjxrZXl3b3JkPnVsdHJhc3RydWN0dXJlPC9rZXl3b3JkPjwva2V5d29yZHM+PGRhdGVzPjx5
ZWFyPjIwMTE8L3llYXI+PHB1Yi1kYXRlcz48ZGF0ZT4xMC8yMDExPC9kYXRlPjwvcHViLWRhdGVz
PjwvZGF0ZXM+PGxhYmVsPjMwPC9sYWJlbD48dXJscz48cmVsYXRlZC11cmxzPjx1cmw+aHR0cDov
L3d3dy5uY2JpLm5sbS5uaWguZ292L3B1Ym1lZC8yMTc5NTQ1NDwvdXJsPjwvcmVsYXRlZC11cmxz
PjwvdXJscz48ZWxlY3Ryb25pYy1yZXNvdXJjZS1udW0+amMuMjAxMS0xNDQ1IFtwaWldOzEwLjEy
MTAvamMuMjAxMS0xNDQ1IFtkb2ldPC9lbGVjdHJvbmljLXJlc291cmNlLW51bT48L3JlY29yZD48
L0NpdGU+PENpdGU+PEF1dGhvcj5Hb3VsZGluZzwvQXV0aG9yPjxZZWFyPjIwMDU8L1llYXI+PFJl
Y051bT4xNzA8L1JlY051bT48cmVjb3JkPjxyZWMtbnVtYmVyPjE3MDwvcmVjLW51bWJlcj48Zm9y
ZWlnbi1rZXlzPjxrZXkgYXBwPSJFTiIgZGItaWQ9ImFlemZhemZyNTV3MmRlZTA5YXV2emVhbnpk
MGF4dHQ1eDI1diIgdGltZXN0YW1wPSIxMzgwNjQ5MjYyIj4xNzA8L2tleT48L2ZvcmVpZ24ta2V5
cz48cmVmLXR5cGUgbmFtZT0iSm91cm5hbCBBcnRpY2xlIj4xNzwvcmVmLXR5cGU+PGNvbnRyaWJ1
dG9ycz48YXV0aG9ycz48YXV0aG9yPkdvdWxkaW5nLEEuPC9hdXRob3I+PGF1dGhvcj5HcmFudCxB
Lk0uPC9hdXRob3I+PGF1dGhvcj5XaWxsaWFtcyxTLk0uPC9hdXRob3I+PC9hdXRob3JzPjwvY29u
dHJpYnV0b3JzPjxhdXRoLWFkZHJlc3M+RGVwYXJ0bWVudCBvZiBNZWRpY2FsIGFuZCBTdXJnaWNh
bCBTY2llbmNlcywgT3RhZ28gVW5pdmVyc2l0eSwgRHVuZWRpbiwgTmV3IFplYWxhbmQuIGFsaXNh
LmdvdWxkaW5nQHN0b25lYm93Lm90YWdvLmFjLm56PC9hdXRoLWFkZHJlc3M+PHRpdGxlcz48dGl0
bGU+Qm9uZSBhbmQgYm9keSBjb21wb3NpdGlvbiBvZiBjaGlsZHJlbiBhbmQgYWRvbGVzY2VudHMg
d2l0aCByZXBlYXRlZCBmb3JlYXJtIGZyYWN0dXJlczwvdGl0bGU+PHNlY29uZGFyeS10aXRsZT5K
LkJvbmUgTWluZXIuUmVzLjwvc2Vjb25kYXJ5LXRpdGxlPjwvdGl0bGVzPjxwZXJpb2RpY2FsPjxm
dWxsLXRpdGxlPkouQm9uZSBNaW5lci5SZXMuPC9mdWxsLXRpdGxlPjwvcGVyaW9kaWNhbD48cGFn
ZXM+MjA5MC0yMDk2PC9wYWdlcz48dm9sdW1lPjIwPC92b2x1bWU+PG51bWJlcj4xMjwvbnVtYmVy
PjxyZXByaW50LWVkaXRpb24+Tm90IGluIEZpbGU8L3JlcHJpbnQtZWRpdGlvbj48a2V5d29yZHM+
PGtleXdvcmQ+QWJzb3JwdGlvbWV0cnksUGhvdG9uPC9rZXl3b3JkPjxrZXl3b3JkPkFkaXBvc2l0
eTwva2V5d29yZD48a2V5d29yZD5hZG1pbmlzdHJhdGlvbiAmYW1wOyBkb3NhZ2U8L2tleXdvcmQ+
PGtleXdvcmQ+QWRvbGVzY2VudDwva2V5d29yZD48a2V5d29yZD5BZHVsdDwva2V5d29yZD48a2V5
d29yZD5hZHZlcnNlIGVmZmVjdHM8L2tleXdvcmQ+PGtleXdvcmQ+QWdlIEZhY3RvcnM8L2tleXdv
cmQ+PGtleXdvcmQ+QW5pbWFsczwva2V5d29yZD48a2V5d29yZD5Cb2R5IENvbXBvc2l0aW9uPC9r
ZXl3b3JkPjxrZXl3b3JkPkJvZHkgTWFzcyBJbmRleDwva2V5d29yZD48a2V5d29yZD5Cb2R5IFdl
aWdodDwva2V5d29yZD48a2V5d29yZD5Cb25lIERlbnNpdHk8L2tleXdvcmQ+PGtleXdvcmQ+Q2Fs
Y2l1bTwva2V5d29yZD48a2V5d29yZD5DYWxjaXVtLERpZXRhcnk8L2tleXdvcmQ+PGtleXdvcmQ+
Q2hpbGQ8L2tleXdvcmQ+PGtleXdvcmQ+Q2hpbGQsUHJlc2Nob29sPC9rZXl3b3JkPjxrZXl3b3Jk
PmVwaWRlbWlvbG9neTwva2V5d29yZD48a2V5d29yZD5ldGlvbG9neTwva2V5d29yZD48a2V5d29y
ZD5GZW1hbGU8L2tleXdvcmQ+PGtleXdvcmQ+RmVtdXI8L2tleXdvcmQ+PGtleXdvcmQ+Rm9yZWFy
bSBJbmp1cmllczwva2V5d29yZD48a2V5d29yZD5GcmFjdHVyZXMsQm9uZTwva2V5d29yZD48a2V5
d29yZD5Hcm93dGg8L2tleXdvcmQ+PGtleXdvcmQ+SGVhbHRoPC9rZXl3b3JkPjxrZXl3b3JkPkh1
bWFuczwva2V5d29yZD48a2V5d29yZD5NYWxlPC9rZXl3b3JkPjxrZXl3b3JkPm1ldGhvZHM8L2tl
eXdvcmQ+PGtleXdvcmQ+TWlsazwva2V5d29yZD48a2V5d29yZD5Nb3RvciBBY3Rpdml0eTwva2V5
d29yZD48a2V5d29yZD5OZXcgWmVhbGFuZDwva2V5d29yZD48a2V5d29yZD5PdmVyd2VpZ2h0PC9r
ZXl3b3JkPjxrZXl3b3JkPlByZXZhbGVuY2U8L2tleXdvcmQ+PGtleXdvcmQ+UmFkaXVzPC9rZXl3
b3JkPjxrZXl3b3JkPlJpc2s8L2tleXdvcmQ+PGtleXdvcmQ+UmlzayBGYWN0b3JzPC9rZXl3b3Jk
PjxrZXl3b3JkPlNleCBGYWN0b3JzPC9rZXl3b3JkPjwva2V5d29yZHM+PGRhdGVzPjx5ZWFyPjIw
MDU8L3llYXI+PHB1Yi1kYXRlcz48ZGF0ZT4xMi8yMDA1PC9kYXRlPjwvcHViLWRhdGVzPjwvZGF0
ZXM+PGxhYmVsPjMxPC9sYWJlbD48dXJscz48cmVsYXRlZC11cmxzPjx1cmw+aHR0cDovL3d3dy5u
Y2JpLm5sbS5uaWguZ292L3B1Ym1lZC8xNjI5NDI2MjwvdXJsPjwvcmVsYXRlZC11cmxzPjwvdXJs
cz48ZWxlY3Ryb25pYy1yZXNvdXJjZS1udW0+MTAuMTM1OS9KQk1SLjA1MDgyMCBbZG9pXTwvZWxl
Y3Ryb25pYy1yZXNvdXJjZS1udW0+PC9yZWNvcmQ+PC9DaXRlPjxDaXRlPjxBdXRob3I+RmFycjwv
QXV0aG9yPjxZZWFyPjIwMTE8L1llYXI+PFJlY051bT4xNTY8L1JlY051bT48cmVjb3JkPjxyZWMt
bnVtYmVyPjE1NjwvcmVjLW51bWJlcj48Zm9yZWlnbi1rZXlzPjxrZXkgYXBwPSJFTiIgZGItaWQ9
ImFlemZhemZyNTV3MmRlZTA5YXV2emVhbnpkMGF4dHQ1eDI1diIgdGltZXN0YW1wPSIxMzgwNjQ5
MjYyIj4xNTY8L2tleT48L2ZvcmVpZ24ta2V5cz48cmVmLXR5cGUgbmFtZT0iSm91cm5hbCBBcnRp
Y2xlIj4xNzwvcmVmLXR5cGU+PGNvbnRyaWJ1dG9ycz48YXV0aG9ycz48YXV0aG9yPkZhcnIsSi5O
LjwvYXV0aG9yPjxhdXRob3I+VG9tYXMsUi48L2F1dGhvcj48YXV0aG9yPkNoZW4sWi48L2F1dGhv
cj48YXV0aG9yPkxpc3NlLEouUi48L2F1dGhvcj48YXV0aG9yPkxvaG1hbixULkcuPC9hdXRob3I+
PGF1dGhvcj5Hb2luZyxTLkIuPC9hdXRob3I+PC9hdXRob3JzPjwvY29udHJpYnV0b3JzPjxhdXRo
LWFkZHJlc3M+RGVwYXJ0bWVudCBvZiBQaHlzaW9sb2dpY2FsIFNjaWVuY2VzLCBVbml2ZXJzaXR5
IG9mIEFyaXpvbmEsIFR1Y3NvbiwgQVogODU3MjEtMDA5MywgVVNBLiBqZmFyckBlbWFpbC5hcml6
b25hLmVkdTwvYXV0aC1hZGRyZXNzPjx0aXRsZXM+PHRpdGxlPkxvd2VyIHRyYWJlY3VsYXIgdm9s
dW1ldHJpYyBCTUQgYXQgbWV0YXBoeXNlYWwgcmVnaW9ucyBvZiB3ZWlnaHQtYmVhcmluZyBib25l
cyBpcyBhc3NvY2lhdGVkIHdpdGggcHJpb3IgZnJhY3R1cmUgaW4geW91bmcgZ2lybHM8L3RpdGxl
PjxzZWNvbmRhcnktdGl0bGU+Si5Cb25lIE1pbmVyLlJlcy48L3NlY29uZGFyeS10aXRsZT48L3Rp
dGxlcz48cGVyaW9kaWNhbD48ZnVsbC10aXRsZT5KLkJvbmUgTWluZXIuUmVzLjwvZnVsbC10aXRs
ZT48L3BlcmlvZGljYWw+PHBhZ2VzPjM4MC0zODc8L3BhZ2VzPjx2b2x1bWU+MjY8L3ZvbHVtZT48
bnVtYmVyPjI8L251bWJlcj48cmVwcmludC1lZGl0aW9uPk5vdCBpbiBGaWxlPC9yZXByaW50LWVk
aXRpb24+PGtleXdvcmRzPjxrZXl3b3JkPkFic29ycHRpb21ldHJ5LFBob3Rvbjwva2V5d29yZD48
a2V5d29yZD5BZG9sZXNjZW50PC9rZXl3b3JkPjxrZXl3b3JkPkFnZWQ8L2tleXdvcmQ+PGtleXdv
cmQ+QW50aHJvcG9tZXRyeTwva2V5d29yZD48a2V5d29yZD5Cb2R5IENvbXBvc2l0aW9uPC9rZXl3
b3JkPjxrZXl3b3JkPkJvbmUgYW5kIEJvbmVzPC9rZXl3b3JkPjxrZXl3b3JkPkJvbmUgRGVuc2l0
eTwva2V5d29yZD48a2V5d29yZD5DaGlsZDwva2V5d29yZD48a2V5d29yZD5ldGlvbG9neTwva2V5
d29yZD48a2V5d29yZD5GZW1hbGU8L2tleXdvcmQ+PGtleXdvcmQ+RmVtdXI8L2tleXdvcmQ+PGtl
eXdvcmQ+RnJhY3R1cmVzLEJvbmU8L2tleXdvcmQ+PGtleXdvcmQ+R3Jvd3RoPC9rZXl3b3JkPjxr
ZXl3b3JkPkh1bWFuczwva2V5d29yZD48a2V5d29yZD5tZXRhYm9saXNtPC9rZXl3b3JkPjxrZXl3
b3JkPm1ldGhvZHM8L2tleXdvcmQ+PGtleXdvcmQ+TW9kZWxzLFN0YXRpc3RpY2FsPC9rZXl3b3Jk
PjxrZXl3b3JkPk1vdG9yIEFjdGl2aXR5PC9rZXl3b3JkPjxrZXl3b3JkPk11c2N1bG9za2VsZXRh
bCBQaHlzaW9sb2dpY2FsIFBoZW5vbWVuYTwva2V5d29yZD48a2V5d29yZD5waHlzaW9wYXRob2xv
Z3k8L2tleXdvcmQ+PGtleXdvcmQ+UHJldmFsZW5jZTwva2V5d29yZD48a2V5d29yZD50aGVyYXB5
PC9rZXl3b3JkPjxrZXl3b3JkPlRpYmlhPC9rZXl3b3JkPjxrZXl3b3JkPlRvbW9ncmFwaHksWC1S
YXkgQ29tcHV0ZWQ8L2tleXdvcmQ+PC9rZXl3b3Jkcz48ZGF0ZXM+PHllYXI+MjAxMTwveWVhcj48
cHViLWRhdGVzPjxkYXRlPjIvMjAxMTwvZGF0ZT48L3B1Yi1kYXRlcz48L2RhdGVzPjxsYWJlbD4z
NDwvbGFiZWw+PHVybHM+PHJlbGF0ZWQtdXJscz48dXJsPmh0dHA6Ly93d3cubmNiaS5ubG0ubmlo
Lmdvdi9wdWJtZWQvMjA3MjE5MzM8L3VybD48L3JlbGF0ZWQtdXJscz48L3VybHM+PGVsZWN0cm9u
aWMtcmVzb3VyY2UtbnVtPjEwLjEwMDIvamJtci4yMTggW2RvaV08L2VsZWN0cm9uaWMtcmVzb3Vy
Y2UtbnVtPjwvcmVjb3JkPjwvQ2l0ZT48Q2l0ZT48QXV0aG9yPlJ5YW48L0F1dGhvcj48WWVhcj4y
MDEyPC9ZZWFyPjxSZWNOdW0+MjcwPC9SZWNOdW0+PHJlY29yZD48cmVjLW51bWJlcj4yNzA8L3Jl
Yy1udW1iZXI+PGZvcmVpZ24ta2V5cz48a2V5IGFwcD0iRU4iIGRiLWlkPSJhZXpmYXpmcjU1dzJk
ZWUwOWF1dnplYW56ZDBheHR0NXgyNXYiIHRpbWVzdGFtcD0iMTM4MDY0OTI2MyI+MjcwPC9rZXk+
PC9mb3JlaWduLWtleXM+PHJlZi10eXBlIG5hbWU9IkpvdXJuYWwgQXJ0aWNsZSI+MTc8L3JlZi10
eXBlPjxjb250cmlidXRvcnM+PGF1dGhvcnM+PGF1dGhvcj5SeWFuLEwuTS48L2F1dGhvcj48YXV0
aG9yPlRlYWNoLFMuSi48L2F1dGhvcj48YXV0aG9yPlNpbmdlcixTLkEuPC9hdXRob3I+PGF1dGhv
cj5Xb29kLFIuPC9hdXRob3I+PGF1dGhvcj5GcmVpc2h0YXQsUi48L2F1dGhvcj48YXV0aG9yPldy
aWdodCxKLkwuPC9hdXRob3I+PGF1dGhvcj5NY0NhcnRlcixSLjwvYXV0aG9yPjxhdXRob3I+VG9z
aSxMLjwvYXV0aG9yPjxhdXRob3I+Q2hhbWJlcmxhaW4sSi5NLjwvYXV0aG9yPjwvYXV0aG9ycz48
L2NvbnRyaWJ1dG9ycz48YXV0aC1hZGRyZXNzPkNoaWxkcmVuJmFwb3M7cyBOYXRpb25hbCBNZWRp
Y2FsIENlbnRlciwgRGl2aXNpb24gb2YgRW1lcmdlbmN5IE1lZGljaW5lLCAxMTEgTWljaGlnYW4g
QXZlIE5XLCBXYXNoaW5ndG9uLCBEQyAyMDAxMCwgVVNBLiBscnlhbkBjaGlsZHJlbnNuYXRpb25h
bC5vcmc8L2F1dGgtYWRkcmVzcz48dGl0bGVzPjx0aXRsZT5Cb25lIG1pbmVyYWwgZGVuc2l0eSBh
bmQgdml0YW1pbiBEIHN0YXR1cyBhbW9uZyBBZnJpY2FuIEFtZXJpY2FuIGNoaWxkcmVuIHdpdGgg
Zm9yZWFybSBmcmFjdHVyZXM8L3RpdGxlPjxzZWNvbmRhcnktdGl0bGU+UGVkaWF0cmljczwvc2Vj
b25kYXJ5LXRpdGxlPjwvdGl0bGVzPjxwZXJpb2RpY2FsPjxmdWxsLXRpdGxlPlBlZGlhdHJpY3M8
L2Z1bGwtdGl0bGU+PC9wZXJpb2RpY2FsPjxwYWdlcz5lNTUzLWU1NjA8L3BhZ2VzPjx2b2x1bWU+
MTMwPC92b2x1bWU+PG51bWJlcj4zPC9udW1iZXI+PHJlcHJpbnQtZWRpdGlvbj5Ob3QgaW4gRmls
ZTwvcmVwcmludC1lZGl0aW9uPjxrZXl3b3Jkcz48a2V5d29yZD5BYnNvcnB0aW9tZXRyeSxQaG90
b248L2tleXdvcmQ+PGtleXdvcmQ+YWRtaW5pc3RyYXRpb24gJmFtcDsgZG9zYWdlPC9rZXl3b3Jk
PjxrZXl3b3JkPkFkdWx0PC9rZXl3b3JkPjxrZXl3b3JkPkFmcmljYW4gQW1lcmljYW5zPC9rZXl3
b3JkPjxrZXl3b3JkPkFnZWQ8L2tleXdvcmQ+PGtleXdvcmQ+YW5hbG9ncyAmYW1wOyBkZXJpdmF0
aXZlczwva2V5d29yZD48a2V5d29yZD5ibG9vZDwva2V5d29yZD48a2V5d29yZD5Cb25lIERlbnNp
dHk8L2tleXdvcmQ+PGtleXdvcmQ+Q2FsY2l1bTwva2V5d29yZD48a2V5d29yZD5DYWxjaXVtLERp
ZXRhcnk8L2tleXdvcmQ+PGtleXdvcmQ+Q2FzZS1Db250cm9sIFN0dWRpZXM8L2tleXdvcmQ+PGtl
eXdvcmQ+Q2hpbGQ8L2tleXdvcmQ+PGtleXdvcmQ+Q2hpbGQsUHJlc2Nob29sPC9rZXl3b3JkPjxr
ZXl3b3JkPmRlZmljaWVuY3k8L2tleXdvcmQ+PGtleXdvcmQ+RW5lcmd5IEludGFrZTwva2V5d29y
ZD48a2V5d29yZD5ldGhub2xvZ3k8L2tleXdvcmQ+PGtleXdvcmQ+RmVtYWxlPC9rZXl3b3JkPjxr
ZXl3b3JkPkZvcmVhcm08L2tleXdvcmQ+PGtleXdvcmQ+SGVhbHRoPC9rZXl3b3JkPjxrZXl3b3Jk
Pkh1bWFuczwva2V5d29yZD48a2V5d29yZD5NYWxlPC9rZXl3b3JkPjxrZXl3b3JkPm1ldGhvZHM8
L2tleXdvcmQ+PGtleXdvcmQ+TWljaGlnYW48L2tleXdvcmQ+PGtleXdvcmQ+T2RkcyBSYXRpbzwv
a2V5d29yZD48a2V5d29yZD5PdmVyd2VpZ2h0PC9rZXl3b3JkPjxrZXl3b3JkPnBhdGhvbG9neTwv
a2V5d29yZD48a2V5d29yZD5QYXRpZW50czwva2V5d29yZD48a2V5d29yZD5QcmV2YWxlbmNlPC9r
ZXl3b3JkPjxrZXl3b3JkPlJhZGl1cyBGcmFjdHVyZXM8L2tleXdvcmQ+PGtleXdvcmQ+VWxuYSBG
cmFjdHVyZXM8L2tleXdvcmQ+PGtleXdvcmQ+Vml0YW1pbiBEPC9rZXl3b3JkPjxrZXl3b3JkPlZp
dGFtaW4gRCBEZWZpY2llbmN5PC9rZXl3b3JkPjxrZXl3b3JkPldhc2hpbmd0b248L2tleXdvcmQ+
PC9rZXl3b3Jkcz48ZGF0ZXM+PHllYXI+MjAxMjwveWVhcj48cHViLWRhdGVzPjxkYXRlPjkvMjAx
MjwvZGF0ZT48L3B1Yi1kYXRlcz48L2RhdGVzPjxsYWJlbD4xPC9sYWJlbD48dXJscz48cmVsYXRl
ZC11cmxzPjx1cmw+aHR0cDovL3d3dy5uY2JpLm5sbS5uaWguZ292L3B1Ym1lZC8yMjkyNjE3NDwv
dXJsPjwvcmVsYXRlZC11cmxzPjwvdXJscz48ZWxlY3Ryb25pYy1yZXNvdXJjZS1udW0+cGVkcy4y
MDEyLTAxMzQgW3BpaV07MTAuMTU0Mi9wZWRzLjIwMTItMDEzNCBbZG9pXTwvZWxlY3Ryb25pYy1y
ZXNvdXJjZS1udW0+PC9yZWNvcmQ+PC9DaXRlPjxDaXRlPjxBdXRob3I+TWFuaWFzPC9BdXRob3I+
PFllYXI+MjAwNjwvWWVhcj48UmVjTnVtPjIyNzwvUmVjTnVtPjxyZWNvcmQ+PHJlYy1udW1iZXI+
MjI3PC9yZWMtbnVtYmVyPjxmb3JlaWduLWtleXM+PGtleSBhcHA9IkVOIiBkYi1pZD0iYWV6ZmF6
ZnI1NXcyZGVlMDlhdXZ6ZWFuemQwYXh0dDV4MjV2IiB0aW1lc3RhbXA9IjEzODA2NDkyNjMiPjIy
Nzwva2V5PjwvZm9yZWlnbi1rZXlzPjxyZWYtdHlwZSBuYW1lPSJKb3VybmFsIEFydGljbGUiPjE3
PC9yZWYtdHlwZT48Y29udHJpYnV0b3JzPjxhdXRob3JzPjxhdXRob3I+TWFuaWFzLEsuPC9hdXRo
b3I+PGF1dGhvcj5NY0NhYmUsRC48L2F1dGhvcj48YXV0aG9yPkJpc2hvcCxOLjwvYXV0aG9yPjwv
YXV0aG9ycz48L2NvbnRyaWJ1dG9ycz48YXV0aC1hZGRyZXNzPlVuaXZlcnNpdHkgb2YgU2hlZmZp
ZWxkIGFuZCBTaGVmZmllbGQgQ2hpbGRyZW4mYXBvcztzIFRydXN0LCBTaGVmZmllbGQgQ2hpbGRy
ZW4mYXBvcztzIEhvc3BpdGFsLCBXZXN0ZXJuIEJhbmssIFNoZWZmaWVsZCBTMTAgMlRILCBVSzwv
YXV0aC1hZGRyZXNzPjx0aXRsZXM+PHRpdGxlPkZyYWN0dXJlcyBhbmQgcmVjdXJyZW50IGZyYWN0
dXJlcyBpbiBjaGlsZHJlbjsgdmFyeWluZyBlZmZlY3RzIG9mIGVudmlyb25tZW50YWwgZmFjdG9y
cyBhcyB3ZWxsIGFzIGJvbmUgc2l6ZSBhbmQgbWFzczwvdGl0bGU+PHNlY29uZGFyeS10aXRsZT5C
b25lPC9zZWNvbmRhcnktdGl0bGU+PC90aXRsZXM+PHBlcmlvZGljYWw+PGZ1bGwtdGl0bGU+Qm9u
ZTwvZnVsbC10aXRsZT48YWJici0xPkJvbmU8L2FiYnItMT48L3BlcmlvZGljYWw+PHBhZ2VzPjY1
Mi02NTc8L3BhZ2VzPjx2b2x1bWU+Mzk8L3ZvbHVtZT48bnVtYmVyPjM8L251bWJlcj48cmVwcmlu
dC1lZGl0aW9uPk5vdCBpbiBGaWxlPC9yZXByaW50LWVkaXRpb24+PGtleXdvcmRzPjxrZXl3b3Jk
PkFkb2xlc2NlbnQ8L2tleXdvcmQ+PGtleXdvcmQ+QWdlZDwva2V5d29yZD48a2V5d29yZD5BbnRo
cm9wb21ldHJ5PC9rZXl3b3JkPjxrZXl3b3JkPkJvbmUgRGVuc2l0eTwva2V5d29yZD48a2V5d29y
ZD5DaGlsZDwva2V5d29yZD48a2V5d29yZD5DaGlsZCxQcmVzY2hvb2w8L2tleXdvcmQ+PGtleXdv
cmQ+RGlldDwva2V5d29yZD48a2V5d29yZD5FbnZpcm9ubWVudDwva2V5d29yZD48a2V5d29yZD5F
eGVyY2lzZTwva2V5d29yZD48a2V5d29yZD5GZW1hbGU8L2tleXdvcmQ+PGtleXdvcmQ+RnJhY3R1
cmVzLEJvbmU8L2tleXdvcmQ+PGtleXdvcmQ+SHVtYW5zPC9rZXl3b3JkPjxrZXl3b3JkPm1ldGhv
ZHM8L2tleXdvcmQ+PGtleXdvcmQ+TWlsazwva2V5d29yZD48a2V5d29yZD5PYmVzaXR5PC9rZXl3
b3JkPjxrZXl3b3JkPnBhdGhvbG9neTwva2V5d29yZD48a2V5d29yZD5waHlzaW9sb2d5PC9rZXl3
b3JkPjxrZXl3b3JkPlByZXZhbGVuY2U8L2tleXdvcmQ+PGtleXdvcmQ+UXVlc3Rpb25uYWlyZXM8
L2tleXdvcmQ+PGtleXdvcmQ+Umlzazwva2V5d29yZD48a2V5d29yZD5SaXNrIEZhY3RvcnM8L2tl
eXdvcmQ+PGtleXdvcmQ+VGltZSBGYWN0b3JzPC9rZXl3b3JkPjwva2V5d29yZHM+PGRhdGVzPjx5
ZWFyPjIwMDY8L3llYXI+PHB1Yi1kYXRlcz48ZGF0ZT45LzIwMDY8L2RhdGU+PC9wdWItZGF0ZXM+
PC9kYXRlcz48bGFiZWw+MTE8L2xhYmVsPjx1cmxzPjxyZWxhdGVkLXVybHM+PHVybD5odHRwOi8v
d3d3Lm5jYmkubmxtLm5paC5nb3YvcHVibWVkLzE2NzY1NjU5PC91cmw+PC9yZWxhdGVkLXVybHM+
PC91cmxzPjxlbGVjdHJvbmljLXJlc291cmNlLW51bT5TODc1Ni0zMjgyKDA2KTAwMzgwLTIgW3Bp
aV07MTAuMTAxNi9qLmJvbmUuMjAwNi4wMy4wMTggW2RvaV08L2VsZWN0cm9uaWMtcmVzb3VyY2Ut
bnVt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8" w:tooltip="Chevalley, 2011 #122" w:history="1">
        <w:r w:rsidR="00B3117A">
          <w:rPr>
            <w:rFonts w:ascii="Times New Roman" w:hAnsi="Times New Roman"/>
            <w:noProof/>
          </w:rPr>
          <w:t>38-4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verweight and obesit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Dimitri&lt;/Author&gt;&lt;Year&gt;2012&lt;/Year&gt;&lt;RecNum&gt;145&lt;/RecNum&gt;&lt;DisplayText&gt;[9]&lt;/DisplayText&gt;&lt;record&gt;&lt;rec-number&gt;145&lt;/rec-number&gt;&lt;foreign-keys&gt;&lt;key app="EN" db-id="aezfazfr55w2dee09auvzeanzd0axtt5x25v" timestamp="1380649262"&gt;145&lt;/key&gt;&lt;/foreign-keys&gt;&lt;ref-type name="Journal Article"&gt;17&lt;/ref-type&gt;&lt;contributors&gt;&lt;authors&gt;&lt;author&gt;Dimitri,P.&lt;/author&gt;&lt;author&gt;Bishop,N.&lt;/author&gt;&lt;author&gt;Walsh,J.S.&lt;/author&gt;&lt;author&gt;Eastell,R.&lt;/author&gt;&lt;/authors&gt;&lt;/contributors&gt;&lt;auth-address&gt;The NIHR Bone Biomedical Research Unit, Sheffield, UK. pauldimitri@hotmail.com&lt;/auth-address&gt;&lt;titles&gt;&lt;title&gt;Obesity is a risk factor for fracture in children but is protective against fracture in adults: a paradox&lt;/title&gt;&lt;secondary-title&gt;Bone&lt;/secondary-title&gt;&lt;/titles&gt;&lt;periodical&gt;&lt;full-title&gt;Bone&lt;/full-title&gt;&lt;abbr-1&gt;Bone&lt;/abbr-1&gt;&lt;/periodical&gt;&lt;pages&gt;457-466&lt;/pages&gt;&lt;volume&gt;50&lt;/volume&gt;&lt;number&gt;2&lt;/number&gt;&lt;reprint-edition&gt;Not in File&lt;/reprint-edition&gt;&lt;keywords&gt;&lt;keyword&gt;Adiposity&lt;/keyword&gt;&lt;keyword&gt;Adult&lt;/keyword&gt;&lt;keyword&gt;Bone Development&lt;/keyword&gt;&lt;keyword&gt;Child&lt;/keyword&gt;&lt;keyword&gt;complications&lt;/keyword&gt;&lt;keyword&gt;etiology&lt;/keyword&gt;&lt;keyword&gt;Fractures,Bone&lt;/keyword&gt;&lt;keyword&gt;Growth&lt;/keyword&gt;&lt;keyword&gt;Health&lt;/keyword&gt;&lt;keyword&gt;Hormones&lt;/keyword&gt;&lt;keyword&gt;Humans&lt;/keyword&gt;&lt;keyword&gt;Incidence&lt;/keyword&gt;&lt;keyword&gt;Obesity&lt;/keyword&gt;&lt;keyword&gt;Osteoporosis&lt;/keyword&gt;&lt;keyword&gt;physiology&lt;/keyword&gt;&lt;keyword&gt;physiopathology&lt;/keyword&gt;&lt;keyword&gt;prevention &amp;amp; control&lt;/keyword&gt;&lt;keyword&gt;Risk&lt;/keyword&gt;&lt;keyword&gt;Risk Factors&lt;/keyword&gt;&lt;/keywords&gt;&lt;dates&gt;&lt;year&gt;2012&lt;/year&gt;&lt;pub-dates&gt;&lt;date&gt;2/2012&lt;/date&gt;&lt;/pub-dates&gt;&lt;/dates&gt;&lt;label&gt;12&lt;/label&gt;&lt;urls&gt;&lt;related-urls&gt;&lt;url&gt;http://www.ncbi.nlm.nih.gov/pubmed/21619952&lt;/url&gt;&lt;/related-urls&gt;&lt;/urls&gt;&lt;electronic-resource-num&gt;S8756-3282(11)00985-9 [pii];10.1016/j.bone.2011.05.011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9" w:tooltip="Dimitri, 2012 #145" w:history="1">
        <w:r w:rsidR="00B3117A">
          <w:rPr>
            <w:rFonts w:ascii="Times New Roman" w:hAnsi="Times New Roman"/>
            <w:noProof/>
          </w:rPr>
          <w:t>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risk-taking behaviour and poorer socioeconomic background</w:t>
      </w:r>
      <w:hyperlink w:anchor="_ENREF_56" w:tooltip="Mathison, 2010 #232" w:history="1"/>
      <w:r w:rsidRPr="00752CC0">
        <w:rPr>
          <w:rFonts w:ascii="Times New Roman" w:hAnsi="Times New Roman"/>
        </w:rPr>
        <w:t xml:space="preserve"> are recognised risk factors for fracture.  In both boys and girls, the forearm is the most common site of </w:t>
      </w:r>
      <w:r w:rsidRPr="00752CC0">
        <w:rPr>
          <w:rFonts w:ascii="Times New Roman" w:hAnsi="Times New Roman"/>
        </w:rPr>
        <w:lastRenderedPageBreak/>
        <w:t xml:space="preserve">fracture in childhood, followed by other upper limb sites including carpals, </w:t>
      </w:r>
      <w:proofErr w:type="spellStart"/>
      <w:r w:rsidRPr="00752CC0">
        <w:rPr>
          <w:rFonts w:ascii="Times New Roman" w:hAnsi="Times New Roman"/>
        </w:rPr>
        <w:t>humerus</w:t>
      </w:r>
      <w:proofErr w:type="spellEnd"/>
      <w:r w:rsidRPr="00752CC0">
        <w:rPr>
          <w:rFonts w:ascii="Times New Roman" w:hAnsi="Times New Roman"/>
        </w:rPr>
        <w:t xml:space="preserve"> and clavicle </w:t>
      </w:r>
      <w:r w:rsidR="008C045D" w:rsidRPr="00752CC0">
        <w:rPr>
          <w:rFonts w:ascii="Times New Roman" w:hAnsi="Times New Roman"/>
        </w:rPr>
        <w:fldChar w:fldCharType="begin">
          <w:fldData xml:space="preserve">PEVuZE5vdGU+PENpdGU+PEF1dGhvcj5Db29wZXI8L0F1dGhvcj48WWVhcj4yMDA0PC9ZZWFyPjxS
ZWNOdW0+MTI3PC9SZWNOdW0+PERpc3BsYXlUZXh0PlszNl08L0Rpc3BsYXlUZXh0PjxyZWNvcmQ+
PHJlYy1udW1iZXI+MTI3PC9yZWMtbnVtYmVyPjxmb3JlaWduLWtleXM+PGtleSBhcHA9IkVOIiBk
Yi1pZD0iYWV6ZmF6ZnI1NXcyZGVlMDlhdXZ6ZWFuemQwYXh0dDV4MjV2IiB0aW1lc3RhbXA9IjEz
ODA2NDkyNjIiPjEyNzwva2V5PjwvZm9yZWlnbi1rZXlzPjxyZWYtdHlwZSBuYW1lPSJKb3VybmFs
IEFydGljbGUiPjE3PC9yZWYtdHlwZT48Y29udHJpYnV0b3JzPjxhdXRob3JzPjxhdXRob3I+Q29v
cGVyLEMuPC9hdXRob3I+PGF1dGhvcj5EZW5uaXNvbixFLk0uPC9hdXRob3I+PGF1dGhvcj5MZXVm
a2VucyxILkcuPC9hdXRob3I+PGF1dGhvcj5CaXNob3AsTi48L2F1dGhvcj48YXV0aG9yPnZhbiBT
dGFhLFQuUC48L2F1dGhvcj48L2F1dGhvcnM+PC9jb250cmlidXRvcnM+PGF1dGgtYWRkcmVzcz5N
UkMgRXBpZGVtaW9sb2d5IFJlc291cmNlIENlbnRyZSwgVW5pdmVyc2l0eSBvZiBTb3V0aGFtcHRv
biwgU291dGhhbXB0b24gR2VuZXJhbCBIb3NwaXRhbCwgU291dGhhbXB0b24gU08xNiA2WUQsIFVL
LiBjY0BtcmMuc290b24uYWMudWs8L2F1dGgtYWRkcmVzcz48dGl0bGVzPjx0aXRsZT5FcGlkZW1p
b2xvZ3kgb2YgY2hpbGRob29kIGZyYWN0dXJlcyBpbiBCcml0YWluOiBhIHN0dWR5IHVzaW5nIHRo
ZSBnZW5lcmFsIHByYWN0aWNlIHJlc2VhcmNoIGRhdGFiYXNlPC90aXRsZT48c2Vjb25kYXJ5LXRp
dGxlPkouQm9uZSBNaW5lci5SZXMuPC9zZWNvbmRhcnktdGl0bGU+PC90aXRsZXM+PHBlcmlvZGlj
YWw+PGZ1bGwtdGl0bGU+Si5Cb25lIE1pbmVyLlJlcy48L2Z1bGwtdGl0bGU+PC9wZXJpb2RpY2Fs
PjxwYWdlcz4xOTc2LTE5ODE8L3BhZ2VzPjx2b2x1bWU+MTk8L3ZvbHVtZT48bnVtYmVyPjEyPC9u
dW1iZXI+PHJlcHJpbnQtZWRpdGlvbj5Ob3QgaW4gRmlsZTwvcmVwcmludC1lZGl0aW9uPjxrZXl3
b3Jkcz48a2V5d29yZD5BZG9sZXNjZW50PC9rZXl3b3JkPjxrZXl3b3JkPkFkdWx0PC9rZXl3b3Jk
PjxrZXl3b3JkPkFnZSBGYWN0b3JzPC9rZXl3b3JkPjxrZXl3b3JkPkFnZWQ8L2tleXdvcmQ+PGtl
eXdvcmQ+QWdlZCw4MCBhbmQgb3Zlcjwva2V5d29yZD48a2V5d29yZD5DaGlsZDwva2V5d29yZD48
a2V5d29yZD5DaGlsZCxQcmVzY2hvb2w8L2tleXdvcmQ+PGtleXdvcmQ+Q29ob3J0IFN0dWRpZXM8
L2tleXdvcmQ+PGtleXdvcmQ+RGF0YWJhc2VzIGFzIFRvcGljPC9rZXl3b3JkPjxrZXl3b3JkPkVu
Z2xhbmQ8L2tleXdvcmQ+PGtleXdvcmQ+ZXBpZGVtaW9sb2d5PC9rZXl3b3JkPjxrZXl3b3JkPkZl
bWFsZTwva2V5d29yZD48a2V5d29yZD5GcmFjdHVyZXMsQm9uZTwva2V5d29yZD48a2V5d29yZD5H
cmVhdCBCcml0YWluPC9rZXl3b3JkPjxrZXl3b3JkPkh1bWFuczwva2V5d29yZD48a2V5d29yZD5J
bmNpZGVuY2U8L2tleXdvcmQ+PGtleXdvcmQ+SW5mYW50PC9rZXl3b3JkPjxrZXl3b3JkPkluZmFu
dCxOZXdib3JuPC9rZXl3b3JkPjxrZXl3b3JkPklyZWxhbmQ8L2tleXdvcmQ+PGtleXdvcmQ+TWFs
ZTwva2V5d29yZD48a2V5d29yZD5tZXRob2RzPC9rZXl3b3JkPjxrZXl3b3JkPk1pZGRsZSBBZ2Vk
PC9rZXl3b3JkPjxrZXl3b3JkPnBhdGhvbG9neTwva2V5d29yZD48a2V5d29yZD5SYWRpdXM8L2tl
eXdvcmQ+PGtleXdvcmQ+U2NvdGxhbmQ8L2tleXdvcmQ+PGtleXdvcmQ+U2V4IEZhY3RvcnM8L2tl
eXdvcmQ+PGtleXdvcmQ+VGltZSBGYWN0b3JzPC9rZXl3b3JkPjxrZXl3b3JkPlRvcG9ncmFwaHks
TWVkaWNhbDwva2V5d29yZD48a2V5d29yZD5VbG5hPC9rZXl3b3JkPjwva2V5d29yZHM+PGRhdGVz
Pjx5ZWFyPjIwMDQ8L3llYXI+PHB1Yi1kYXRlcz48ZGF0ZT4xMi8yMDA0PC9kYXRlPjwvcHViLWRh
dGVzPjwvZGF0ZXM+PGxhYmVsPjg8L2xhYmVsPjx1cmxzPjxyZWxhdGVkLXVybHM+PHVybD5odHRw
Oi8vd3d3Lm5jYmkubmxtLm5paC5nb3YvcHVibWVkLzE1NTM3NDQwPC91cmw+PC9yZWxhdGVkLXVy
bHM+PC91cmxzPjxlbGVjdHJvbmljLXJlc291cmNlLW51bT4xMC4xMzU5L0pCTVIuMDQwOTAyIFtk
b2ldPC9lbGVjdHJvbmljLXJlc291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b29wZXI8L0F1dGhvcj48WWVhcj4yMDA0PC9ZZWFyPjxS
ZWNOdW0+MTI3PC9SZWNOdW0+PERpc3BsYXlUZXh0PlszNl08L0Rpc3BsYXlUZXh0PjxyZWNvcmQ+
PHJlYy1udW1iZXI+MTI3PC9yZWMtbnVtYmVyPjxmb3JlaWduLWtleXM+PGtleSBhcHA9IkVOIiBk
Yi1pZD0iYWV6ZmF6ZnI1NXcyZGVlMDlhdXZ6ZWFuemQwYXh0dDV4MjV2IiB0aW1lc3RhbXA9IjEz
ODA2NDkyNjIiPjEyNzwva2V5PjwvZm9yZWlnbi1rZXlzPjxyZWYtdHlwZSBuYW1lPSJKb3VybmFs
IEFydGljbGUiPjE3PC9yZWYtdHlwZT48Y29udHJpYnV0b3JzPjxhdXRob3JzPjxhdXRob3I+Q29v
cGVyLEMuPC9hdXRob3I+PGF1dGhvcj5EZW5uaXNvbixFLk0uPC9hdXRob3I+PGF1dGhvcj5MZXVm
a2VucyxILkcuPC9hdXRob3I+PGF1dGhvcj5CaXNob3AsTi48L2F1dGhvcj48YXV0aG9yPnZhbiBT
dGFhLFQuUC48L2F1dGhvcj48L2F1dGhvcnM+PC9jb250cmlidXRvcnM+PGF1dGgtYWRkcmVzcz5N
UkMgRXBpZGVtaW9sb2d5IFJlc291cmNlIENlbnRyZSwgVW5pdmVyc2l0eSBvZiBTb3V0aGFtcHRv
biwgU291dGhhbXB0b24gR2VuZXJhbCBIb3NwaXRhbCwgU291dGhhbXB0b24gU08xNiA2WUQsIFVL
LiBjY0BtcmMuc290b24uYWMudWs8L2F1dGgtYWRkcmVzcz48dGl0bGVzPjx0aXRsZT5FcGlkZW1p
b2xvZ3kgb2YgY2hpbGRob29kIGZyYWN0dXJlcyBpbiBCcml0YWluOiBhIHN0dWR5IHVzaW5nIHRo
ZSBnZW5lcmFsIHByYWN0aWNlIHJlc2VhcmNoIGRhdGFiYXNlPC90aXRsZT48c2Vjb25kYXJ5LXRp
dGxlPkouQm9uZSBNaW5lci5SZXMuPC9zZWNvbmRhcnktdGl0bGU+PC90aXRsZXM+PHBlcmlvZGlj
YWw+PGZ1bGwtdGl0bGU+Si5Cb25lIE1pbmVyLlJlcy48L2Z1bGwtdGl0bGU+PC9wZXJpb2RpY2Fs
PjxwYWdlcz4xOTc2LTE5ODE8L3BhZ2VzPjx2b2x1bWU+MTk8L3ZvbHVtZT48bnVtYmVyPjEyPC9u
dW1iZXI+PHJlcHJpbnQtZWRpdGlvbj5Ob3QgaW4gRmlsZTwvcmVwcmludC1lZGl0aW9uPjxrZXl3
b3Jkcz48a2V5d29yZD5BZG9sZXNjZW50PC9rZXl3b3JkPjxrZXl3b3JkPkFkdWx0PC9rZXl3b3Jk
PjxrZXl3b3JkPkFnZSBGYWN0b3JzPC9rZXl3b3JkPjxrZXl3b3JkPkFnZWQ8L2tleXdvcmQ+PGtl
eXdvcmQ+QWdlZCw4MCBhbmQgb3Zlcjwva2V5d29yZD48a2V5d29yZD5DaGlsZDwva2V5d29yZD48
a2V5d29yZD5DaGlsZCxQcmVzY2hvb2w8L2tleXdvcmQ+PGtleXdvcmQ+Q29ob3J0IFN0dWRpZXM8
L2tleXdvcmQ+PGtleXdvcmQ+RGF0YWJhc2VzIGFzIFRvcGljPC9rZXl3b3JkPjxrZXl3b3JkPkVu
Z2xhbmQ8L2tleXdvcmQ+PGtleXdvcmQ+ZXBpZGVtaW9sb2d5PC9rZXl3b3JkPjxrZXl3b3JkPkZl
bWFsZTwva2V5d29yZD48a2V5d29yZD5GcmFjdHVyZXMsQm9uZTwva2V5d29yZD48a2V5d29yZD5H
cmVhdCBCcml0YWluPC9rZXl3b3JkPjxrZXl3b3JkPkh1bWFuczwva2V5d29yZD48a2V5d29yZD5J
bmNpZGVuY2U8L2tleXdvcmQ+PGtleXdvcmQ+SW5mYW50PC9rZXl3b3JkPjxrZXl3b3JkPkluZmFu
dCxOZXdib3JuPC9rZXl3b3JkPjxrZXl3b3JkPklyZWxhbmQ8L2tleXdvcmQ+PGtleXdvcmQ+TWFs
ZTwva2V5d29yZD48a2V5d29yZD5tZXRob2RzPC9rZXl3b3JkPjxrZXl3b3JkPk1pZGRsZSBBZ2Vk
PC9rZXl3b3JkPjxrZXl3b3JkPnBhdGhvbG9neTwva2V5d29yZD48a2V5d29yZD5SYWRpdXM8L2tl
eXdvcmQ+PGtleXdvcmQ+U2NvdGxhbmQ8L2tleXdvcmQ+PGtleXdvcmQ+U2V4IEZhY3RvcnM8L2tl
eXdvcmQ+PGtleXdvcmQ+VGltZSBGYWN0b3JzPC9rZXl3b3JkPjxrZXl3b3JkPlRvcG9ncmFwaHks
TWVkaWNhbDwva2V5d29yZD48a2V5d29yZD5VbG5hPC9rZXl3b3JkPjwva2V5d29yZHM+PGRhdGVz
Pjx5ZWFyPjIwMDQ8L3llYXI+PHB1Yi1kYXRlcz48ZGF0ZT4xMi8yMDA0PC9kYXRlPjwvcHViLWRh
dGVzPjwvZGF0ZXM+PGxhYmVsPjg8L2xhYmVsPjx1cmxzPjxyZWxhdGVkLXVybHM+PHVybD5odHRw
Oi8vd3d3Lm5jYmkubmxtLm5paC5nb3YvcHVibWVkLzE1NTM3NDQwPC91cmw+PC9yZWxhdGVkLXVy
bHM+PC91cmxzPjxlbGVjdHJvbmljLXJlc291cmNlLW51bT4xMC4xMzU5L0pCTVIuMDQwOTAyIFtk
b2ldPC9lbGVjdHJvbmljLXJlc291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6" w:tooltip="Cooper, 2004 #127" w:history="1">
        <w:r w:rsidR="00B3117A">
          <w:rPr>
            <w:rFonts w:ascii="Times New Roman" w:hAnsi="Times New Roman"/>
            <w:noProof/>
          </w:rPr>
          <w:t>3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verall lower limb fractures are less common, although in females under 2 years of age, tibia/fibula fractures occur at a higher rate than forearm or humeral fractures </w:t>
      </w:r>
      <w:r w:rsidR="008C045D" w:rsidRPr="00752CC0">
        <w:rPr>
          <w:rFonts w:ascii="Times New Roman" w:hAnsi="Times New Roman"/>
        </w:rPr>
        <w:fldChar w:fldCharType="begin">
          <w:fldData xml:space="preserve">PEVuZE5vdGU+PENpdGU+PEF1dGhvcj5Db29wZXI8L0F1dGhvcj48WWVhcj4yMDA0PC9ZZWFyPjxS
ZWNOdW0+MTI3PC9SZWNOdW0+PERpc3BsYXlUZXh0PlszNl08L0Rpc3BsYXlUZXh0PjxyZWNvcmQ+
PHJlYy1udW1iZXI+MTI3PC9yZWMtbnVtYmVyPjxmb3JlaWduLWtleXM+PGtleSBhcHA9IkVOIiBk
Yi1pZD0iYWV6ZmF6ZnI1NXcyZGVlMDlhdXZ6ZWFuemQwYXh0dDV4MjV2IiB0aW1lc3RhbXA9IjEz
ODA2NDkyNjIiPjEyNzwva2V5PjwvZm9yZWlnbi1rZXlzPjxyZWYtdHlwZSBuYW1lPSJKb3VybmFs
IEFydGljbGUiPjE3PC9yZWYtdHlwZT48Y29udHJpYnV0b3JzPjxhdXRob3JzPjxhdXRob3I+Q29v
cGVyLEMuPC9hdXRob3I+PGF1dGhvcj5EZW5uaXNvbixFLk0uPC9hdXRob3I+PGF1dGhvcj5MZXVm
a2VucyxILkcuPC9hdXRob3I+PGF1dGhvcj5CaXNob3AsTi48L2F1dGhvcj48YXV0aG9yPnZhbiBT
dGFhLFQuUC48L2F1dGhvcj48L2F1dGhvcnM+PC9jb250cmlidXRvcnM+PGF1dGgtYWRkcmVzcz5N
UkMgRXBpZGVtaW9sb2d5IFJlc291cmNlIENlbnRyZSwgVW5pdmVyc2l0eSBvZiBTb3V0aGFtcHRv
biwgU291dGhhbXB0b24gR2VuZXJhbCBIb3NwaXRhbCwgU291dGhhbXB0b24gU08xNiA2WUQsIFVL
LiBjY0BtcmMuc290b24uYWMudWs8L2F1dGgtYWRkcmVzcz48dGl0bGVzPjx0aXRsZT5FcGlkZW1p
b2xvZ3kgb2YgY2hpbGRob29kIGZyYWN0dXJlcyBpbiBCcml0YWluOiBhIHN0dWR5IHVzaW5nIHRo
ZSBnZW5lcmFsIHByYWN0aWNlIHJlc2VhcmNoIGRhdGFiYXNlPC90aXRsZT48c2Vjb25kYXJ5LXRp
dGxlPkouQm9uZSBNaW5lci5SZXMuPC9zZWNvbmRhcnktdGl0bGU+PC90aXRsZXM+PHBlcmlvZGlj
YWw+PGZ1bGwtdGl0bGU+Si5Cb25lIE1pbmVyLlJlcy48L2Z1bGwtdGl0bGU+PC9wZXJpb2RpY2Fs
PjxwYWdlcz4xOTc2LTE5ODE8L3BhZ2VzPjx2b2x1bWU+MTk8L3ZvbHVtZT48bnVtYmVyPjEyPC9u
dW1iZXI+PHJlcHJpbnQtZWRpdGlvbj5Ob3QgaW4gRmlsZTwvcmVwcmludC1lZGl0aW9uPjxrZXl3
b3Jkcz48a2V5d29yZD5BZG9sZXNjZW50PC9rZXl3b3JkPjxrZXl3b3JkPkFkdWx0PC9rZXl3b3Jk
PjxrZXl3b3JkPkFnZSBGYWN0b3JzPC9rZXl3b3JkPjxrZXl3b3JkPkFnZWQ8L2tleXdvcmQ+PGtl
eXdvcmQ+QWdlZCw4MCBhbmQgb3Zlcjwva2V5d29yZD48a2V5d29yZD5DaGlsZDwva2V5d29yZD48
a2V5d29yZD5DaGlsZCxQcmVzY2hvb2w8L2tleXdvcmQ+PGtleXdvcmQ+Q29ob3J0IFN0dWRpZXM8
L2tleXdvcmQ+PGtleXdvcmQ+RGF0YWJhc2VzIGFzIFRvcGljPC9rZXl3b3JkPjxrZXl3b3JkPkVu
Z2xhbmQ8L2tleXdvcmQ+PGtleXdvcmQ+ZXBpZGVtaW9sb2d5PC9rZXl3b3JkPjxrZXl3b3JkPkZl
bWFsZTwva2V5d29yZD48a2V5d29yZD5GcmFjdHVyZXMsQm9uZTwva2V5d29yZD48a2V5d29yZD5H
cmVhdCBCcml0YWluPC9rZXl3b3JkPjxrZXl3b3JkPkh1bWFuczwva2V5d29yZD48a2V5d29yZD5J
bmNpZGVuY2U8L2tleXdvcmQ+PGtleXdvcmQ+SW5mYW50PC9rZXl3b3JkPjxrZXl3b3JkPkluZmFu
dCxOZXdib3JuPC9rZXl3b3JkPjxrZXl3b3JkPklyZWxhbmQ8L2tleXdvcmQ+PGtleXdvcmQ+TWFs
ZTwva2V5d29yZD48a2V5d29yZD5tZXRob2RzPC9rZXl3b3JkPjxrZXl3b3JkPk1pZGRsZSBBZ2Vk
PC9rZXl3b3JkPjxrZXl3b3JkPnBhdGhvbG9neTwva2V5d29yZD48a2V5d29yZD5SYWRpdXM8L2tl
eXdvcmQ+PGtleXdvcmQ+U2NvdGxhbmQ8L2tleXdvcmQ+PGtleXdvcmQ+U2V4IEZhY3RvcnM8L2tl
eXdvcmQ+PGtleXdvcmQ+VGltZSBGYWN0b3JzPC9rZXl3b3JkPjxrZXl3b3JkPlRvcG9ncmFwaHks
TWVkaWNhbDwva2V5d29yZD48a2V5d29yZD5VbG5hPC9rZXl3b3JkPjwva2V5d29yZHM+PGRhdGVz
Pjx5ZWFyPjIwMDQ8L3llYXI+PHB1Yi1kYXRlcz48ZGF0ZT4xMi8yMDA0PC9kYXRlPjwvcHViLWRh
dGVzPjwvZGF0ZXM+PGxhYmVsPjg8L2xhYmVsPjx1cmxzPjxyZWxhdGVkLXVybHM+PHVybD5odHRw
Oi8vd3d3Lm5jYmkubmxtLm5paC5nb3YvcHVibWVkLzE1NTM3NDQwPC91cmw+PC9yZWxhdGVkLXVy
bHM+PC91cmxzPjxlbGVjdHJvbmljLXJlc291cmNlLW51bT4xMC4xMzU5L0pCTVIuMDQwOTAyIFtk
b2ldPC9lbGVjdHJvbmljLXJlc291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b29wZXI8L0F1dGhvcj48WWVhcj4yMDA0PC9ZZWFyPjxS
ZWNOdW0+MTI3PC9SZWNOdW0+PERpc3BsYXlUZXh0PlszNl08L0Rpc3BsYXlUZXh0PjxyZWNvcmQ+
PHJlYy1udW1iZXI+MTI3PC9yZWMtbnVtYmVyPjxmb3JlaWduLWtleXM+PGtleSBhcHA9IkVOIiBk
Yi1pZD0iYWV6ZmF6ZnI1NXcyZGVlMDlhdXZ6ZWFuemQwYXh0dDV4MjV2IiB0aW1lc3RhbXA9IjEz
ODA2NDkyNjIiPjEyNzwva2V5PjwvZm9yZWlnbi1rZXlzPjxyZWYtdHlwZSBuYW1lPSJKb3VybmFs
IEFydGljbGUiPjE3PC9yZWYtdHlwZT48Y29udHJpYnV0b3JzPjxhdXRob3JzPjxhdXRob3I+Q29v
cGVyLEMuPC9hdXRob3I+PGF1dGhvcj5EZW5uaXNvbixFLk0uPC9hdXRob3I+PGF1dGhvcj5MZXVm
a2VucyxILkcuPC9hdXRob3I+PGF1dGhvcj5CaXNob3AsTi48L2F1dGhvcj48YXV0aG9yPnZhbiBT
dGFhLFQuUC48L2F1dGhvcj48L2F1dGhvcnM+PC9jb250cmlidXRvcnM+PGF1dGgtYWRkcmVzcz5N
UkMgRXBpZGVtaW9sb2d5IFJlc291cmNlIENlbnRyZSwgVW5pdmVyc2l0eSBvZiBTb3V0aGFtcHRv
biwgU291dGhhbXB0b24gR2VuZXJhbCBIb3NwaXRhbCwgU291dGhhbXB0b24gU08xNiA2WUQsIFVL
LiBjY0BtcmMuc290b24uYWMudWs8L2F1dGgtYWRkcmVzcz48dGl0bGVzPjx0aXRsZT5FcGlkZW1p
b2xvZ3kgb2YgY2hpbGRob29kIGZyYWN0dXJlcyBpbiBCcml0YWluOiBhIHN0dWR5IHVzaW5nIHRo
ZSBnZW5lcmFsIHByYWN0aWNlIHJlc2VhcmNoIGRhdGFiYXNlPC90aXRsZT48c2Vjb25kYXJ5LXRp
dGxlPkouQm9uZSBNaW5lci5SZXMuPC9zZWNvbmRhcnktdGl0bGU+PC90aXRsZXM+PHBlcmlvZGlj
YWw+PGZ1bGwtdGl0bGU+Si5Cb25lIE1pbmVyLlJlcy48L2Z1bGwtdGl0bGU+PC9wZXJpb2RpY2Fs
PjxwYWdlcz4xOTc2LTE5ODE8L3BhZ2VzPjx2b2x1bWU+MTk8L3ZvbHVtZT48bnVtYmVyPjEyPC9u
dW1iZXI+PHJlcHJpbnQtZWRpdGlvbj5Ob3QgaW4gRmlsZTwvcmVwcmludC1lZGl0aW9uPjxrZXl3
b3Jkcz48a2V5d29yZD5BZG9sZXNjZW50PC9rZXl3b3JkPjxrZXl3b3JkPkFkdWx0PC9rZXl3b3Jk
PjxrZXl3b3JkPkFnZSBGYWN0b3JzPC9rZXl3b3JkPjxrZXl3b3JkPkFnZWQ8L2tleXdvcmQ+PGtl
eXdvcmQ+QWdlZCw4MCBhbmQgb3Zlcjwva2V5d29yZD48a2V5d29yZD5DaGlsZDwva2V5d29yZD48
a2V5d29yZD5DaGlsZCxQcmVzY2hvb2w8L2tleXdvcmQ+PGtleXdvcmQ+Q29ob3J0IFN0dWRpZXM8
L2tleXdvcmQ+PGtleXdvcmQ+RGF0YWJhc2VzIGFzIFRvcGljPC9rZXl3b3JkPjxrZXl3b3JkPkVu
Z2xhbmQ8L2tleXdvcmQ+PGtleXdvcmQ+ZXBpZGVtaW9sb2d5PC9rZXl3b3JkPjxrZXl3b3JkPkZl
bWFsZTwva2V5d29yZD48a2V5d29yZD5GcmFjdHVyZXMsQm9uZTwva2V5d29yZD48a2V5d29yZD5H
cmVhdCBCcml0YWluPC9rZXl3b3JkPjxrZXl3b3JkPkh1bWFuczwva2V5d29yZD48a2V5d29yZD5J
bmNpZGVuY2U8L2tleXdvcmQ+PGtleXdvcmQ+SW5mYW50PC9rZXl3b3JkPjxrZXl3b3JkPkluZmFu
dCxOZXdib3JuPC9rZXl3b3JkPjxrZXl3b3JkPklyZWxhbmQ8L2tleXdvcmQ+PGtleXdvcmQ+TWFs
ZTwva2V5d29yZD48a2V5d29yZD5tZXRob2RzPC9rZXl3b3JkPjxrZXl3b3JkPk1pZGRsZSBBZ2Vk
PC9rZXl3b3JkPjxrZXl3b3JkPnBhdGhvbG9neTwva2V5d29yZD48a2V5d29yZD5SYWRpdXM8L2tl
eXdvcmQ+PGtleXdvcmQ+U2NvdGxhbmQ8L2tleXdvcmQ+PGtleXdvcmQ+U2V4IEZhY3RvcnM8L2tl
eXdvcmQ+PGtleXdvcmQ+VGltZSBGYWN0b3JzPC9rZXl3b3JkPjxrZXl3b3JkPlRvcG9ncmFwaHks
TWVkaWNhbDwva2V5d29yZD48a2V5d29yZD5VbG5hPC9rZXl3b3JkPjwva2V5d29yZHM+PGRhdGVz
Pjx5ZWFyPjIwMDQ8L3llYXI+PHB1Yi1kYXRlcz48ZGF0ZT4xMi8yMDA0PC9kYXRlPjwvcHViLWRh
dGVzPjwvZGF0ZXM+PGxhYmVsPjg8L2xhYmVsPjx1cmxzPjxyZWxhdGVkLXVybHM+PHVybD5odHRw
Oi8vd3d3Lm5jYmkubmxtLm5paC5nb3YvcHVibWVkLzE1NTM3NDQwPC91cmw+PC9yZWxhdGVkLXVy
bHM+PC91cmxzPjxlbGVjdHJvbmljLXJlc291cmNlLW51bT4xMC4xMzU5L0pCTVIuMDQwOTAyIFtk
b2ldPC9lbGVjdHJvbmljLXJlc291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6" w:tooltip="Cooper, 2004 #127" w:history="1">
        <w:r w:rsidR="00B3117A">
          <w:rPr>
            <w:rFonts w:ascii="Times New Roman" w:hAnsi="Times New Roman"/>
            <w:noProof/>
          </w:rPr>
          <w:t>3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w:t>
      </w:r>
    </w:p>
    <w:p w:rsidR="008C045D" w:rsidRDefault="008C045D">
      <w:pPr>
        <w:spacing w:after="120" w:line="360" w:lineRule="auto"/>
        <w:jc w:val="both"/>
        <w:rPr>
          <w:rFonts w:ascii="Times New Roman" w:hAnsi="Times New Roman"/>
          <w:i/>
        </w:rPr>
      </w:pPr>
    </w:p>
    <w:p w:rsidR="008C045D" w:rsidRDefault="00752CC0">
      <w:pPr>
        <w:spacing w:after="120" w:line="360" w:lineRule="auto"/>
        <w:jc w:val="both"/>
        <w:rPr>
          <w:rFonts w:ascii="Times New Roman" w:hAnsi="Times New Roman"/>
          <w:i/>
        </w:rPr>
      </w:pPr>
      <w:r w:rsidRPr="00752CC0">
        <w:rPr>
          <w:rFonts w:ascii="Times New Roman" w:hAnsi="Times New Roman"/>
          <w:i/>
        </w:rPr>
        <w:t>Fracture in children with vitamin D deficiency rickets</w:t>
      </w:r>
    </w:p>
    <w:p w:rsidR="008C045D" w:rsidRDefault="00752CC0">
      <w:pPr>
        <w:spacing w:after="120" w:line="360" w:lineRule="auto"/>
        <w:jc w:val="both"/>
        <w:rPr>
          <w:rFonts w:ascii="Times New Roman" w:hAnsi="Times New Roman"/>
        </w:rPr>
      </w:pPr>
      <w:r w:rsidRPr="00752CC0">
        <w:rPr>
          <w:rFonts w:ascii="Times New Roman" w:hAnsi="Times New Roman"/>
        </w:rPr>
        <w:t xml:space="preserve">Fracture can be the presenting feature of VDD rickets </w:t>
      </w:r>
      <w:r w:rsidR="008C045D" w:rsidRPr="00752CC0">
        <w:rPr>
          <w:rFonts w:ascii="Times New Roman" w:hAnsi="Times New Roman"/>
        </w:rPr>
        <w:fldChar w:fldCharType="begin">
          <w:fldData xml:space="preserve">PEVuZE5vdGU+PENpdGU+PEF1dGhvcj5BaG1lZDwvQXV0aG9yPjxZZWFyPjIwMTE8L1llYXI+PFJl
Y051bT44OTwvUmVjTnVtPjxEaXNwbGF5VGV4dD5bMyw0LDYsMjIsNDMtNDldPC9EaXNwbGF5VGV4
dD48cmVjb3JkPjxyZWMtbnVtYmVyPjg5PC9yZWMtbnVtYmVyPjxmb3JlaWduLWtleXM+PGtleSBh
cHA9IkVOIiBkYi1pZD0iYWV6ZmF6ZnI1NXcyZGVlMDlhdXZ6ZWFuemQwYXh0dDV4MjV2IiB0aW1l
c3RhbXA9IjEzODA2NDkyNjEiPjg5PC9rZXk+PC9mb3JlaWduLWtleXM+PHJlZi10eXBlIG5hbWU9
IkpvdXJuYWwgQXJ0aWNsZSI+MTc8L3JlZi10eXBlPjxjb250cmlidXRvcnM+PGF1dGhvcnM+PGF1
dGhvcj5BaG1lZCxTLkYuPC9hdXRob3I+PGF1dGhvcj5GcmFuZXksQy48L2F1dGhvcj48YXV0aG9y
Pk1jRGV2aXR0LEguPC9hdXRob3I+PGF1dGhvcj5Tb21lcnZpbGxlLEwuPC9hdXRob3I+PGF1dGhv
cj5CdXRsZXIsUy48L2F1dGhvcj48YXV0aG9yPkdhbGxvd2F5LFAuPC9hdXRob3I+PGF1dGhvcj5S
ZXlub2xkcyxMLjwvYXV0aG9yPjxhdXRob3I+U2hhaWtoLE0uRy48L2F1dGhvcj48YXV0aG9yPldh
bGxhY2UsQS5NLjwvYXV0aG9yPjwvYXV0aG9ycz48L2NvbnRyaWJ1dG9ycz48YXV0aC1hZGRyZXNz
PkRlcGFydG1lbnQgb2YgQ2hpbGQgSGVhbHRoLCBSb3lhbCBIb3NwaXRhbCBmb3IgU2ljayBDaGls
ZHJlbiwgWW9ya2hpbGwsIEdsYXNnb3csIFVLLiBzLmYuYWhtZWRAY2xpbm1lZC5nbGEuYWMudWs8
L2F1dGgtYWRkcmVzcz48dGl0bGVzPjx0aXRsZT5SZWNlbnQgdHJlbmRzIGFuZCBjbGluaWNhbCBm
ZWF0dXJlcyBvZiBjaGlsZGhvb2Qgdml0YW1pbiBEIGRlZmljaWVuY3kgcHJlc2VudGluZyB0byBh
IGNoaWxkcmVuJmFwb3M7cyBob3NwaXRhbCBpbiBHbGFzZ293PC90aXRsZT48c2Vjb25kYXJ5LXRp
dGxlPkFyY2guRGlzLkNoaWxkPC9zZWNvbmRhcnktdGl0bGU+PC90aXRsZXM+PHBlcmlvZGljYWw+
PGZ1bGwtdGl0bGU+QXJjaC5EaXMuQ2hpbGQ8L2Z1bGwtdGl0bGU+PC9wZXJpb2RpY2FsPjxwYWdl
cz42OTQtNjk2PC9wYWdlcz48dm9sdW1lPjk2PC92b2x1bWU+PG51bWJlcj43PC9udW1iZXI+PHJl
cHJpbnQtZWRpdGlvbj5Ob3QgaW4gRmlsZTwvcmVwcmludC1lZGl0aW9uPjxrZXl3b3Jkcz48a2V5
d29yZD5BZG9sZXNjZW50PC9rZXl3b3JkPjxrZXl3b3JkPkFnZSBEaXN0cmlidXRpb248L2tleXdv
cmQ+PGtleXdvcmQ+Q2hpbGQ8L2tleXdvcmQ+PGtleXdvcmQ+Q2hpbGQsUHJlc2Nob29sPC9rZXl3
b3JkPjxrZXl3b3JkPmNvbXBsaWNhdGlvbnM8L2tleXdvcmQ+PGtleXdvcmQ+ZGVmaWNpZW5jeTwv
a2V5d29yZD48a2V5d29yZD5lcGlkZW1pb2xvZ3k8L2tleXdvcmQ+PGtleXdvcmQ+ZXRobm9sb2d5
PC9rZXl3b3JkPjxrZXl3b3JkPmV0aW9sb2d5PC9rZXl3b3JkPjxrZXl3b3JkPkZlbWFsZTwva2V5
d29yZD48a2V5d29yZD5Gb3JlY2FzdGluZzwva2V5d29yZD48a2V5d29yZD5GcmFjdHVyZXMsQm9u
ZTwva2V5d29yZD48a2V5d29yZD5IZWFsdGg8L2tleXdvcmQ+PGtleXdvcmQ+SG9zcGl0YWxzLFBl
ZGlhdHJpYzwva2V5d29yZD48a2V5d29yZD5IdW1hbnM8L2tleXdvcmQ+PGtleXdvcmQ+SW5jaWRl
bmNlPC9rZXl3b3JkPjxrZXl3b3JkPkluZmFudDwva2V5d29yZD48a2V5d29yZD5JbmZhbnQsTmV3
Ym9ybjwva2V5d29yZD48a2V5d29yZD5NYWxlPC9rZXl3b3JkPjxrZXl3b3JkPm1ldGhvZHM8L2tl
eXdvcmQ+PGtleXdvcmQ+cmFkaW9ncmFwaHk8L2tleXdvcmQ+PGtleXdvcmQ+UmV0cm9zcGVjdGl2
ZSBTdHVkaWVzPC9rZXl3b3JkPjxrZXl3b3JkPlJpY2tldHM8L2tleXdvcmQ+PGtleXdvcmQ+U2Nv
dGxhbmQ8L2tleXdvcmQ+PGtleXdvcmQ+Vml0YW1pbiBEPC9rZXl3b3JkPjxrZXl3b3JkPlZpdGFt
aW4gRCBEZWZpY2llbmN5PC9rZXl3b3JkPjwva2V5d29yZHM+PGRhdGVzPjx5ZWFyPjIwMTE8L3ll
YXI+PHB1Yi1kYXRlcz48ZGF0ZT43LzIwMTE8L2RhdGU+PC9wdWItZGF0ZXM+PC9kYXRlcz48bGFi
ZWw+MTM8L2xhYmVsPjx1cmxzPjxyZWxhdGVkLXVybHM+PHVybD5odHRwOi8vd3d3Lm5jYmkubmxt
Lm5paC5nb3YvcHVibWVkLzIwNTg0ODQ4PC91cmw+PC9yZWxhdGVkLXVybHM+PC91cmxzPjxlbGVj
dHJvbmljLXJlc291cmNlLW51bT5hZGMuMjAwOS4xNzMxOTUgW3BpaV07MTAuMTEzNi9hZGMuMjAw
OS4xNzMxOTUgW2RvaV08L2VsZWN0cm9uaWMtcmVzb3VyY2UtbnVtPjwvcmVjb3JkPjwvQ2l0ZT48
Q2l0ZT48QXV0aG9yPlJvYmluc29uPC9BdXRob3I+PFllYXI+MjAwNjwvWWVhcj48UmVjTnVtPjI2
NDwvUmVjTnVtPjxyZWNvcmQ+PHJlYy1udW1iZXI+MjY0PC9yZWMtbnVtYmVyPjxmb3JlaWduLWtl
eXM+PGtleSBhcHA9IkVOIiBkYi1pZD0iYWV6ZmF6ZnI1NXcyZGVlMDlhdXZ6ZWFuemQwYXh0dDV4
MjV2IiB0aW1lc3RhbXA9IjEzODA2NDkyNjMiPjI2NDwva2V5PjwvZm9yZWlnbi1rZXlzPjxyZWYt
dHlwZSBuYW1lPSJKb3VybmFsIEFydGljbGUiPjE3PC9yZWYtdHlwZT48Y29udHJpYnV0b3JzPjxh
dXRob3JzPjxhdXRob3I+Um9iaW5zb24sUC5ELjwvYXV0aG9yPjxhdXRob3I+SG9nbGVyLFcuPC9h
dXRob3I+PGF1dGhvcj5DcmFpZyxNLkUuPC9hdXRob3I+PGF1dGhvcj5WZXJnZSxDLkYuPC9hdXRo
b3I+PGF1dGhvcj5XYWxrZXIsSi5MLjwvYXV0aG9yPjxhdXRob3I+UGlwZXIsQS5DLjwvYXV0aG9y
PjxhdXRob3I+V29vZGhlYWQsSC5KLjwvYXV0aG9yPjxhdXRob3I+Q293ZWxsLEMuVC48L2F1dGhv
cj48YXV0aG9yPkFtYmxlcixHLlIuPC9hdXRob3I+PC9hdXRob3JzPjwvY29udHJpYnV0b3JzPjxh
dXRoLWFkZHJlc3M+VGhlIENoaWxkcmVuJmFwb3M7cyBIb3NwaXRhbCBhdCBXZXN0bWVhZCwgU3lk
bmV5LCBBdXN0cmFsaWEuIHBhdWxyM0BjaHcuZWR1LmF1PC9hdXRoLWFkZHJlc3M+PHRpdGxlcz48
dGl0bGU+VGhlIHJlLWVtZXJnaW5nIGJ1cmRlbiBvZiByaWNrZXRzOiBhIGRlY2FkZSBvZiBleHBl
cmllbmNlIGZyb20gU3lkbmV5PC90aXRsZT48c2Vjb25kYXJ5LXRpdGxlPkFyY2guRGlzLkNoaWxk
PC9zZWNvbmRhcnktdGl0bGU+PC90aXRsZXM+PHBlcmlvZGljYWw+PGZ1bGwtdGl0bGU+QXJjaC5E
aXMuQ2hpbGQ8L2Z1bGwtdGl0bGU+PC9wZXJpb2RpY2FsPjxwYWdlcz41NjQtNTY4PC9wYWdlcz48
dm9sdW1lPjkxPC92b2x1bWU+PG51bWJlcj43PC9udW1iZXI+PHJlcHJpbnQtZWRpdGlvbj5Ob3Qg
aW4gRmlsZTwvcmVwcmludC1lZGl0aW9uPjxrZXl3b3Jkcz48a2V5d29yZD5BZnJpY2E8L2tleXdv
cmQ+PGtleXdvcmQ+QWdlZDwva2V5d29yZD48a2V5d29yZD5BdXN0cmFsaWE8L2tleXdvcmQ+PGtl
eXdvcmQ+Ymxvb2Q8L2tleXdvcmQ+PGtleXdvcmQ+Q2hpbGQsUHJlc2Nob29sPC9rZXl3b3JkPjxr
ZXl3b3JkPkNvaG9ydCBTdHVkaWVzPC9rZXl3b3JkPjxrZXl3b3JkPmRlZmljaWVuY3k8L2tleXdv
cmQ+PGtleXdvcmQ+ZGlhZ25vc2lzPC9rZXl3b3JkPjxrZXl3b3JkPmVwaWRlbWlvbG9neTwva2V5
d29yZD48a2V5d29yZD5GZW1hbGU8L2tleXdvcmQ+PGtleXdvcmQ+SGVhbHRoPC9rZXl3b3JkPjxr
ZXl3b3JkPkh1bWFuczwva2V5d29yZD48a2V5d29yZD5IeWRyb3h5Y2hvbGVjYWxjaWZlcm9sczwv
a2V5d29yZD48a2V5d29yZD5JbmNpZGVuY2U8L2tleXdvcmQ+PGtleXdvcmQ+TWFsZTwva2V5d29y
ZD48a2V5d29yZD5tZXRob2RzPC9rZXl3b3JkPjxrZXl3b3JkPk5ldyBTb3V0aCBXYWxlczwva2V5
d29yZD48a2V5d29yZD5QYXJhdGh5cm9pZCBIb3Jtb25lPC9rZXl3b3JkPjxrZXl3b3JkPlBhcmVu
dHM8L2tleXdvcmQ+PGtleXdvcmQ+UmV0cm9zcGVjdGl2ZSBTdHVkaWVzPC9rZXl3b3JkPjxrZXl3
b3JkPlJpY2tldHM8L2tleXdvcmQ+PGtleXdvcmQ+Umlzazwva2V5d29yZD48a2V5d29yZD5TZWl6
dXJlczwva2V5d29yZD48a2V5d29yZD5TdW5saWdodDwva2V5d29yZD48a2V5d29yZD50cmVuZHM8
L2tleXdvcmQ+PGtleXdvcmQ+Vml0YW1pbiBEPC9rZXl3b3JkPjxrZXl3b3JkPlZpdGFtaW4gRCBE
ZWZpY2llbmN5PC9rZXl3b3JkPjwva2V5d29yZHM+PGRhdGVzPjx5ZWFyPjIwMDY8L3llYXI+PHB1
Yi1kYXRlcz48ZGF0ZT43LzIwMDY8L2RhdGU+PC9wdWItZGF0ZXM+PC9kYXRlcz48bGFiZWw+NTc8
L2xhYmVsPjx1cmxzPjxyZWxhdGVkLXVybHM+PHVybD5odHRwOi8vd3d3Lm5jYmkubmxtLm5paC5n
b3YvcHVibWVkLzE1OTU2MDQ1PC91cmw+PC9yZWxhdGVkLXVybHM+PC91cmxzPjxlbGVjdHJvbmlj
LXJlc291cmNlLW51bT5hZGMuMjAwNC4wNjk1NzUgW3BpaV07MTAuMTEzNi9hZGMuMjAwNC4wNjk1
NzUgW2RvaV08L2VsZWN0cm9uaWMtcmVzb3VyY2UtbnVtPjwvcmVjb3JkPjwvQ2l0ZT48Q2l0ZT48
QXV0aG9yPkxhem9sPC9BdXRob3I+PFllYXI+MjAwODwvWWVhcj48UmVjTnVtPjIxMzwvUmVjTnVt
PjxyZWNvcmQ+PHJlYy1udW1iZXI+MjEzPC9yZWMtbnVtYmVyPjxmb3JlaWduLWtleXM+PGtleSBh
cHA9IkVOIiBkYi1pZD0iYWV6ZmF6ZnI1NXcyZGVlMDlhdXZ6ZWFuemQwYXh0dDV4MjV2IiB0aW1l
c3RhbXA9IjEzODA2NDkyNjMiPjIxMzwva2V5PjwvZm9yZWlnbi1rZXlzPjxyZWYtdHlwZSBuYW1l
PSJKb3VybmFsIEFydGljbGUiPjE3PC9yZWYtdHlwZT48Y29udHJpYnV0b3JzPjxhdXRob3JzPjxh
dXRob3I+TGF6b2wsSi5QLjwvYXV0aG9yPjxhdXRob3I+Q2FrYW4sTi48L2F1dGhvcj48YXV0aG9y
PkthbWF0LEQuPC9hdXRob3I+PC9hdXRob3JzPjwvY29udHJpYnV0b3JzPjxhdXRoLWFkZHJlc3M+
UGl0dHNidXJnaCBDaGlsZHJlbiZhcG9zO3MgSG9zcGl0YWwsIFBpdHRzYnVyZ2gsIFBlbm5zeWx2
YW5pYSwgVVNBPC9hdXRoLWFkZHJlc3M+PHRpdGxlcz48dGl0bGU+MTAteWVhciBjYXNlIHJldmll
dyBvZiBudXRyaXRpb25hbCByaWNrZXRzIGluIENoaWxkcmVuJmFwb3M7cyBIb3NwaXRhbCBvZiBN
aWNoaWdhbjwvdGl0bGU+PHNlY29uZGFyeS10aXRsZT5DbGluLlBlZGlhdHIuKFBoaWxhKTwvc2Vj
b25kYXJ5LXRpdGxlPjwvdGl0bGVzPjxwZXJpb2RpY2FsPjxmdWxsLXRpdGxlPkNsaW4uUGVkaWF0
ci4oUGhpbGEpPC9mdWxsLXRpdGxlPjwvcGVyaW9kaWNhbD48cGFnZXM+Mzc5LTM4NDwvcGFnZXM+
PHZvbHVtZT40Nzwvdm9sdW1lPjxudW1iZXI+NDwvbnVtYmVyPjxyZXByaW50LWVkaXRpb24+Tm90
IGluIEZpbGU8L3JlcHJpbnQtZWRpdGlvbj48a2V5d29yZHM+PGtleXdvcmQ+YWRtaW5pc3RyYXRp
b24gJmFtcDsgZG9zYWdlPC9rZXl3b3JkPjxrZXl3b3JkPmFkdmVyc2UgZWZmZWN0czwva2V5d29y
ZD48a2V5d29yZD5BZnJpY2FuIEFtZXJpY2Fuczwva2V5d29yZD48a2V5d29yZD5ibG9vZDwva2V5
d29yZD48a2V5d29yZD5CcmVhc3QgRmVlZGluZzwva2V5d29yZD48a2V5d29yZD5DaGlsZDwva2V5
d29yZD48a2V5d29yZD5DaGlsZCxQcmVzY2hvb2w8L2tleXdvcmQ+PGtleXdvcmQ+Y29tcGxpY2F0
aW9uczwva2V5d29yZD48a2V5d29yZD5EaWV0YXJ5IFN1cHBsZW1lbnRzPC9rZXl3b3JkPjxrZXl3
b3JkPmRydWcgdGhlcmFweTwva2V5d29yZD48a2V5d29yZD5lcGlkZW1pb2xvZ3k8L2tleXdvcmQ+
PGtleXdvcmQ+ZXRpb2xvZ3k8L2tleXdvcmQ+PGtleXdvcmQ+RmVtYWxlPC9rZXl3b3JkPjxrZXl3
b3JkPkhvc3BpdGFscyxQZWRpYXRyaWM8L2tleXdvcmQ+PGtleXdvcmQ+SHVtYW5zPC9rZXl3b3Jk
PjxrZXl3b3JkPkh5ZHJveHljaG9sZWNhbGNpZmVyb2xzPC9rZXl3b3JkPjxrZXl3b3JkPkluZmFu
dDwva2V5d29yZD48a2V5d29yZD5NYWxlPC9rZXl3b3JkPjxrZXl3b3JkPk1pY2hpZ2FuPC9rZXl3
b3JkPjxrZXl3b3JkPlBhdGllbnRzPC9rZXl3b3JkPjxrZXl3b3JkPlJpY2tldHM8L2tleXdvcmQ+
PGtleXdvcmQ+c3RhdGlzdGljcyAmYW1wOyBudW1lcmljYWwgZGF0YTwva2V5d29yZD48a2V5d29y
ZD50aGVyYXBldXRpYyB1c2U8L2tleXdvcmQ+PGtleXdvcmQ+VW5pdGVkIFN0YXRlczwva2V5d29y
ZD48a2V5d29yZD5WaXRhbWluIEQ8L2tleXdvcmQ+PGtleXdvcmQ+Vml0YW1pbiBEIERlZmljaWVu
Y3k8L2tleXdvcmQ+PGtleXdvcmQ+Vml0YW1pbnM8L2tleXdvcmQ+PC9rZXl3b3Jkcz48ZGF0ZXM+
PHllYXI+MjAwODwveWVhcj48cHViLWRhdGVzPjxkYXRlPjUvMjAwODwvZGF0ZT48L3B1Yi1kYXRl
cz48L2RhdGVzPjxsYWJlbD44NTwvbGFiZWw+PHVybHM+PHJlbGF0ZWQtdXJscz48dXJsPmh0dHA6
Ly93d3cubmNiaS5ubG0ubmloLmdvdi9wdWJtZWQvMTgxOTI2NDE8L3VybD48L3JlbGF0ZWQtdXJs
cz48L3VybHM+PGVsZWN0cm9uaWMtcmVzb3VyY2UtbnVtPjAwMDk5MjI4MDczMTEzOTcgW3BpaV07
MTAuMTE3Ny8wMDA5OTIyODA3MzExMzk3IFtkb2ldPC9lbGVjdHJvbmljLXJlc291cmNlLW51bT48
L3JlY29yZD48L0NpdGU+PENpdGU+PEF1dGhvcj5XYXJkPC9BdXRob3I+PFllYXI+MjAwNzwvWWVh
cj48UmVjTnVtPjMwODwvUmVjTnVtPjxyZWNvcmQ+PHJlYy1udW1iZXI+MzA4PC9yZWMtbnVtYmVy
Pjxmb3JlaWduLWtleXM+PGtleSBhcHA9IkVOIiBkYi1pZD0iYWV6ZmF6ZnI1NXcyZGVlMDlhdXZ6
ZWFuemQwYXh0dDV4MjV2IiB0aW1lc3RhbXA9IjEzODA2NDkyNjQiPjMwODwva2V5PjwvZm9yZWln
bi1rZXlzPjxyZWYtdHlwZSBuYW1lPSJKb3VybmFsIEFydGljbGUiPjE3PC9yZWYtdHlwZT48Y29u
dHJpYnV0b3JzPjxhdXRob3JzPjxhdXRob3I+V2FyZCxMLk0uPC9hdXRob3I+PGF1dGhvcj5HYWJv
dXJ5LEkuPC9hdXRob3I+PGF1dGhvcj5MYWRoYW5pLE0uPC9hdXRob3I+PGF1dGhvcj5abG90a2lu
LFMuPC9hdXRob3I+PC9hdXRob3JzPjwvY29udHJpYnV0b3JzPjxhdXRoLWFkZHJlc3M+RGVwYXJ0
bWVudCBvZiBQZWRpYXRyaWNzLCBDaGlsZHJlbiZhcG9zO3MgSG9zcGl0YWwgb2YgRWFzdGVybiBP
bnRhcmlvLCBVbml2ZXJzaXR5IG9mIE90dGF3YSwgT3R0YXdhLCBPbnQuIEx3YXJkQGNoZW8ub24u
Y2E8L2F1dGgtYWRkcmVzcz48dGl0bGVzPjx0aXRsZT5WaXRhbWluIEQtZGVmaWNpZW5jeSByaWNr
ZXRzIGFtb25nIGNoaWxkcmVuIGluIENhbmFkYTwvdGl0bGU+PHNlY29uZGFyeS10aXRsZT5DTUFK
Ljwvc2Vjb25kYXJ5LXRpdGxlPjwvdGl0bGVzPjxwZXJpb2RpY2FsPjxmdWxsLXRpdGxlPkNNQUou
PC9mdWxsLXRpdGxlPjwvcGVyaW9kaWNhbD48cGFnZXM+MTYxLTE2NjwvcGFnZXM+PHZvbHVtZT4x
Nzc8L3ZvbHVtZT48bnVtYmVyPjI8L251bWJlcj48cmVwcmludC1lZGl0aW9uPk5vdCBpbiBGaWxl
PC9yZXByaW50LWVkaXRpb24+PGtleXdvcmRzPjxrZXl3b3JkPmFkbWluaXN0cmF0aW9uICZhbXA7
IGRvc2FnZTwva2V5d29yZD48a2V5d29yZD5BZ2UgRGlzdHJpYnV0aW9uPC9rZXl3b3JkPjxrZXl3
b3JkPkJyZWFzdCBGZWVkaW5nPC9rZXl3b3JkPjxrZXl3b3JkPkNhbmFkYTwva2V5d29yZD48a2V5
d29yZD5DaGlsZDwva2V5d29yZD48a2V5d29yZD5DaGlsZCxQcmVzY2hvb2w8L2tleXdvcmQ+PGtl
eXdvcmQ+Y29tcGxpY2F0aW9uczwva2V5d29yZD48a2V5d29yZD5Db25maWRlbmNlIEludGVydmFs
czwva2V5d29yZD48a2V5d29yZD5kZWZpY2llbmN5PC9rZXl3b3JkPjxrZXl3b3JkPmRpYWdub3Np
czwva2V5d29yZD48a2V5d29yZD5EaWV0PC9rZXl3b3JkPjxrZXl3b3JkPmRydWcgdGhlcmFweTwv
a2V5d29yZD48a2V5d29yZD5lcGlkZW1pb2xvZ3k8L2tleXdvcmQ+PGtleXdvcmQ+ZXRpb2xvZ3k8
L2tleXdvcmQ+PGtleXdvcmQ+RmVtYWxlPC9rZXl3b3JkPjxrZXl3b3JkPkhlYWx0aCBFZHVjYXRp
b248L2tleXdvcmQ+PGtleXdvcmQ+SGVhbHRoIFN1cnZleXM8L2tleXdvcmQ+PGtleXdvcmQ+SHVt
YW5zPC9rZXl3b3JkPjxrZXl3b3JkPkluY2lkZW5jZTwva2V5d29yZD48a2V5d29yZD5JbmZhbnQ8
L2tleXdvcmQ+PGtleXdvcmQ+TGFjdGF0aW9uPC9rZXl3b3JkPjxrZXl3b3JkPk1hbGU8L2tleXdv
cmQ+PGtleXdvcmQ+bWV0aG9kczwva2V5d29yZD48a2V5d29yZD5QZWRpYXRyaWNzPC9rZXl3b3Jk
PjxrZXl3b3JkPlBvaXNzb24gRGlzdHJpYnV0aW9uPC9rZXl3b3JkPjxrZXl3b3JkPlByZWduYW5j
eTwva2V5d29yZD48a2V5d29yZD5QcmltYXJ5IFByZXZlbnRpb248L2tleXdvcmQ+PGtleXdvcmQ+
UXVlc3Rpb25uYWlyZXM8L2tleXdvcmQ+PGtleXdvcmQ+Umlja2V0czwva2V5d29yZD48a2V5d29y
ZD5SaXNrPC9rZXl3b3JkPjxrZXl3b3JkPlJpc2sgRmFjdG9yczwva2V5d29yZD48a2V5d29yZD5T
ZWl6dXJlczwva2V5d29yZD48a2V5d29yZD5TZXZlcml0eSBvZiBJbGxuZXNzIEluZGV4PC9rZXl3
b3JkPjxrZXl3b3JkPlNleCBEaXN0cmlidXRpb248L2tleXdvcmQ+PGtleXdvcmQ+c3RhbmRhcmRz
PC9rZXl3b3JkPjxrZXl3b3JkPnRyZW5kczwva2V5d29yZD48a2V5d29yZD5WaXRhbWluIEQ8L2tl
eXdvcmQ+PGtleXdvcmQ+Vml0YW1pbiBEIERlZmljaWVuY3k8L2tleXdvcmQ+PC9rZXl3b3Jkcz48
ZGF0ZXM+PHllYXI+MjAwNzwveWVhcj48cHViLWRhdGVzPjxkYXRlPjcvMTcvMjAwNzwvZGF0ZT48
L3B1Yi1kYXRlcz48L2RhdGVzPjxsYWJlbD41NjwvbGFiZWw+PHVybHM+PHJlbGF0ZWQtdXJscz48
dXJsPmh0dHA6Ly93d3cubmNiaS5ubG0ubmloLmdvdi9wdWJtZWQvMTc2MDAwMzU8L3VybD48L3Jl
bGF0ZWQtdXJscz48L3VybHM+PGVsZWN0cm9uaWMtcmVzb3VyY2UtbnVtPmNtYWouMDYxMzc3IFtw
aWldOzEwLjE1MDMvY21hai4wNjEzNzcgW2RvaV08L2VsZWN0cm9uaWMtcmVzb3VyY2UtbnVtPjwv
cmVjb3JkPjwvQ2l0ZT48Q2l0ZT48QXV0aG9yPk15bG90dDwvQXV0aG9yPjxZZWFyPjIwMDQ8L1ll
YXI+PFJlY051bT4yNDY8L1JlY051bT48cmVjb3JkPjxyZWMtbnVtYmVyPjI0NjwvcmVjLW51bWJl
cj48Zm9yZWlnbi1rZXlzPjxrZXkgYXBwPSJFTiIgZGItaWQ9ImFlemZhemZyNTV3MmRlZTA5YXV2
emVhbnpkMGF4dHQ1eDI1diIgdGltZXN0YW1wPSIxMzgwNjQ5MjYzIj4yNDY8L2tleT48L2ZvcmVp
Z24ta2V5cz48cmVmLXR5cGUgbmFtZT0iSm91cm5hbCBBcnRpY2xlIj4xNzwvcmVmLXR5cGU+PGNv
bnRyaWJ1dG9ycz48YXV0aG9ycz48YXV0aG9yPk15bG90dCxCLk0uPC9hdXRob3I+PGF1dGhvcj5L
dW1wLFQuPC9hdXRob3I+PGF1dGhvcj5Cb2x0b24sTS5MLjwvYXV0aG9yPjxhdXRob3I+R3JlZW5i
YXVtLEwuQS48L2F1dGhvcj48L2F1dGhvcnM+PC9jb250cmlidXRvcnM+PGF1dGgtYWRkcmVzcz5D
aGlsZHJlbiZhcG9zO3MgSG9zcGl0YWwgb2YgV2lzY29uc2luLCBVU0E8L2F1dGgtYWRkcmVzcz48
dGl0bGVzPjx0aXRsZT5SaWNrZXRzIGluIHRoZSBEYWlyeSBTdGF0ZTwvdGl0bGU+PHNlY29uZGFy
eS10aXRsZT5XTUouPC9zZWNvbmRhcnktdGl0bGU+PC90aXRsZXM+PHBlcmlvZGljYWw+PGZ1bGwt
dGl0bGU+V01KLjwvZnVsbC10aXRsZT48L3BlcmlvZGljYWw+PHBhZ2VzPjg0LTg3PC9wYWdlcz48
dm9sdW1lPjEwMzwvdm9sdW1lPjxudW1iZXI+NTwvbnVtYmVyPjxyZXByaW50LWVkaXRpb24+Tm90
IGluIEZpbGU8L3JlcHJpbnQtZWRpdGlvbj48a2V5d29yZHM+PGtleXdvcmQ+ZGVmaWNpZW5jeTwv
a2V5d29yZD48a2V5d29yZD5EaWV0PC9rZXl3b3JkPjxrZXl3b3JkPmVwaWRlbWlvbG9neTwva2V5
d29yZD48a2V5d29yZD5ldGhub2xvZ3k8L2tleXdvcmQ+PGtleXdvcmQ+RmVtYWxlPC9rZXl3b3Jk
PjxrZXl3b3JkPkhlYWx0aDwva2V5d29yZD48a2V5d29yZD5IdW1hbnM8L2tleXdvcmQ+PGtleXdv
cmQ+SW5mYW50PC9rZXl3b3JkPjxrZXl3b3JkPk1hbGU8L2tleXdvcmQ+PGtleXdvcmQ+bWV0aG9k
czwva2V5d29yZD48a2V5d29yZD5SZXRyb3NwZWN0aXZlIFN0dWRpZXM8L2tleXdvcmQ+PGtleXdv
cmQ+Umlja2V0czwva2V5d29yZD48a2V5d29yZD5TZWl6dXJlczwva2V5d29yZD48a2V5d29yZD5U
ZXRhbnk8L2tleXdvcmQ+PGtleXdvcmQ+Vml0YW1pbiBEPC9rZXl3b3JkPjxrZXl3b3JkPlZpdGFt
aW4gRCBEZWZpY2llbmN5PC9rZXl3b3JkPjxrZXl3b3JkPldpc2NvbnNpbjwva2V5d29yZD48L2tl
eXdvcmRzPjxkYXRlcz48eWVhcj4yMDA0PC95ZWFyPjxwdWItZGF0ZXM+PGRhdGU+MjAwNDwvZGF0
ZT48L3B1Yi1kYXRlcz48L2RhdGVzPjxsYWJlbD42MzwvbGFiZWw+PHVybHM+PHJlbGF0ZWQtdXJs
cz48dXJsPmh0dHA6Ly93d3cubmNiaS5ubG0ubmloLmdvdi9wdWJtZWQvMTU1NTM1NzI8L3VybD48
L3JlbGF0ZWQtdXJscz48L3VybHM+PC9yZWNvcmQ+PC9DaXRlPjxDaXRlPjxBdXRob3I+Qmxvazwv
QXV0aG9yPjxZZWFyPjIwMDA8L1llYXI+PFJlY051bT4xMDg8L1JlY051bT48cmVjb3JkPjxyZWMt
bnVtYmVyPjEwODwvcmVjLW51bWJlcj48Zm9yZWlnbi1rZXlzPjxrZXkgYXBwPSJFTiIgZGItaWQ9
ImFlemZhemZyNTV3MmRlZTA5YXV2emVhbnpkMGF4dHQ1eDI1diIgdGltZXN0YW1wPSIxMzgwNjQ5
MjYxIj4xMDg8L2tleT48L2ZvcmVpZ24ta2V5cz48cmVmLXR5cGUgbmFtZT0iSm91cm5hbCBBcnRp
Y2xlIj4xNzwvcmVmLXR5cGU+PGNvbnRyaWJ1dG9ycz48YXV0aG9ycz48YXV0aG9yPkJsb2ssQi5I
LjwvYXV0aG9yPjxhdXRob3I+R3JhbnQsQy5DLjwvYXV0aG9yPjxhdXRob3I+TWNOZWlsLEEuUi48
L2F1dGhvcj48YXV0aG9yPlJlaWQsSS5SLjwvYXV0aG9yPjwvYXV0aG9ycz48L2NvbnRyaWJ1dG9y
cz48YXV0aC1hZGRyZXNzPkRlcGFydG1lbnQgb2YgQ2hlbWljYWwgUGF0aG9sb2d5LCBBdWNrbGFu
ZCBIb3NwaXRhbC4gYmFyYmFyYS5ibG9rQHh0cmEuY28ubno8L2F1dGgtYWRkcmVzcz48dGl0bGVz
Pjx0aXRsZT5DaGFyYWN0ZXJpc3RpY3Mgb2YgY2hpbGRyZW4gd2l0aCBmbG9yaWQgdml0YW1pbiBE
IGRlZmljaWVudCByaWNrZXRzIGluIHRoZSBBdWNrbGFuZCByZWdpb24gaW4gMTk5ODwvdGl0bGU+
PHNlY29uZGFyeS10aXRsZT5OLlouTWVkLkouPC9zZWNvbmRhcnktdGl0bGU+PC90aXRsZXM+PHBl
cmlvZGljYWw+PGZ1bGwtdGl0bGU+Ti5aLk1lZC5KLjwvZnVsbC10aXRsZT48L3BlcmlvZGljYWw+
PHBhZ2VzPjM3NC0zNzY8L3BhZ2VzPjx2b2x1bWU+MTEzPC92b2x1bWU+PG51bWJlcj4xMTE3PC9u
dW1iZXI+PHJlcHJpbnQtZWRpdGlvbj5Ob3QgaW4gRmlsZTwvcmVwcmludC1lZGl0aW9uPjxrZXl3
b3Jkcz48a2V5d29yZD5hZG1pbmlzdHJhdGlvbiAmYW1wOyBkb3NhZ2U8L2tleXdvcmQ+PGtleXdv
cmQ+QWdlIERpc3RyaWJ1dGlvbjwva2V5d29yZD48a2V5d29yZD5BbGthbGluZSBQaG9zcGhhdGFz
ZTwva2V5d29yZD48a2V5d29yZD5DaGlsZCxQcmVzY2hvb2w8L2tleXdvcmQ+PGtleXdvcmQ+ZGVm
aWNpZW5jeTwva2V5d29yZD48a2V5d29yZD5kaWFnbm9zaXM8L2tleXdvcmQ+PGtleXdvcmQ+ZHJ1
ZyB0aGVyYXB5PC9rZXl3b3JkPjxrZXl3b3JkPmVwaWRlbWlvbG9neTwva2V5d29yZD48a2V5d29y
ZD5GZW1hbGU8L2tleXdvcmQ+PGtleXdvcmQ+SGVhbHRoIFN1cnZleXM8L2tleXdvcmQ+PGtleXdv
cmQ+SHVtYW5zPC9rZXl3b3JkPjxrZXl3b3JkPkluY2lkZW5jZTwva2V5d29yZD48a2V5d29yZD5J
bmZhbnQ8L2tleXdvcmQ+PGtleXdvcmQ+TWFsZTwva2V5d29yZD48a2V5d29yZD5tZXRob2RzPC9r
ZXl3b3JkPjxrZXl3b3JkPk5ldyBaZWFsYW5kPC9rZXl3b3JkPjxrZXl3b3JkPnBhdGhvbG9neTwv
a2V5d29yZD48a2V5d29yZD5QYXRpZW50czwva2V5d29yZD48a2V5d29yZD5Qcm9nbm9zaXM8L2tl
eXdvcmQ+PGtleXdvcmQ+Umlja2V0czwva2V5d29yZD48a2V5d29yZD5SaXNrPC9rZXl3b3JkPjxr
ZXl3b3JkPlJpc2sgRmFjdG9yczwva2V5d29yZD48a2V5d29yZD5SdXJhbCBQb3B1bGF0aW9uPC9r
ZXl3b3JkPjxrZXl3b3JkPlNleCBEaXN0cmlidXRpb248L2tleXdvcmQ+PGtleXdvcmQ+Vml0YW1p
biBEPC9rZXl3b3JkPjxrZXl3b3JkPlZpdGFtaW4gRCBEZWZpY2llbmN5PC9rZXl3b3JkPjxrZXl3
b3JkPldhbGtpbmc8L2tleXdvcmQ+PC9rZXl3b3Jkcz48ZGF0ZXM+PHllYXI+MjAwMDwveWVhcj48
cHViLWRhdGVzPjxkYXRlPjkvOC8yMDAwPC9kYXRlPjwvcHViLWRhdGVzPjwvZGF0ZXM+PGxhYmVs
PjY3PC9sYWJlbD48dXJscz48cmVsYXRlZC11cmxzPjx1cmw+aHR0cDovL3d3dy5uY2JpLm5sbS5u
aWguZ292L3B1Ym1lZC8xMTA1MDkwMjwvdXJsPjwvcmVsYXRlZC11cmxzPjwvdXJscz48L3JlY29y
ZD48L0NpdGU+PENpdGU+PEF1dGhvcj5BbC1BdGF3aTwvQXV0aG9yPjxZZWFyPjIwMDk8L1llYXI+
PFJlY051bT45MjwvUmVjTnVtPjxyZWNvcmQ+PHJlYy1udW1iZXI+OTI8L3JlYy1udW1iZXI+PGZv
cmVpZ24ta2V5cz48a2V5IGFwcD0iRU4iIGRiLWlkPSJhZXpmYXpmcjU1dzJkZWUwOWF1dnplYW56
ZDBheHR0NXgyNXYiIHRpbWVzdGFtcD0iMTM4MDY0OTI2MSI+OTI8L2tleT48L2ZvcmVpZ24ta2V5
cz48cmVmLXR5cGUgbmFtZT0iSm91cm5hbCBBcnRpY2xlIj4xNzwvcmVmLXR5cGU+PGNvbnRyaWJ1
dG9ycz48YXV0aG9ycz48YXV0aG9yPkFsLUF0YXdpLE0uUy48L2F1dGhvcj48YXV0aG9yPkFsLUFs
d2FuLEkuQS48L2F1dGhvcj48YXV0aG9yPkFsLU11dGFpcixBLk4uPC9hdXRob3I+PGF1dGhvcj5U
YW1pbSxILk0uPC9hdXRob3I+PGF1dGhvcj5BbC1KdXJheXlhbixOLkEuPC9hdXRob3I+PC9hdXRo
b3JzPjwvY29udHJpYnV0b3JzPjxhdXRoLWFkZHJlc3M+RGVwYXJ0bWVudCBvZiBQZWRpYXRyaWMs
IE5hdGlvbmFsIEd1YXJkIEhlYWx0aCBBZmZhaXJzLCBLaW5nIEFiZHVsYXppeiBNZWRpY2FsIENp
dHksIFJpeWFkaCwgU2F1ZGkgQXJhYmlhPC9hdXRoLWFkZHJlc3M+PHRpdGxlcz48dGl0bGU+RXBp
ZGVtaW9sb2d5IG9mIG51dHJpdGlvbmFsIHJpY2tldHMgaW4gY2hpbGRyZW48L3RpdGxlPjxzZWNv
bmRhcnktdGl0bGU+U2F1ZGkuSi5LaWRuZXkgRGlzLlRyYW5zcGwuPC9zZWNvbmRhcnktdGl0bGU+
PC90aXRsZXM+PHBlcmlvZGljYWw+PGZ1bGwtdGl0bGU+U2F1ZGkuSi5LaWRuZXkgRGlzLlRyYW5z
cGwuPC9mdWxsLXRpdGxlPjwvcGVyaW9kaWNhbD48cGFnZXM+MjYwLTI2NTwvcGFnZXM+PHZvbHVt
ZT4yMDwvdm9sdW1lPjxudW1iZXI+MjwvbnVtYmVyPjxyZXByaW50LWVkaXRpb24+Tm90IGluIEZp
bGU8L3JlcHJpbnQtZWRpdGlvbj48a2V5d29yZHM+PGtleXdvcmQ+QnJlYXN0IEZlZWRpbmc8L2tl
eXdvcmQ+PGtleXdvcmQ+ZGVmaWNpZW5jeTwva2V5d29yZD48a2V5d29yZD5lcGlkZW1pb2xvZ3k8
L2tleXdvcmQ+PGtleXdvcmQ+ZXRpb2xvZ3k8L2tleXdvcmQ+PGtleXdvcmQ+RmVtYWxlPC9rZXl3
b3JkPjxrZXl3b3JkPkhlYWx0aDwva2V5d29yZD48a2V5d29yZD5IdW1hbnM8L2tleXdvcmQ+PGtl
eXdvcmQ+SW5jaWRlbmNlPC9rZXl3b3JkPjxrZXl3b3JkPkluZmFudDwva2V5d29yZD48a2V5d29y
ZD5NYWxlPC9rZXl3b3JkPjxrZXl3b3JkPk51dHJpdGlvbmFsIFN0YXR1czwva2V5d29yZD48a2V5
d29yZD5waHlzaW9sb2d5PC9rZXl3b3JkPjxrZXl3b3JkPnByZXZlbnRpb24gJmFtcDsgY29udHJv
bDwva2V5d29yZD48a2V5d29yZD5SZXRyb3NwZWN0aXZlIFN0dWRpZXM8L2tleXdvcmQ+PGtleXdv
cmQ+Umlja2V0czwva2V5d29yZD48a2V5d29yZD5SaXNrPC9rZXl3b3JkPjxrZXl3b3JkPlJpc2sg
RmFjdG9yczwva2V5d29yZD48a2V5d29yZD5TYXVkaSBBcmFiaWE8L2tleXdvcmQ+PGtleXdvcmQ+
U3VubGlnaHQ8L2tleXdvcmQ+PGtleXdvcmQ+dGhlcmFwZXV0aWMgdXNlPC9rZXl3b3JkPjxrZXl3
b3JkPlZpdGFtaW4gRDwva2V5d29yZD48a2V5d29yZD5WaXRhbWluIEQgRGVmaWNpZW5jeTwva2V5
d29yZD48L2tleXdvcmRzPjxkYXRlcz48eWVhcj4yMDA5PC95ZWFyPjxwdWItZGF0ZXM+PGRhdGU+
My8yMDA5PC9kYXRlPjwvcHViLWRhdGVzPjwvZGF0ZXM+PGxhYmVsPjY0PC9sYWJlbD48dXJscz48
cmVsYXRlZC11cmxzPjx1cmw+aHR0cDovL3d3dy5uY2JpLm5sbS5uaWguZ292L3B1Ym1lZC8xOTIz
NzgxNTwvdXJsPjwvcmVsYXRlZC11cmxzPjwvdXJscz48L3JlY29yZD48L0NpdGU+PENpdGU+PEF1
dGhvcj5BbC1KdXJheXlhbjwvQXV0aG9yPjxZZWFyPjIwMDI8L1llYXI+PFJlY051bT45MzwvUmVj
TnVtPjxyZWNvcmQ+PHJlYy1udW1iZXI+OTM8L3JlYy1udW1iZXI+PGZvcmVpZ24ta2V5cz48a2V5
IGFwcD0iRU4iIGRiLWlkPSJhZXpmYXpmcjU1dzJkZWUwOWF1dnplYW56ZDBheHR0NXgyNXYiIHRp
bWVzdGFtcD0iMTM4MDY0OTI2MSI+OTM8L2tleT48L2ZvcmVpZ24ta2V5cz48cmVmLXR5cGUgbmFt
ZT0iSm91cm5hbCBBcnRpY2xlIj4xNzwvcmVmLXR5cGU+PGNvbnRyaWJ1dG9ycz48YXV0aG9ycz48
YXV0aG9yPkFsLUp1cmF5eWFuLE4uQS48L2F1dGhvcj48YXV0aG9yPkVsLURlc291a2ksTS5FLjwv
YXV0aG9yPjxhdXRob3I+QWwtSGVyYmlzaCxBLlMuPC9hdXRob3I+PGF1dGhvcj5BbC1NYXp5YWQs
QS5TLjwvYXV0aG9yPjxhdXRob3I+QWwtUWh0YW5pLE0uTS48L2F1dGhvcj48L2F1dGhvcnM+PC9j
b250cmlidXRvcnM+PGF1dGgtYWRkcmVzcz5EZXBhcnRtZW50IG9mIFBlZGlhdHJpY3MsIENvbGxl
Z2Ugb2YgTWVkaWNpbmUgYW5kIEtpbmcgS2hhbGlkIFVuaXZlcnNpdHkgSG9zcGl0YWwsIEtpbmcg
U2F1ZCBVbml2ZXJzaXR5LCBQTyBCb3ggMjkyNSwgUml5YWRoIDExNDYxLCBLaW5nZG9tIG9mIFNh
dWRpIEFyYWJpYS4ganVyYXl5YW5uYUB5YWhvby5jb208L2F1dGgtYWRkcmVzcz48dGl0bGVzPjx0
aXRsZT5OdXRyaXRpb25hbCByaWNrZXRzIGFuZCBvc3Rlb21hbGFjaWEgaW4gc2Nob29sIGNoaWxk
cmVuIGFuZCBhZG9sZXNjZW50czwvdGl0bGU+PHNlY29uZGFyeS10aXRsZT5TYXVkaS5NZWQuSi48
L3NlY29uZGFyeS10aXRsZT48L3RpdGxlcz48cGVyaW9kaWNhbD48ZnVsbC10aXRsZT5TYXVkaS5N
ZWQuSi48L2Z1bGwtdGl0bGU+PC9wZXJpb2RpY2FsPjxwYWdlcz4xODItMTg1PC9wYWdlcz48dm9s
dW1lPjIzPC92b2x1bWU+PG51bWJlcj4yPC9udW1iZXI+PHJlcHJpbnQtZWRpdGlvbj5Ob3QgaW4g
RmlsZTwvcmVwcmludC1lZGl0aW9uPjxrZXl3b3Jkcz48a2V5d29yZD5BZG9sZXNjZW50PC9rZXl3
b3JkPjxrZXl3b3JkPkFnZWQ8L2tleXdvcmQ+PGtleXdvcmQ+QWxrYWxpbmUgUGhvc3BoYXRhc2U8
L2tleXdvcmQ+PGtleXdvcmQ+Ymxvb2Q8L2tleXdvcmQ+PGtleXdvcmQ+Qm9uZSBEZW5zaXR5PC9r
ZXl3b3JkPjxrZXl3b3JkPkNhbGNpdW08L2tleXdvcmQ+PGtleXdvcmQ+Q2hpbGQ8L2tleXdvcmQ+
PGtleXdvcmQ+ZGlhZ25vc2lzPC9rZXl3b3JkPjxrZXl3b3JkPmVwaWRlbWlvbG9neTwva2V5d29y
ZD48a2V5d29yZD5GZW1hbGU8L2tleXdvcmQ+PGtleXdvcmQ+Rm9vZCBIYWJpdHM8L2tleXdvcmQ+
PGtleXdvcmQ+SHVtYW5zPC9rZXl3b3JkPjxrZXl3b3JkPk1hbGU8L2tleXdvcmQ+PGtleXdvcmQ+
bWV0aG9kczwva2V5d29yZD48a2V5d29yZD5Pc3Rlb21hbGFjaWE8L2tleXdvcmQ+PGtleXdvcmQ+
UGFpbjwva2V5d29yZD48a2V5d29yZD5QYXRpZW50czwva2V5d29yZD48a2V5d29yZD5QZWRpYXRy
aWNzPC9rZXl3b3JkPjxrZXl3b3JkPlBob3NwaG9ydXM8L2tleXdvcmQ+PGtleXdvcmQ+UHJldmFs
ZW5jZTwva2V5d29yZD48a2V5d29yZD5wcmV2ZW50aW9uICZhbXA7IGNvbnRyb2w8L2tleXdvcmQ+
PGtleXdvcmQ+cmFkaW9ncmFwaHk8L2tleXdvcmQ+PGtleXdvcmQ+Umlja2V0czwva2V5d29yZD48
a2V5d29yZD5TYXVkaSBBcmFiaWE8L2tleXdvcmQ+PGtleXdvcmQ+Vml0YW1pbiBEPC9rZXl3b3Jk
Pjwva2V5d29yZHM+PGRhdGVzPjx5ZWFyPjIwMDI8L3llYXI+PHB1Yi1kYXRlcz48ZGF0ZT4yLzIw
MDI8L2RhdGU+PC9wdWItZGF0ZXM+PC9kYXRlcz48bGFiZWw+NjY8L2xhYmVsPjx1cmxzPjxyZWxh
dGVkLXVybHM+PHVybD5odHRwOi8vd3d3Lm5jYmkubmxtLm5paC5nb3YvcHVibWVkLzExOTM4Mzk1
PC91cmw+PC9yZWxhdGVkLXVybHM+PC91cmxzPjwvcmVjb3JkPjwvQ2l0ZT48Q2l0ZT48QXV0aG9y
PkJlY2stTmllbHNlbjwvQXV0aG9yPjxZZWFyPjIwMDk8L1llYXI+PFJlY051bT4xMDA8L1JlY051
bT48cmVjb3JkPjxyZWMtbnVtYmVyPjEwMDwvcmVjLW51bWJlcj48Zm9yZWlnbi1rZXlzPjxrZXkg
YXBwPSJFTiIgZGItaWQ9ImFlemZhemZyNTV3MmRlZTA5YXV2emVhbnpkMGF4dHQ1eDI1diIgdGlt
ZXN0YW1wPSIxMzgwNjQ5MjYxIj4xMDA8L2tleT48L2ZvcmVpZ24ta2V5cz48cmVmLXR5cGUgbmFt
ZT0iSm91cm5hbCBBcnRpY2xlIj4xNzwvcmVmLXR5cGU+PGNvbnRyaWJ1dG9ycz48YXV0aG9ycz48
YXV0aG9yPkJlY2stTmllbHNlbixTLlMuPC9hdXRob3I+PGF1dGhvcj5KZW5zZW4sVC5LLjwvYXV0
aG9yPjxhdXRob3I+R3JhbSxKLjwvYXV0aG9yPjxhdXRob3I+QnJpeGVuLEsuPC9hdXRob3I+PGF1
dGhvcj5Ccm9jay1KYWNvYnNlbixCLjwvYXV0aG9yPjwvYXV0aG9ycz48L2NvbnRyaWJ1dG9ycz48
YXV0aC1hZGRyZXNzPkRlcGFydG1lbnQgb2YgUGVkaWF0cmljcywgSG9zcGl0YWwgb2YgU291dGh3
ZXN0IERlbm1hcmssIEVzYmplcmcsIERlbm1hcmsuIHNiZWNrLW5pZWxzZW5AaGVhbHRoLnNkdS5k
azwvYXV0aC1hZGRyZXNzPjx0aXRsZXM+PHRpdGxlPk51dHJpdGlvbmFsIHJpY2tldHMgaW4gRGVu
bWFyazogYSByZXRyb3NwZWN0aXZlIHJldmlldyBvZiBjaGlsZHJlbiZhcG9zO3MgbWVkaWNhbCBy
ZWNvcmRzIGZyb20gMTk4NSB0byAyMDA1PC90aXRsZT48c2Vjb25kYXJ5LXRpdGxlPkV1ci5KLlBl
ZGlhdHIuPC9zZWNvbmRhcnktdGl0bGU+PC90aXRsZXM+PHBlcmlvZGljYWw+PGZ1bGwtdGl0bGU+
RXVyLkouUGVkaWF0ci48L2Z1bGwtdGl0bGU+PC9wZXJpb2RpY2FsPjxwYWdlcz45NDEtOTQ5PC9w
YWdlcz48dm9sdW1lPjE2ODwvdm9sdW1lPjxudW1iZXI+ODwvbnVtYmVyPjxyZXByaW50LWVkaXRp
b24+Tm90IGluIEZpbGU8L3JlcHJpbnQtZWRpdGlvbj48a2V5d29yZHM+PGtleXdvcmQ+QWRvbGVz
Y2VudDwva2V5d29yZD48a2V5d29yZD5hZHZlcnNlIGVmZmVjdHM8L2tleXdvcmQ+PGtleXdvcmQ+
Ymxvb2Q8L2tleXdvcmQ+PGtleXdvcmQ+QnJlYXN0IEZlZWRpbmc8L2tleXdvcmQ+PGtleXdvcmQ+
Q2hpbGQ8L2tleXdvcmQ+PGtleXdvcmQ+Q2hpbGQgTnV0cml0aW9uIERpc29yZGVyczwva2V5d29y
ZD48a2V5d29yZD5DaGlsZCxQcmVzY2hvb2w8L2tleXdvcmQ+PGtleXdvcmQ+RGVubWFyazwva2V5
d29yZD48a2V5d29yZD5kaWFnbm9zaXM8L2tleXdvcmQ+PGtleXdvcmQ+RGlldGFyeSBTdXBwbGVt
ZW50czwva2V5d29yZD48a2V5d29yZD5FbWlncmFudHMgYW5kIEltbWlncmFudHM8L2tleXdvcmQ+
PGtleXdvcmQ+ZXBpZGVtaW9sb2d5PC9rZXl3b3JkPjxrZXl3b3JkPmV0aG5vbG9neTwva2V5d29y
ZD48a2V5d29yZD5ldGlvbG9neTwva2V5d29yZD48a2V5d29yZD5GZW1hbGU8L2tleXdvcmQ+PGtl
eXdvcmQ+SHVtYW5zPC9rZXl3b3JkPjxrZXl3b3JkPkluY2lkZW5jZTwva2V5d29yZD48a2V5d29y
ZD5JbmZhbnQ8L2tleXdvcmQ+PGtleXdvcmQ+SW5mYW50LE5ld2Jvcm48L2tleXdvcmQ+PGtleXdv
cmQ+TWFsZTwva2V5d29yZD48a2V5d29yZD5tZXRob2RzPC9rZXl3b3JkPjxrZXl3b3JkPlBhdGll
bnRzPC9rZXl3b3JkPjxrZXl3b3JkPlBlZGlhdHJpY3M8L2tleXdvcmQ+PGtleXdvcmQ+cHJldmVu
dGlvbiAmYW1wOyBjb250cm9sPC9rZXl3b3JkPjxrZXl3b3JkPlJldHJvc3BlY3RpdmUgU3R1ZGll
czwva2V5d29yZD48a2V5d29yZD5SaWNrZXRzPC9rZXl3b3JkPjxrZXl3b3JkPlJpc2s8L2tleXdv
cmQ+PGtleXdvcmQ+UmlzayBGYWN0b3JzPC9rZXl3b3JkPjxrZXl3b3JkPnN0YXRpc3RpY3MgJmFt
cDsgbnVtZXJpY2FsIGRhdGE8L2tleXdvcmQ+PGtleXdvcmQ+dGhlcmFwZXV0aWMgdXNlPC9rZXl3
b3JkPjxrZXl3b3JkPlZpdGFtaW4gRDwva2V5d29yZD48L2tleXdvcmRzPjxkYXRlcz48eWVhcj4y
MDA5PC95ZWFyPjxwdWItZGF0ZXM+PGRhdGU+OC8yMDA5PC9kYXRlPjwvcHViLWRhdGVzPjwvZGF0
ZXM+PGxhYmVsPjYxPC9sYWJlbD48dXJscz48cmVsYXRlZC11cmxzPjx1cmw+aHR0cDovL3d3dy5u
Y2JpLm5sbS5uaWguZ292L3B1Ym1lZC8xODk4NTM4NDwvdXJsPjwvcmVsYXRlZC11cmxzPjwvdXJs
cz48ZWxlY3Ryb25pYy1yZXNvdXJjZS1udW0+MTAuMTAwNy9zMDA0MzEtMDA4LTA4NjQtMSBbZG9p
XTwvZWxlY3Ryb25pYy1yZXNvdXJjZS1udW0+PC9yZWNvcmQ+PC9DaXRlPjxDaXRlPjxBdXRob3I+
TWl5YWtvPC9BdXRob3I+PFllYXI+MjAwNTwvWWVhcj48UmVjTnVtPjIzNzwvUmVjTnVtPjxyZWNv
cmQ+PHJlYy1udW1iZXI+MjM3PC9yZWMtbnVtYmVyPjxmb3JlaWduLWtleXM+PGtleSBhcHA9IkVO
IiBkYi1pZD0iYWV6ZmF6ZnI1NXcyZGVlMDlhdXZ6ZWFuemQwYXh0dDV4MjV2IiB0aW1lc3RhbXA9
IjEzODA2NDkyNjMiPjIzNzwva2V5PjwvZm9yZWlnbi1rZXlzPjxyZWYtdHlwZSBuYW1lPSJKb3Vy
bmFsIEFydGljbGUiPjE3PC9yZWYtdHlwZT48Y29udHJpYnV0b3JzPjxhdXRob3JzPjxhdXRob3I+
TWl5YWtvLEsuPC9hdXRob3I+PGF1dGhvcj5LaW5qbyxTLjwvYXV0aG9yPjxhdXRob3I+S29obm8s
SC48L2F1dGhvcj48L2F1dGhvcnM+PC9jb250cmlidXRvcnM+PGF1dGgtYWRkcmVzcz5EZXBhcnRt
ZW50IG9mIEVuZG9jcmlub2xvZ3kgYW5kIE1ldGFib2xpc20sIEZ1a3Vva2EgQ2hpbGRyZW4mYXBv
cztzIEhvc3BpdGFsLCBGdWt1b2thLCBKYXBhbi4ga2VuLW1peWFrb0Bhc2FoaS5lbWFpbC5uZS5q
cDwvYXV0aC1hZGRyZXNzPjx0aXRsZXM+PHRpdGxlPlZpdGFtaW4gRCBkZWZpY2llbmN5IHJpY2tl
dHMgY2F1c2VkIGJ5IGltcHJvcGVyIGxpZmVzdHlsZSBpbiBKYXBhbmVzZSBjaGlsZHJlbjwvdGl0
bGU+PHNlY29uZGFyeS10aXRsZT5QZWRpYXRyLkludC48L3NlY29uZGFyeS10aXRsZT48L3RpdGxl
cz48cGVyaW9kaWNhbD48ZnVsbC10aXRsZT5QZWRpYXRyLkludC48L2Z1bGwtdGl0bGU+PC9wZXJp
b2RpY2FsPjxwYWdlcz4xNDItMTQ2PC9wYWdlcz48dm9sdW1lPjQ3PC92b2x1bWU+PG51bWJlcj4y
PC9udW1iZXI+PHJlcHJpbnQtZWRpdGlvbj5Ob3QgaW4gRmlsZTwvcmVwcmludC1lZGl0aW9uPjxr
ZXl3b3Jkcz48a2V5d29yZD5BbGthbGluZSBQaG9zcGhhdGFzZTwva2V5d29yZD48a2V5d29yZD5h
bmFsb2dzICZhbXA7IGRlcml2YXRpdmVzPC9rZXl3b3JkPjxrZXl3b3JkPmJsb29kPC9rZXl3b3Jk
PjxrZXl3b3JkPkJvbmUgYW5kIEJvbmVzPC9rZXl3b3JkPjxrZXl3b3JkPkNhbGNpdW08L2tleXdv
cmQ+PGtleXdvcmQ+Q2hpbGQsUHJlc2Nob29sPC9rZXl3b3JkPjxrZXl3b3JkPmRlZmljaWVuY3k8
L2tleXdvcmQ+PGtleXdvcmQ+RGlldDwva2V5d29yZD48a2V5d29yZD5lcGlkZW1pb2xvZ3k8L2tl
eXdvcmQ+PGtleXdvcmQ+ZXRpb2xvZ3k8L2tleXdvcmQ+PGtleXdvcmQ+RmVtYWxlPC9rZXl3b3Jk
PjxrZXl3b3JkPkhvbWVvc3Rhc2lzPC9rZXl3b3JkPjxrZXl3b3JkPkh1bWFuczwva2V5d29yZD48
a2V5d29yZD5IeXBvY2FsY2VtaWE8L2tleXdvcmQ+PGtleXdvcmQ+SW5mYW50PC9rZXl3b3JkPjxr
ZXl3b3JkPkphcGFuPC9rZXl3b3JkPjxrZXl3b3JkPkxpZmUgU3R5bGU8L2tleXdvcmQ+PGtleXdv
cmQ+TWFsZTwva2V5d29yZD48a2V5d29yZD5tZXRhYm9saXNtPC9rZXl3b3JkPjxrZXl3b3JkPm1l
dGhvZHM8L2tleXdvcmQ+PGtleXdvcmQ+UGFyYXRoeXJvaWQgSG9ybW9uZTwva2V5d29yZD48a2V5
d29yZD5QYXRpZW50czwva2V5d29yZD48a2V5d29yZD5QaG9zcGhvcnVzPC9rZXl3b3JkPjxrZXl3
b3JkPlJpY2tldHM8L2tleXdvcmQ+PGtleXdvcmQ+U3VubGlnaHQ8L2tleXdvcmQ+PGtleXdvcmQ+
Vml0YW1pbiBEPC9rZXl3b3JkPjxrZXl3b3JkPlZpdGFtaW4gRCBEZWZpY2llbmN5PC9rZXl3b3Jk
Pjwva2V5d29yZHM+PGRhdGVzPjx5ZWFyPjIwMDU8L3llYXI+PHB1Yi1kYXRlcz48ZGF0ZT40LzIw
MDU8L2RhdGU+PC9wdWItZGF0ZXM+PC9kYXRlcz48bGFiZWw+Njg8L2xhYmVsPjx1cmxzPjxyZWxh
dGVkLXVybHM+PHVybD5odHRwOi8vd3d3Lm5jYmkubmxtLm5paC5nb3YvcHVibWVkLzE1NzcxNjkw
PC91cmw+PC9yZWxhdGVkLXVybHM+PC91cmxzPjxlbGVjdHJvbmljLXJlc291cmNlLW51bT5QRUQy
MDQxIFtwaWldOzEwLjExMTEvai4xNDQyLTIwMHguMjAwNS4wMjA0MS54IFtkb2ldPC9lbGVjdHJv
bmljLXJlc291cmNlLW51bT48L3JlY29yZD48L0NpdGU+PENpdGU+PEF1dGhvcj5DaGFwbWFuPC9B
dXRob3I+PFllYXI+MjAxMDwvWWVhcj48UmVjTnVtPjEyMDwvUmVjTnVtPjxyZWNvcmQ+PHJlYy1u
dW1iZXI+MTIwPC9yZWMtbnVtYmVyPjxmb3JlaWduLWtleXM+PGtleSBhcHA9IkVOIiBkYi1pZD0i
YWV6ZmF6ZnI1NXcyZGVlMDlhdXZ6ZWFuemQwYXh0dDV4MjV2IiB0aW1lc3RhbXA9IjEzODA2NDky
NjIiPjEyMDwva2V5PjwvZm9yZWlnbi1rZXlzPjxyZWYtdHlwZSBuYW1lPSJKb3VybmFsIEFydGlj
bGUiPjE3PC9yZWYtdHlwZT48Y29udHJpYnV0b3JzPjxhdXRob3JzPjxhdXRob3I+Q2hhcG1hbixU
LjwvYXV0aG9yPjxhdXRob3I+U3VnYXIsTi48L2F1dGhvcj48YXV0aG9yPkRvbmUsUy48L2F1dGhv
cj48YXV0aG9yPk1hcmFzaWdhbixKLjwvYXV0aG9yPjxhdXRob3I+V2FtYm9sZCxOLjwvYXV0aG9y
PjxhdXRob3I+RmVsZG1hbixLLjwvYXV0aG9yPjwvYXV0aG9ycz48L2NvbnRyaWJ1dG9ycz48YXV0
aC1hZGRyZXNzPkRlcGFydG1lbnQgb2YgUmFkaW9sb2d5LCBTZWF0dGxlIENoaWxkcmVuJmFwb3M7
cyBIb3NwaXRhbCwgTVMgUi01NDE3LCA0ODAwIFNhbmQgUG9pbnQgV2F5IE5FLCBTZWF0dGxlLCBX
QSA5ODEwNSwgVVNBLiBUZXJlc2EuY2hhcG1hbkBzZWF0dGxlY2hpbGRyZW5zLm9yZzwvYXV0aC1h
ZGRyZXNzPjx0aXRsZXM+PHRpdGxlPkZyYWN0dXJlcyBpbiBpbmZhbnRzIGFuZCB0b2RkbGVycyB3
aXRoIHJpY2tldHM8L3RpdGxlPjxzZWNvbmRhcnktdGl0bGU+UGVkaWF0ci5SYWRpb2wuPC9zZWNv
bmRhcnktdGl0bGU+PC90aXRsZXM+PHBlcmlvZGljYWw+PGZ1bGwtdGl0bGU+UGVkaWF0ci5SYWRp
b2wuPC9mdWxsLXRpdGxlPjwvcGVyaW9kaWNhbD48cGFnZXM+MTE4NC0xMTg5PC9wYWdlcz48dm9s
dW1lPjQwPC92b2x1bWU+PG51bWJlcj43PC9udW1iZXI+PHJlcHJpbnQtZWRpdGlvbj5Ob3QgaW4g
RmlsZTwvcmVwcmludC1lZGl0aW9uPjxrZXl3b3Jkcz48a2V5d29yZD5BZ2UgRGlzdHJpYnV0aW9u
PC9rZXl3b3JkPjxrZXl3b3JkPkNvbW9yYmlkaXR5PC9rZXl3b3JkPjxrZXl3b3JkPmRpYWdub3Np
czwva2V5d29yZD48a2V5d29yZD5lcGlkZW1pb2xvZ3k8L2tleXdvcmQ+PGtleXdvcmQ+RmVtYWxl
PC9rZXl3b3JkPjxrZXl3b3JkPkZyYWN0dXJlcyxCb25lPC9rZXl3b3JkPjxrZXl3b3JkPkh1bWFu
czwva2V5d29yZD48a2V5d29yZD5JbmNpZGVuY2U8L2tleXdvcmQ+PGtleXdvcmQ+SW5mYW50PC9r
ZXl3b3JkPjxrZXl3b3JkPkluZmFudCxOZXdib3JuPC9rZXl3b3JkPjxrZXl3b3JkPk1hbGU8L2tl
eXdvcmQ+PGtleXdvcmQ+bWV0aG9kczwva2V5d29yZD48a2V5d29yZD5QYXRpZW50czwva2V5d29y
ZD48a2V5d29yZD5QcmV2YWxlbmNlPC9rZXl3b3JkPjxrZXl3b3JkPnJhZGlvZ3JhcGh5PC9rZXl3
b3JkPjxrZXl3b3JkPlJldHJvc3BlY3RpdmUgU3R1ZGllczwva2V5d29yZD48a2V5d29yZD5SaWIg
RnJhY3R1cmVzPC9rZXl3b3JkPjxrZXl3b3JkPlJpY2tldHM8L2tleXdvcmQ+PGtleXdvcmQ+Umlz
ayBBc3Nlc3NtZW50PC9rZXl3b3JkPjxrZXl3b3JkPlJpc2sgRmFjdG9yczwva2V5d29yZD48a2V5
d29yZD5XYXNoaW5ndG9uPC9rZXl3b3JkPjwva2V5d29yZHM+PGRhdGVzPjx5ZWFyPjIwMTA8L3ll
YXI+PHB1Yi1kYXRlcz48ZGF0ZT43LzIwMTA8L2RhdGU+PC9wdWItZGF0ZXM+PC9kYXRlcz48bGFi
ZWw+MjE8L2xhYmVsPjx1cmxzPjxyZWxhdGVkLXVybHM+PHVybD5odHRwOi8vd3d3Lm5jYmkubmxt
Lm5paC5nb3YvcHVibWVkLzIwMDEyMDM0PC91cmw+PC9yZWxhdGVkLXVybHM+PC91cmxzPjxlbGVj
dHJvbmljLXJlc291cmNlLW51bT4xMC4xMDA3L3MwMDI0Ny0wMDktMTQ3MC04IFtkb2ldPC9lbGVj
dHJvbmlj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aG1lZDwvQXV0aG9yPjxZZWFyPjIwMTE8L1llYXI+PFJl
Y051bT44OTwvUmVjTnVtPjxEaXNwbGF5VGV4dD5bMyw0LDYsMjIsNDMtNDldPC9EaXNwbGF5VGV4
dD48cmVjb3JkPjxyZWMtbnVtYmVyPjg5PC9yZWMtbnVtYmVyPjxmb3JlaWduLWtleXM+PGtleSBh
cHA9IkVOIiBkYi1pZD0iYWV6ZmF6ZnI1NXcyZGVlMDlhdXZ6ZWFuemQwYXh0dDV4MjV2IiB0aW1l
c3RhbXA9IjEzODA2NDkyNjEiPjg5PC9rZXk+PC9mb3JlaWduLWtleXM+PHJlZi10eXBlIG5hbWU9
IkpvdXJuYWwgQXJ0aWNsZSI+MTc8L3JlZi10eXBlPjxjb250cmlidXRvcnM+PGF1dGhvcnM+PGF1
dGhvcj5BaG1lZCxTLkYuPC9hdXRob3I+PGF1dGhvcj5GcmFuZXksQy48L2F1dGhvcj48YXV0aG9y
Pk1jRGV2aXR0LEguPC9hdXRob3I+PGF1dGhvcj5Tb21lcnZpbGxlLEwuPC9hdXRob3I+PGF1dGhv
cj5CdXRsZXIsUy48L2F1dGhvcj48YXV0aG9yPkdhbGxvd2F5LFAuPC9hdXRob3I+PGF1dGhvcj5S
ZXlub2xkcyxMLjwvYXV0aG9yPjxhdXRob3I+U2hhaWtoLE0uRy48L2F1dGhvcj48YXV0aG9yPldh
bGxhY2UsQS5NLjwvYXV0aG9yPjwvYXV0aG9ycz48L2NvbnRyaWJ1dG9ycz48YXV0aC1hZGRyZXNz
PkRlcGFydG1lbnQgb2YgQ2hpbGQgSGVhbHRoLCBSb3lhbCBIb3NwaXRhbCBmb3IgU2ljayBDaGls
ZHJlbiwgWW9ya2hpbGwsIEdsYXNnb3csIFVLLiBzLmYuYWhtZWRAY2xpbm1lZC5nbGEuYWMudWs8
L2F1dGgtYWRkcmVzcz48dGl0bGVzPjx0aXRsZT5SZWNlbnQgdHJlbmRzIGFuZCBjbGluaWNhbCBm
ZWF0dXJlcyBvZiBjaGlsZGhvb2Qgdml0YW1pbiBEIGRlZmljaWVuY3kgcHJlc2VudGluZyB0byBh
IGNoaWxkcmVuJmFwb3M7cyBob3NwaXRhbCBpbiBHbGFzZ293PC90aXRsZT48c2Vjb25kYXJ5LXRp
dGxlPkFyY2guRGlzLkNoaWxkPC9zZWNvbmRhcnktdGl0bGU+PC90aXRsZXM+PHBlcmlvZGljYWw+
PGZ1bGwtdGl0bGU+QXJjaC5EaXMuQ2hpbGQ8L2Z1bGwtdGl0bGU+PC9wZXJpb2RpY2FsPjxwYWdl
cz42OTQtNjk2PC9wYWdlcz48dm9sdW1lPjk2PC92b2x1bWU+PG51bWJlcj43PC9udW1iZXI+PHJl
cHJpbnQtZWRpdGlvbj5Ob3QgaW4gRmlsZTwvcmVwcmludC1lZGl0aW9uPjxrZXl3b3Jkcz48a2V5
d29yZD5BZG9sZXNjZW50PC9rZXl3b3JkPjxrZXl3b3JkPkFnZSBEaXN0cmlidXRpb248L2tleXdv
cmQ+PGtleXdvcmQ+Q2hpbGQ8L2tleXdvcmQ+PGtleXdvcmQ+Q2hpbGQsUHJlc2Nob29sPC9rZXl3
b3JkPjxrZXl3b3JkPmNvbXBsaWNhdGlvbnM8L2tleXdvcmQ+PGtleXdvcmQ+ZGVmaWNpZW5jeTwv
a2V5d29yZD48a2V5d29yZD5lcGlkZW1pb2xvZ3k8L2tleXdvcmQ+PGtleXdvcmQ+ZXRobm9sb2d5
PC9rZXl3b3JkPjxrZXl3b3JkPmV0aW9sb2d5PC9rZXl3b3JkPjxrZXl3b3JkPkZlbWFsZTwva2V5
d29yZD48a2V5d29yZD5Gb3JlY2FzdGluZzwva2V5d29yZD48a2V5d29yZD5GcmFjdHVyZXMsQm9u
ZTwva2V5d29yZD48a2V5d29yZD5IZWFsdGg8L2tleXdvcmQ+PGtleXdvcmQ+SG9zcGl0YWxzLFBl
ZGlhdHJpYzwva2V5d29yZD48a2V5d29yZD5IdW1hbnM8L2tleXdvcmQ+PGtleXdvcmQ+SW5jaWRl
bmNlPC9rZXl3b3JkPjxrZXl3b3JkPkluZmFudDwva2V5d29yZD48a2V5d29yZD5JbmZhbnQsTmV3
Ym9ybjwva2V5d29yZD48a2V5d29yZD5NYWxlPC9rZXl3b3JkPjxrZXl3b3JkPm1ldGhvZHM8L2tl
eXdvcmQ+PGtleXdvcmQ+cmFkaW9ncmFwaHk8L2tleXdvcmQ+PGtleXdvcmQ+UmV0cm9zcGVjdGl2
ZSBTdHVkaWVzPC9rZXl3b3JkPjxrZXl3b3JkPlJpY2tldHM8L2tleXdvcmQ+PGtleXdvcmQ+U2Nv
dGxhbmQ8L2tleXdvcmQ+PGtleXdvcmQ+Vml0YW1pbiBEPC9rZXl3b3JkPjxrZXl3b3JkPlZpdGFt
aW4gRCBEZWZpY2llbmN5PC9rZXl3b3JkPjwva2V5d29yZHM+PGRhdGVzPjx5ZWFyPjIwMTE8L3ll
YXI+PHB1Yi1kYXRlcz48ZGF0ZT43LzIwMTE8L2RhdGU+PC9wdWItZGF0ZXM+PC9kYXRlcz48bGFi
ZWw+MTM8L2xhYmVsPjx1cmxzPjxyZWxhdGVkLXVybHM+PHVybD5odHRwOi8vd3d3Lm5jYmkubmxt
Lm5paC5nb3YvcHVibWVkLzIwNTg0ODQ4PC91cmw+PC9yZWxhdGVkLXVybHM+PC91cmxzPjxlbGVj
dHJvbmljLXJlc291cmNlLW51bT5hZGMuMjAwOS4xNzMxOTUgW3BpaV07MTAuMTEzNi9hZGMuMjAw
OS4xNzMxOTUgW2RvaV08L2VsZWN0cm9uaWMtcmVzb3VyY2UtbnVtPjwvcmVjb3JkPjwvQ2l0ZT48
Q2l0ZT48QXV0aG9yPlJvYmluc29uPC9BdXRob3I+PFllYXI+MjAwNjwvWWVhcj48UmVjTnVtPjI2
NDwvUmVjTnVtPjxyZWNvcmQ+PHJlYy1udW1iZXI+MjY0PC9yZWMtbnVtYmVyPjxmb3JlaWduLWtl
eXM+PGtleSBhcHA9IkVOIiBkYi1pZD0iYWV6ZmF6ZnI1NXcyZGVlMDlhdXZ6ZWFuemQwYXh0dDV4
MjV2IiB0aW1lc3RhbXA9IjEzODA2NDkyNjMiPjI2NDwva2V5PjwvZm9yZWlnbi1rZXlzPjxyZWYt
dHlwZSBuYW1lPSJKb3VybmFsIEFydGljbGUiPjE3PC9yZWYtdHlwZT48Y29udHJpYnV0b3JzPjxh
dXRob3JzPjxhdXRob3I+Um9iaW5zb24sUC5ELjwvYXV0aG9yPjxhdXRob3I+SG9nbGVyLFcuPC9h
dXRob3I+PGF1dGhvcj5DcmFpZyxNLkUuPC9hdXRob3I+PGF1dGhvcj5WZXJnZSxDLkYuPC9hdXRo
b3I+PGF1dGhvcj5XYWxrZXIsSi5MLjwvYXV0aG9yPjxhdXRob3I+UGlwZXIsQS5DLjwvYXV0aG9y
PjxhdXRob3I+V29vZGhlYWQsSC5KLjwvYXV0aG9yPjxhdXRob3I+Q293ZWxsLEMuVC48L2F1dGhv
cj48YXV0aG9yPkFtYmxlcixHLlIuPC9hdXRob3I+PC9hdXRob3JzPjwvY29udHJpYnV0b3JzPjxh
dXRoLWFkZHJlc3M+VGhlIENoaWxkcmVuJmFwb3M7cyBIb3NwaXRhbCBhdCBXZXN0bWVhZCwgU3lk
bmV5LCBBdXN0cmFsaWEuIHBhdWxyM0BjaHcuZWR1LmF1PC9hdXRoLWFkZHJlc3M+PHRpdGxlcz48
dGl0bGU+VGhlIHJlLWVtZXJnaW5nIGJ1cmRlbiBvZiByaWNrZXRzOiBhIGRlY2FkZSBvZiBleHBl
cmllbmNlIGZyb20gU3lkbmV5PC90aXRsZT48c2Vjb25kYXJ5LXRpdGxlPkFyY2guRGlzLkNoaWxk
PC9zZWNvbmRhcnktdGl0bGU+PC90aXRsZXM+PHBlcmlvZGljYWw+PGZ1bGwtdGl0bGU+QXJjaC5E
aXMuQ2hpbGQ8L2Z1bGwtdGl0bGU+PC9wZXJpb2RpY2FsPjxwYWdlcz41NjQtNTY4PC9wYWdlcz48
dm9sdW1lPjkxPC92b2x1bWU+PG51bWJlcj43PC9udW1iZXI+PHJlcHJpbnQtZWRpdGlvbj5Ob3Qg
aW4gRmlsZTwvcmVwcmludC1lZGl0aW9uPjxrZXl3b3Jkcz48a2V5d29yZD5BZnJpY2E8L2tleXdv
cmQ+PGtleXdvcmQ+QWdlZDwva2V5d29yZD48a2V5d29yZD5BdXN0cmFsaWE8L2tleXdvcmQ+PGtl
eXdvcmQ+Ymxvb2Q8L2tleXdvcmQ+PGtleXdvcmQ+Q2hpbGQsUHJlc2Nob29sPC9rZXl3b3JkPjxr
ZXl3b3JkPkNvaG9ydCBTdHVkaWVzPC9rZXl3b3JkPjxrZXl3b3JkPmRlZmljaWVuY3k8L2tleXdv
cmQ+PGtleXdvcmQ+ZGlhZ25vc2lzPC9rZXl3b3JkPjxrZXl3b3JkPmVwaWRlbWlvbG9neTwva2V5
d29yZD48a2V5d29yZD5GZW1hbGU8L2tleXdvcmQ+PGtleXdvcmQ+SGVhbHRoPC9rZXl3b3JkPjxr
ZXl3b3JkPkh1bWFuczwva2V5d29yZD48a2V5d29yZD5IeWRyb3h5Y2hvbGVjYWxjaWZlcm9sczwv
a2V5d29yZD48a2V5d29yZD5JbmNpZGVuY2U8L2tleXdvcmQ+PGtleXdvcmQ+TWFsZTwva2V5d29y
ZD48a2V5d29yZD5tZXRob2RzPC9rZXl3b3JkPjxrZXl3b3JkPk5ldyBTb3V0aCBXYWxlczwva2V5
d29yZD48a2V5d29yZD5QYXJhdGh5cm9pZCBIb3Jtb25lPC9rZXl3b3JkPjxrZXl3b3JkPlBhcmVu
dHM8L2tleXdvcmQ+PGtleXdvcmQ+UmV0cm9zcGVjdGl2ZSBTdHVkaWVzPC9rZXl3b3JkPjxrZXl3
b3JkPlJpY2tldHM8L2tleXdvcmQ+PGtleXdvcmQ+Umlzazwva2V5d29yZD48a2V5d29yZD5TZWl6
dXJlczwva2V5d29yZD48a2V5d29yZD5TdW5saWdodDwva2V5d29yZD48a2V5d29yZD50cmVuZHM8
L2tleXdvcmQ+PGtleXdvcmQ+Vml0YW1pbiBEPC9rZXl3b3JkPjxrZXl3b3JkPlZpdGFtaW4gRCBE
ZWZpY2llbmN5PC9rZXl3b3JkPjwva2V5d29yZHM+PGRhdGVzPjx5ZWFyPjIwMDY8L3llYXI+PHB1
Yi1kYXRlcz48ZGF0ZT43LzIwMDY8L2RhdGU+PC9wdWItZGF0ZXM+PC9kYXRlcz48bGFiZWw+NTc8
L2xhYmVsPjx1cmxzPjxyZWxhdGVkLXVybHM+PHVybD5odHRwOi8vd3d3Lm5jYmkubmxtLm5paC5n
b3YvcHVibWVkLzE1OTU2MDQ1PC91cmw+PC9yZWxhdGVkLXVybHM+PC91cmxzPjxlbGVjdHJvbmlj
LXJlc291cmNlLW51bT5hZGMuMjAwNC4wNjk1NzUgW3BpaV07MTAuMTEzNi9hZGMuMjAwNC4wNjk1
NzUgW2RvaV08L2VsZWN0cm9uaWMtcmVzb3VyY2UtbnVtPjwvcmVjb3JkPjwvQ2l0ZT48Q2l0ZT48
QXV0aG9yPkxhem9sPC9BdXRob3I+PFllYXI+MjAwODwvWWVhcj48UmVjTnVtPjIxMzwvUmVjTnVt
PjxyZWNvcmQ+PHJlYy1udW1iZXI+MjEzPC9yZWMtbnVtYmVyPjxmb3JlaWduLWtleXM+PGtleSBh
cHA9IkVOIiBkYi1pZD0iYWV6ZmF6ZnI1NXcyZGVlMDlhdXZ6ZWFuemQwYXh0dDV4MjV2IiB0aW1l
c3RhbXA9IjEzODA2NDkyNjMiPjIxMzwva2V5PjwvZm9yZWlnbi1rZXlzPjxyZWYtdHlwZSBuYW1l
PSJKb3VybmFsIEFydGljbGUiPjE3PC9yZWYtdHlwZT48Y29udHJpYnV0b3JzPjxhdXRob3JzPjxh
dXRob3I+TGF6b2wsSi5QLjwvYXV0aG9yPjxhdXRob3I+Q2FrYW4sTi48L2F1dGhvcj48YXV0aG9y
PkthbWF0LEQuPC9hdXRob3I+PC9hdXRob3JzPjwvY29udHJpYnV0b3JzPjxhdXRoLWFkZHJlc3M+
UGl0dHNidXJnaCBDaGlsZHJlbiZhcG9zO3MgSG9zcGl0YWwsIFBpdHRzYnVyZ2gsIFBlbm5zeWx2
YW5pYSwgVVNBPC9hdXRoLWFkZHJlc3M+PHRpdGxlcz48dGl0bGU+MTAteWVhciBjYXNlIHJldmll
dyBvZiBudXRyaXRpb25hbCByaWNrZXRzIGluIENoaWxkcmVuJmFwb3M7cyBIb3NwaXRhbCBvZiBN
aWNoaWdhbjwvdGl0bGU+PHNlY29uZGFyeS10aXRsZT5DbGluLlBlZGlhdHIuKFBoaWxhKTwvc2Vj
b25kYXJ5LXRpdGxlPjwvdGl0bGVzPjxwZXJpb2RpY2FsPjxmdWxsLXRpdGxlPkNsaW4uUGVkaWF0
ci4oUGhpbGEpPC9mdWxsLXRpdGxlPjwvcGVyaW9kaWNhbD48cGFnZXM+Mzc5LTM4NDwvcGFnZXM+
PHZvbHVtZT40Nzwvdm9sdW1lPjxudW1iZXI+NDwvbnVtYmVyPjxyZXByaW50LWVkaXRpb24+Tm90
IGluIEZpbGU8L3JlcHJpbnQtZWRpdGlvbj48a2V5d29yZHM+PGtleXdvcmQ+YWRtaW5pc3RyYXRp
b24gJmFtcDsgZG9zYWdlPC9rZXl3b3JkPjxrZXl3b3JkPmFkdmVyc2UgZWZmZWN0czwva2V5d29y
ZD48a2V5d29yZD5BZnJpY2FuIEFtZXJpY2Fuczwva2V5d29yZD48a2V5d29yZD5ibG9vZDwva2V5
d29yZD48a2V5d29yZD5CcmVhc3QgRmVlZGluZzwva2V5d29yZD48a2V5d29yZD5DaGlsZDwva2V5
d29yZD48a2V5d29yZD5DaGlsZCxQcmVzY2hvb2w8L2tleXdvcmQ+PGtleXdvcmQ+Y29tcGxpY2F0
aW9uczwva2V5d29yZD48a2V5d29yZD5EaWV0YXJ5IFN1cHBsZW1lbnRzPC9rZXl3b3JkPjxrZXl3
b3JkPmRydWcgdGhlcmFweTwva2V5d29yZD48a2V5d29yZD5lcGlkZW1pb2xvZ3k8L2tleXdvcmQ+
PGtleXdvcmQ+ZXRpb2xvZ3k8L2tleXdvcmQ+PGtleXdvcmQ+RmVtYWxlPC9rZXl3b3JkPjxrZXl3
b3JkPkhvc3BpdGFscyxQZWRpYXRyaWM8L2tleXdvcmQ+PGtleXdvcmQ+SHVtYW5zPC9rZXl3b3Jk
PjxrZXl3b3JkPkh5ZHJveHljaG9sZWNhbGNpZmVyb2xzPC9rZXl3b3JkPjxrZXl3b3JkPkluZmFu
dDwva2V5d29yZD48a2V5d29yZD5NYWxlPC9rZXl3b3JkPjxrZXl3b3JkPk1pY2hpZ2FuPC9rZXl3
b3JkPjxrZXl3b3JkPlBhdGllbnRzPC9rZXl3b3JkPjxrZXl3b3JkPlJpY2tldHM8L2tleXdvcmQ+
PGtleXdvcmQ+c3RhdGlzdGljcyAmYW1wOyBudW1lcmljYWwgZGF0YTwva2V5d29yZD48a2V5d29y
ZD50aGVyYXBldXRpYyB1c2U8L2tleXdvcmQ+PGtleXdvcmQ+VW5pdGVkIFN0YXRlczwva2V5d29y
ZD48a2V5d29yZD5WaXRhbWluIEQ8L2tleXdvcmQ+PGtleXdvcmQ+Vml0YW1pbiBEIERlZmljaWVu
Y3k8L2tleXdvcmQ+PGtleXdvcmQ+Vml0YW1pbnM8L2tleXdvcmQ+PC9rZXl3b3Jkcz48ZGF0ZXM+
PHllYXI+MjAwODwveWVhcj48cHViLWRhdGVzPjxkYXRlPjUvMjAwODwvZGF0ZT48L3B1Yi1kYXRl
cz48L2RhdGVzPjxsYWJlbD44NTwvbGFiZWw+PHVybHM+PHJlbGF0ZWQtdXJscz48dXJsPmh0dHA6
Ly93d3cubmNiaS5ubG0ubmloLmdvdi9wdWJtZWQvMTgxOTI2NDE8L3VybD48L3JlbGF0ZWQtdXJs
cz48L3VybHM+PGVsZWN0cm9uaWMtcmVzb3VyY2UtbnVtPjAwMDk5MjI4MDczMTEzOTcgW3BpaV07
MTAuMTE3Ny8wMDA5OTIyODA3MzExMzk3IFtkb2ldPC9lbGVjdHJvbmljLXJlc291cmNlLW51bT48
L3JlY29yZD48L0NpdGU+PENpdGU+PEF1dGhvcj5XYXJkPC9BdXRob3I+PFllYXI+MjAwNzwvWWVh
cj48UmVjTnVtPjMwODwvUmVjTnVtPjxyZWNvcmQ+PHJlYy1udW1iZXI+MzA4PC9yZWMtbnVtYmVy
Pjxmb3JlaWduLWtleXM+PGtleSBhcHA9IkVOIiBkYi1pZD0iYWV6ZmF6ZnI1NXcyZGVlMDlhdXZ6
ZWFuemQwYXh0dDV4MjV2IiB0aW1lc3RhbXA9IjEzODA2NDkyNjQiPjMwODwva2V5PjwvZm9yZWln
bi1rZXlzPjxyZWYtdHlwZSBuYW1lPSJKb3VybmFsIEFydGljbGUiPjE3PC9yZWYtdHlwZT48Y29u
dHJpYnV0b3JzPjxhdXRob3JzPjxhdXRob3I+V2FyZCxMLk0uPC9hdXRob3I+PGF1dGhvcj5HYWJv
dXJ5LEkuPC9hdXRob3I+PGF1dGhvcj5MYWRoYW5pLE0uPC9hdXRob3I+PGF1dGhvcj5abG90a2lu
LFMuPC9hdXRob3I+PC9hdXRob3JzPjwvY29udHJpYnV0b3JzPjxhdXRoLWFkZHJlc3M+RGVwYXJ0
bWVudCBvZiBQZWRpYXRyaWNzLCBDaGlsZHJlbiZhcG9zO3MgSG9zcGl0YWwgb2YgRWFzdGVybiBP
bnRhcmlvLCBVbml2ZXJzaXR5IG9mIE90dGF3YSwgT3R0YXdhLCBPbnQuIEx3YXJkQGNoZW8ub24u
Y2E8L2F1dGgtYWRkcmVzcz48dGl0bGVzPjx0aXRsZT5WaXRhbWluIEQtZGVmaWNpZW5jeSByaWNr
ZXRzIGFtb25nIGNoaWxkcmVuIGluIENhbmFkYTwvdGl0bGU+PHNlY29uZGFyeS10aXRsZT5DTUFK
Ljwvc2Vjb25kYXJ5LXRpdGxlPjwvdGl0bGVzPjxwZXJpb2RpY2FsPjxmdWxsLXRpdGxlPkNNQUou
PC9mdWxsLXRpdGxlPjwvcGVyaW9kaWNhbD48cGFnZXM+MTYxLTE2NjwvcGFnZXM+PHZvbHVtZT4x
Nzc8L3ZvbHVtZT48bnVtYmVyPjI8L251bWJlcj48cmVwcmludC1lZGl0aW9uPk5vdCBpbiBGaWxl
PC9yZXByaW50LWVkaXRpb24+PGtleXdvcmRzPjxrZXl3b3JkPmFkbWluaXN0cmF0aW9uICZhbXA7
IGRvc2FnZTwva2V5d29yZD48a2V5d29yZD5BZ2UgRGlzdHJpYnV0aW9uPC9rZXl3b3JkPjxrZXl3
b3JkPkJyZWFzdCBGZWVkaW5nPC9rZXl3b3JkPjxrZXl3b3JkPkNhbmFkYTwva2V5d29yZD48a2V5
d29yZD5DaGlsZDwva2V5d29yZD48a2V5d29yZD5DaGlsZCxQcmVzY2hvb2w8L2tleXdvcmQ+PGtl
eXdvcmQ+Y29tcGxpY2F0aW9uczwva2V5d29yZD48a2V5d29yZD5Db25maWRlbmNlIEludGVydmFs
czwva2V5d29yZD48a2V5d29yZD5kZWZpY2llbmN5PC9rZXl3b3JkPjxrZXl3b3JkPmRpYWdub3Np
czwva2V5d29yZD48a2V5d29yZD5EaWV0PC9rZXl3b3JkPjxrZXl3b3JkPmRydWcgdGhlcmFweTwv
a2V5d29yZD48a2V5d29yZD5lcGlkZW1pb2xvZ3k8L2tleXdvcmQ+PGtleXdvcmQ+ZXRpb2xvZ3k8
L2tleXdvcmQ+PGtleXdvcmQ+RmVtYWxlPC9rZXl3b3JkPjxrZXl3b3JkPkhlYWx0aCBFZHVjYXRp
b248L2tleXdvcmQ+PGtleXdvcmQ+SGVhbHRoIFN1cnZleXM8L2tleXdvcmQ+PGtleXdvcmQ+SHVt
YW5zPC9rZXl3b3JkPjxrZXl3b3JkPkluY2lkZW5jZTwva2V5d29yZD48a2V5d29yZD5JbmZhbnQ8
L2tleXdvcmQ+PGtleXdvcmQ+TGFjdGF0aW9uPC9rZXl3b3JkPjxrZXl3b3JkPk1hbGU8L2tleXdv
cmQ+PGtleXdvcmQ+bWV0aG9kczwva2V5d29yZD48a2V5d29yZD5QZWRpYXRyaWNzPC9rZXl3b3Jk
PjxrZXl3b3JkPlBvaXNzb24gRGlzdHJpYnV0aW9uPC9rZXl3b3JkPjxrZXl3b3JkPlByZWduYW5j
eTwva2V5d29yZD48a2V5d29yZD5QcmltYXJ5IFByZXZlbnRpb248L2tleXdvcmQ+PGtleXdvcmQ+
UXVlc3Rpb25uYWlyZXM8L2tleXdvcmQ+PGtleXdvcmQ+Umlja2V0czwva2V5d29yZD48a2V5d29y
ZD5SaXNrPC9rZXl3b3JkPjxrZXl3b3JkPlJpc2sgRmFjdG9yczwva2V5d29yZD48a2V5d29yZD5T
ZWl6dXJlczwva2V5d29yZD48a2V5d29yZD5TZXZlcml0eSBvZiBJbGxuZXNzIEluZGV4PC9rZXl3
b3JkPjxrZXl3b3JkPlNleCBEaXN0cmlidXRpb248L2tleXdvcmQ+PGtleXdvcmQ+c3RhbmRhcmRz
PC9rZXl3b3JkPjxrZXl3b3JkPnRyZW5kczwva2V5d29yZD48a2V5d29yZD5WaXRhbWluIEQ8L2tl
eXdvcmQ+PGtleXdvcmQ+Vml0YW1pbiBEIERlZmljaWVuY3k8L2tleXdvcmQ+PC9rZXl3b3Jkcz48
ZGF0ZXM+PHllYXI+MjAwNzwveWVhcj48cHViLWRhdGVzPjxkYXRlPjcvMTcvMjAwNzwvZGF0ZT48
L3B1Yi1kYXRlcz48L2RhdGVzPjxsYWJlbD41NjwvbGFiZWw+PHVybHM+PHJlbGF0ZWQtdXJscz48
dXJsPmh0dHA6Ly93d3cubmNiaS5ubG0ubmloLmdvdi9wdWJtZWQvMTc2MDAwMzU8L3VybD48L3Jl
bGF0ZWQtdXJscz48L3VybHM+PGVsZWN0cm9uaWMtcmVzb3VyY2UtbnVtPmNtYWouMDYxMzc3IFtw
aWldOzEwLjE1MDMvY21hai4wNjEzNzcgW2RvaV08L2VsZWN0cm9uaWMtcmVzb3VyY2UtbnVtPjwv
cmVjb3JkPjwvQ2l0ZT48Q2l0ZT48QXV0aG9yPk15bG90dDwvQXV0aG9yPjxZZWFyPjIwMDQ8L1ll
YXI+PFJlY051bT4yNDY8L1JlY051bT48cmVjb3JkPjxyZWMtbnVtYmVyPjI0NjwvcmVjLW51bWJl
cj48Zm9yZWlnbi1rZXlzPjxrZXkgYXBwPSJFTiIgZGItaWQ9ImFlemZhemZyNTV3MmRlZTA5YXV2
emVhbnpkMGF4dHQ1eDI1diIgdGltZXN0YW1wPSIxMzgwNjQ5MjYzIj4yNDY8L2tleT48L2ZvcmVp
Z24ta2V5cz48cmVmLXR5cGUgbmFtZT0iSm91cm5hbCBBcnRpY2xlIj4xNzwvcmVmLXR5cGU+PGNv
bnRyaWJ1dG9ycz48YXV0aG9ycz48YXV0aG9yPk15bG90dCxCLk0uPC9hdXRob3I+PGF1dGhvcj5L
dW1wLFQuPC9hdXRob3I+PGF1dGhvcj5Cb2x0b24sTS5MLjwvYXV0aG9yPjxhdXRob3I+R3JlZW5i
YXVtLEwuQS48L2F1dGhvcj48L2F1dGhvcnM+PC9jb250cmlidXRvcnM+PGF1dGgtYWRkcmVzcz5D
aGlsZHJlbiZhcG9zO3MgSG9zcGl0YWwgb2YgV2lzY29uc2luLCBVU0E8L2F1dGgtYWRkcmVzcz48
dGl0bGVzPjx0aXRsZT5SaWNrZXRzIGluIHRoZSBEYWlyeSBTdGF0ZTwvdGl0bGU+PHNlY29uZGFy
eS10aXRsZT5XTUouPC9zZWNvbmRhcnktdGl0bGU+PC90aXRsZXM+PHBlcmlvZGljYWw+PGZ1bGwt
dGl0bGU+V01KLjwvZnVsbC10aXRsZT48L3BlcmlvZGljYWw+PHBhZ2VzPjg0LTg3PC9wYWdlcz48
dm9sdW1lPjEwMzwvdm9sdW1lPjxudW1iZXI+NTwvbnVtYmVyPjxyZXByaW50LWVkaXRpb24+Tm90
IGluIEZpbGU8L3JlcHJpbnQtZWRpdGlvbj48a2V5d29yZHM+PGtleXdvcmQ+ZGVmaWNpZW5jeTwv
a2V5d29yZD48a2V5d29yZD5EaWV0PC9rZXl3b3JkPjxrZXl3b3JkPmVwaWRlbWlvbG9neTwva2V5
d29yZD48a2V5d29yZD5ldGhub2xvZ3k8L2tleXdvcmQ+PGtleXdvcmQ+RmVtYWxlPC9rZXl3b3Jk
PjxrZXl3b3JkPkhlYWx0aDwva2V5d29yZD48a2V5d29yZD5IdW1hbnM8L2tleXdvcmQ+PGtleXdv
cmQ+SW5mYW50PC9rZXl3b3JkPjxrZXl3b3JkPk1hbGU8L2tleXdvcmQ+PGtleXdvcmQ+bWV0aG9k
czwva2V5d29yZD48a2V5d29yZD5SZXRyb3NwZWN0aXZlIFN0dWRpZXM8L2tleXdvcmQ+PGtleXdv
cmQ+Umlja2V0czwva2V5d29yZD48a2V5d29yZD5TZWl6dXJlczwva2V5d29yZD48a2V5d29yZD5U
ZXRhbnk8L2tleXdvcmQ+PGtleXdvcmQ+Vml0YW1pbiBEPC9rZXl3b3JkPjxrZXl3b3JkPlZpdGFt
aW4gRCBEZWZpY2llbmN5PC9rZXl3b3JkPjxrZXl3b3JkPldpc2NvbnNpbjwva2V5d29yZD48L2tl
eXdvcmRzPjxkYXRlcz48eWVhcj4yMDA0PC95ZWFyPjxwdWItZGF0ZXM+PGRhdGU+MjAwNDwvZGF0
ZT48L3B1Yi1kYXRlcz48L2RhdGVzPjxsYWJlbD42MzwvbGFiZWw+PHVybHM+PHJlbGF0ZWQtdXJs
cz48dXJsPmh0dHA6Ly93d3cubmNiaS5ubG0ubmloLmdvdi9wdWJtZWQvMTU1NTM1NzI8L3VybD48
L3JlbGF0ZWQtdXJscz48L3VybHM+PC9yZWNvcmQ+PC9DaXRlPjxDaXRlPjxBdXRob3I+Qmxvazwv
QXV0aG9yPjxZZWFyPjIwMDA8L1llYXI+PFJlY051bT4xMDg8L1JlY051bT48cmVjb3JkPjxyZWMt
bnVtYmVyPjEwODwvcmVjLW51bWJlcj48Zm9yZWlnbi1rZXlzPjxrZXkgYXBwPSJFTiIgZGItaWQ9
ImFlemZhemZyNTV3MmRlZTA5YXV2emVhbnpkMGF4dHQ1eDI1diIgdGltZXN0YW1wPSIxMzgwNjQ5
MjYxIj4xMDg8L2tleT48L2ZvcmVpZ24ta2V5cz48cmVmLXR5cGUgbmFtZT0iSm91cm5hbCBBcnRp
Y2xlIj4xNzwvcmVmLXR5cGU+PGNvbnRyaWJ1dG9ycz48YXV0aG9ycz48YXV0aG9yPkJsb2ssQi5I
LjwvYXV0aG9yPjxhdXRob3I+R3JhbnQsQy5DLjwvYXV0aG9yPjxhdXRob3I+TWNOZWlsLEEuUi48
L2F1dGhvcj48YXV0aG9yPlJlaWQsSS5SLjwvYXV0aG9yPjwvYXV0aG9ycz48L2NvbnRyaWJ1dG9y
cz48YXV0aC1hZGRyZXNzPkRlcGFydG1lbnQgb2YgQ2hlbWljYWwgUGF0aG9sb2d5LCBBdWNrbGFu
ZCBIb3NwaXRhbC4gYmFyYmFyYS5ibG9rQHh0cmEuY28ubno8L2F1dGgtYWRkcmVzcz48dGl0bGVz
Pjx0aXRsZT5DaGFyYWN0ZXJpc3RpY3Mgb2YgY2hpbGRyZW4gd2l0aCBmbG9yaWQgdml0YW1pbiBE
IGRlZmljaWVudCByaWNrZXRzIGluIHRoZSBBdWNrbGFuZCByZWdpb24gaW4gMTk5ODwvdGl0bGU+
PHNlY29uZGFyeS10aXRsZT5OLlouTWVkLkouPC9zZWNvbmRhcnktdGl0bGU+PC90aXRsZXM+PHBl
cmlvZGljYWw+PGZ1bGwtdGl0bGU+Ti5aLk1lZC5KLjwvZnVsbC10aXRsZT48L3BlcmlvZGljYWw+
PHBhZ2VzPjM3NC0zNzY8L3BhZ2VzPjx2b2x1bWU+MTEzPC92b2x1bWU+PG51bWJlcj4xMTE3PC9u
dW1iZXI+PHJlcHJpbnQtZWRpdGlvbj5Ob3QgaW4gRmlsZTwvcmVwcmludC1lZGl0aW9uPjxrZXl3
b3Jkcz48a2V5d29yZD5hZG1pbmlzdHJhdGlvbiAmYW1wOyBkb3NhZ2U8L2tleXdvcmQ+PGtleXdv
cmQ+QWdlIERpc3RyaWJ1dGlvbjwva2V5d29yZD48a2V5d29yZD5BbGthbGluZSBQaG9zcGhhdGFz
ZTwva2V5d29yZD48a2V5d29yZD5DaGlsZCxQcmVzY2hvb2w8L2tleXdvcmQ+PGtleXdvcmQ+ZGVm
aWNpZW5jeTwva2V5d29yZD48a2V5d29yZD5kaWFnbm9zaXM8L2tleXdvcmQ+PGtleXdvcmQ+ZHJ1
ZyB0aGVyYXB5PC9rZXl3b3JkPjxrZXl3b3JkPmVwaWRlbWlvbG9neTwva2V5d29yZD48a2V5d29y
ZD5GZW1hbGU8L2tleXdvcmQ+PGtleXdvcmQ+SGVhbHRoIFN1cnZleXM8L2tleXdvcmQ+PGtleXdv
cmQ+SHVtYW5zPC9rZXl3b3JkPjxrZXl3b3JkPkluY2lkZW5jZTwva2V5d29yZD48a2V5d29yZD5J
bmZhbnQ8L2tleXdvcmQ+PGtleXdvcmQ+TWFsZTwva2V5d29yZD48a2V5d29yZD5tZXRob2RzPC9r
ZXl3b3JkPjxrZXl3b3JkPk5ldyBaZWFsYW5kPC9rZXl3b3JkPjxrZXl3b3JkPnBhdGhvbG9neTwv
a2V5d29yZD48a2V5d29yZD5QYXRpZW50czwva2V5d29yZD48a2V5d29yZD5Qcm9nbm9zaXM8L2tl
eXdvcmQ+PGtleXdvcmQ+Umlja2V0czwva2V5d29yZD48a2V5d29yZD5SaXNrPC9rZXl3b3JkPjxr
ZXl3b3JkPlJpc2sgRmFjdG9yczwva2V5d29yZD48a2V5d29yZD5SdXJhbCBQb3B1bGF0aW9uPC9r
ZXl3b3JkPjxrZXl3b3JkPlNleCBEaXN0cmlidXRpb248L2tleXdvcmQ+PGtleXdvcmQ+Vml0YW1p
biBEPC9rZXl3b3JkPjxrZXl3b3JkPlZpdGFtaW4gRCBEZWZpY2llbmN5PC9rZXl3b3JkPjxrZXl3
b3JkPldhbGtpbmc8L2tleXdvcmQ+PC9rZXl3b3Jkcz48ZGF0ZXM+PHllYXI+MjAwMDwveWVhcj48
cHViLWRhdGVzPjxkYXRlPjkvOC8yMDAwPC9kYXRlPjwvcHViLWRhdGVzPjwvZGF0ZXM+PGxhYmVs
PjY3PC9sYWJlbD48dXJscz48cmVsYXRlZC11cmxzPjx1cmw+aHR0cDovL3d3dy5uY2JpLm5sbS5u
aWguZ292L3B1Ym1lZC8xMTA1MDkwMjwvdXJsPjwvcmVsYXRlZC11cmxzPjwvdXJscz48L3JlY29y
ZD48L0NpdGU+PENpdGU+PEF1dGhvcj5BbC1BdGF3aTwvQXV0aG9yPjxZZWFyPjIwMDk8L1llYXI+
PFJlY051bT45MjwvUmVjTnVtPjxyZWNvcmQ+PHJlYy1udW1iZXI+OTI8L3JlYy1udW1iZXI+PGZv
cmVpZ24ta2V5cz48a2V5IGFwcD0iRU4iIGRiLWlkPSJhZXpmYXpmcjU1dzJkZWUwOWF1dnplYW56
ZDBheHR0NXgyNXYiIHRpbWVzdGFtcD0iMTM4MDY0OTI2MSI+OTI8L2tleT48L2ZvcmVpZ24ta2V5
cz48cmVmLXR5cGUgbmFtZT0iSm91cm5hbCBBcnRpY2xlIj4xNzwvcmVmLXR5cGU+PGNvbnRyaWJ1
dG9ycz48YXV0aG9ycz48YXV0aG9yPkFsLUF0YXdpLE0uUy48L2F1dGhvcj48YXV0aG9yPkFsLUFs
d2FuLEkuQS48L2F1dGhvcj48YXV0aG9yPkFsLU11dGFpcixBLk4uPC9hdXRob3I+PGF1dGhvcj5U
YW1pbSxILk0uPC9hdXRob3I+PGF1dGhvcj5BbC1KdXJheXlhbixOLkEuPC9hdXRob3I+PC9hdXRo
b3JzPjwvY29udHJpYnV0b3JzPjxhdXRoLWFkZHJlc3M+RGVwYXJ0bWVudCBvZiBQZWRpYXRyaWMs
IE5hdGlvbmFsIEd1YXJkIEhlYWx0aCBBZmZhaXJzLCBLaW5nIEFiZHVsYXppeiBNZWRpY2FsIENp
dHksIFJpeWFkaCwgU2F1ZGkgQXJhYmlhPC9hdXRoLWFkZHJlc3M+PHRpdGxlcz48dGl0bGU+RXBp
ZGVtaW9sb2d5IG9mIG51dHJpdGlvbmFsIHJpY2tldHMgaW4gY2hpbGRyZW48L3RpdGxlPjxzZWNv
bmRhcnktdGl0bGU+U2F1ZGkuSi5LaWRuZXkgRGlzLlRyYW5zcGwuPC9zZWNvbmRhcnktdGl0bGU+
PC90aXRsZXM+PHBlcmlvZGljYWw+PGZ1bGwtdGl0bGU+U2F1ZGkuSi5LaWRuZXkgRGlzLlRyYW5z
cGwuPC9mdWxsLXRpdGxlPjwvcGVyaW9kaWNhbD48cGFnZXM+MjYwLTI2NTwvcGFnZXM+PHZvbHVt
ZT4yMDwvdm9sdW1lPjxudW1iZXI+MjwvbnVtYmVyPjxyZXByaW50LWVkaXRpb24+Tm90IGluIEZp
bGU8L3JlcHJpbnQtZWRpdGlvbj48a2V5d29yZHM+PGtleXdvcmQ+QnJlYXN0IEZlZWRpbmc8L2tl
eXdvcmQ+PGtleXdvcmQ+ZGVmaWNpZW5jeTwva2V5d29yZD48a2V5d29yZD5lcGlkZW1pb2xvZ3k8
L2tleXdvcmQ+PGtleXdvcmQ+ZXRpb2xvZ3k8L2tleXdvcmQ+PGtleXdvcmQ+RmVtYWxlPC9rZXl3
b3JkPjxrZXl3b3JkPkhlYWx0aDwva2V5d29yZD48a2V5d29yZD5IdW1hbnM8L2tleXdvcmQ+PGtl
eXdvcmQ+SW5jaWRlbmNlPC9rZXl3b3JkPjxrZXl3b3JkPkluZmFudDwva2V5d29yZD48a2V5d29y
ZD5NYWxlPC9rZXl3b3JkPjxrZXl3b3JkPk51dHJpdGlvbmFsIFN0YXR1czwva2V5d29yZD48a2V5
d29yZD5waHlzaW9sb2d5PC9rZXl3b3JkPjxrZXl3b3JkPnByZXZlbnRpb24gJmFtcDsgY29udHJv
bDwva2V5d29yZD48a2V5d29yZD5SZXRyb3NwZWN0aXZlIFN0dWRpZXM8L2tleXdvcmQ+PGtleXdv
cmQ+Umlja2V0czwva2V5d29yZD48a2V5d29yZD5SaXNrPC9rZXl3b3JkPjxrZXl3b3JkPlJpc2sg
RmFjdG9yczwva2V5d29yZD48a2V5d29yZD5TYXVkaSBBcmFiaWE8L2tleXdvcmQ+PGtleXdvcmQ+
U3VubGlnaHQ8L2tleXdvcmQ+PGtleXdvcmQ+dGhlcmFwZXV0aWMgdXNlPC9rZXl3b3JkPjxrZXl3
b3JkPlZpdGFtaW4gRDwva2V5d29yZD48a2V5d29yZD5WaXRhbWluIEQgRGVmaWNpZW5jeTwva2V5
d29yZD48L2tleXdvcmRzPjxkYXRlcz48eWVhcj4yMDA5PC95ZWFyPjxwdWItZGF0ZXM+PGRhdGU+
My8yMDA5PC9kYXRlPjwvcHViLWRhdGVzPjwvZGF0ZXM+PGxhYmVsPjY0PC9sYWJlbD48dXJscz48
cmVsYXRlZC11cmxzPjx1cmw+aHR0cDovL3d3dy5uY2JpLm5sbS5uaWguZ292L3B1Ym1lZC8xOTIz
NzgxNTwvdXJsPjwvcmVsYXRlZC11cmxzPjwvdXJscz48L3JlY29yZD48L0NpdGU+PENpdGU+PEF1
dGhvcj5BbC1KdXJheXlhbjwvQXV0aG9yPjxZZWFyPjIwMDI8L1llYXI+PFJlY051bT45MzwvUmVj
TnVtPjxyZWNvcmQ+PHJlYy1udW1iZXI+OTM8L3JlYy1udW1iZXI+PGZvcmVpZ24ta2V5cz48a2V5
IGFwcD0iRU4iIGRiLWlkPSJhZXpmYXpmcjU1dzJkZWUwOWF1dnplYW56ZDBheHR0NXgyNXYiIHRp
bWVzdGFtcD0iMTM4MDY0OTI2MSI+OTM8L2tleT48L2ZvcmVpZ24ta2V5cz48cmVmLXR5cGUgbmFt
ZT0iSm91cm5hbCBBcnRpY2xlIj4xNzwvcmVmLXR5cGU+PGNvbnRyaWJ1dG9ycz48YXV0aG9ycz48
YXV0aG9yPkFsLUp1cmF5eWFuLE4uQS48L2F1dGhvcj48YXV0aG9yPkVsLURlc291a2ksTS5FLjwv
YXV0aG9yPjxhdXRob3I+QWwtSGVyYmlzaCxBLlMuPC9hdXRob3I+PGF1dGhvcj5BbC1NYXp5YWQs
QS5TLjwvYXV0aG9yPjxhdXRob3I+QWwtUWh0YW5pLE0uTS48L2F1dGhvcj48L2F1dGhvcnM+PC9j
b250cmlidXRvcnM+PGF1dGgtYWRkcmVzcz5EZXBhcnRtZW50IG9mIFBlZGlhdHJpY3MsIENvbGxl
Z2Ugb2YgTWVkaWNpbmUgYW5kIEtpbmcgS2hhbGlkIFVuaXZlcnNpdHkgSG9zcGl0YWwsIEtpbmcg
U2F1ZCBVbml2ZXJzaXR5LCBQTyBCb3ggMjkyNSwgUml5YWRoIDExNDYxLCBLaW5nZG9tIG9mIFNh
dWRpIEFyYWJpYS4ganVyYXl5YW5uYUB5YWhvby5jb208L2F1dGgtYWRkcmVzcz48dGl0bGVzPjx0
aXRsZT5OdXRyaXRpb25hbCByaWNrZXRzIGFuZCBvc3Rlb21hbGFjaWEgaW4gc2Nob29sIGNoaWxk
cmVuIGFuZCBhZG9sZXNjZW50czwvdGl0bGU+PHNlY29uZGFyeS10aXRsZT5TYXVkaS5NZWQuSi48
L3NlY29uZGFyeS10aXRsZT48L3RpdGxlcz48cGVyaW9kaWNhbD48ZnVsbC10aXRsZT5TYXVkaS5N
ZWQuSi48L2Z1bGwtdGl0bGU+PC9wZXJpb2RpY2FsPjxwYWdlcz4xODItMTg1PC9wYWdlcz48dm9s
dW1lPjIzPC92b2x1bWU+PG51bWJlcj4yPC9udW1iZXI+PHJlcHJpbnQtZWRpdGlvbj5Ob3QgaW4g
RmlsZTwvcmVwcmludC1lZGl0aW9uPjxrZXl3b3Jkcz48a2V5d29yZD5BZG9sZXNjZW50PC9rZXl3
b3JkPjxrZXl3b3JkPkFnZWQ8L2tleXdvcmQ+PGtleXdvcmQ+QWxrYWxpbmUgUGhvc3BoYXRhc2U8
L2tleXdvcmQ+PGtleXdvcmQ+Ymxvb2Q8L2tleXdvcmQ+PGtleXdvcmQ+Qm9uZSBEZW5zaXR5PC9r
ZXl3b3JkPjxrZXl3b3JkPkNhbGNpdW08L2tleXdvcmQ+PGtleXdvcmQ+Q2hpbGQ8L2tleXdvcmQ+
PGtleXdvcmQ+ZGlhZ25vc2lzPC9rZXl3b3JkPjxrZXl3b3JkPmVwaWRlbWlvbG9neTwva2V5d29y
ZD48a2V5d29yZD5GZW1hbGU8L2tleXdvcmQ+PGtleXdvcmQ+Rm9vZCBIYWJpdHM8L2tleXdvcmQ+
PGtleXdvcmQ+SHVtYW5zPC9rZXl3b3JkPjxrZXl3b3JkPk1hbGU8L2tleXdvcmQ+PGtleXdvcmQ+
bWV0aG9kczwva2V5d29yZD48a2V5d29yZD5Pc3Rlb21hbGFjaWE8L2tleXdvcmQ+PGtleXdvcmQ+
UGFpbjwva2V5d29yZD48a2V5d29yZD5QYXRpZW50czwva2V5d29yZD48a2V5d29yZD5QZWRpYXRy
aWNzPC9rZXl3b3JkPjxrZXl3b3JkPlBob3NwaG9ydXM8L2tleXdvcmQ+PGtleXdvcmQ+UHJldmFs
ZW5jZTwva2V5d29yZD48a2V5d29yZD5wcmV2ZW50aW9uICZhbXA7IGNvbnRyb2w8L2tleXdvcmQ+
PGtleXdvcmQ+cmFkaW9ncmFwaHk8L2tleXdvcmQ+PGtleXdvcmQ+Umlja2V0czwva2V5d29yZD48
a2V5d29yZD5TYXVkaSBBcmFiaWE8L2tleXdvcmQ+PGtleXdvcmQ+Vml0YW1pbiBEPC9rZXl3b3Jk
Pjwva2V5d29yZHM+PGRhdGVzPjx5ZWFyPjIwMDI8L3llYXI+PHB1Yi1kYXRlcz48ZGF0ZT4yLzIw
MDI8L2RhdGU+PC9wdWItZGF0ZXM+PC9kYXRlcz48bGFiZWw+NjY8L2xhYmVsPjx1cmxzPjxyZWxh
dGVkLXVybHM+PHVybD5odHRwOi8vd3d3Lm5jYmkubmxtLm5paC5nb3YvcHVibWVkLzExOTM4Mzk1
PC91cmw+PC9yZWxhdGVkLXVybHM+PC91cmxzPjwvcmVjb3JkPjwvQ2l0ZT48Q2l0ZT48QXV0aG9y
PkJlY2stTmllbHNlbjwvQXV0aG9yPjxZZWFyPjIwMDk8L1llYXI+PFJlY051bT4xMDA8L1JlY051
bT48cmVjb3JkPjxyZWMtbnVtYmVyPjEwMDwvcmVjLW51bWJlcj48Zm9yZWlnbi1rZXlzPjxrZXkg
YXBwPSJFTiIgZGItaWQ9ImFlemZhemZyNTV3MmRlZTA5YXV2emVhbnpkMGF4dHQ1eDI1diIgdGlt
ZXN0YW1wPSIxMzgwNjQ5MjYxIj4xMDA8L2tleT48L2ZvcmVpZ24ta2V5cz48cmVmLXR5cGUgbmFt
ZT0iSm91cm5hbCBBcnRpY2xlIj4xNzwvcmVmLXR5cGU+PGNvbnRyaWJ1dG9ycz48YXV0aG9ycz48
YXV0aG9yPkJlY2stTmllbHNlbixTLlMuPC9hdXRob3I+PGF1dGhvcj5KZW5zZW4sVC5LLjwvYXV0
aG9yPjxhdXRob3I+R3JhbSxKLjwvYXV0aG9yPjxhdXRob3I+QnJpeGVuLEsuPC9hdXRob3I+PGF1
dGhvcj5Ccm9jay1KYWNvYnNlbixCLjwvYXV0aG9yPjwvYXV0aG9ycz48L2NvbnRyaWJ1dG9ycz48
YXV0aC1hZGRyZXNzPkRlcGFydG1lbnQgb2YgUGVkaWF0cmljcywgSG9zcGl0YWwgb2YgU291dGh3
ZXN0IERlbm1hcmssIEVzYmplcmcsIERlbm1hcmsuIHNiZWNrLW5pZWxzZW5AaGVhbHRoLnNkdS5k
azwvYXV0aC1hZGRyZXNzPjx0aXRsZXM+PHRpdGxlPk51dHJpdGlvbmFsIHJpY2tldHMgaW4gRGVu
bWFyazogYSByZXRyb3NwZWN0aXZlIHJldmlldyBvZiBjaGlsZHJlbiZhcG9zO3MgbWVkaWNhbCBy
ZWNvcmRzIGZyb20gMTk4NSB0byAyMDA1PC90aXRsZT48c2Vjb25kYXJ5LXRpdGxlPkV1ci5KLlBl
ZGlhdHIuPC9zZWNvbmRhcnktdGl0bGU+PC90aXRsZXM+PHBlcmlvZGljYWw+PGZ1bGwtdGl0bGU+
RXVyLkouUGVkaWF0ci48L2Z1bGwtdGl0bGU+PC9wZXJpb2RpY2FsPjxwYWdlcz45NDEtOTQ5PC9w
YWdlcz48dm9sdW1lPjE2ODwvdm9sdW1lPjxudW1iZXI+ODwvbnVtYmVyPjxyZXByaW50LWVkaXRp
b24+Tm90IGluIEZpbGU8L3JlcHJpbnQtZWRpdGlvbj48a2V5d29yZHM+PGtleXdvcmQ+QWRvbGVz
Y2VudDwva2V5d29yZD48a2V5d29yZD5hZHZlcnNlIGVmZmVjdHM8L2tleXdvcmQ+PGtleXdvcmQ+
Ymxvb2Q8L2tleXdvcmQ+PGtleXdvcmQ+QnJlYXN0IEZlZWRpbmc8L2tleXdvcmQ+PGtleXdvcmQ+
Q2hpbGQ8L2tleXdvcmQ+PGtleXdvcmQ+Q2hpbGQgTnV0cml0aW9uIERpc29yZGVyczwva2V5d29y
ZD48a2V5d29yZD5DaGlsZCxQcmVzY2hvb2w8L2tleXdvcmQ+PGtleXdvcmQ+RGVubWFyazwva2V5
d29yZD48a2V5d29yZD5kaWFnbm9zaXM8L2tleXdvcmQ+PGtleXdvcmQ+RGlldGFyeSBTdXBwbGVt
ZW50czwva2V5d29yZD48a2V5d29yZD5FbWlncmFudHMgYW5kIEltbWlncmFudHM8L2tleXdvcmQ+
PGtleXdvcmQ+ZXBpZGVtaW9sb2d5PC9rZXl3b3JkPjxrZXl3b3JkPmV0aG5vbG9neTwva2V5d29y
ZD48a2V5d29yZD5ldGlvbG9neTwva2V5d29yZD48a2V5d29yZD5GZW1hbGU8L2tleXdvcmQ+PGtl
eXdvcmQ+SHVtYW5zPC9rZXl3b3JkPjxrZXl3b3JkPkluY2lkZW5jZTwva2V5d29yZD48a2V5d29y
ZD5JbmZhbnQ8L2tleXdvcmQ+PGtleXdvcmQ+SW5mYW50LE5ld2Jvcm48L2tleXdvcmQ+PGtleXdv
cmQ+TWFsZTwva2V5d29yZD48a2V5d29yZD5tZXRob2RzPC9rZXl3b3JkPjxrZXl3b3JkPlBhdGll
bnRzPC9rZXl3b3JkPjxrZXl3b3JkPlBlZGlhdHJpY3M8L2tleXdvcmQ+PGtleXdvcmQ+cHJldmVu
dGlvbiAmYW1wOyBjb250cm9sPC9rZXl3b3JkPjxrZXl3b3JkPlJldHJvc3BlY3RpdmUgU3R1ZGll
czwva2V5d29yZD48a2V5d29yZD5SaWNrZXRzPC9rZXl3b3JkPjxrZXl3b3JkPlJpc2s8L2tleXdv
cmQ+PGtleXdvcmQ+UmlzayBGYWN0b3JzPC9rZXl3b3JkPjxrZXl3b3JkPnN0YXRpc3RpY3MgJmFt
cDsgbnVtZXJpY2FsIGRhdGE8L2tleXdvcmQ+PGtleXdvcmQ+dGhlcmFwZXV0aWMgdXNlPC9rZXl3
b3JkPjxrZXl3b3JkPlZpdGFtaW4gRDwva2V5d29yZD48L2tleXdvcmRzPjxkYXRlcz48eWVhcj4y
MDA5PC95ZWFyPjxwdWItZGF0ZXM+PGRhdGU+OC8yMDA5PC9kYXRlPjwvcHViLWRhdGVzPjwvZGF0
ZXM+PGxhYmVsPjYxPC9sYWJlbD48dXJscz48cmVsYXRlZC11cmxzPjx1cmw+aHR0cDovL3d3dy5u
Y2JpLm5sbS5uaWguZ292L3B1Ym1lZC8xODk4NTM4NDwvdXJsPjwvcmVsYXRlZC11cmxzPjwvdXJs
cz48ZWxlY3Ryb25pYy1yZXNvdXJjZS1udW0+MTAuMTAwNy9zMDA0MzEtMDA4LTA4NjQtMSBbZG9p
XTwvZWxlY3Ryb25pYy1yZXNvdXJjZS1udW0+PC9yZWNvcmQ+PC9DaXRlPjxDaXRlPjxBdXRob3I+
TWl5YWtvPC9BdXRob3I+PFllYXI+MjAwNTwvWWVhcj48UmVjTnVtPjIzNzwvUmVjTnVtPjxyZWNv
cmQ+PHJlYy1udW1iZXI+MjM3PC9yZWMtbnVtYmVyPjxmb3JlaWduLWtleXM+PGtleSBhcHA9IkVO
IiBkYi1pZD0iYWV6ZmF6ZnI1NXcyZGVlMDlhdXZ6ZWFuemQwYXh0dDV4MjV2IiB0aW1lc3RhbXA9
IjEzODA2NDkyNjMiPjIzNzwva2V5PjwvZm9yZWlnbi1rZXlzPjxyZWYtdHlwZSBuYW1lPSJKb3Vy
bmFsIEFydGljbGUiPjE3PC9yZWYtdHlwZT48Y29udHJpYnV0b3JzPjxhdXRob3JzPjxhdXRob3I+
TWl5YWtvLEsuPC9hdXRob3I+PGF1dGhvcj5LaW5qbyxTLjwvYXV0aG9yPjxhdXRob3I+S29obm8s
SC48L2F1dGhvcj48L2F1dGhvcnM+PC9jb250cmlidXRvcnM+PGF1dGgtYWRkcmVzcz5EZXBhcnRt
ZW50IG9mIEVuZG9jcmlub2xvZ3kgYW5kIE1ldGFib2xpc20sIEZ1a3Vva2EgQ2hpbGRyZW4mYXBv
cztzIEhvc3BpdGFsLCBGdWt1b2thLCBKYXBhbi4ga2VuLW1peWFrb0Bhc2FoaS5lbWFpbC5uZS5q
cDwvYXV0aC1hZGRyZXNzPjx0aXRsZXM+PHRpdGxlPlZpdGFtaW4gRCBkZWZpY2llbmN5IHJpY2tl
dHMgY2F1c2VkIGJ5IGltcHJvcGVyIGxpZmVzdHlsZSBpbiBKYXBhbmVzZSBjaGlsZHJlbjwvdGl0
bGU+PHNlY29uZGFyeS10aXRsZT5QZWRpYXRyLkludC48L3NlY29uZGFyeS10aXRsZT48L3RpdGxl
cz48cGVyaW9kaWNhbD48ZnVsbC10aXRsZT5QZWRpYXRyLkludC48L2Z1bGwtdGl0bGU+PC9wZXJp
b2RpY2FsPjxwYWdlcz4xNDItMTQ2PC9wYWdlcz48dm9sdW1lPjQ3PC92b2x1bWU+PG51bWJlcj4y
PC9udW1iZXI+PHJlcHJpbnQtZWRpdGlvbj5Ob3QgaW4gRmlsZTwvcmVwcmludC1lZGl0aW9uPjxr
ZXl3b3Jkcz48a2V5d29yZD5BbGthbGluZSBQaG9zcGhhdGFzZTwva2V5d29yZD48a2V5d29yZD5h
bmFsb2dzICZhbXA7IGRlcml2YXRpdmVzPC9rZXl3b3JkPjxrZXl3b3JkPmJsb29kPC9rZXl3b3Jk
PjxrZXl3b3JkPkJvbmUgYW5kIEJvbmVzPC9rZXl3b3JkPjxrZXl3b3JkPkNhbGNpdW08L2tleXdv
cmQ+PGtleXdvcmQ+Q2hpbGQsUHJlc2Nob29sPC9rZXl3b3JkPjxrZXl3b3JkPmRlZmljaWVuY3k8
L2tleXdvcmQ+PGtleXdvcmQ+RGlldDwva2V5d29yZD48a2V5d29yZD5lcGlkZW1pb2xvZ3k8L2tl
eXdvcmQ+PGtleXdvcmQ+ZXRpb2xvZ3k8L2tleXdvcmQ+PGtleXdvcmQ+RmVtYWxlPC9rZXl3b3Jk
PjxrZXl3b3JkPkhvbWVvc3Rhc2lzPC9rZXl3b3JkPjxrZXl3b3JkPkh1bWFuczwva2V5d29yZD48
a2V5d29yZD5IeXBvY2FsY2VtaWE8L2tleXdvcmQ+PGtleXdvcmQ+SW5mYW50PC9rZXl3b3JkPjxr
ZXl3b3JkPkphcGFuPC9rZXl3b3JkPjxrZXl3b3JkPkxpZmUgU3R5bGU8L2tleXdvcmQ+PGtleXdv
cmQ+TWFsZTwva2V5d29yZD48a2V5d29yZD5tZXRhYm9saXNtPC9rZXl3b3JkPjxrZXl3b3JkPm1l
dGhvZHM8L2tleXdvcmQ+PGtleXdvcmQ+UGFyYXRoeXJvaWQgSG9ybW9uZTwva2V5d29yZD48a2V5
d29yZD5QYXRpZW50czwva2V5d29yZD48a2V5d29yZD5QaG9zcGhvcnVzPC9rZXl3b3JkPjxrZXl3
b3JkPlJpY2tldHM8L2tleXdvcmQ+PGtleXdvcmQ+U3VubGlnaHQ8L2tleXdvcmQ+PGtleXdvcmQ+
Vml0YW1pbiBEPC9rZXl3b3JkPjxrZXl3b3JkPlZpdGFtaW4gRCBEZWZpY2llbmN5PC9rZXl3b3Jk
Pjwva2V5d29yZHM+PGRhdGVzPjx5ZWFyPjIwMDU8L3llYXI+PHB1Yi1kYXRlcz48ZGF0ZT40LzIw
MDU8L2RhdGU+PC9wdWItZGF0ZXM+PC9kYXRlcz48bGFiZWw+Njg8L2xhYmVsPjx1cmxzPjxyZWxh
dGVkLXVybHM+PHVybD5odHRwOi8vd3d3Lm5jYmkubmxtLm5paC5nb3YvcHVibWVkLzE1NzcxNjkw
PC91cmw+PC9yZWxhdGVkLXVybHM+PC91cmxzPjxlbGVjdHJvbmljLXJlc291cmNlLW51bT5QRUQy
MDQxIFtwaWldOzEwLjExMTEvai4xNDQyLTIwMHguMjAwNS4wMjA0MS54IFtkb2ldPC9lbGVjdHJv
bmljLXJlc291cmNlLW51bT48L3JlY29yZD48L0NpdGU+PENpdGU+PEF1dGhvcj5DaGFwbWFuPC9B
dXRob3I+PFllYXI+MjAxMDwvWWVhcj48UmVjTnVtPjEyMDwvUmVjTnVtPjxyZWNvcmQ+PHJlYy1u
dW1iZXI+MTIwPC9yZWMtbnVtYmVyPjxmb3JlaWduLWtleXM+PGtleSBhcHA9IkVOIiBkYi1pZD0i
YWV6ZmF6ZnI1NXcyZGVlMDlhdXZ6ZWFuemQwYXh0dDV4MjV2IiB0aW1lc3RhbXA9IjEzODA2NDky
NjIiPjEyMDwva2V5PjwvZm9yZWlnbi1rZXlzPjxyZWYtdHlwZSBuYW1lPSJKb3VybmFsIEFydGlj
bGUiPjE3PC9yZWYtdHlwZT48Y29udHJpYnV0b3JzPjxhdXRob3JzPjxhdXRob3I+Q2hhcG1hbixU
LjwvYXV0aG9yPjxhdXRob3I+U3VnYXIsTi48L2F1dGhvcj48YXV0aG9yPkRvbmUsUy48L2F1dGhv
cj48YXV0aG9yPk1hcmFzaWdhbixKLjwvYXV0aG9yPjxhdXRob3I+V2FtYm9sZCxOLjwvYXV0aG9y
PjxhdXRob3I+RmVsZG1hbixLLjwvYXV0aG9yPjwvYXV0aG9ycz48L2NvbnRyaWJ1dG9ycz48YXV0
aC1hZGRyZXNzPkRlcGFydG1lbnQgb2YgUmFkaW9sb2d5LCBTZWF0dGxlIENoaWxkcmVuJmFwb3M7
cyBIb3NwaXRhbCwgTVMgUi01NDE3LCA0ODAwIFNhbmQgUG9pbnQgV2F5IE5FLCBTZWF0dGxlLCBX
QSA5ODEwNSwgVVNBLiBUZXJlc2EuY2hhcG1hbkBzZWF0dGxlY2hpbGRyZW5zLm9yZzwvYXV0aC1h
ZGRyZXNzPjx0aXRsZXM+PHRpdGxlPkZyYWN0dXJlcyBpbiBpbmZhbnRzIGFuZCB0b2RkbGVycyB3
aXRoIHJpY2tldHM8L3RpdGxlPjxzZWNvbmRhcnktdGl0bGU+UGVkaWF0ci5SYWRpb2wuPC9zZWNv
bmRhcnktdGl0bGU+PC90aXRsZXM+PHBlcmlvZGljYWw+PGZ1bGwtdGl0bGU+UGVkaWF0ci5SYWRp
b2wuPC9mdWxsLXRpdGxlPjwvcGVyaW9kaWNhbD48cGFnZXM+MTE4NC0xMTg5PC9wYWdlcz48dm9s
dW1lPjQwPC92b2x1bWU+PG51bWJlcj43PC9udW1iZXI+PHJlcHJpbnQtZWRpdGlvbj5Ob3QgaW4g
RmlsZTwvcmVwcmludC1lZGl0aW9uPjxrZXl3b3Jkcz48a2V5d29yZD5BZ2UgRGlzdHJpYnV0aW9u
PC9rZXl3b3JkPjxrZXl3b3JkPkNvbW9yYmlkaXR5PC9rZXl3b3JkPjxrZXl3b3JkPmRpYWdub3Np
czwva2V5d29yZD48a2V5d29yZD5lcGlkZW1pb2xvZ3k8L2tleXdvcmQ+PGtleXdvcmQ+RmVtYWxl
PC9rZXl3b3JkPjxrZXl3b3JkPkZyYWN0dXJlcyxCb25lPC9rZXl3b3JkPjxrZXl3b3JkPkh1bWFu
czwva2V5d29yZD48a2V5d29yZD5JbmNpZGVuY2U8L2tleXdvcmQ+PGtleXdvcmQ+SW5mYW50PC9r
ZXl3b3JkPjxrZXl3b3JkPkluZmFudCxOZXdib3JuPC9rZXl3b3JkPjxrZXl3b3JkPk1hbGU8L2tl
eXdvcmQ+PGtleXdvcmQ+bWV0aG9kczwva2V5d29yZD48a2V5d29yZD5QYXRpZW50czwva2V5d29y
ZD48a2V5d29yZD5QcmV2YWxlbmNlPC9rZXl3b3JkPjxrZXl3b3JkPnJhZGlvZ3JhcGh5PC9rZXl3
b3JkPjxrZXl3b3JkPlJldHJvc3BlY3RpdmUgU3R1ZGllczwva2V5d29yZD48a2V5d29yZD5SaWIg
RnJhY3R1cmVzPC9rZXl3b3JkPjxrZXl3b3JkPlJpY2tldHM8L2tleXdvcmQ+PGtleXdvcmQ+Umlz
ayBBc3Nlc3NtZW50PC9rZXl3b3JkPjxrZXl3b3JkPlJpc2sgRmFjdG9yczwva2V5d29yZD48a2V5
d29yZD5XYXNoaW5ndG9uPC9rZXl3b3JkPjwva2V5d29yZHM+PGRhdGVzPjx5ZWFyPjIwMTA8L3ll
YXI+PHB1Yi1kYXRlcz48ZGF0ZT43LzIwMTA8L2RhdGU+PC9wdWItZGF0ZXM+PC9kYXRlcz48bGFi
ZWw+MjE8L2xhYmVsPjx1cmxzPjxyZWxhdGVkLXVybHM+PHVybD5odHRwOi8vd3d3Lm5jYmkubmxt
Lm5paC5nb3YvcHVibWVkLzIwMDEyMDM0PC91cmw+PC9yZWxhdGVkLXVybHM+PC91cmxzPjxlbGVj
dHJvbmljLXJlc291cmNlLW51bT4xMC4xMDA3L3MwMDI0Ny0wMDktMTQ3MC04IFtkb2ldPC9lbGVj
dHJvbmlj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 w:tooltip="Ahmed, 2011 #89" w:history="1">
        <w:r w:rsidR="00B3117A">
          <w:rPr>
            <w:rFonts w:ascii="Times New Roman" w:hAnsi="Times New Roman"/>
            <w:noProof/>
          </w:rPr>
          <w:t>3</w:t>
        </w:r>
      </w:hyperlink>
      <w:r w:rsidR="00B3117A">
        <w:rPr>
          <w:rFonts w:ascii="Times New Roman" w:hAnsi="Times New Roman"/>
          <w:noProof/>
        </w:rPr>
        <w:t>,</w:t>
      </w:r>
      <w:hyperlink w:anchor="_ENREF_4" w:tooltip="Robinson, 2006 #264" w:history="1">
        <w:r w:rsidR="00B3117A">
          <w:rPr>
            <w:rFonts w:ascii="Times New Roman" w:hAnsi="Times New Roman"/>
            <w:noProof/>
          </w:rPr>
          <w:t>4</w:t>
        </w:r>
      </w:hyperlink>
      <w:proofErr w:type="gramStart"/>
      <w:r w:rsidR="00B3117A">
        <w:rPr>
          <w:rFonts w:ascii="Times New Roman" w:hAnsi="Times New Roman"/>
          <w:noProof/>
        </w:rPr>
        <w:t>,</w:t>
      </w:r>
      <w:hyperlink w:anchor="_ENREF_6" w:tooltip="Lazol, 2008 #213" w:history="1">
        <w:r w:rsidR="00B3117A">
          <w:rPr>
            <w:rFonts w:ascii="Times New Roman" w:hAnsi="Times New Roman"/>
            <w:noProof/>
          </w:rPr>
          <w:t>6</w:t>
        </w:r>
      </w:hyperlink>
      <w:r w:rsidR="00B3117A">
        <w:rPr>
          <w:rFonts w:ascii="Times New Roman" w:hAnsi="Times New Roman"/>
          <w:noProof/>
        </w:rPr>
        <w:t>,</w:t>
      </w:r>
      <w:hyperlink w:anchor="_ENREF_22" w:tooltip="Ward, 2007 #308" w:history="1">
        <w:r w:rsidR="00B3117A">
          <w:rPr>
            <w:rFonts w:ascii="Times New Roman" w:hAnsi="Times New Roman"/>
            <w:noProof/>
          </w:rPr>
          <w:t>22</w:t>
        </w:r>
      </w:hyperlink>
      <w:r w:rsidR="00B3117A">
        <w:rPr>
          <w:rFonts w:ascii="Times New Roman" w:hAnsi="Times New Roman"/>
          <w:noProof/>
        </w:rPr>
        <w:t>,</w:t>
      </w:r>
      <w:proofErr w:type="gramEnd"/>
      <w:r w:rsidR="00315EFE">
        <w:fldChar w:fldCharType="begin"/>
      </w:r>
      <w:r w:rsidR="00315EFE">
        <w:instrText xml:space="preserve"> HYPERLINK \l "_ENREF_43" \o "Mylott, 2004 #246" </w:instrText>
      </w:r>
      <w:r w:rsidR="00315EFE">
        <w:fldChar w:fldCharType="separate"/>
      </w:r>
      <w:r w:rsidR="00B3117A">
        <w:rPr>
          <w:rFonts w:ascii="Times New Roman" w:hAnsi="Times New Roman"/>
          <w:noProof/>
        </w:rPr>
        <w:t>43-49</w:t>
      </w:r>
      <w:r w:rsidR="00315EFE">
        <w:rPr>
          <w:rFonts w:ascii="Times New Roman" w:hAnsi="Times New Roman"/>
          <w:noProof/>
        </w:rPr>
        <w:fldChar w:fldCharType="end"/>
      </w:r>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it is relatively uncommon.  Overall, across various case series, up to 20% of cases present in this way, compared with up to 80% of cases presenting with </w:t>
      </w:r>
      <w:proofErr w:type="spellStart"/>
      <w:r w:rsidRPr="00752CC0">
        <w:rPr>
          <w:rFonts w:ascii="Times New Roman" w:hAnsi="Times New Roman"/>
        </w:rPr>
        <w:t>hypocalcaemic</w:t>
      </w:r>
      <w:proofErr w:type="spellEnd"/>
      <w:r w:rsidRPr="00752CC0">
        <w:rPr>
          <w:rFonts w:ascii="Times New Roman" w:hAnsi="Times New Roman"/>
        </w:rPr>
        <w:t xml:space="preserve"> seizures and up to 70% with skeletal deformity (Table 1). However, the mode of presentation </w:t>
      </w:r>
      <w:r w:rsidR="005F3D86">
        <w:rPr>
          <w:rFonts w:ascii="Times New Roman" w:hAnsi="Times New Roman"/>
        </w:rPr>
        <w:t>varies</w:t>
      </w:r>
      <w:r w:rsidRPr="00752CC0">
        <w:rPr>
          <w:rFonts w:ascii="Times New Roman" w:hAnsi="Times New Roman"/>
        </w:rPr>
        <w:t xml:space="preserve"> depending upon age, with </w:t>
      </w:r>
      <w:proofErr w:type="spellStart"/>
      <w:r w:rsidRPr="00752CC0">
        <w:rPr>
          <w:rFonts w:ascii="Times New Roman" w:hAnsi="Times New Roman"/>
        </w:rPr>
        <w:t>hypocalcaemic</w:t>
      </w:r>
      <w:proofErr w:type="spellEnd"/>
      <w:r w:rsidRPr="00752CC0">
        <w:rPr>
          <w:rFonts w:ascii="Times New Roman" w:hAnsi="Times New Roman"/>
        </w:rPr>
        <w:t xml:space="preserve"> seizures being documented particularly during early infancy </w:t>
      </w:r>
      <w:r w:rsidR="008C045D" w:rsidRPr="00752CC0">
        <w:rPr>
          <w:rFonts w:ascii="Times New Roman" w:hAnsi="Times New Roman"/>
        </w:rPr>
        <w:fldChar w:fldCharType="begin">
          <w:fldData xml:space="preserve">PEVuZE5vdGU+PENpdGU+PEF1dGhvcj5MYWRoYW5pPC9BdXRob3I+PFllYXI+MjAwNDwvWWVhcj48
UmVjTnVtPjIxMjwvUmVjTnVtPjxEaXNwbGF5VGV4dD5bNTAsNTFdPC9EaXNwbGF5VGV4dD48cmVj
b3JkPjxyZWMtbnVtYmVyPjIxMjwvcmVjLW51bWJlcj48Zm9yZWlnbi1rZXlzPjxrZXkgYXBwPSJF
TiIgZGItaWQ9ImFlemZhemZyNTV3MmRlZTA5YXV2emVhbnpkMGF4dHQ1eDI1diIgdGltZXN0YW1w
PSIxMzgwNjQ5MjYzIj4yMTI8L2tleT48L2ZvcmVpZ24ta2V5cz48cmVmLXR5cGUgbmFtZT0iSm91
cm5hbCBBcnRpY2xlIj4xNzwvcmVmLXR5cGU+PGNvbnRyaWJ1dG9ycz48YXV0aG9ycz48YXV0aG9y
PkxhZGhhbmksUy48L2F1dGhvcj48YXV0aG9yPlNyaW5pdmFzYW4sTC48L2F1dGhvcj48YXV0aG9y
PkJ1Y2hhbmFuLEMuPC9hdXRob3I+PGF1dGhvcj5BbGxncm92ZSxKLjwvYXV0aG9yPjwvYXV0aG9y
cz48L2NvbnRyaWJ1dG9ycz48YXV0aC1hZGRyZXNzPk5ld2hhbSBHZW5lcmFsIEhvc3BpdGFsLCBH
bGVuIFJvYWQsIFBsYWlzdG93LCBMb25kb24gRTEzIDhSVSwgVUsuIGRyc2hhbWV6QGFvbC5jb208
L2F1dGgtYWRkcmVzcz48dGl0bGVzPjx0aXRsZT5QcmVzZW50YXRpb24gb2Ygdml0YW1pbiBEIGRl
ZmljaWVuY3k8L3RpdGxlPjxzZWNvbmRhcnktdGl0bGU+QXJjaC5EaXMuQ2hpbGQ8L3NlY29uZGFy
eS10aXRsZT48L3RpdGxlcz48cGVyaW9kaWNhbD48ZnVsbC10aXRsZT5BcmNoLkRpcy5DaGlsZDwv
ZnVsbC10aXRsZT48L3BlcmlvZGljYWw+PHBhZ2VzPjc4MS03ODQ8L3BhZ2VzPjx2b2x1bWU+ODk8
L3ZvbHVtZT48bnVtYmVyPjg8L251bWJlcj48cmVwcmludC1lZGl0aW9uPk5vdCBpbiBGaWxlPC9y
ZXByaW50LWVkaXRpb24+PGtleXdvcmRzPjxrZXl3b3JkPmFkbWluaXN0cmF0aW9uICZhbXA7IGRv
c2FnZTwva2V5d29yZD48a2V5d29yZD5BZG9sZXNjZW50PC9rZXl3b3JkPjxrZXl3b3JkPkFmcmlj
YW4gQ29udGluZW50YWwgQW5jZXN0cnkgR3JvdXA8L2tleXdvcmQ+PGtleXdvcmQ+QWdlIERpc3Ry
aWJ1dGlvbjwva2V5d29yZD48a2V5d29yZD5BZ2VkPC9rZXl3b3JkPjxrZXl3b3JkPkFzaWE8L2tl
eXdvcmQ+PGtleXdvcmQ+Ymxvb2Q8L2tleXdvcmQ+PGtleXdvcmQ+Q2hpbGQ8L2tleXdvcmQ+PGtl
eXdvcmQ+Q2hpbGQsUHJlc2Nob29sPC9rZXl3b3JkPjxrZXl3b3JkPmRlZmljaWVuY3k8L2tleXdv
cmQ+PGtleXdvcmQ+ZGlldCB0aGVyYXB5PC9rZXl3b3JkPjxrZXl3b3JkPkRpZXRhcnkgU3VwcGxl
bWVudHM8L2tleXdvcmQ+PGtleXdvcmQ+ZXBpZGVtaW9sb2d5PC9rZXl3b3JkPjxrZXl3b3JkPmV0
aG5vbG9neTwva2V5d29yZD48a2V5d29yZD5GZW1hbGU8L2tleXdvcmQ+PGtleXdvcmQ+R3Jvd3Ro
PC9rZXl3b3JkPjxrZXl3b3JkPkh1bWFuczwva2V5d29yZD48a2V5d29yZD5IeXBvY2FsY2VtaWE8
L2tleXdvcmQ+PGtleXdvcmQ+SW5mYW50PC9rZXl3b3JkPjxrZXl3b3JkPkluZmFudCxOZXdib3Ju
PC9rZXl3b3JkPjxrZXl3b3JkPkxvbmRvbjwva2V5d29yZD48a2V5d29yZD5NYWxlPC9rZXl3b3Jk
PjxrZXl3b3JkPm1ldGhvZHM8L2tleXdvcmQ+PGtleXdvcmQ+TWlub3JpdHkgR3JvdXBzPC9rZXl3
b3JkPjxrZXl3b3JkPlBhdGllbnRzPC9rZXl3b3JkPjxrZXl3b3JkPlJldHJvc3BlY3RpdmUgU3R1
ZGllczwva2V5d29yZD48a2V5d29yZD5SaWNrZXRzPC9rZXl3b3JkPjxrZXl3b3JkPlNlYXNvbnM8
L2tleXdvcmQ+PGtleXdvcmQ+Vml0YW1pbiBEPC9rZXl3b3JkPjxrZXl3b3JkPlZpdGFtaW4gRCBE
ZWZpY2llbmN5PC9rZXl3b3JkPjwva2V5d29yZHM+PGRhdGVzPjx5ZWFyPjIwMDQ8L3llYXI+PHB1
Yi1kYXRlcz48ZGF0ZT44LzIwMDQ8L2RhdGU+PC9wdWItZGF0ZXM+PC9kYXRlcz48bGFiZWw+NTU8
L2xhYmVsPjx1cmxzPjxyZWxhdGVkLXVybHM+PHVybD5odHRwOi8vd3d3Lm5jYmkubmxtLm5paC5n
b3YvcHVibWVkLzE1MjY5MDgzPC91cmw+PC9yZWxhdGVkLXVybHM+PC91cmxzPjxlbGVjdHJvbmlj
LXJlc291cmNlLW51bT4xMC4xMTM2L2FkYy4yMDAzLjAzMTM4NSBbZG9pXTs4OS84Lzc4MSBbcGlp
XTwvZWxlY3Ryb25pYy1yZXNvdXJjZS1udW0+PC9yZWNvcmQ+PC9DaXRlPjxDaXRlPjxBdXRob3I+
UGVkZXJzZW48L0F1dGhvcj48WWVhcj4yMDAzPC9ZZWFyPjxSZWNOdW0+MjU1PC9SZWNOdW0+PHJl
Y29yZD48cmVjLW51bWJlcj4yNTU8L3JlYy1udW1iZXI+PGZvcmVpZ24ta2V5cz48a2V5IGFwcD0i
RU4iIGRiLWlkPSJhZXpmYXpmcjU1dzJkZWUwOWF1dnplYW56ZDBheHR0NXgyNXYiIHRpbWVzdGFt
cD0iMTM4MDY0OTI2MyI+MjU1PC9rZXk+PC9mb3JlaWduLWtleXM+PHJlZi10eXBlIG5hbWU9Ikpv
dXJuYWwgQXJ0aWNsZSI+MTc8L3JlZi10eXBlPjxjb250cmlidXRvcnM+PGF1dGhvcnM+PGF1dGhv
cj5QZWRlcnNlbixQLjwvYXV0aG9yPjxhdXRob3I+TWljaGFlbHNlbixLLkYuPC9hdXRob3I+PGF1
dGhvcj5Nb2xnYWFyZCxDLjwvYXV0aG9yPjwvYXV0aG9ycz48L2NvbnRyaWJ1dG9ycz48YXV0aC1h
ZGRyZXNzPkRlcGFydG1lbnQgb2YgUGFlZGlhdHJpY3MsIEh2aWRvdnJlIEhvc3BpdGFsLCBDb3Bl
bmhhZ2VuLCBEZW5tYXJrPC9hdXRoLWFkZHJlc3M+PHRpdGxlcz48dGl0bGU+Q2hpbGRyZW4gd2l0
aCBudXRyaXRpb25hbCByaWNrZXRzIHJlZmVycmVkIHRvIGhvc3BpdGFscyBpbiBDb3BlbmhhZ2Vu
IGR1cmluZyBhIDEwLXllYXIgcGVyaW9kPC90aXRsZT48c2Vjb25kYXJ5LXRpdGxlPkFjdGEgUGFl
ZGlhdHI8L3NlY29uZGFyeS10aXRsZT48L3RpdGxlcz48cGVyaW9kaWNhbD48ZnVsbC10aXRsZT5B
Y3RhIFBhZWRpYXRyPC9mdWxsLXRpdGxlPjxhYmJyLTE+QWN0YSBwYWVkaWF0cmljYSAoT3Nsbywg
Tm9yd2F5IDogMTk5Mik8L2FiYnItMT48L3BlcmlvZGljYWw+PHBhZ2VzPjg3LTkwPC9wYWdlcz48
dm9sdW1lPjkyPC92b2x1bWU+PG51bWJlcj4xPC9udW1iZXI+PHJlcHJpbnQtZWRpdGlvbj5Ob3Qg
aW4gRmlsZTwvcmVwcmludC1lZGl0aW9uPjxrZXl3b3Jkcz48a2V5d29yZD5hbmFseXNpczwva2V5
d29yZD48a2V5d29yZD5DaGlsZCBOdXRyaXRpb25hbCBQaHlzaW9sb2dpY2FsIFBoZW5vbWVuYTwv
a2V5d29yZD48a2V5d29yZD5DaGlsZCxQcmVzY2hvb2w8L2tleXdvcmQ+PGtleXdvcmQ+Y29tcGxp
Y2F0aW9uczwva2V5d29yZD48a2V5d29yZD5EZW5tYXJrPC9rZXl3b3JkPjxrZXl3b3JkPmRpYWdu
b3Npczwva2V5d29yZD48a2V5d29yZD5kcnVnIHRoZXJhcHk8L2tleXdvcmQ+PGtleXdvcmQ+ZXBp
ZGVtaW9sb2d5PC9rZXl3b3JkPjxrZXl3b3JkPmV0aW9sb2d5PC9rZXl3b3JkPjxrZXl3b3JkPkZl
bWFsZTwva2V5d29yZD48a2V5d29yZD5Gb2xsb3ctVXAgU3R1ZGllczwva2V5d29yZD48a2V5d29y
ZD5IZWFsdGg8L2tleXdvcmQ+PGtleXdvcmQ+SGVhbHRoIEVkdWNhdGlvbjwva2V5d29yZD48a2V5
d29yZD5Ib3NwaXRhbGl6YXRpb248L2tleXdvcmQ+PGtleXdvcmQ+SHVtYW5zPC9rZXl3b3JkPjxr
ZXl3b3JkPkluZmFudDwva2V5d29yZD48a2V5d29yZD5NYWxlPC9rZXl3b3JkPjxrZXl3b3JkPm1l
dGhvZHM8L2tleXdvcmQ+PGtleXdvcmQ+TnV0cml0aW9uIERpc29yZGVyczwva2V5d29yZD48a2V5
d29yZD5QcmV2YWxlbmNlPC9rZXl3b3JkPjxrZXl3b3JkPlJlZmVycmFsIGFuZCBDb25zdWx0YXRp
b248L2tleXdvcmQ+PGtleXdvcmQ+cmVoYWJpbGl0YXRpb248L2tleXdvcmQ+PGtleXdvcmQ+UmV0
cm9zcGVjdGl2ZSBTdHVkaWVzPC9rZXl3b3JkPjxrZXl3b3JkPlJpY2tldHM8L2tleXdvcmQ+PGtl
eXdvcmQ+c3RhdGlzdGljcyAmYW1wOyBudW1lcmljYWwgZGF0YTwva2V5d29yZD48a2V5d29yZD50
aGVyYXBldXRpYyB1c2U8L2tleXdvcmQ+PGtleXdvcmQ+Vml0YW1pbiBEPC9rZXl3b3JkPjwva2V5
d29yZHM+PGRhdGVzPjx5ZWFyPjIwMDM8L3llYXI+PHB1Yi1kYXRlcz48ZGF0ZT4yMDAzPC9kYXRl
PjwvcHViLWRhdGVzPjwvZGF0ZXM+PGxhYmVsPjg2PC9sYWJlbD48dXJscz48cmVsYXRlZC11cmxz
Pjx1cmw+aHR0cDovL3d3dy5uY2JpLm5sbS5uaWguZ292L3B1Ym1lZC8xMjY1MDMwNjwvdXJsPjwv
cmVsYXRlZC11cmxzPjwvdXJscz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MYWRoYW5pPC9BdXRob3I+PFllYXI+MjAwNDwvWWVhcj48
UmVjTnVtPjIxMjwvUmVjTnVtPjxEaXNwbGF5VGV4dD5bNTAsNTFdPC9EaXNwbGF5VGV4dD48cmVj
b3JkPjxyZWMtbnVtYmVyPjIxMjwvcmVjLW51bWJlcj48Zm9yZWlnbi1rZXlzPjxrZXkgYXBwPSJF
TiIgZGItaWQ9ImFlemZhemZyNTV3MmRlZTA5YXV2emVhbnpkMGF4dHQ1eDI1diIgdGltZXN0YW1w
PSIxMzgwNjQ5MjYzIj4yMTI8L2tleT48L2ZvcmVpZ24ta2V5cz48cmVmLXR5cGUgbmFtZT0iSm91
cm5hbCBBcnRpY2xlIj4xNzwvcmVmLXR5cGU+PGNvbnRyaWJ1dG9ycz48YXV0aG9ycz48YXV0aG9y
PkxhZGhhbmksUy48L2F1dGhvcj48YXV0aG9yPlNyaW5pdmFzYW4sTC48L2F1dGhvcj48YXV0aG9y
PkJ1Y2hhbmFuLEMuPC9hdXRob3I+PGF1dGhvcj5BbGxncm92ZSxKLjwvYXV0aG9yPjwvYXV0aG9y
cz48L2NvbnRyaWJ1dG9ycz48YXV0aC1hZGRyZXNzPk5ld2hhbSBHZW5lcmFsIEhvc3BpdGFsLCBH
bGVuIFJvYWQsIFBsYWlzdG93LCBMb25kb24gRTEzIDhSVSwgVUsuIGRyc2hhbWV6QGFvbC5jb208
L2F1dGgtYWRkcmVzcz48dGl0bGVzPjx0aXRsZT5QcmVzZW50YXRpb24gb2Ygdml0YW1pbiBEIGRl
ZmljaWVuY3k8L3RpdGxlPjxzZWNvbmRhcnktdGl0bGU+QXJjaC5EaXMuQ2hpbGQ8L3NlY29uZGFy
eS10aXRsZT48L3RpdGxlcz48cGVyaW9kaWNhbD48ZnVsbC10aXRsZT5BcmNoLkRpcy5DaGlsZDwv
ZnVsbC10aXRsZT48L3BlcmlvZGljYWw+PHBhZ2VzPjc4MS03ODQ8L3BhZ2VzPjx2b2x1bWU+ODk8
L3ZvbHVtZT48bnVtYmVyPjg8L251bWJlcj48cmVwcmludC1lZGl0aW9uPk5vdCBpbiBGaWxlPC9y
ZXByaW50LWVkaXRpb24+PGtleXdvcmRzPjxrZXl3b3JkPmFkbWluaXN0cmF0aW9uICZhbXA7IGRv
c2FnZTwva2V5d29yZD48a2V5d29yZD5BZG9sZXNjZW50PC9rZXl3b3JkPjxrZXl3b3JkPkFmcmlj
YW4gQ29udGluZW50YWwgQW5jZXN0cnkgR3JvdXA8L2tleXdvcmQ+PGtleXdvcmQ+QWdlIERpc3Ry
aWJ1dGlvbjwva2V5d29yZD48a2V5d29yZD5BZ2VkPC9rZXl3b3JkPjxrZXl3b3JkPkFzaWE8L2tl
eXdvcmQ+PGtleXdvcmQ+Ymxvb2Q8L2tleXdvcmQ+PGtleXdvcmQ+Q2hpbGQ8L2tleXdvcmQ+PGtl
eXdvcmQ+Q2hpbGQsUHJlc2Nob29sPC9rZXl3b3JkPjxrZXl3b3JkPmRlZmljaWVuY3k8L2tleXdv
cmQ+PGtleXdvcmQ+ZGlldCB0aGVyYXB5PC9rZXl3b3JkPjxrZXl3b3JkPkRpZXRhcnkgU3VwcGxl
bWVudHM8L2tleXdvcmQ+PGtleXdvcmQ+ZXBpZGVtaW9sb2d5PC9rZXl3b3JkPjxrZXl3b3JkPmV0
aG5vbG9neTwva2V5d29yZD48a2V5d29yZD5GZW1hbGU8L2tleXdvcmQ+PGtleXdvcmQ+R3Jvd3Ro
PC9rZXl3b3JkPjxrZXl3b3JkPkh1bWFuczwva2V5d29yZD48a2V5d29yZD5IeXBvY2FsY2VtaWE8
L2tleXdvcmQ+PGtleXdvcmQ+SW5mYW50PC9rZXl3b3JkPjxrZXl3b3JkPkluZmFudCxOZXdib3Ju
PC9rZXl3b3JkPjxrZXl3b3JkPkxvbmRvbjwva2V5d29yZD48a2V5d29yZD5NYWxlPC9rZXl3b3Jk
PjxrZXl3b3JkPm1ldGhvZHM8L2tleXdvcmQ+PGtleXdvcmQ+TWlub3JpdHkgR3JvdXBzPC9rZXl3
b3JkPjxrZXl3b3JkPlBhdGllbnRzPC9rZXl3b3JkPjxrZXl3b3JkPlJldHJvc3BlY3RpdmUgU3R1
ZGllczwva2V5d29yZD48a2V5d29yZD5SaWNrZXRzPC9rZXl3b3JkPjxrZXl3b3JkPlNlYXNvbnM8
L2tleXdvcmQ+PGtleXdvcmQ+Vml0YW1pbiBEPC9rZXl3b3JkPjxrZXl3b3JkPlZpdGFtaW4gRCBE
ZWZpY2llbmN5PC9rZXl3b3JkPjwva2V5d29yZHM+PGRhdGVzPjx5ZWFyPjIwMDQ8L3llYXI+PHB1
Yi1kYXRlcz48ZGF0ZT44LzIwMDQ8L2RhdGU+PC9wdWItZGF0ZXM+PC9kYXRlcz48bGFiZWw+NTU8
L2xhYmVsPjx1cmxzPjxyZWxhdGVkLXVybHM+PHVybD5odHRwOi8vd3d3Lm5jYmkubmxtLm5paC5n
b3YvcHVibWVkLzE1MjY5MDgzPC91cmw+PC9yZWxhdGVkLXVybHM+PC91cmxzPjxlbGVjdHJvbmlj
LXJlc291cmNlLW51bT4xMC4xMTM2L2FkYy4yMDAzLjAzMTM4NSBbZG9pXTs4OS84Lzc4MSBbcGlp
XTwvZWxlY3Ryb25pYy1yZXNvdXJjZS1udW0+PC9yZWNvcmQ+PC9DaXRlPjxDaXRlPjxBdXRob3I+
UGVkZXJzZW48L0F1dGhvcj48WWVhcj4yMDAzPC9ZZWFyPjxSZWNOdW0+MjU1PC9SZWNOdW0+PHJl
Y29yZD48cmVjLW51bWJlcj4yNTU8L3JlYy1udW1iZXI+PGZvcmVpZ24ta2V5cz48a2V5IGFwcD0i
RU4iIGRiLWlkPSJhZXpmYXpmcjU1dzJkZWUwOWF1dnplYW56ZDBheHR0NXgyNXYiIHRpbWVzdGFt
cD0iMTM4MDY0OTI2MyI+MjU1PC9rZXk+PC9mb3JlaWduLWtleXM+PHJlZi10eXBlIG5hbWU9Ikpv
dXJuYWwgQXJ0aWNsZSI+MTc8L3JlZi10eXBlPjxjb250cmlidXRvcnM+PGF1dGhvcnM+PGF1dGhv
cj5QZWRlcnNlbixQLjwvYXV0aG9yPjxhdXRob3I+TWljaGFlbHNlbixLLkYuPC9hdXRob3I+PGF1
dGhvcj5Nb2xnYWFyZCxDLjwvYXV0aG9yPjwvYXV0aG9ycz48L2NvbnRyaWJ1dG9ycz48YXV0aC1h
ZGRyZXNzPkRlcGFydG1lbnQgb2YgUGFlZGlhdHJpY3MsIEh2aWRvdnJlIEhvc3BpdGFsLCBDb3Bl
bmhhZ2VuLCBEZW5tYXJrPC9hdXRoLWFkZHJlc3M+PHRpdGxlcz48dGl0bGU+Q2hpbGRyZW4gd2l0
aCBudXRyaXRpb25hbCByaWNrZXRzIHJlZmVycmVkIHRvIGhvc3BpdGFscyBpbiBDb3BlbmhhZ2Vu
IGR1cmluZyBhIDEwLXllYXIgcGVyaW9kPC90aXRsZT48c2Vjb25kYXJ5LXRpdGxlPkFjdGEgUGFl
ZGlhdHI8L3NlY29uZGFyeS10aXRsZT48L3RpdGxlcz48cGVyaW9kaWNhbD48ZnVsbC10aXRsZT5B
Y3RhIFBhZWRpYXRyPC9mdWxsLXRpdGxlPjxhYmJyLTE+QWN0YSBwYWVkaWF0cmljYSAoT3Nsbywg
Tm9yd2F5IDogMTk5Mik8L2FiYnItMT48L3BlcmlvZGljYWw+PHBhZ2VzPjg3LTkwPC9wYWdlcz48
dm9sdW1lPjkyPC92b2x1bWU+PG51bWJlcj4xPC9udW1iZXI+PHJlcHJpbnQtZWRpdGlvbj5Ob3Qg
aW4gRmlsZTwvcmVwcmludC1lZGl0aW9uPjxrZXl3b3Jkcz48a2V5d29yZD5hbmFseXNpczwva2V5
d29yZD48a2V5d29yZD5DaGlsZCBOdXRyaXRpb25hbCBQaHlzaW9sb2dpY2FsIFBoZW5vbWVuYTwv
a2V5d29yZD48a2V5d29yZD5DaGlsZCxQcmVzY2hvb2w8L2tleXdvcmQ+PGtleXdvcmQ+Y29tcGxp
Y2F0aW9uczwva2V5d29yZD48a2V5d29yZD5EZW5tYXJrPC9rZXl3b3JkPjxrZXl3b3JkPmRpYWdu
b3Npczwva2V5d29yZD48a2V5d29yZD5kcnVnIHRoZXJhcHk8L2tleXdvcmQ+PGtleXdvcmQ+ZXBp
ZGVtaW9sb2d5PC9rZXl3b3JkPjxrZXl3b3JkPmV0aW9sb2d5PC9rZXl3b3JkPjxrZXl3b3JkPkZl
bWFsZTwva2V5d29yZD48a2V5d29yZD5Gb2xsb3ctVXAgU3R1ZGllczwva2V5d29yZD48a2V5d29y
ZD5IZWFsdGg8L2tleXdvcmQ+PGtleXdvcmQ+SGVhbHRoIEVkdWNhdGlvbjwva2V5d29yZD48a2V5
d29yZD5Ib3NwaXRhbGl6YXRpb248L2tleXdvcmQ+PGtleXdvcmQ+SHVtYW5zPC9rZXl3b3JkPjxr
ZXl3b3JkPkluZmFudDwva2V5d29yZD48a2V5d29yZD5NYWxlPC9rZXl3b3JkPjxrZXl3b3JkPm1l
dGhvZHM8L2tleXdvcmQ+PGtleXdvcmQ+TnV0cml0aW9uIERpc29yZGVyczwva2V5d29yZD48a2V5
d29yZD5QcmV2YWxlbmNlPC9rZXl3b3JkPjxrZXl3b3JkPlJlZmVycmFsIGFuZCBDb25zdWx0YXRp
b248L2tleXdvcmQ+PGtleXdvcmQ+cmVoYWJpbGl0YXRpb248L2tleXdvcmQ+PGtleXdvcmQ+UmV0
cm9zcGVjdGl2ZSBTdHVkaWVzPC9rZXl3b3JkPjxrZXl3b3JkPlJpY2tldHM8L2tleXdvcmQ+PGtl
eXdvcmQ+c3RhdGlzdGljcyAmYW1wOyBudW1lcmljYWwgZGF0YTwva2V5d29yZD48a2V5d29yZD50
aGVyYXBldXRpYyB1c2U8L2tleXdvcmQ+PGtleXdvcmQ+Vml0YW1pbiBEPC9rZXl3b3JkPjwva2V5
d29yZHM+PGRhdGVzPjx5ZWFyPjIwMDM8L3llYXI+PHB1Yi1kYXRlcz48ZGF0ZT4yMDAzPC9kYXRl
PjwvcHViLWRhdGVzPjwvZGF0ZXM+PGxhYmVsPjg2PC9sYWJlbD48dXJscz48cmVsYXRlZC11cmxz
Pjx1cmw+aHR0cDovL3d3dy5uY2JpLm5sbS5uaWguZ292L3B1Ym1lZC8xMjY1MDMwNjwvdXJsPjwv
cmVsYXRlZC11cmxzPjwvdXJscz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0" w:tooltip="Ladhani, 2004 #212" w:history="1">
        <w:r w:rsidR="00B3117A">
          <w:rPr>
            <w:rFonts w:ascii="Times New Roman" w:hAnsi="Times New Roman"/>
            <w:noProof/>
          </w:rPr>
          <w:t>50</w:t>
        </w:r>
      </w:hyperlink>
      <w:r w:rsidR="00B3117A">
        <w:rPr>
          <w:rFonts w:ascii="Times New Roman" w:hAnsi="Times New Roman"/>
          <w:noProof/>
        </w:rPr>
        <w:t>,</w:t>
      </w:r>
      <w:hyperlink w:anchor="_ENREF_51" w:tooltip="Pedersen, 2003 #255" w:history="1">
        <w:r w:rsidR="00B3117A">
          <w:rPr>
            <w:rFonts w:ascii="Times New Roman" w:hAnsi="Times New Roman"/>
            <w:noProof/>
          </w:rPr>
          <w:t>5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Therefore, owing to the high incidence of fracture in healthy children, and that few of these case-series describe fracture mechanisms, a true causal role for VDD is likely to be difficult to establish reliably.</w:t>
      </w:r>
    </w:p>
    <w:p w:rsidR="008C045D" w:rsidRDefault="00752CC0">
      <w:pPr>
        <w:spacing w:after="120" w:line="360" w:lineRule="auto"/>
        <w:jc w:val="both"/>
        <w:rPr>
          <w:rFonts w:ascii="Times New Roman" w:hAnsi="Times New Roman"/>
        </w:rPr>
      </w:pPr>
      <w:r w:rsidRPr="00752CC0">
        <w:rPr>
          <w:rFonts w:ascii="Times New Roman" w:hAnsi="Times New Roman"/>
        </w:rPr>
        <w:t xml:space="preserve">Three studies have examined fracture incidence in children with a diagnosis of rickets. </w:t>
      </w:r>
      <w:r w:rsidRPr="00752CC0">
        <w:rPr>
          <w:rFonts w:ascii="Times New Roman" w:hAnsi="Times New Roman"/>
          <w:color w:val="000000"/>
        </w:rPr>
        <w:t xml:space="preserve">El </w:t>
      </w:r>
      <w:proofErr w:type="spellStart"/>
      <w:r w:rsidRPr="00752CC0">
        <w:rPr>
          <w:rFonts w:ascii="Times New Roman" w:hAnsi="Times New Roman"/>
        </w:rPr>
        <w:t>Desouki</w:t>
      </w:r>
      <w:proofErr w:type="spellEnd"/>
      <w:r w:rsidRPr="00752CC0">
        <w:rPr>
          <w:rFonts w:ascii="Times New Roman" w:hAnsi="Times New Roman"/>
        </w:rPr>
        <w:t xml:space="preserve"> et al performed total body </w:t>
      </w:r>
      <w:proofErr w:type="spellStart"/>
      <w:r w:rsidRPr="00752CC0">
        <w:rPr>
          <w:rFonts w:ascii="Times New Roman" w:hAnsi="Times New Roman"/>
        </w:rPr>
        <w:t>scintigraphy</w:t>
      </w:r>
      <w:proofErr w:type="spellEnd"/>
      <w:r w:rsidRPr="00752CC0">
        <w:rPr>
          <w:rFonts w:ascii="Times New Roman" w:hAnsi="Times New Roman"/>
        </w:rPr>
        <w:t xml:space="preserve"> in 26 children and adolescents with rickets or </w:t>
      </w:r>
      <w:proofErr w:type="spellStart"/>
      <w:r w:rsidRPr="00752CC0">
        <w:rPr>
          <w:rFonts w:ascii="Times New Roman" w:hAnsi="Times New Roman"/>
        </w:rPr>
        <w:t>osteomalacia</w:t>
      </w:r>
      <w:proofErr w:type="spellEnd"/>
      <w:r w:rsidRPr="00752CC0">
        <w:rPr>
          <w:rFonts w:ascii="Times New Roman" w:hAnsi="Times New Roman"/>
        </w:rPr>
        <w:t xml:space="preserve">.  They reported that “multiple stress fractures” were present in 8 (31%) of the participants and healing was evident 6 months after vitamin D and calcium therap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El-Desouki&lt;/Author&gt;&lt;Year&gt;1997&lt;/Year&gt;&lt;RecNum&gt;151&lt;/RecNum&gt;&lt;DisplayText&gt;[52]&lt;/DisplayText&gt;&lt;record&gt;&lt;rec-number&gt;151&lt;/rec-number&gt;&lt;foreign-keys&gt;&lt;key app="EN" db-id="aezfazfr55w2dee09auvzeanzd0axtt5x25v" timestamp="1380649262"&gt;151&lt;/key&gt;&lt;/foreign-keys&gt;&lt;ref-type name="Journal Article"&gt;17&lt;/ref-type&gt;&lt;contributors&gt;&lt;authors&gt;&lt;author&gt;El-Desouki,M.&lt;/author&gt;&lt;author&gt;Al-Jurayyan,N.&lt;/author&gt;&lt;/authors&gt;&lt;/contributors&gt;&lt;auth-address&gt;College of Medicine and King Khalid University Hospital, King Saud University, Riyadh, Saudi Arabia&lt;/auth-address&gt;&lt;titles&gt;&lt;title&gt;Bone mineral density and bone scintigraphy in children and adolescents with osteomalacia&lt;/title&gt;&lt;secondary-title&gt;Eur.J.Nucl.Med.&lt;/secondary-title&gt;&lt;/titles&gt;&lt;periodical&gt;&lt;full-title&gt;Eur.J.Nucl.Med.&lt;/full-title&gt;&lt;/periodical&gt;&lt;pages&gt;202-205&lt;/pages&gt;&lt;volume&gt;24&lt;/volume&gt;&lt;number&gt;2&lt;/number&gt;&lt;reprint-edition&gt;Not in File&lt;/reprint-edition&gt;&lt;keywords&gt;&lt;keyword&gt;Absorptiometry,Photon&lt;/keyword&gt;&lt;keyword&gt;Adolescent&lt;/keyword&gt;&lt;keyword&gt;Bone and Bones&lt;/keyword&gt;&lt;keyword&gt;Bone Density&lt;/keyword&gt;&lt;keyword&gt;Calcium&lt;/keyword&gt;&lt;keyword&gt;Child&lt;/keyword&gt;&lt;keyword&gt;Child,Preschool&lt;/keyword&gt;&lt;keyword&gt;diagnosis&lt;/keyword&gt;&lt;keyword&gt;diagnostic use&lt;/keyword&gt;&lt;keyword&gt;Female&lt;/keyword&gt;&lt;keyword&gt;Femur&lt;/keyword&gt;&lt;keyword&gt;Follow-Up Studies&lt;/keyword&gt;&lt;keyword&gt;Humans&lt;/keyword&gt;&lt;keyword&gt;Lumbar Vertebrae&lt;/keyword&gt;&lt;keyword&gt;Male&lt;/keyword&gt;&lt;keyword&gt;Osteomalacia&lt;/keyword&gt;&lt;keyword&gt;Patients&lt;/keyword&gt;&lt;keyword&gt;Prospective Studies&lt;/keyword&gt;&lt;keyword&gt;radiography&lt;/keyword&gt;&lt;keyword&gt;radionuclide imaging&lt;/keyword&gt;&lt;keyword&gt;Saudi Arabia&lt;/keyword&gt;&lt;keyword&gt;Technetium Tc 99m Medronate&lt;/keyword&gt;&lt;keyword&gt;therapy&lt;/keyword&gt;&lt;keyword&gt;Time Factors&lt;/keyword&gt;&lt;keyword&gt;Vitamin D&lt;/keyword&gt;&lt;/keywords&gt;&lt;dates&gt;&lt;year&gt;1997&lt;/year&gt;&lt;pub-dates&gt;&lt;date&gt;2/1997&lt;/date&gt;&lt;/pub-dates&gt;&lt;/dates&gt;&lt;label&gt;143&lt;/label&gt;&lt;urls&gt;&lt;related-urls&gt;&lt;url&gt;http://www.ncbi.nlm.nih.gov/pubmed/9021119&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52" w:tooltip="El-Desouki, 1997 #151" w:history="1">
        <w:r w:rsidR="00B3117A">
          <w:rPr>
            <w:rFonts w:ascii="Times New Roman" w:hAnsi="Times New Roman"/>
            <w:noProof/>
          </w:rPr>
          <w:t>5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However, these “</w:t>
      </w:r>
      <w:proofErr w:type="spellStart"/>
      <w:r w:rsidRPr="00752CC0">
        <w:rPr>
          <w:rFonts w:ascii="Times New Roman" w:hAnsi="Times New Roman"/>
        </w:rPr>
        <w:t>pseudofractures</w:t>
      </w:r>
      <w:proofErr w:type="spellEnd"/>
      <w:r w:rsidRPr="00752CC0">
        <w:rPr>
          <w:rFonts w:ascii="Times New Roman" w:hAnsi="Times New Roman"/>
        </w:rPr>
        <w:t xml:space="preserve">” were not confirmed </w:t>
      </w:r>
      <w:proofErr w:type="spellStart"/>
      <w:r w:rsidRPr="00752CC0">
        <w:rPr>
          <w:rFonts w:ascii="Times New Roman" w:hAnsi="Times New Roman"/>
        </w:rPr>
        <w:t>radiologically</w:t>
      </w:r>
      <w:proofErr w:type="spellEnd"/>
      <w:r w:rsidRPr="00752CC0">
        <w:rPr>
          <w:rFonts w:ascii="Times New Roman" w:hAnsi="Times New Roman"/>
        </w:rPr>
        <w:t xml:space="preserve">, and may have represented </w:t>
      </w:r>
      <w:proofErr w:type="gramStart"/>
      <w:r w:rsidRPr="00752CC0">
        <w:rPr>
          <w:rFonts w:ascii="Times New Roman" w:hAnsi="Times New Roman"/>
        </w:rPr>
        <w:t>Looser</w:t>
      </w:r>
      <w:proofErr w:type="gramEnd"/>
      <w:r w:rsidRPr="00752CC0">
        <w:rPr>
          <w:rFonts w:ascii="Times New Roman" w:hAnsi="Times New Roman"/>
        </w:rPr>
        <w:t xml:space="preserve"> zones rather than true fractures.  Perez-</w:t>
      </w:r>
      <w:proofErr w:type="spellStart"/>
      <w:r w:rsidRPr="00752CC0">
        <w:rPr>
          <w:rFonts w:ascii="Times New Roman" w:hAnsi="Times New Roman"/>
        </w:rPr>
        <w:t>Rossello</w:t>
      </w:r>
      <w:proofErr w:type="spellEnd"/>
      <w:r w:rsidRPr="00752CC0">
        <w:rPr>
          <w:rFonts w:ascii="Times New Roman" w:hAnsi="Times New Roman"/>
        </w:rPr>
        <w:t xml:space="preserve"> et al identified 26 children with radiographic and biochemical evidence of rickets.  At telephone interview follow-up 2-3 years after diagnosis and treatment, no child had sustained a fracture </w:t>
      </w:r>
      <w:r w:rsidR="008C045D" w:rsidRPr="00752CC0">
        <w:rPr>
          <w:rFonts w:ascii="Times New Roman" w:hAnsi="Times New Roman"/>
        </w:rPr>
        <w:fldChar w:fldCharType="begin">
          <w:fldData xml:space="preserve">PEVuZE5vdGU+PENpdGU+PEF1dGhvcj5QZXJlei1Sb3NzZWxsbzwvQXV0aG9yPjxZZWFyPjIwMTI8
L1llYXI+PFJlY051bT4yNTg8L1JlY051bT48RGlzcGxheVRleHQ+WzUzXTwvRGlzcGxheVRleHQ+
PHJlY29yZD48cmVjLW51bWJlcj4yNTg8L3JlYy1udW1iZXI+PGZvcmVpZ24ta2V5cz48a2V5IGFw
cD0iRU4iIGRiLWlkPSJhZXpmYXpmcjU1dzJkZWUwOWF1dnplYW56ZDBheHR0NXgyNXYiIHRpbWVz
dGFtcD0iMTM4MDY0OTI2MyI+MjU4PC9rZXk+PC9mb3JlaWduLWtleXM+PHJlZi10eXBlIG5hbWU9
IkpvdXJuYWwgQXJ0aWNsZSI+MTc8L3JlZi10eXBlPjxjb250cmlidXRvcnM+PGF1dGhvcnM+PGF1
dGhvcj5QZXJlei1Sb3NzZWxsbyxKLk0uPC9hdXRob3I+PGF1dGhvcj5GZWxkbWFuLEguQS48L2F1
dGhvcj48YXV0aG9yPktsZWlubWFuLFAuSy48L2F1dGhvcj48YXV0aG9yPkNvbm5vbGx5LFMuQS48
L2F1dGhvcj48YXV0aG9yPkZhaXIsUi5BLjwvYXV0aG9yPjxhdXRob3I+TXllcnMsUi5NLjwvYXV0
aG9yPjxhdXRob3I+R29yZG9uLEMuTS48L2F1dGhvcj48L2F1dGhvcnM+PC9jb250cmlidXRvcnM+
PGF1dGgtYWRkcmVzcz5EZXBhcnRtZW50IG9mIFJhZGlvbG9neSwgQ2hpbGRyZW4mYXBvcztzIEhv
c3BpdGFsIEJvc3RvbiwgMzAwIExvbmd3b29kIEF2ZSwgQm9zdG9uLCBNQSAwMjExNSwgVVNBLiBK
ZWFubmV0dGUuUGVyZXotUm9zc2VsbG9AY2hpbGRyZW5zLmhhcnZhcmQuZWR1PC9hdXRoLWFkZHJl
c3M+PHRpdGxlcz48dGl0bGU+UmFjaGl0aWMgY2hhbmdlcywgZGVtaW5lcmFsaXphdGlvbiwgYW5k
IGZyYWN0dXJlIHJpc2sgaW4gaGVhbHRoeSBpbmZhbnRzIGFuZCB0b2RkbGVycyB3aXRoIHZpdGFt
aW4gRCBkZWZpY2llbmN5PC90aXRsZT48c2Vjb25kYXJ5LXRpdGxlPlJhZGlvbG9neTwvc2Vjb25k
YXJ5LXRpdGxlPjwvdGl0bGVzPjxwZXJpb2RpY2FsPjxmdWxsLXRpdGxlPlJhZGlvbG9neTwvZnVs
bC10aXRsZT48L3BlcmlvZGljYWw+PHBhZ2VzPjIzNC0yNDE8L3BhZ2VzPjx2b2x1bWU+MjYyPC92
b2x1bWU+PG51bWJlcj4xPC9udW1iZXI+PHJlcHJpbnQtZWRpdGlvbj5Ob3QgaW4gRmlsZTwvcmVw
cmludC1lZGl0aW9uPjxrZXl3b3Jkcz48a2V5d29yZD5BbGthbGluZSBQaG9zcGhhdGFzZTwva2V5
d29yZD48a2V5d29yZD5CaW9sb2dpY2FsIE1hcmtlcnM8L2tleXdvcmQ+PGtleXdvcmQ+Ymxvb2Q8
L2tleXdvcmQ+PGtleXdvcmQ+Qm9uZSBEZW5zaXR5PC9rZXl3b3JkPjxrZXl3b3JkPkNhbGNpdW08
L2tleXdvcmQ+PGtleXdvcmQ+Q2hpbGQ8L2tleXdvcmQ+PGtleXdvcmQ+Q2hpbGQsUHJlc2Nob29s
PC9rZXl3b3JkPjxrZXl3b3JkPmNvbXBsaWNhdGlvbnM8L2tleXdvcmQ+PGtleXdvcmQ+ZGVmaWNp
ZW5jeTwva2V5d29yZD48a2V5d29yZD5lcGlkZW1pb2xvZ3k8L2tleXdvcmQ+PGtleXdvcmQ+ZXRp
b2xvZ3k8L2tleXdvcmQ+PGtleXdvcmQ+RmVtYWxlPC9rZXl3b3JkPjxrZXl3b3JkPkZyYWN0dXJl
cyxCb25lPC9rZXl3b3JkPjxrZXl3b3JkPkh1bWFuczwva2V5d29yZD48a2V5d29yZD5JbmZhbnQ8
L2tleXdvcmQ+PGtleXdvcmQ+S25lZSBKb2ludDwva2V5d29yZD48a2V5d29yZD5NYWxlPC9rZXl3
b3JkPjxrZXl3b3JkPm1ldGhvZHM8L2tleXdvcmQ+PGtleXdvcmQ+UGFyYXRoeXJvaWQgSG9ybW9u
ZTwva2V5d29yZD48a2V5d29yZD5QYXJlbnRzPC9rZXl3b3JkPjxrZXl3b3JkPlBhdGllbnRzPC9r
ZXl3b3JkPjxrZXl3b3JkPlBob3NwaG9ydXM8L2tleXdvcmQ+PGtleXdvcmQ+UHJldmFsZW5jZTwv
a2V5d29yZD48a2V5d29yZD5RdWVzdGlvbm5haXJlczwva2V5d29yZD48a2V5d29yZD5yYWRpb2dy
YXBoeTwva2V5d29yZD48a2V5d29yZD5SaWNrZXRzPC9rZXl3b3JkPjxrZXl3b3JkPlJpc2s8L2tl
eXdvcmQ+PGtleXdvcmQ+U3RhdGlzdGljcyxOb25wYXJhbWV0cmljPC9rZXl3b3JkPjxrZXl3b3Jk
PlZpdGFtaW4gRDwva2V5d29yZD48a2V5d29yZD5WaXRhbWluIEQgRGVmaWNpZW5jeTwva2V5d29y
ZD48a2V5d29yZD5XcmlzdDwva2V5d29yZD48a2V5d29yZD5XcmlzdCBKb2ludDwva2V5d29yZD48
L2tleXdvcmRzPjxkYXRlcz48eWVhcj4yMDEyPC95ZWFyPjxwdWItZGF0ZXM+PGRhdGU+MS8yMDEy
PC9kYXRlPjwvcHViLWRhdGVzPjwvZGF0ZXM+PGxhYmVsPjgyPC9sYWJlbD48dXJscz48cmVsYXRl
ZC11cmxzPjx1cmw+aHR0cDovL3d3dy5uY2JpLm5sbS5uaWguZ292L3B1Ym1lZC8yMjEwNjM1NDwv
dXJsPjwvcmVsYXRlZC11cmxzPjwvdXJscz48ZWxlY3Ryb25pYy1yZXNvdXJjZS1udW0+cmFkaW9s
LjExMTEwMzU4IFtwaWldOzEwLjExNDgvcmFkaW9sLjExMTEwMzU4IFtkb2ldPC9lbGVjdHJvbmlj
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QZXJlei1Sb3NzZWxsbzwvQXV0aG9yPjxZZWFyPjIwMTI8
L1llYXI+PFJlY051bT4yNTg8L1JlY051bT48RGlzcGxheVRleHQ+WzUzXTwvRGlzcGxheVRleHQ+
PHJlY29yZD48cmVjLW51bWJlcj4yNTg8L3JlYy1udW1iZXI+PGZvcmVpZ24ta2V5cz48a2V5IGFw
cD0iRU4iIGRiLWlkPSJhZXpmYXpmcjU1dzJkZWUwOWF1dnplYW56ZDBheHR0NXgyNXYiIHRpbWVz
dGFtcD0iMTM4MDY0OTI2MyI+MjU4PC9rZXk+PC9mb3JlaWduLWtleXM+PHJlZi10eXBlIG5hbWU9
IkpvdXJuYWwgQXJ0aWNsZSI+MTc8L3JlZi10eXBlPjxjb250cmlidXRvcnM+PGF1dGhvcnM+PGF1
dGhvcj5QZXJlei1Sb3NzZWxsbyxKLk0uPC9hdXRob3I+PGF1dGhvcj5GZWxkbWFuLEguQS48L2F1
dGhvcj48YXV0aG9yPktsZWlubWFuLFAuSy48L2F1dGhvcj48YXV0aG9yPkNvbm5vbGx5LFMuQS48
L2F1dGhvcj48YXV0aG9yPkZhaXIsUi5BLjwvYXV0aG9yPjxhdXRob3I+TXllcnMsUi5NLjwvYXV0
aG9yPjxhdXRob3I+R29yZG9uLEMuTS48L2F1dGhvcj48L2F1dGhvcnM+PC9jb250cmlidXRvcnM+
PGF1dGgtYWRkcmVzcz5EZXBhcnRtZW50IG9mIFJhZGlvbG9neSwgQ2hpbGRyZW4mYXBvcztzIEhv
c3BpdGFsIEJvc3RvbiwgMzAwIExvbmd3b29kIEF2ZSwgQm9zdG9uLCBNQSAwMjExNSwgVVNBLiBK
ZWFubmV0dGUuUGVyZXotUm9zc2VsbG9AY2hpbGRyZW5zLmhhcnZhcmQuZWR1PC9hdXRoLWFkZHJl
c3M+PHRpdGxlcz48dGl0bGU+UmFjaGl0aWMgY2hhbmdlcywgZGVtaW5lcmFsaXphdGlvbiwgYW5k
IGZyYWN0dXJlIHJpc2sgaW4gaGVhbHRoeSBpbmZhbnRzIGFuZCB0b2RkbGVycyB3aXRoIHZpdGFt
aW4gRCBkZWZpY2llbmN5PC90aXRsZT48c2Vjb25kYXJ5LXRpdGxlPlJhZGlvbG9neTwvc2Vjb25k
YXJ5LXRpdGxlPjwvdGl0bGVzPjxwZXJpb2RpY2FsPjxmdWxsLXRpdGxlPlJhZGlvbG9neTwvZnVs
bC10aXRsZT48L3BlcmlvZGljYWw+PHBhZ2VzPjIzNC0yNDE8L3BhZ2VzPjx2b2x1bWU+MjYyPC92
b2x1bWU+PG51bWJlcj4xPC9udW1iZXI+PHJlcHJpbnQtZWRpdGlvbj5Ob3QgaW4gRmlsZTwvcmVw
cmludC1lZGl0aW9uPjxrZXl3b3Jkcz48a2V5d29yZD5BbGthbGluZSBQaG9zcGhhdGFzZTwva2V5
d29yZD48a2V5d29yZD5CaW9sb2dpY2FsIE1hcmtlcnM8L2tleXdvcmQ+PGtleXdvcmQ+Ymxvb2Q8
L2tleXdvcmQ+PGtleXdvcmQ+Qm9uZSBEZW5zaXR5PC9rZXl3b3JkPjxrZXl3b3JkPkNhbGNpdW08
L2tleXdvcmQ+PGtleXdvcmQ+Q2hpbGQ8L2tleXdvcmQ+PGtleXdvcmQ+Q2hpbGQsUHJlc2Nob29s
PC9rZXl3b3JkPjxrZXl3b3JkPmNvbXBsaWNhdGlvbnM8L2tleXdvcmQ+PGtleXdvcmQ+ZGVmaWNp
ZW5jeTwva2V5d29yZD48a2V5d29yZD5lcGlkZW1pb2xvZ3k8L2tleXdvcmQ+PGtleXdvcmQ+ZXRp
b2xvZ3k8L2tleXdvcmQ+PGtleXdvcmQ+RmVtYWxlPC9rZXl3b3JkPjxrZXl3b3JkPkZyYWN0dXJl
cyxCb25lPC9rZXl3b3JkPjxrZXl3b3JkPkh1bWFuczwva2V5d29yZD48a2V5d29yZD5JbmZhbnQ8
L2tleXdvcmQ+PGtleXdvcmQ+S25lZSBKb2ludDwva2V5d29yZD48a2V5d29yZD5NYWxlPC9rZXl3
b3JkPjxrZXl3b3JkPm1ldGhvZHM8L2tleXdvcmQ+PGtleXdvcmQ+UGFyYXRoeXJvaWQgSG9ybW9u
ZTwva2V5d29yZD48a2V5d29yZD5QYXJlbnRzPC9rZXl3b3JkPjxrZXl3b3JkPlBhdGllbnRzPC9r
ZXl3b3JkPjxrZXl3b3JkPlBob3NwaG9ydXM8L2tleXdvcmQ+PGtleXdvcmQ+UHJldmFsZW5jZTwv
a2V5d29yZD48a2V5d29yZD5RdWVzdGlvbm5haXJlczwva2V5d29yZD48a2V5d29yZD5yYWRpb2dy
YXBoeTwva2V5d29yZD48a2V5d29yZD5SaWNrZXRzPC9rZXl3b3JkPjxrZXl3b3JkPlJpc2s8L2tl
eXdvcmQ+PGtleXdvcmQ+U3RhdGlzdGljcyxOb25wYXJhbWV0cmljPC9rZXl3b3JkPjxrZXl3b3Jk
PlZpdGFtaW4gRDwva2V5d29yZD48a2V5d29yZD5WaXRhbWluIEQgRGVmaWNpZW5jeTwva2V5d29y
ZD48a2V5d29yZD5XcmlzdDwva2V5d29yZD48a2V5d29yZD5XcmlzdCBKb2ludDwva2V5d29yZD48
L2tleXdvcmRzPjxkYXRlcz48eWVhcj4yMDEyPC95ZWFyPjxwdWItZGF0ZXM+PGRhdGU+MS8yMDEy
PC9kYXRlPjwvcHViLWRhdGVzPjwvZGF0ZXM+PGxhYmVsPjgyPC9sYWJlbD48dXJscz48cmVsYXRl
ZC11cmxzPjx1cmw+aHR0cDovL3d3dy5uY2JpLm5sbS5uaWguZ292L3B1Ym1lZC8yMjEwNjM1NDwv
dXJsPjwvcmVsYXRlZC11cmxzPjwvdXJscz48ZWxlY3Ryb25pYy1yZXNvdXJjZS1udW0+cmFkaW9s
LjExMTEwMzU4IFtwaWldOzEwLjExNDgvcmFkaW9sLjExMTEwMzU4IFtkb2ldPC9lbGVjdHJvbmlj
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3" w:tooltip="Perez-Rossello, 2012 #258" w:history="1">
        <w:r w:rsidR="00B3117A">
          <w:rPr>
            <w:rFonts w:ascii="Times New Roman" w:hAnsi="Times New Roman"/>
            <w:noProof/>
          </w:rPr>
          <w:t>5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owing to the small number of children included and lack of a healthy control group, it is difficult to draw any conclusions on fracture risk following resolution of rickets. </w:t>
      </w:r>
      <w:proofErr w:type="spellStart"/>
      <w:r w:rsidRPr="00752CC0">
        <w:rPr>
          <w:rFonts w:ascii="Times New Roman" w:hAnsi="Times New Roman"/>
        </w:rPr>
        <w:t>Bener</w:t>
      </w:r>
      <w:proofErr w:type="spellEnd"/>
      <w:r w:rsidRPr="00752CC0">
        <w:rPr>
          <w:rFonts w:ascii="Times New Roman" w:hAnsi="Times New Roman"/>
        </w:rPr>
        <w:t xml:space="preserve"> et al assessed demographic and lifestyle factors and medical history in 540 healthy Qatari children less than 5 years of age.  VDD rickets was diagnosed in 129 (24%) children, based on clinical, biochemical and radiographic signs of rickets and normalisation of alkaline phosphatase (ALP) within 6 weeks of vitamin D supplementation.  When comparing the 129 children with rickets to the 411 healthy children, a lifetime history of fracture was significantly more common in those with rickets (22.5%) than the healthy children (13.5%, p=0.01) </w:t>
      </w:r>
      <w:r w:rsidR="008C045D" w:rsidRPr="00752CC0">
        <w:rPr>
          <w:rFonts w:ascii="Times New Roman" w:hAnsi="Times New Roman"/>
        </w:rPr>
        <w:fldChar w:fldCharType="begin">
          <w:fldData xml:space="preserve">PEVuZE5vdGU+PENpdGU+PEF1dGhvcj5CZW5lcjwvQXV0aG9yPjxZZWFyPjIwMDk8L1llYXI+PFJl
Y051bT4xMDI8L1JlY051bT48RGlzcGxheVRleHQ+WzU0XTwvRGlzcGxheVRleHQ+PHJlY29yZD48
cmVjLW51bWJlcj4xMDI8L3JlYy1udW1iZXI+PGZvcmVpZ24ta2V5cz48a2V5IGFwcD0iRU4iIGRi
LWlkPSJhZXpmYXpmcjU1dzJkZWUwOWF1dnplYW56ZDBheHR0NXgyNXYiIHRpbWVzdGFtcD0iMTM4
MDY0OTI2MSI+MTAyPC9rZXk+PC9mb3JlaWduLWtleXM+PHJlZi10eXBlIG5hbWU9IkpvdXJuYWwg
QXJ0aWNsZSI+MTc8L3JlZi10eXBlPjxjb250cmlidXRvcnM+PGF1dGhvcnM+PGF1dGhvcj5CZW5l
cixBLjwvYXV0aG9yPjxhdXRob3I+QWwtQWxpLE0uPC9hdXRob3I+PGF1dGhvcj5Ib2ZmbWFubixH
LkYuPC9hdXRob3I+PC9hdXRob3JzPjwvY29udHJpYnV0b3JzPjxhdXRoLWFkZHJlc3M+RGVwYXJ0
bWVudCBvZiBNZWRpY2FsIFN0YXRpc3RpY3MgJmFtcDsgRXBpZGVtaW9sb2d5LCBIYW1hZCBHZW5l
cmFsIEhvc3BpdGFsLCBIYW1hZCBNZWRpY2FsIENvcnBvcmF0aW9uLCBEb2hhLCBTdGF0ZSBvZiBR
YXRhci4gYWJlbmVyQGhtYy5vcmcucWE8L2F1dGgtYWRkcmVzcz48dGl0bGVzPjx0aXRsZT5WaXRh
bWluIEQgZGVmaWNpZW5jeSBpbiBoZWFsdGh5IGNoaWxkcmVuIGluIGEgc3VubnkgY291bnRyeTog
YXNzb2NpYXRlZCBmYWN0b3JzPC90aXRsZT48c2Vjb25kYXJ5LXRpdGxlPkludC5KLkZvb2QgU2Np
Lk51dHIuPC9zZWNvbmRhcnktdGl0bGU+PC90aXRsZXM+PHBlcmlvZGljYWw+PGZ1bGwtdGl0bGU+
SW50LkouRm9vZCBTY2kuTnV0ci48L2Z1bGwtdGl0bGU+PC9wZXJpb2RpY2FsPjxwYWdlcz42MC03
MDwvcGFnZXM+PHZvbHVtZT42MCBTdXBwbCA1PC92b2x1bWU+PHJlcHJpbnQtZWRpdGlvbj5Ob3Qg
aW4gRmlsZTwvcmVwcmludC1lZGl0aW9uPjxrZXl3b3Jkcz48a2V5d29yZD4yNS1IeWRyb3h5dml0
YW1pbiBEIDI8L2tleXdvcmQ+PGtleXdvcmQ+YWRtaW5pc3RyYXRpb24gJmFtcDsgZG9zYWdlPC9r
ZXl3b3JkPjxrZXl3b3JkPkFkb2xlc2NlbnQ8L2tleXdvcmQ+PGtleXdvcmQ+QWdlZDwva2V5d29y
ZD48a2V5d29yZD5BZ2luZzwva2V5d29yZD48a2V5d29yZD5ibG9vZDwva2V5d29yZD48a2V5d29y
ZD5DYWxjaWZlZGlvbDwva2V5d29yZD48a2V5d29yZD5DYWxjaXVtPC9rZXl3b3JkPjxrZXl3b3Jk
PkNoaWxkPC9rZXl3b3JkPjxrZXl3b3JkPkNoaWxkLFByZXNjaG9vbDwva2V5d29yZD48a2V5d29y
ZD5Dcm9zcy1TZWN0aW9uYWwgU3R1ZGllczwva2V5d29yZD48a2V5d29yZD5kZWZpY2llbmN5PC9r
ZXl3b3JkPjxrZXl3b3JkPkRpZXQ8L2tleXdvcmQ+PGtleXdvcmQ+RW52aXJvbm1lbnRhbCBFeHBv
c3VyZTwva2V5d29yZD48a2V5d29yZD5lcGlkZW1pb2xvZ3k8L2tleXdvcmQ+PGtleXdvcmQ+RmFt
aWx5IEhlYWx0aDwva2V5d29yZD48a2V5d29yZD5GZW1hbGU8L2tleXdvcmQ+PGtleXdvcmQ+SGVh
bHRoPC9rZXl3b3JkPjxrZXl3b3JkPkhlYWx0aCBTdGF0dXM8L2tleXdvcmQ+PGtleXdvcmQ+SHVt
YW5zPC9rZXl3b3JkPjxrZXl3b3JkPkluZmFudDwva2V5d29yZD48a2V5d29yZD5NYWxlPC9rZXl3
b3JkPjxrZXl3b3JkPm1ldGhvZHM8L2tleXdvcmQ+PGtleXdvcmQ+TWlsazwva2V5d29yZD48a2V5
d29yZD5Nb3RvciBBY3Rpdml0eTwva2V5d29yZD48a2V5d29yZD5OdXRyaXRpb25hbCBTdGF0dXM8
L2tleXdvcmQ+PGtleXdvcmQ+UGFyYXRoeXJvaWQgSG9ybW9uZTwva2V5d29yZD48a2V5d29yZD5Q
aG9zcGhvcnVzPC9rZXl3b3JkPjxrZXl3b3JkPnBoeXNpb3BhdGhvbG9neTwva2V5d29yZD48a2V5
d29yZD5QcmV2YWxlbmNlPC9rZXl3b3JkPjxrZXl3b3JkPlFhdGFyPC9rZXl3b3JkPjxrZXl3b3Jk
PnJhZGlhdGlvbiBlZmZlY3RzPC9rZXl3b3JkPjxrZXl3b3JkPlJpY2tldHM8L2tleXdvcmQ+PGtl
eXdvcmQ+Umlzazwva2V5d29yZD48a2V5d29yZD5Tb2Npb2Vjb25vbWljIEZhY3RvcnM8L2tleXdv
cmQ+PGtleXdvcmQ+U3VubGlnaHQ8L2tleXdvcmQ+PGtleXdvcmQ+VGltZSBGYWN0b3JzPC9rZXl3
b3JkPjxrZXl3b3JkPlZpdGFtaW4gRDwva2V5d29yZD48a2V5d29yZD5WaXRhbWluIEQgRGVmaWNp
ZW5jeTwva2V5d29yZD48L2tleXdvcmRzPjxkYXRlcz48eWVhcj4yMDA5PC95ZWFyPjxwdWItZGF0
ZXM+PGRhdGU+MjAwOTwvZGF0ZT48L3B1Yi1kYXRlcz48L2RhdGVzPjxsYWJlbD4zPC9sYWJlbD48
dXJscz48cmVsYXRlZC11cmxzPjx1cmw+aHR0cDovL3d3dy5uY2JpLm5sbS5uaWguZ292L3B1Ym1l
ZC8xODk0Njc5NjwvdXJsPjwvcmVsYXRlZC11cmxzPjwvdXJscz48ZWxlY3Ryb25pYy1yZXNvdXJj
ZS1udW0+OTA0NzE4NDk5IFtwaWldOzEwLjEwODAvMDk2Mzc0ODA4MDI0MDA0ODcgW2RvaV08L2Vs
ZWN0cm9uaWMtcmVzb3VyY2UtbnVt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5lcjwvQXV0aG9yPjxZZWFyPjIwMDk8L1llYXI+PFJl
Y051bT4xMDI8L1JlY051bT48RGlzcGxheVRleHQ+WzU0XTwvRGlzcGxheVRleHQ+PHJlY29yZD48
cmVjLW51bWJlcj4xMDI8L3JlYy1udW1iZXI+PGZvcmVpZ24ta2V5cz48a2V5IGFwcD0iRU4iIGRi
LWlkPSJhZXpmYXpmcjU1dzJkZWUwOWF1dnplYW56ZDBheHR0NXgyNXYiIHRpbWVzdGFtcD0iMTM4
MDY0OTI2MSI+MTAyPC9rZXk+PC9mb3JlaWduLWtleXM+PHJlZi10eXBlIG5hbWU9IkpvdXJuYWwg
QXJ0aWNsZSI+MTc8L3JlZi10eXBlPjxjb250cmlidXRvcnM+PGF1dGhvcnM+PGF1dGhvcj5CZW5l
cixBLjwvYXV0aG9yPjxhdXRob3I+QWwtQWxpLE0uPC9hdXRob3I+PGF1dGhvcj5Ib2ZmbWFubixH
LkYuPC9hdXRob3I+PC9hdXRob3JzPjwvY29udHJpYnV0b3JzPjxhdXRoLWFkZHJlc3M+RGVwYXJ0
bWVudCBvZiBNZWRpY2FsIFN0YXRpc3RpY3MgJmFtcDsgRXBpZGVtaW9sb2d5LCBIYW1hZCBHZW5l
cmFsIEhvc3BpdGFsLCBIYW1hZCBNZWRpY2FsIENvcnBvcmF0aW9uLCBEb2hhLCBTdGF0ZSBvZiBR
YXRhci4gYWJlbmVyQGhtYy5vcmcucWE8L2F1dGgtYWRkcmVzcz48dGl0bGVzPjx0aXRsZT5WaXRh
bWluIEQgZGVmaWNpZW5jeSBpbiBoZWFsdGh5IGNoaWxkcmVuIGluIGEgc3VubnkgY291bnRyeTog
YXNzb2NpYXRlZCBmYWN0b3JzPC90aXRsZT48c2Vjb25kYXJ5LXRpdGxlPkludC5KLkZvb2QgU2Np
Lk51dHIuPC9zZWNvbmRhcnktdGl0bGU+PC90aXRsZXM+PHBlcmlvZGljYWw+PGZ1bGwtdGl0bGU+
SW50LkouRm9vZCBTY2kuTnV0ci48L2Z1bGwtdGl0bGU+PC9wZXJpb2RpY2FsPjxwYWdlcz42MC03
MDwvcGFnZXM+PHZvbHVtZT42MCBTdXBwbCA1PC92b2x1bWU+PHJlcHJpbnQtZWRpdGlvbj5Ob3Qg
aW4gRmlsZTwvcmVwcmludC1lZGl0aW9uPjxrZXl3b3Jkcz48a2V5d29yZD4yNS1IeWRyb3h5dml0
YW1pbiBEIDI8L2tleXdvcmQ+PGtleXdvcmQ+YWRtaW5pc3RyYXRpb24gJmFtcDsgZG9zYWdlPC9r
ZXl3b3JkPjxrZXl3b3JkPkFkb2xlc2NlbnQ8L2tleXdvcmQ+PGtleXdvcmQ+QWdlZDwva2V5d29y
ZD48a2V5d29yZD5BZ2luZzwva2V5d29yZD48a2V5d29yZD5ibG9vZDwva2V5d29yZD48a2V5d29y
ZD5DYWxjaWZlZGlvbDwva2V5d29yZD48a2V5d29yZD5DYWxjaXVtPC9rZXl3b3JkPjxrZXl3b3Jk
PkNoaWxkPC9rZXl3b3JkPjxrZXl3b3JkPkNoaWxkLFByZXNjaG9vbDwva2V5d29yZD48a2V5d29y
ZD5Dcm9zcy1TZWN0aW9uYWwgU3R1ZGllczwva2V5d29yZD48a2V5d29yZD5kZWZpY2llbmN5PC9r
ZXl3b3JkPjxrZXl3b3JkPkRpZXQ8L2tleXdvcmQ+PGtleXdvcmQ+RW52aXJvbm1lbnRhbCBFeHBv
c3VyZTwva2V5d29yZD48a2V5d29yZD5lcGlkZW1pb2xvZ3k8L2tleXdvcmQ+PGtleXdvcmQ+RmFt
aWx5IEhlYWx0aDwva2V5d29yZD48a2V5d29yZD5GZW1hbGU8L2tleXdvcmQ+PGtleXdvcmQ+SGVh
bHRoPC9rZXl3b3JkPjxrZXl3b3JkPkhlYWx0aCBTdGF0dXM8L2tleXdvcmQ+PGtleXdvcmQ+SHVt
YW5zPC9rZXl3b3JkPjxrZXl3b3JkPkluZmFudDwva2V5d29yZD48a2V5d29yZD5NYWxlPC9rZXl3
b3JkPjxrZXl3b3JkPm1ldGhvZHM8L2tleXdvcmQ+PGtleXdvcmQ+TWlsazwva2V5d29yZD48a2V5
d29yZD5Nb3RvciBBY3Rpdml0eTwva2V5d29yZD48a2V5d29yZD5OdXRyaXRpb25hbCBTdGF0dXM8
L2tleXdvcmQ+PGtleXdvcmQ+UGFyYXRoeXJvaWQgSG9ybW9uZTwva2V5d29yZD48a2V5d29yZD5Q
aG9zcGhvcnVzPC9rZXl3b3JkPjxrZXl3b3JkPnBoeXNpb3BhdGhvbG9neTwva2V5d29yZD48a2V5
d29yZD5QcmV2YWxlbmNlPC9rZXl3b3JkPjxrZXl3b3JkPlFhdGFyPC9rZXl3b3JkPjxrZXl3b3Jk
PnJhZGlhdGlvbiBlZmZlY3RzPC9rZXl3b3JkPjxrZXl3b3JkPlJpY2tldHM8L2tleXdvcmQ+PGtl
eXdvcmQ+Umlzazwva2V5d29yZD48a2V5d29yZD5Tb2Npb2Vjb25vbWljIEZhY3RvcnM8L2tleXdv
cmQ+PGtleXdvcmQ+U3VubGlnaHQ8L2tleXdvcmQ+PGtleXdvcmQ+VGltZSBGYWN0b3JzPC9rZXl3
b3JkPjxrZXl3b3JkPlZpdGFtaW4gRDwva2V5d29yZD48a2V5d29yZD5WaXRhbWluIEQgRGVmaWNp
ZW5jeTwva2V5d29yZD48L2tleXdvcmRzPjxkYXRlcz48eWVhcj4yMDA5PC95ZWFyPjxwdWItZGF0
ZXM+PGRhdGU+MjAwOTwvZGF0ZT48L3B1Yi1kYXRlcz48L2RhdGVzPjxsYWJlbD4zPC9sYWJlbD48
dXJscz48cmVsYXRlZC11cmxzPjx1cmw+aHR0cDovL3d3dy5uY2JpLm5sbS5uaWguZ292L3B1Ym1l
ZC8xODk0Njc5NjwvdXJsPjwvcmVsYXRlZC11cmxzPjwvdXJscz48ZWxlY3Ryb25pYy1yZXNvdXJj
ZS1udW0+OTA0NzE4NDk5IFtwaWldOzEwLjEwODAvMDk2Mzc0ODA4MDI0MDA0ODcgW2RvaV08L2Vs
ZWN0cm9uaWMtcmVzb3VyY2UtbnVt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4" w:tooltip="Bener, 2009 #102" w:history="1">
        <w:r w:rsidR="00B3117A">
          <w:rPr>
            <w:rFonts w:ascii="Times New Roman" w:hAnsi="Times New Roman"/>
            <w:noProof/>
          </w:rPr>
          <w:t>5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  The study suggests an increased risk of fracture in children with rickets, but a lack of detail regarding fracture ascertainment and validation, and the possibility that some fractures occurred several years before the diagnosis of rickets, are limitations to the interpretation of these findings.  </w:t>
      </w:r>
    </w:p>
    <w:p w:rsidR="008C045D" w:rsidRDefault="00752CC0">
      <w:pPr>
        <w:spacing w:after="120" w:line="360" w:lineRule="auto"/>
        <w:jc w:val="both"/>
        <w:rPr>
          <w:rFonts w:ascii="Times New Roman" w:hAnsi="Times New Roman"/>
        </w:rPr>
      </w:pPr>
      <w:r w:rsidRPr="00752CC0">
        <w:rPr>
          <w:rFonts w:ascii="Times New Roman" w:hAnsi="Times New Roman"/>
        </w:rPr>
        <w:t xml:space="preserve">There are few reports regarding the sites of fracture in children with rickets, but in case reports a variety of sites were involved, including clavicle, radius/ulna, lateral rib and femur </w:t>
      </w:r>
      <w:r w:rsidR="008C045D" w:rsidRPr="00752CC0">
        <w:rPr>
          <w:rFonts w:ascii="Times New Roman" w:hAnsi="Times New Roman"/>
        </w:rPr>
        <w:fldChar w:fldCharType="begin">
          <w:fldData xml:space="preserve">PEVuZE5vdGU+PENpdGU+PEF1dGhvcj5SZW5uaWU8L0F1dGhvcj48WWVhcj4yMDA1PC9ZZWFyPjxS
ZWNOdW0+MjYyPC9SZWNOdW0+PERpc3BsYXlUZXh0Pls1NS02MF08L0Rpc3BsYXlUZXh0PjxyZWNv
cmQ+PHJlYy1udW1iZXI+MjYyPC9yZWMtbnVtYmVyPjxmb3JlaWduLWtleXM+PGtleSBhcHA9IkVO
IiBkYi1pZD0iYWV6ZmF6ZnI1NXcyZGVlMDlhdXZ6ZWFuemQwYXh0dDV4MjV2IiB0aW1lc3RhbXA9
IjEzODA2NDkyNjMiPjI2Mjwva2V5PjwvZm9yZWlnbi1rZXlzPjxyZWYtdHlwZSBuYW1lPSJKb3Vy
bmFsIEFydGljbGUiPjE3PC9yZWYtdHlwZT48Y29udHJpYnV0b3JzPjxhdXRob3JzPjxhdXRob3I+
UmVubmllLEwuTS48L2F1dGhvcj48YXV0aG9yPkJlYXR0aWUsVC5GLjwvYXV0aG9yPjxhdXRob3I+
V2lsa2luc29uLEEuRy48L2F1dGhvcj48YXV0aG9yPkNyb2Z0b24sUC48L2F1dGhvcj48YXV0aG9y
PkJhdGgsTC5FLjwvYXV0aG9yPjwvYXV0aG9ycz48L2NvbnRyaWJ1dG9ycz48YXV0aC1hZGRyZXNz
PkRlcGFydG1lbnQgb2YgQWNjaWRlbnQgYW5kIEVtZXJnZW5jeSBNZWRpY2luZSwgUm95YWwgSG9z
cGl0YWwgZm9yIFNpY2sgQ2hpbGRyZW4sIEVkaW5idXJnaCwgU2NvdGxhbmQuIGxvdWlzZS5yZW5u
aWVAa2llcnRvLmNvbTwvYXV0aC1hZGRyZXNzPjx0aXRsZXM+PHRpdGxlPkluY2lkZW50YWwgcmFk
aW9sb2dpY2FsIGRpYWdub3NpcyBvZiByaWNrZXRzPC90aXRsZT48c2Vjb25kYXJ5LXRpdGxlPkVt
ZXJnLk1lZC5KLjwvc2Vjb25kYXJ5LXRpdGxlPjwvdGl0bGVzPjxwZXJpb2RpY2FsPjxmdWxsLXRp
dGxlPkVtZXJnLk1lZC5KLjwvZnVsbC10aXRsZT48L3BlcmlvZGljYWw+PHBhZ2VzPjUzNC01Mzc8
L3BhZ2VzPjx2b2x1bWU+MjI8L3ZvbHVtZT48bnVtYmVyPjg8L251bWJlcj48cmVwcmludC1lZGl0
aW9uPk5vdCBpbiBGaWxlPC9yZXByaW50LWVkaXRpb24+PGtleXdvcmRzPjxrZXl3b3JkPkFyYWJz
PC9rZXl3b3JkPjxrZXl3b3JkPkJyZWFzdCBGZWVkaW5nPC9rZXl3b3JkPjxrZXl3b3JkPkNoaWxk
LFByZXNjaG9vbDwva2V5d29yZD48a2V5d29yZD5kaWFnbm9zaXM8L2tleXdvcmQ+PGtleXdvcmQ+
RW1lcmdlbmN5IFNlcnZpY2UsSG9zcGl0YWw8L2tleXdvcmQ+PGtleXdvcmQ+RmVtYWxlPC9rZXl3
b3JkPjxrZXl3b3JkPkZyYWN0dXJlcyxCb25lPC9rZXl3b3JkPjxrZXl3b3JkPkhlYWx0aDwva2V5
d29yZD48a2V5d29yZD5IdW1hbnM8L2tleXdvcmQ+PGtleXdvcmQ+SW5jaWRlbmNlPC9rZXl3b3Jk
PjxrZXl3b3JkPkluY2lkZW50YWwgRmluZGluZ3M8L2tleXdvcmQ+PGtleXdvcmQ+SW5mYW50PC9r
ZXl3b3JkPjxrZXl3b3JkPk1hbGU8L2tleXdvcmQ+PGtleXdvcmQ+UGF0aWVudHM8L2tleXdvcmQ+
PGtleXdvcmQ+cmFkaW9ncmFwaHk8L2tleXdvcmQ+PGtleXdvcmQ+Umlja2V0czwva2V5d29yZD48
a2V5d29yZD5SaXNrPC9rZXl3b3JkPjxrZXl3b3JkPlNjb3RsYW5kPC9rZXl3b3JkPjxrZXl3b3Jk
PlNlaXp1cmVzPC9rZXl3b3JkPjxrZXl3b3JkPlZpdGFtaW4gRDwva2V5d29yZD48L2tleXdvcmRz
PjxkYXRlcz48eWVhcj4yMDA1PC95ZWFyPjxwdWItZGF0ZXM+PGRhdGU+OC8yMDA1PC9kYXRlPjwv
cHViLWRhdGVzPjwvZGF0ZXM+PGxhYmVsPjc2PC9sYWJlbD48dXJscz48cmVsYXRlZC11cmxzPjx1
cmw+aHR0cDovL3d3dy5uY2JpLm5sbS5uaWguZ292L3B1Ym1lZC8xNjA0Njc0OTwvdXJsPjwvcmVs
YXRlZC11cmxzPjwvdXJscz48ZWxlY3Ryb25pYy1yZXNvdXJjZS1udW0+MjIvOC81MzQgW3BpaV07
MTAuMTEzNi9lbWouMjAwMy4wMTE2NjggW2RvaV08L2VsZWN0cm9uaWMtcmVzb3VyY2UtbnVtPjwv
cmVjb3JkPjwvQ2l0ZT48Q2l0ZT48QXV0aG9yPkhlcm1hbjwvQXV0aG9yPjxZZWFyPjE5OTk8L1ll
YXI+PFJlY051bT4xODg8L1JlY051bT48cmVjb3JkPjxyZWMtbnVtYmVyPjE4ODwvcmVjLW51bWJl
cj48Zm9yZWlnbi1rZXlzPjxrZXkgYXBwPSJFTiIgZGItaWQ9ImFlemZhemZyNTV3MmRlZTA5YXV2
emVhbnpkMGF4dHQ1eDI1diIgdGltZXN0YW1wPSIxMzgwNjQ5MjYyIj4xODg8L2tleT48L2ZvcmVp
Z24ta2V5cz48cmVmLXR5cGUgbmFtZT0iSm91cm5hbCBBcnRpY2xlIj4xNzwvcmVmLXR5cGU+PGNv
bnRyaWJ1dG9ycz48YXV0aG9ycz48YXV0aG9yPkhlcm1hbixNLkouPC9hdXRob3I+PGF1dGhvcj5C
dWx0aHVpcyxELkIuPC9hdXRob3I+PC9hdXRob3JzPjwvY29udHJpYnV0b3JzPjxhdXRoLWFkZHJl
c3M+U3QgQ2hyaXN0b3BoZXImYXBvcztzIEhvc3BpdGFsIGZvciBDaGlsZHJlbiwgT3J0aG9wZWRp
YyBDZW50ZXIgZm9yIENoaWxkcmVuLCBQaGlsYWRlbHBoaWEsIFBBIDE5MTM0LTEwOTUsIFVTQTwv
YXV0aC1hZGRyZXNzPjx0aXRsZXM+PHRpdGxlPkluY2lkZW50YWwgZGlhZ25vc2lzIG9mIG51dHJp
dGlvbmFsIHJpY2tldHMgYWZ0ZXIgY2xhdmljbGUgZnJhY3R1cmU8L3RpdGxlPjxzZWNvbmRhcnkt
dGl0bGU+T3J0aG9wZWRpY3M8L3NlY29uZGFyeS10aXRsZT48L3RpdGxlcz48cGVyaW9kaWNhbD48
ZnVsbC10aXRsZT5PcnRob3BlZGljczwvZnVsbC10aXRsZT48L3BlcmlvZGljYWw+PHBhZ2VzPjI1
NC0yNTU8L3BhZ2VzPjx2b2x1bWU+MjI8L3ZvbHVtZT48bnVtYmVyPjI8L251bWJlcj48cmVwcmlu
dC1lZGl0aW9uPk5vdCBpbiBGaWxlPC9yZXByaW50LWVkaXRpb24+PGtleXdvcmRzPjxrZXl3b3Jk
PmJsb29kPC9rZXl3b3JkPjxrZXl3b3JkPkJyZWFzdCBGZWVkaW5nPC9rZXl3b3JkPjxrZXl3b3Jk
PkNsYXZpY2xlPC9rZXl3b3JkPjxrZXl3b3JkPmNvbXBsaWNhdGlvbnM8L2tleXdvcmQ+PGtleXdv
cmQ+ZGlhZ25vc2lzPC9rZXl3b3JkPjxrZXl3b3JkPmRydWcgdGhlcmFweTwva2V5d29yZD48a2V5
d29yZD5ldGlvbG9neTwva2V5d29yZD48a2V5d29yZD5GZW1hbGU8L2tleXdvcmQ+PGtleXdvcmQ+
RnJhY3R1cmVzLEJvbmU8L2tleXdvcmQ+PGtleXdvcmQ+SHVtYW5zPC9rZXl3b3JkPjxrZXl3b3Jk
PkluZmFudDwva2V5d29yZD48a2V5d29yZD5JbmZhbnQgTnV0cml0aW9uYWwgUGh5c2lvbG9naWNh
bCBQaGVub21lbmE8L2tleXdvcmQ+PGtleXdvcmQ+aW5qdXJpZXM8L2tleXdvcmQ+PGtleXdvcmQ+
cmFkaW9ncmFwaHk8L2tleXdvcmQ+PGtleXdvcmQ+Umlja2V0czwva2V5d29yZD48a2V5d29yZD50
aGVyYXBldXRpYyB1c2U8L2tleXdvcmQ+PGtleXdvcmQ+Vml0YW1pbiBEPC9rZXl3b3JkPjwva2V5
d29yZHM+PGRhdGVzPjx5ZWFyPjE5OTk8L3llYXI+PHB1Yi1kYXRlcz48ZGF0ZT4yLzE5OTk8L2Rh
dGU+PC9wdWItZGF0ZXM+PC9kYXRlcz48bGFiZWw+Nzg8L2xhYmVsPjx1cmxzPjxyZWxhdGVkLXVy
bHM+PHVybD5odHRwOi8vd3d3Lm5jYmkubmxtLm5paC5nb3YvcHVibWVkLzEwMDM3MzQyPC91cmw+
PC9yZWxhdGVkLXVybHM+PC91cmxzPjwvcmVjb3JkPjwvQ2l0ZT48Q2l0ZT48QXV0aG9yPkJsb29t
PC9BdXRob3I+PFllYXI+MjAwNDwvWWVhcj48UmVjTnVtPjEwOTwvUmVjTnVtPjxyZWNvcmQ+PHJl
Yy1udW1iZXI+MTA5PC9yZWMtbnVtYmVyPjxmb3JlaWduLWtleXM+PGtleSBhcHA9IkVOIiBkYi1p
ZD0iYWV6ZmF6ZnI1NXcyZGVlMDlhdXZ6ZWFuemQwYXh0dDV4MjV2IiB0aW1lc3RhbXA9IjEzODA2
NDkyNjEiPjEwOTwva2V5PjwvZm9yZWlnbi1rZXlzPjxyZWYtdHlwZSBuYW1lPSJKb3VybmFsIEFy
dGljbGUiPjE3PC9yZWYtdHlwZT48Y29udHJpYnV0b3JzPjxhdXRob3JzPjxhdXRob3I+Qmxvb20s
RS48L2F1dGhvcj48YXV0aG9yPktsZWluLEUuSi48L2F1dGhvcj48YXV0aG9yPlNodXNoYW4sRC48
L2F1dGhvcj48YXV0aG9yPkZlbGRtYW4sSy5XLjwvYXV0aG9yPjwvYXV0aG9ycz48L2NvbnRyaWJ1
dG9ycz48YXV0aC1hZGRyZXNzPkRlcGFydG1lbnQgb2YgUGVkaWF0cmljcywgVW5pdmVyc2l0eSBv
ZiBXYXNoaW5ndG9uIGFuZCBDaGlsZHJlbiZhcG9zO3MgSG9zcGl0YWwgYW5kIFJlZ2lvbmFsIE1l
ZGljYWwgQ2VudGVyLCBTZWF0dGxlLCBXQSA5ODEwNSwgVVNBPC9hdXRoLWFkZHJlc3M+PHRpdGxl
cz48dGl0bGU+VmFyaWFibGUgcHJlc2VudGF0aW9ucyBvZiByaWNrZXRzIGluIGNoaWxkcmVuIGlu
IHRoZSBlbWVyZ2VuY3kgZGVwYXJ0bWVudDwvdGl0bGU+PHNlY29uZGFyeS10aXRsZT5QZWRpYXRy
LkVtZXJnLkNhcmU8L3NlY29uZGFyeS10aXRsZT48L3RpdGxlcz48cGVyaW9kaWNhbD48ZnVsbC10
aXRsZT5QZWRpYXRyLkVtZXJnLkNhcmU8L2Z1bGwtdGl0bGU+PC9wZXJpb2RpY2FsPjxwYWdlcz4x
MjYtMTMwPC9wYWdlcz48dm9sdW1lPjIwPC92b2x1bWU+PG51bWJlcj4yPC9udW1iZXI+PHJlcHJp
bnQtZWRpdGlvbj5Ob3QgaW4gRmlsZTwvcmVwcmludC1lZGl0aW9uPjxrZXl3b3Jkcz48a2V5d29y
ZD5BbGthbGluZSBQaG9zcGhhdGFzZTwva2V5d29yZD48a2V5d29yZD5ibG9vZDwva2V5d29yZD48
a2V5d29yZD5CcmVhc3QgRmVlZGluZzwva2V5d29yZD48a2V5d29yZD5DYWxjaXVtPC9rZXl3b3Jk
PjxrZXl3b3JkPkNoaWxkPC9rZXl3b3JkPjxrZXl3b3JkPkNoaWxkIEFidXNlPC9rZXl3b3JkPjxr
ZXl3b3JkPmNvbXBsaWNhdGlvbnM8L2tleXdvcmQ+PGtleXdvcmQ+ZGlhZ25vc2lzPC9rZXl3b3Jk
PjxrZXl3b3JkPkVtZXJnZW5jeSBTZXJ2aWNlLEhvc3BpdGFsPC9rZXl3b3JkPjxrZXl3b3JkPmV0
aW9sb2d5PC9rZXl3b3JkPjxrZXl3b3JkPkZlbWFsZTwva2V5d29yZD48a2V5d29yZD5GcmFjdHVy
ZXMsQm9uZTwva2V5d29yZD48a2V5d29yZD5IdW1hbnM8L2tleXdvcmQ+PGtleXdvcmQ+SHlwb2Nh
bGNlbWlhPC9rZXl3b3JkPjxrZXl3b3JkPkluZmFudDwva2V5d29yZD48a2V5d29yZD5NYWxlPC9r
ZXl3b3JkPjxrZXl3b3JkPlBlZGlhdHJpY3M8L2tleXdvcmQ+PGtleXdvcmQ+UGhvc3Bob3J1czwv
a2V5d29yZD48a2V5d29yZD5SaWNrZXRzPC9rZXl3b3JkPjxrZXl3b3JkPlNlaXp1cmVzPC9rZXl3
b3JkPjxrZXl3b3JkPlRldGFueTwva2V5d29yZD48a2V5d29yZD50aGVyYXBldXRpYyB1c2U8L2tl
eXdvcmQ+PGtleXdvcmQ+dGhlcmFweTwva2V5d29yZD48a2V5d29yZD5WaXRhbWluIEQ8L2tleXdv
cmQ+PGtleXdvcmQ+V2FzaGluZ3Rvbjwva2V5d29yZD48L2tleXdvcmRzPjxkYXRlcz48eWVhcj4y
MDA0PC95ZWFyPjxwdWItZGF0ZXM+PGRhdGU+Mi8yMDA0PC9kYXRlPjwvcHViLWRhdGVzPjwvZGF0
ZXM+PGxhYmVsPjc0PC9sYWJlbD48dXJscz48cmVsYXRlZC11cmxzPjx1cmw+aHR0cDovL3d3dy5u
Y2JpLm5sbS5uaWguZ292L3B1Ym1lZC8xNDc1ODMxMzwvdXJsPjwvcmVsYXRlZC11cmxzPjwvdXJs
cz48ZWxlY3Ryb25pYy1yZXNvdXJjZS1udW0+MDAwMDY1NjUtMjAwNDAyMDAwLTAwMDExIFtwaWld
PC9lbGVjdHJvbmljLXJlc291cmNlLW51bT48L3JlY29yZD48L0NpdGU+PENpdGU+PEF1dGhvcj5T
ZW5uaWFwcGFuPC9BdXRob3I+PFllYXI+MjAwODwvWWVhcj48UmVjTnVtPjI4MjwvUmVjTnVtPjxy
ZWNvcmQ+PHJlYy1udW1iZXI+MjgyPC9yZWMtbnVtYmVyPjxmb3JlaWduLWtleXM+PGtleSBhcHA9
IkVOIiBkYi1pZD0iYWV6ZmF6ZnI1NXcyZGVlMDlhdXZ6ZWFuemQwYXh0dDV4MjV2IiB0aW1lc3Rh
bXA9IjEzODA2NDkyNjMiPjI4Mjwva2V5PjwvZm9yZWlnbi1rZXlzPjxyZWYtdHlwZSBuYW1lPSJK
b3VybmFsIEFydGljbGUiPjE3PC9yZWYtdHlwZT48Y29udHJpYnV0b3JzPjxhdXRob3JzPjxhdXRo
b3I+U2VubmlhcHBhbixTLjwvYXV0aG9yPjxhdXRob3I+RWxhemFiaSxBLjwvYXV0aG9yPjxhdXRo
b3I+RG91Z2h0eSxJLjwvYXV0aG9yPjxhdXRob3I+TXVnaGFsLE0uWi48L2F1dGhvcj48L2F1dGhv
cnM+PC9jb250cmlidXRvcnM+PGF1dGgtYWRkcmVzcz5EZXBhcnRtZW50IG9mIFBhZWRpYXRyaWMg
TWVkaWNpbmUsIFNhaW50IE1hcnkmYXBvcztzIEhvc3BpdGFsLCBNYW5jaGVzdGVyLCBVSy4gc2Vu
dGhpbGtzc0B5YWhvby5jby51azwvYXV0aC1hZGRyZXNzPjx0aXRsZXM+PHRpdGxlPkNhc2UgMjog
RnJhY3R1cmVzIGluIHVuZGVyLTYtbW9udGgtb2xkIGV4Y2x1c2l2ZWx5IGJyZWFzdC1mZWQgaW5m
YW50cyBib3JuIHRvIGltbWlncmFudCBwYXJlbnRzOiBub25hY2NpZGVudGFsIGluanVyeT8gKGNh
c2UgcHJlc2VudGF0aW9uKS4gRGlhZ25vc2lzOiBQYXRob2xvZ2ljYWwgZnJhY3R1cmVzIHNlY29u
ZGFyeSB0byB2aXRhbWluIEQgZGVmaWNpZW5jeSByaWNrZXRzIGluIHVuZGVyLTYtbW9udGhzLW9s
ZCwgZXhjbHVzaXZlbHkgYnJlYXN0LWZlZCBpbmZhbnRzLCBib3JuIHRvIGltbWlncmFudCBwYXJl
bnRzPC90aXRsZT48c2Vjb25kYXJ5LXRpdGxlPkFjdGEgUGFlZGlhdHI8L3NlY29uZGFyeS10aXRs
ZT48L3RpdGxlcz48cGVyaW9kaWNhbD48ZnVsbC10aXRsZT5BY3RhIFBhZWRpYXRyPC9mdWxsLXRp
dGxlPjxhYmJyLTE+QWN0YSBwYWVkaWF0cmljYSAoT3NsbywgTm9yd2F5IDogMTk5Mik8L2FiYnIt
MT48L3BlcmlvZGljYWw+PHBhZ2VzPjgzNi0zPC9wYWdlcz48dm9sdW1lPjk3PC92b2x1bWU+PG51
bWJlcj43PC9udW1iZXI+PHJlcHJpbnQtZWRpdGlvbj5Ob3QgaW4gRmlsZTwvcmVwcmludC1lZGl0
aW9uPjxrZXl3b3Jkcz48a2V5d29yZD5hZHZlcnNlIGVmZmVjdHM8L2tleXdvcmQ+PGtleXdvcmQ+
QnJlYXN0IEZlZWRpbmc8L2tleXdvcmQ+PGtleXdvcmQ+Q2hpbGQgQWJ1c2U8L2tleXdvcmQ+PGtl
eXdvcmQ+Y29tcGxpY2F0aW9uczwva2V5d29yZD48a2V5d29yZD5kZWZpY2llbmN5PC9rZXl3b3Jk
PjxrZXl3b3JkPmRpYWdub3Npczwva2V5d29yZD48a2V5d29yZD5EaWFnbm9zdGljIEVycm9yczwv
a2V5d29yZD48a2V5d29yZD5FbWlncmFudHMgYW5kIEltbWlncmFudHM8L2tleXdvcmQ+PGtleXdv
cmQ+ZXRpb2xvZ3k8L2tleXdvcmQ+PGtleXdvcmQ+RmVtYWxlPC9rZXl3b3JkPjxrZXl3b3JkPkZy
YWN0dXJlcyxTcG9udGFuZW91czwva2V5d29yZD48a2V5d29yZD5HcmVhdCBCcml0YWluPC9rZXl3
b3JkPjxrZXl3b3JkPkh1bWFuczwva2V5d29yZD48a2V5d29yZD5JbmZhbnQ8L2tleXdvcmQ+PGtl
eXdvcmQ+aW5qdXJpZXM8L2tleXdvcmQ+PGtleXdvcmQ+TWFsZTwva2V5d29yZD48a2V5d29yZD5Q
YXJlbnRzPC9rZXl3b3JkPjxrZXl3b3JkPlByZWduYW5jeTwva2V5d29yZD48a2V5d29yZD5QcmVn
bmFuY3kgQ29tcGxpY2F0aW9uczwva2V5d29yZD48a2V5d29yZD5yYWRpb2dyYXBoeTwva2V5d29y
ZD48a2V5d29yZD5SaWNrZXRzPC9rZXl3b3JkPjxrZXl3b3JkPlZpdGFtaW4gRDwva2V5d29yZD48
a2V5d29yZD5WaXRhbWluIEQgRGVmaWNpZW5jeTwva2V5d29yZD48L2tleXdvcmRzPjxkYXRlcz48
eWVhcj4yMDA4PC95ZWFyPjxwdWItZGF0ZXM+PGRhdGU+Ny8yMDA4PC9kYXRlPjwvcHViLWRhdGVz
PjwvZGF0ZXM+PGxhYmVsPjc3PC9sYWJlbD48dXJscz48cmVsYXRlZC11cmxzPjx1cmw+aHR0cDov
L3d3dy5uY2JpLm5sbS5uaWguZ292L3B1Ym1lZC8xODUzMjkzMjwvdXJsPjwvcmVsYXRlZC11cmxz
PjwvdXJscz48ZWxlY3Ryb25pYy1yZXNvdXJjZS1udW0+QVBBNzkwIFtwaWldOzEwLjExMTEvai4x
NjUxLTIyMjcuMjAwOC4wMDc5MC54IFtkb2ldPC9lbGVjdHJvbmljLXJlc291cmNlLW51bT48L3Jl
Y29yZD48L0NpdGU+PENpdGU+PEF1dGhvcj5CdWxsb2NoPC9BdXRob3I+PFllYXI+MjAwMDwvWWVh
cj48UmVjTnVtPjExMzwvUmVjTnVtPjxyZWNvcmQ+PHJlYy1udW1iZXI+MTEzPC9yZWMtbnVtYmVy
Pjxmb3JlaWduLWtleXM+PGtleSBhcHA9IkVOIiBkYi1pZD0iYWV6ZmF6ZnI1NXcyZGVlMDlhdXZ6
ZWFuemQwYXh0dDV4MjV2IiB0aW1lc3RhbXA9IjEzODA2NDkyNjEiPjExMzwva2V5PjwvZm9yZWln
bi1rZXlzPjxyZWYtdHlwZSBuYW1lPSJKb3VybmFsIEFydGljbGUiPjE3PC9yZWYtdHlwZT48Y29u
dHJpYnV0b3JzPjxhdXRob3JzPjxhdXRob3I+QnVsbG9jaCxCLjwvYXV0aG9yPjxhdXRob3I+U2No
dWJlcnQsQy5KLjwvYXV0aG9yPjxhdXRob3I+QnJvcGh5LFAuRC48L2F1dGhvcj48YXV0aG9yPkpv
aG5zb24sTi48L2F1dGhvcj48YXV0aG9yPlJlZWQsTS5ILjwvYXV0aG9yPjxhdXRob3I+U2hhcGly
byxSLkEuPC9hdXRob3I+PC9hdXRob3JzPjwvY29udHJpYnV0b3JzPjxhdXRoLWFkZHJlc3M+RGl2
aXNpb24gb2YgRW1lcmdlbmN5IE1lZGljaW5lLCBDaGlsZHJlbiZhcG9zO3MgSG9zcGl0YWwgTWVk
aWNhbCBDZW50ZXIsIENpbmNpbm5hdGksIE9oaW8sIFVTQS4gYmJ1bGxvY2hAbWIuc3ltcGF0aWNv
LmNhPC9hdXRoLWFkZHJlc3M+PHRpdGxlcz48dGl0bGU+Q2F1c2UgYW5kIGNsaW5pY2FsIGNoYXJh
Y3RlcmlzdGljcyBvZiByaWIgZnJhY3R1cmVzIGluIGluZmFudHM8L3RpdGxlPjxzZWNvbmRhcnkt
dGl0bGU+UGVkaWF0cmljczwvc2Vjb25kYXJ5LXRpdGxlPjwvdGl0bGVzPjxwZXJpb2RpY2FsPjxm
dWxsLXRpdGxlPlBlZGlhdHJpY3M8L2Z1bGwtdGl0bGU+PC9wZXJpb2RpY2FsPjxwYWdlcz5FNDg8
L3BhZ2VzPjx2b2x1bWU+MTA1PC92b2x1bWU+PG51bWJlcj40PC9udW1iZXI+PHJlcHJpbnQtZWRp
dGlvbj5Ob3QgaW4gRmlsZTwvcmVwcmludC1lZGl0aW9uPjxrZXl3b3Jkcz48a2V5d29yZD5CaXJ0
aCBJbmp1cmllczwva2V5d29yZD48a2V5d29yZD5DYW5hZGE8L2tleXdvcmQ+PGtleXdvcmQ+Q2hp
bGQ8L2tleXdvcmQ+PGtleXdvcmQ+Q2hpbGQgQWJ1c2U8L2tleXdvcmQ+PGtleXdvcmQ+ZXRpb2xv
Z3k8L2tleXdvcmQ+PGtleXdvcmQ+RmVtYWxlPC9rZXl3b3JkPjxrZXl3b3JkPkh1bWFuczwva2V5
d29yZD48a2V5d29yZD5JbmZhbnQ8L2tleXdvcmQ+PGtleXdvcmQ+TWFsZTwva2V5d29yZD48a2V5
d29yZD5NYW5pdG9iYTwva2V5d29yZD48a2V5d29yZD5tZXRob2RzPC9rZXl3b3JkPjxrZXl3b3Jk
PlByZXZhbGVuY2U8L2tleXdvcmQ+PGtleXdvcmQ+cmFkaW9ncmFwaHk8L2tleXdvcmQ+PGtleXdv
cmQ+UmV0cm9zcGVjdGl2ZSBTdHVkaWVzPC9rZXl3b3JkPjxrZXl3b3JkPlJpYiBGcmFjdHVyZXM8
L2tleXdvcmQ+PGtleXdvcmQ+Umlja2V0czwva2V5d29yZD48a2V5d29yZD5Vbml0ZWQgU3RhdGVz
PC9rZXl3b3JkPjwva2V5d29yZHM+PGRhdGVzPjx5ZWFyPjIwMDA8L3llYXI+PHB1Yi1kYXRlcz48
ZGF0ZT40LzIwMDA8L2RhdGU+PC9wdWItZGF0ZXM+PC9kYXRlcz48bGFiZWw+NzU8L2xhYmVsPjx1
cmxzPjxyZWxhdGVkLXVybHM+PHVybD5odHRwOi8vd3d3Lm5jYmkubmxtLm5paC5nb3YvcHVibWVk
LzEwNzQyMzY5PC91cmw+PC9yZWxhdGVkLXVybHM+PC91cmxzPjwvcmVjb3JkPjwvQ2l0ZT48Q2l0
ZT48QXV0aG9yPlNjaG5hZG93ZXI8L0F1dGhvcj48WWVhcj4yMDA2PC9ZZWFyPjxSZWNOdW0+Mjgx
PC9SZWNOdW0+PHJlY29yZD48cmVjLW51bWJlcj4yODE8L3JlYy1udW1iZXI+PGZvcmVpZ24ta2V5
cz48a2V5IGFwcD0iRU4iIGRiLWlkPSJhZXpmYXpmcjU1dzJkZWUwOWF1dnplYW56ZDBheHR0NXgy
NXYiIHRpbWVzdGFtcD0iMTM4MDY0OTI2MyI+MjgxPC9rZXk+PC9mb3JlaWduLWtleXM+PHJlZi10
eXBlIG5hbWU9IkpvdXJuYWwgQXJ0aWNsZSI+MTc8L3JlZi10eXBlPjxjb250cmlidXRvcnM+PGF1
dGhvcnM+PGF1dGhvcj5TY2huYWRvd2VyLEQuPC9hdXRob3I+PGF1dGhvcj5BZ2Fyd2FsLEMuPC9h
dXRob3I+PGF1dGhvcj5PYmVyZmllbGQsUy5FLjwvYXV0aG9yPjxhdXRob3I+RmVubm95LEkuPC9h
dXRob3I+PGF1dGhvcj5QdXNpYyxNLjwvYXV0aG9yPjwvYXV0aG9ycz48L2NvbnRyaWJ1dG9ycz48
YXV0aC1hZGRyZXNzPkRpdmlzaW9uIG9mIFBlZGlhdHJpYyBFbWVyZ2VuY3kgTWVkaWNpbmUsIE1v
cmdhbiBTdGFubGV5IENoaWxkcmVuJmFwb3M7cyBIb3NwaXRhbCBvZiBOZXcgWW9yay1QcmVzYnl0
ZXJpYW4sIENvbHVtYmlhIFVuaXZlcnNpdHkgTWVkaWNhbCBDZW50ZXIsIE5ldyBZb3JrLCBOWSAx
MDAzMiwgVVNBLiBkczIxOTRAY29sdW1iaWEuZWR1PC9hdXRoLWFkZHJlc3M+PHRpdGxlcz48dGl0
bGU+SHlwb2NhbGNlbWljIHNlaXp1cmVzIGFuZCBzZWNvbmRhcnkgYmlsYXRlcmFsIGZlbW9yYWwg
ZnJhY3R1cmVzIGluIGFuIGFkb2xlc2NlbnQgd2l0aCBwcmltYXJ5IHZpdGFtaW4gRCBkZWZpY2ll
bmN5PC90aXRsZT48c2Vjb25kYXJ5LXRpdGxlPlBlZGlhdHJpY3M8L3NlY29uZGFyeS10aXRsZT48
L3RpdGxlcz48cGVyaW9kaWNhbD48ZnVsbC10aXRsZT5QZWRpYXRyaWNzPC9mdWxsLXRpdGxlPjwv
cGVyaW9kaWNhbD48cGFnZXM+MjIyNi0yMjMwPC9wYWdlcz48dm9sdW1lPjExODwvdm9sdW1lPjxu
dW1iZXI+NTwvbnVtYmVyPjxyZXByaW50LWVkaXRpb24+Tm90IGluIEZpbGU8L3JlcHJpbnQtZWRp
dGlvbj48a2V5d29yZHM+PGtleXdvcmQ+QWRvbGVzY2VudDwva2V5d29yZD48a2V5d29yZD5jb21w
bGljYXRpb25zPC9rZXl3b3JkPjxrZXl3b3JkPmRlZmljaWVuY3k8L2tleXdvcmQ+PGtleXdvcmQ+
ZXBpZGVtaW9sb2d5PC9rZXl3b3JkPjxrZXl3b3JkPmV0aW9sb2d5PC9rZXl3b3JkPjxrZXl3b3Jk
PkZlbW9yYWwgRnJhY3R1cmVzPC9rZXl3b3JkPjxrZXl3b3JkPkh1bWFuczwva2V5d29yZD48a2V5
d29yZD5IeXBvY2FsY2VtaWE8L2tleXdvcmQ+PGtleXdvcmQ+aW5qdXJpZXM8L2tleXdvcmQ+PGtl
eXdvcmQ+TWFsZTwva2V5d29yZD48a2V5d29yZD5Pc3Rlb21hbGFjaWE8L2tleXdvcmQ+PGtleXdv
cmQ+UGF0aWVudHM8L2tleXdvcmQ+PGtleXdvcmQ+Umlja2V0czwva2V5d29yZD48a2V5d29yZD5S
aXNrPC9rZXl3b3JkPjxrZXl3b3JkPlNlaXp1cmVzPC9rZXl3b3JkPjxrZXl3b3JkPlZpdGFtaW4g
RDwva2V5d29yZD48a2V5d29yZD5WaXRhbWluIEQgRGVmaWNpZW5jeTwva2V5d29yZD48L2tleXdv
cmRzPjxkYXRlcz48eWVhcj4yMDA2PC95ZWFyPjxwdWItZGF0ZXM+PGRhdGU+MTEvMjAwNjwvZGF0
ZT48L3B1Yi1kYXRlcz48L2RhdGVzPjxsYWJlbD43OTwvbGFiZWw+PHVybHM+PHJlbGF0ZWQtdXJs
cz48dXJsPmh0dHA6Ly93d3cubmNiaS5ubG0ubmloLmdvdi9wdWJtZWQvMTcwNzk1OTc8L3VybD48
L3JlbGF0ZWQtdXJscz48L3VybHM+PGVsZWN0cm9uaWMtcmVzb3VyY2UtbnVtPjExOC81LzIyMjYg
W3BpaV07MTAuMTU0Mi9wZWRzLjIwMDYtMTE3MCBbZG9pXTwvZWxlY3Ryb25pYy1yZXNvdXJjZS1u
dW0+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ZW5uaWU8L0F1dGhvcj48WWVhcj4yMDA1PC9ZZWFyPjxS
ZWNOdW0+MjYyPC9SZWNOdW0+PERpc3BsYXlUZXh0Pls1NS02MF08L0Rpc3BsYXlUZXh0PjxyZWNv
cmQ+PHJlYy1udW1iZXI+MjYyPC9yZWMtbnVtYmVyPjxmb3JlaWduLWtleXM+PGtleSBhcHA9IkVO
IiBkYi1pZD0iYWV6ZmF6ZnI1NXcyZGVlMDlhdXZ6ZWFuemQwYXh0dDV4MjV2IiB0aW1lc3RhbXA9
IjEzODA2NDkyNjMiPjI2Mjwva2V5PjwvZm9yZWlnbi1rZXlzPjxyZWYtdHlwZSBuYW1lPSJKb3Vy
bmFsIEFydGljbGUiPjE3PC9yZWYtdHlwZT48Y29udHJpYnV0b3JzPjxhdXRob3JzPjxhdXRob3I+
UmVubmllLEwuTS48L2F1dGhvcj48YXV0aG9yPkJlYXR0aWUsVC5GLjwvYXV0aG9yPjxhdXRob3I+
V2lsa2luc29uLEEuRy48L2F1dGhvcj48YXV0aG9yPkNyb2Z0b24sUC48L2F1dGhvcj48YXV0aG9y
PkJhdGgsTC5FLjwvYXV0aG9yPjwvYXV0aG9ycz48L2NvbnRyaWJ1dG9ycz48YXV0aC1hZGRyZXNz
PkRlcGFydG1lbnQgb2YgQWNjaWRlbnQgYW5kIEVtZXJnZW5jeSBNZWRpY2luZSwgUm95YWwgSG9z
cGl0YWwgZm9yIFNpY2sgQ2hpbGRyZW4sIEVkaW5idXJnaCwgU2NvdGxhbmQuIGxvdWlzZS5yZW5u
aWVAa2llcnRvLmNvbTwvYXV0aC1hZGRyZXNzPjx0aXRsZXM+PHRpdGxlPkluY2lkZW50YWwgcmFk
aW9sb2dpY2FsIGRpYWdub3NpcyBvZiByaWNrZXRzPC90aXRsZT48c2Vjb25kYXJ5LXRpdGxlPkVt
ZXJnLk1lZC5KLjwvc2Vjb25kYXJ5LXRpdGxlPjwvdGl0bGVzPjxwZXJpb2RpY2FsPjxmdWxsLXRp
dGxlPkVtZXJnLk1lZC5KLjwvZnVsbC10aXRsZT48L3BlcmlvZGljYWw+PHBhZ2VzPjUzNC01Mzc8
L3BhZ2VzPjx2b2x1bWU+MjI8L3ZvbHVtZT48bnVtYmVyPjg8L251bWJlcj48cmVwcmludC1lZGl0
aW9uPk5vdCBpbiBGaWxlPC9yZXByaW50LWVkaXRpb24+PGtleXdvcmRzPjxrZXl3b3JkPkFyYWJz
PC9rZXl3b3JkPjxrZXl3b3JkPkJyZWFzdCBGZWVkaW5nPC9rZXl3b3JkPjxrZXl3b3JkPkNoaWxk
LFByZXNjaG9vbDwva2V5d29yZD48a2V5d29yZD5kaWFnbm9zaXM8L2tleXdvcmQ+PGtleXdvcmQ+
RW1lcmdlbmN5IFNlcnZpY2UsSG9zcGl0YWw8L2tleXdvcmQ+PGtleXdvcmQ+RmVtYWxlPC9rZXl3
b3JkPjxrZXl3b3JkPkZyYWN0dXJlcyxCb25lPC9rZXl3b3JkPjxrZXl3b3JkPkhlYWx0aDwva2V5
d29yZD48a2V5d29yZD5IdW1hbnM8L2tleXdvcmQ+PGtleXdvcmQ+SW5jaWRlbmNlPC9rZXl3b3Jk
PjxrZXl3b3JkPkluY2lkZW50YWwgRmluZGluZ3M8L2tleXdvcmQ+PGtleXdvcmQ+SW5mYW50PC9r
ZXl3b3JkPjxrZXl3b3JkPk1hbGU8L2tleXdvcmQ+PGtleXdvcmQ+UGF0aWVudHM8L2tleXdvcmQ+
PGtleXdvcmQ+cmFkaW9ncmFwaHk8L2tleXdvcmQ+PGtleXdvcmQ+Umlja2V0czwva2V5d29yZD48
a2V5d29yZD5SaXNrPC9rZXl3b3JkPjxrZXl3b3JkPlNjb3RsYW5kPC9rZXl3b3JkPjxrZXl3b3Jk
PlNlaXp1cmVzPC9rZXl3b3JkPjxrZXl3b3JkPlZpdGFtaW4gRDwva2V5d29yZD48L2tleXdvcmRz
PjxkYXRlcz48eWVhcj4yMDA1PC95ZWFyPjxwdWItZGF0ZXM+PGRhdGU+OC8yMDA1PC9kYXRlPjwv
cHViLWRhdGVzPjwvZGF0ZXM+PGxhYmVsPjc2PC9sYWJlbD48dXJscz48cmVsYXRlZC11cmxzPjx1
cmw+aHR0cDovL3d3dy5uY2JpLm5sbS5uaWguZ292L3B1Ym1lZC8xNjA0Njc0OTwvdXJsPjwvcmVs
YXRlZC11cmxzPjwvdXJscz48ZWxlY3Ryb25pYy1yZXNvdXJjZS1udW0+MjIvOC81MzQgW3BpaV07
MTAuMTEzNi9lbWouMjAwMy4wMTE2NjggW2RvaV08L2VsZWN0cm9uaWMtcmVzb3VyY2UtbnVtPjwv
cmVjb3JkPjwvQ2l0ZT48Q2l0ZT48QXV0aG9yPkhlcm1hbjwvQXV0aG9yPjxZZWFyPjE5OTk8L1ll
YXI+PFJlY051bT4xODg8L1JlY051bT48cmVjb3JkPjxyZWMtbnVtYmVyPjE4ODwvcmVjLW51bWJl
cj48Zm9yZWlnbi1rZXlzPjxrZXkgYXBwPSJFTiIgZGItaWQ9ImFlemZhemZyNTV3MmRlZTA5YXV2
emVhbnpkMGF4dHQ1eDI1diIgdGltZXN0YW1wPSIxMzgwNjQ5MjYyIj4xODg8L2tleT48L2ZvcmVp
Z24ta2V5cz48cmVmLXR5cGUgbmFtZT0iSm91cm5hbCBBcnRpY2xlIj4xNzwvcmVmLXR5cGU+PGNv
bnRyaWJ1dG9ycz48YXV0aG9ycz48YXV0aG9yPkhlcm1hbixNLkouPC9hdXRob3I+PGF1dGhvcj5C
dWx0aHVpcyxELkIuPC9hdXRob3I+PC9hdXRob3JzPjwvY29udHJpYnV0b3JzPjxhdXRoLWFkZHJl
c3M+U3QgQ2hyaXN0b3BoZXImYXBvcztzIEhvc3BpdGFsIGZvciBDaGlsZHJlbiwgT3J0aG9wZWRp
YyBDZW50ZXIgZm9yIENoaWxkcmVuLCBQaGlsYWRlbHBoaWEsIFBBIDE5MTM0LTEwOTUsIFVTQTwv
YXV0aC1hZGRyZXNzPjx0aXRsZXM+PHRpdGxlPkluY2lkZW50YWwgZGlhZ25vc2lzIG9mIG51dHJp
dGlvbmFsIHJpY2tldHMgYWZ0ZXIgY2xhdmljbGUgZnJhY3R1cmU8L3RpdGxlPjxzZWNvbmRhcnkt
dGl0bGU+T3J0aG9wZWRpY3M8L3NlY29uZGFyeS10aXRsZT48L3RpdGxlcz48cGVyaW9kaWNhbD48
ZnVsbC10aXRsZT5PcnRob3BlZGljczwvZnVsbC10aXRsZT48L3BlcmlvZGljYWw+PHBhZ2VzPjI1
NC0yNTU8L3BhZ2VzPjx2b2x1bWU+MjI8L3ZvbHVtZT48bnVtYmVyPjI8L251bWJlcj48cmVwcmlu
dC1lZGl0aW9uPk5vdCBpbiBGaWxlPC9yZXByaW50LWVkaXRpb24+PGtleXdvcmRzPjxrZXl3b3Jk
PmJsb29kPC9rZXl3b3JkPjxrZXl3b3JkPkJyZWFzdCBGZWVkaW5nPC9rZXl3b3JkPjxrZXl3b3Jk
PkNsYXZpY2xlPC9rZXl3b3JkPjxrZXl3b3JkPmNvbXBsaWNhdGlvbnM8L2tleXdvcmQ+PGtleXdv
cmQ+ZGlhZ25vc2lzPC9rZXl3b3JkPjxrZXl3b3JkPmRydWcgdGhlcmFweTwva2V5d29yZD48a2V5
d29yZD5ldGlvbG9neTwva2V5d29yZD48a2V5d29yZD5GZW1hbGU8L2tleXdvcmQ+PGtleXdvcmQ+
RnJhY3R1cmVzLEJvbmU8L2tleXdvcmQ+PGtleXdvcmQ+SHVtYW5zPC9rZXl3b3JkPjxrZXl3b3Jk
PkluZmFudDwva2V5d29yZD48a2V5d29yZD5JbmZhbnQgTnV0cml0aW9uYWwgUGh5c2lvbG9naWNh
bCBQaGVub21lbmE8L2tleXdvcmQ+PGtleXdvcmQ+aW5qdXJpZXM8L2tleXdvcmQ+PGtleXdvcmQ+
cmFkaW9ncmFwaHk8L2tleXdvcmQ+PGtleXdvcmQ+Umlja2V0czwva2V5d29yZD48a2V5d29yZD50
aGVyYXBldXRpYyB1c2U8L2tleXdvcmQ+PGtleXdvcmQ+Vml0YW1pbiBEPC9rZXl3b3JkPjwva2V5
d29yZHM+PGRhdGVzPjx5ZWFyPjE5OTk8L3llYXI+PHB1Yi1kYXRlcz48ZGF0ZT4yLzE5OTk8L2Rh
dGU+PC9wdWItZGF0ZXM+PC9kYXRlcz48bGFiZWw+Nzg8L2xhYmVsPjx1cmxzPjxyZWxhdGVkLXVy
bHM+PHVybD5odHRwOi8vd3d3Lm5jYmkubmxtLm5paC5nb3YvcHVibWVkLzEwMDM3MzQyPC91cmw+
PC9yZWxhdGVkLXVybHM+PC91cmxzPjwvcmVjb3JkPjwvQ2l0ZT48Q2l0ZT48QXV0aG9yPkJsb29t
PC9BdXRob3I+PFllYXI+MjAwNDwvWWVhcj48UmVjTnVtPjEwOTwvUmVjTnVtPjxyZWNvcmQ+PHJl
Yy1udW1iZXI+MTA5PC9yZWMtbnVtYmVyPjxmb3JlaWduLWtleXM+PGtleSBhcHA9IkVOIiBkYi1p
ZD0iYWV6ZmF6ZnI1NXcyZGVlMDlhdXZ6ZWFuemQwYXh0dDV4MjV2IiB0aW1lc3RhbXA9IjEzODA2
NDkyNjEiPjEwOTwva2V5PjwvZm9yZWlnbi1rZXlzPjxyZWYtdHlwZSBuYW1lPSJKb3VybmFsIEFy
dGljbGUiPjE3PC9yZWYtdHlwZT48Y29udHJpYnV0b3JzPjxhdXRob3JzPjxhdXRob3I+Qmxvb20s
RS48L2F1dGhvcj48YXV0aG9yPktsZWluLEUuSi48L2F1dGhvcj48YXV0aG9yPlNodXNoYW4sRC48
L2F1dGhvcj48YXV0aG9yPkZlbGRtYW4sSy5XLjwvYXV0aG9yPjwvYXV0aG9ycz48L2NvbnRyaWJ1
dG9ycz48YXV0aC1hZGRyZXNzPkRlcGFydG1lbnQgb2YgUGVkaWF0cmljcywgVW5pdmVyc2l0eSBv
ZiBXYXNoaW5ndG9uIGFuZCBDaGlsZHJlbiZhcG9zO3MgSG9zcGl0YWwgYW5kIFJlZ2lvbmFsIE1l
ZGljYWwgQ2VudGVyLCBTZWF0dGxlLCBXQSA5ODEwNSwgVVNBPC9hdXRoLWFkZHJlc3M+PHRpdGxl
cz48dGl0bGU+VmFyaWFibGUgcHJlc2VudGF0aW9ucyBvZiByaWNrZXRzIGluIGNoaWxkcmVuIGlu
IHRoZSBlbWVyZ2VuY3kgZGVwYXJ0bWVudDwvdGl0bGU+PHNlY29uZGFyeS10aXRsZT5QZWRpYXRy
LkVtZXJnLkNhcmU8L3NlY29uZGFyeS10aXRsZT48L3RpdGxlcz48cGVyaW9kaWNhbD48ZnVsbC10
aXRsZT5QZWRpYXRyLkVtZXJnLkNhcmU8L2Z1bGwtdGl0bGU+PC9wZXJpb2RpY2FsPjxwYWdlcz4x
MjYtMTMwPC9wYWdlcz48dm9sdW1lPjIwPC92b2x1bWU+PG51bWJlcj4yPC9udW1iZXI+PHJlcHJp
bnQtZWRpdGlvbj5Ob3QgaW4gRmlsZTwvcmVwcmludC1lZGl0aW9uPjxrZXl3b3Jkcz48a2V5d29y
ZD5BbGthbGluZSBQaG9zcGhhdGFzZTwva2V5d29yZD48a2V5d29yZD5ibG9vZDwva2V5d29yZD48
a2V5d29yZD5CcmVhc3QgRmVlZGluZzwva2V5d29yZD48a2V5d29yZD5DYWxjaXVtPC9rZXl3b3Jk
PjxrZXl3b3JkPkNoaWxkPC9rZXl3b3JkPjxrZXl3b3JkPkNoaWxkIEFidXNlPC9rZXl3b3JkPjxr
ZXl3b3JkPmNvbXBsaWNhdGlvbnM8L2tleXdvcmQ+PGtleXdvcmQ+ZGlhZ25vc2lzPC9rZXl3b3Jk
PjxrZXl3b3JkPkVtZXJnZW5jeSBTZXJ2aWNlLEhvc3BpdGFsPC9rZXl3b3JkPjxrZXl3b3JkPmV0
aW9sb2d5PC9rZXl3b3JkPjxrZXl3b3JkPkZlbWFsZTwva2V5d29yZD48a2V5d29yZD5GcmFjdHVy
ZXMsQm9uZTwva2V5d29yZD48a2V5d29yZD5IdW1hbnM8L2tleXdvcmQ+PGtleXdvcmQ+SHlwb2Nh
bGNlbWlhPC9rZXl3b3JkPjxrZXl3b3JkPkluZmFudDwva2V5d29yZD48a2V5d29yZD5NYWxlPC9r
ZXl3b3JkPjxrZXl3b3JkPlBlZGlhdHJpY3M8L2tleXdvcmQ+PGtleXdvcmQ+UGhvc3Bob3J1czwv
a2V5d29yZD48a2V5d29yZD5SaWNrZXRzPC9rZXl3b3JkPjxrZXl3b3JkPlNlaXp1cmVzPC9rZXl3
b3JkPjxrZXl3b3JkPlRldGFueTwva2V5d29yZD48a2V5d29yZD50aGVyYXBldXRpYyB1c2U8L2tl
eXdvcmQ+PGtleXdvcmQ+dGhlcmFweTwva2V5d29yZD48a2V5d29yZD5WaXRhbWluIEQ8L2tleXdv
cmQ+PGtleXdvcmQ+V2FzaGluZ3Rvbjwva2V5d29yZD48L2tleXdvcmRzPjxkYXRlcz48eWVhcj4y
MDA0PC95ZWFyPjxwdWItZGF0ZXM+PGRhdGU+Mi8yMDA0PC9kYXRlPjwvcHViLWRhdGVzPjwvZGF0
ZXM+PGxhYmVsPjc0PC9sYWJlbD48dXJscz48cmVsYXRlZC11cmxzPjx1cmw+aHR0cDovL3d3dy5u
Y2JpLm5sbS5uaWguZ292L3B1Ym1lZC8xNDc1ODMxMzwvdXJsPjwvcmVsYXRlZC11cmxzPjwvdXJs
cz48ZWxlY3Ryb25pYy1yZXNvdXJjZS1udW0+MDAwMDY1NjUtMjAwNDAyMDAwLTAwMDExIFtwaWld
PC9lbGVjdHJvbmljLXJlc291cmNlLW51bT48L3JlY29yZD48L0NpdGU+PENpdGU+PEF1dGhvcj5T
ZW5uaWFwcGFuPC9BdXRob3I+PFllYXI+MjAwODwvWWVhcj48UmVjTnVtPjI4MjwvUmVjTnVtPjxy
ZWNvcmQ+PHJlYy1udW1iZXI+MjgyPC9yZWMtbnVtYmVyPjxmb3JlaWduLWtleXM+PGtleSBhcHA9
IkVOIiBkYi1pZD0iYWV6ZmF6ZnI1NXcyZGVlMDlhdXZ6ZWFuemQwYXh0dDV4MjV2IiB0aW1lc3Rh
bXA9IjEzODA2NDkyNjMiPjI4Mjwva2V5PjwvZm9yZWlnbi1rZXlzPjxyZWYtdHlwZSBuYW1lPSJK
b3VybmFsIEFydGljbGUiPjE3PC9yZWYtdHlwZT48Y29udHJpYnV0b3JzPjxhdXRob3JzPjxhdXRo
b3I+U2VubmlhcHBhbixTLjwvYXV0aG9yPjxhdXRob3I+RWxhemFiaSxBLjwvYXV0aG9yPjxhdXRo
b3I+RG91Z2h0eSxJLjwvYXV0aG9yPjxhdXRob3I+TXVnaGFsLE0uWi48L2F1dGhvcj48L2F1dGhv
cnM+PC9jb250cmlidXRvcnM+PGF1dGgtYWRkcmVzcz5EZXBhcnRtZW50IG9mIFBhZWRpYXRyaWMg
TWVkaWNpbmUsIFNhaW50IE1hcnkmYXBvcztzIEhvc3BpdGFsLCBNYW5jaGVzdGVyLCBVSy4gc2Vu
dGhpbGtzc0B5YWhvby5jby51azwvYXV0aC1hZGRyZXNzPjx0aXRsZXM+PHRpdGxlPkNhc2UgMjog
RnJhY3R1cmVzIGluIHVuZGVyLTYtbW9udGgtb2xkIGV4Y2x1c2l2ZWx5IGJyZWFzdC1mZWQgaW5m
YW50cyBib3JuIHRvIGltbWlncmFudCBwYXJlbnRzOiBub25hY2NpZGVudGFsIGluanVyeT8gKGNh
c2UgcHJlc2VudGF0aW9uKS4gRGlhZ25vc2lzOiBQYXRob2xvZ2ljYWwgZnJhY3R1cmVzIHNlY29u
ZGFyeSB0byB2aXRhbWluIEQgZGVmaWNpZW5jeSByaWNrZXRzIGluIHVuZGVyLTYtbW9udGhzLW9s
ZCwgZXhjbHVzaXZlbHkgYnJlYXN0LWZlZCBpbmZhbnRzLCBib3JuIHRvIGltbWlncmFudCBwYXJl
bnRzPC90aXRsZT48c2Vjb25kYXJ5LXRpdGxlPkFjdGEgUGFlZGlhdHI8L3NlY29uZGFyeS10aXRs
ZT48L3RpdGxlcz48cGVyaW9kaWNhbD48ZnVsbC10aXRsZT5BY3RhIFBhZWRpYXRyPC9mdWxsLXRp
dGxlPjxhYmJyLTE+QWN0YSBwYWVkaWF0cmljYSAoT3NsbywgTm9yd2F5IDogMTk5Mik8L2FiYnIt
MT48L3BlcmlvZGljYWw+PHBhZ2VzPjgzNi0zPC9wYWdlcz48dm9sdW1lPjk3PC92b2x1bWU+PG51
bWJlcj43PC9udW1iZXI+PHJlcHJpbnQtZWRpdGlvbj5Ob3QgaW4gRmlsZTwvcmVwcmludC1lZGl0
aW9uPjxrZXl3b3Jkcz48a2V5d29yZD5hZHZlcnNlIGVmZmVjdHM8L2tleXdvcmQ+PGtleXdvcmQ+
QnJlYXN0IEZlZWRpbmc8L2tleXdvcmQ+PGtleXdvcmQ+Q2hpbGQgQWJ1c2U8L2tleXdvcmQ+PGtl
eXdvcmQ+Y29tcGxpY2F0aW9uczwva2V5d29yZD48a2V5d29yZD5kZWZpY2llbmN5PC9rZXl3b3Jk
PjxrZXl3b3JkPmRpYWdub3Npczwva2V5d29yZD48a2V5d29yZD5EaWFnbm9zdGljIEVycm9yczwv
a2V5d29yZD48a2V5d29yZD5FbWlncmFudHMgYW5kIEltbWlncmFudHM8L2tleXdvcmQ+PGtleXdv
cmQ+ZXRpb2xvZ3k8L2tleXdvcmQ+PGtleXdvcmQ+RmVtYWxlPC9rZXl3b3JkPjxrZXl3b3JkPkZy
YWN0dXJlcyxTcG9udGFuZW91czwva2V5d29yZD48a2V5d29yZD5HcmVhdCBCcml0YWluPC9rZXl3
b3JkPjxrZXl3b3JkPkh1bWFuczwva2V5d29yZD48a2V5d29yZD5JbmZhbnQ8L2tleXdvcmQ+PGtl
eXdvcmQ+aW5qdXJpZXM8L2tleXdvcmQ+PGtleXdvcmQ+TWFsZTwva2V5d29yZD48a2V5d29yZD5Q
YXJlbnRzPC9rZXl3b3JkPjxrZXl3b3JkPlByZWduYW5jeTwva2V5d29yZD48a2V5d29yZD5QcmVn
bmFuY3kgQ29tcGxpY2F0aW9uczwva2V5d29yZD48a2V5d29yZD5yYWRpb2dyYXBoeTwva2V5d29y
ZD48a2V5d29yZD5SaWNrZXRzPC9rZXl3b3JkPjxrZXl3b3JkPlZpdGFtaW4gRDwva2V5d29yZD48
a2V5d29yZD5WaXRhbWluIEQgRGVmaWNpZW5jeTwva2V5d29yZD48L2tleXdvcmRzPjxkYXRlcz48
eWVhcj4yMDA4PC95ZWFyPjxwdWItZGF0ZXM+PGRhdGU+Ny8yMDA4PC9kYXRlPjwvcHViLWRhdGVz
PjwvZGF0ZXM+PGxhYmVsPjc3PC9sYWJlbD48dXJscz48cmVsYXRlZC11cmxzPjx1cmw+aHR0cDov
L3d3dy5uY2JpLm5sbS5uaWguZ292L3B1Ym1lZC8xODUzMjkzMjwvdXJsPjwvcmVsYXRlZC11cmxz
PjwvdXJscz48ZWxlY3Ryb25pYy1yZXNvdXJjZS1udW0+QVBBNzkwIFtwaWldOzEwLjExMTEvai4x
NjUxLTIyMjcuMjAwOC4wMDc5MC54IFtkb2ldPC9lbGVjdHJvbmljLXJlc291cmNlLW51bT48L3Jl
Y29yZD48L0NpdGU+PENpdGU+PEF1dGhvcj5CdWxsb2NoPC9BdXRob3I+PFllYXI+MjAwMDwvWWVh
cj48UmVjTnVtPjExMzwvUmVjTnVtPjxyZWNvcmQ+PHJlYy1udW1iZXI+MTEzPC9yZWMtbnVtYmVy
Pjxmb3JlaWduLWtleXM+PGtleSBhcHA9IkVOIiBkYi1pZD0iYWV6ZmF6ZnI1NXcyZGVlMDlhdXZ6
ZWFuemQwYXh0dDV4MjV2IiB0aW1lc3RhbXA9IjEzODA2NDkyNjEiPjExMzwva2V5PjwvZm9yZWln
bi1rZXlzPjxyZWYtdHlwZSBuYW1lPSJKb3VybmFsIEFydGljbGUiPjE3PC9yZWYtdHlwZT48Y29u
dHJpYnV0b3JzPjxhdXRob3JzPjxhdXRob3I+QnVsbG9jaCxCLjwvYXV0aG9yPjxhdXRob3I+U2No
dWJlcnQsQy5KLjwvYXV0aG9yPjxhdXRob3I+QnJvcGh5LFAuRC48L2F1dGhvcj48YXV0aG9yPkpv
aG5zb24sTi48L2F1dGhvcj48YXV0aG9yPlJlZWQsTS5ILjwvYXV0aG9yPjxhdXRob3I+U2hhcGly
byxSLkEuPC9hdXRob3I+PC9hdXRob3JzPjwvY29udHJpYnV0b3JzPjxhdXRoLWFkZHJlc3M+RGl2
aXNpb24gb2YgRW1lcmdlbmN5IE1lZGljaW5lLCBDaGlsZHJlbiZhcG9zO3MgSG9zcGl0YWwgTWVk
aWNhbCBDZW50ZXIsIENpbmNpbm5hdGksIE9oaW8sIFVTQS4gYmJ1bGxvY2hAbWIuc3ltcGF0aWNv
LmNhPC9hdXRoLWFkZHJlc3M+PHRpdGxlcz48dGl0bGU+Q2F1c2UgYW5kIGNsaW5pY2FsIGNoYXJh
Y3RlcmlzdGljcyBvZiByaWIgZnJhY3R1cmVzIGluIGluZmFudHM8L3RpdGxlPjxzZWNvbmRhcnkt
dGl0bGU+UGVkaWF0cmljczwvc2Vjb25kYXJ5LXRpdGxlPjwvdGl0bGVzPjxwZXJpb2RpY2FsPjxm
dWxsLXRpdGxlPlBlZGlhdHJpY3M8L2Z1bGwtdGl0bGU+PC9wZXJpb2RpY2FsPjxwYWdlcz5FNDg8
L3BhZ2VzPjx2b2x1bWU+MTA1PC92b2x1bWU+PG51bWJlcj40PC9udW1iZXI+PHJlcHJpbnQtZWRp
dGlvbj5Ob3QgaW4gRmlsZTwvcmVwcmludC1lZGl0aW9uPjxrZXl3b3Jkcz48a2V5d29yZD5CaXJ0
aCBJbmp1cmllczwva2V5d29yZD48a2V5d29yZD5DYW5hZGE8L2tleXdvcmQ+PGtleXdvcmQ+Q2hp
bGQ8L2tleXdvcmQ+PGtleXdvcmQ+Q2hpbGQgQWJ1c2U8L2tleXdvcmQ+PGtleXdvcmQ+ZXRpb2xv
Z3k8L2tleXdvcmQ+PGtleXdvcmQ+RmVtYWxlPC9rZXl3b3JkPjxrZXl3b3JkPkh1bWFuczwva2V5
d29yZD48a2V5d29yZD5JbmZhbnQ8L2tleXdvcmQ+PGtleXdvcmQ+TWFsZTwva2V5d29yZD48a2V5
d29yZD5NYW5pdG9iYTwva2V5d29yZD48a2V5d29yZD5tZXRob2RzPC9rZXl3b3JkPjxrZXl3b3Jk
PlByZXZhbGVuY2U8L2tleXdvcmQ+PGtleXdvcmQ+cmFkaW9ncmFwaHk8L2tleXdvcmQ+PGtleXdv
cmQ+UmV0cm9zcGVjdGl2ZSBTdHVkaWVzPC9rZXl3b3JkPjxrZXl3b3JkPlJpYiBGcmFjdHVyZXM8
L2tleXdvcmQ+PGtleXdvcmQ+Umlja2V0czwva2V5d29yZD48a2V5d29yZD5Vbml0ZWQgU3RhdGVz
PC9rZXl3b3JkPjwva2V5d29yZHM+PGRhdGVzPjx5ZWFyPjIwMDA8L3llYXI+PHB1Yi1kYXRlcz48
ZGF0ZT40LzIwMDA8L2RhdGU+PC9wdWItZGF0ZXM+PC9kYXRlcz48bGFiZWw+NzU8L2xhYmVsPjx1
cmxzPjxyZWxhdGVkLXVybHM+PHVybD5odHRwOi8vd3d3Lm5jYmkubmxtLm5paC5nb3YvcHVibWVk
LzEwNzQyMzY5PC91cmw+PC9yZWxhdGVkLXVybHM+PC91cmxzPjwvcmVjb3JkPjwvQ2l0ZT48Q2l0
ZT48QXV0aG9yPlNjaG5hZG93ZXI8L0F1dGhvcj48WWVhcj4yMDA2PC9ZZWFyPjxSZWNOdW0+Mjgx
PC9SZWNOdW0+PHJlY29yZD48cmVjLW51bWJlcj4yODE8L3JlYy1udW1iZXI+PGZvcmVpZ24ta2V5
cz48a2V5IGFwcD0iRU4iIGRiLWlkPSJhZXpmYXpmcjU1dzJkZWUwOWF1dnplYW56ZDBheHR0NXgy
NXYiIHRpbWVzdGFtcD0iMTM4MDY0OTI2MyI+MjgxPC9rZXk+PC9mb3JlaWduLWtleXM+PHJlZi10
eXBlIG5hbWU9IkpvdXJuYWwgQXJ0aWNsZSI+MTc8L3JlZi10eXBlPjxjb250cmlidXRvcnM+PGF1
dGhvcnM+PGF1dGhvcj5TY2huYWRvd2VyLEQuPC9hdXRob3I+PGF1dGhvcj5BZ2Fyd2FsLEMuPC9h
dXRob3I+PGF1dGhvcj5PYmVyZmllbGQsUy5FLjwvYXV0aG9yPjxhdXRob3I+RmVubm95LEkuPC9h
dXRob3I+PGF1dGhvcj5QdXNpYyxNLjwvYXV0aG9yPjwvYXV0aG9ycz48L2NvbnRyaWJ1dG9ycz48
YXV0aC1hZGRyZXNzPkRpdmlzaW9uIG9mIFBlZGlhdHJpYyBFbWVyZ2VuY3kgTWVkaWNpbmUsIE1v
cmdhbiBTdGFubGV5IENoaWxkcmVuJmFwb3M7cyBIb3NwaXRhbCBvZiBOZXcgWW9yay1QcmVzYnl0
ZXJpYW4sIENvbHVtYmlhIFVuaXZlcnNpdHkgTWVkaWNhbCBDZW50ZXIsIE5ldyBZb3JrLCBOWSAx
MDAzMiwgVVNBLiBkczIxOTRAY29sdW1iaWEuZWR1PC9hdXRoLWFkZHJlc3M+PHRpdGxlcz48dGl0
bGU+SHlwb2NhbGNlbWljIHNlaXp1cmVzIGFuZCBzZWNvbmRhcnkgYmlsYXRlcmFsIGZlbW9yYWwg
ZnJhY3R1cmVzIGluIGFuIGFkb2xlc2NlbnQgd2l0aCBwcmltYXJ5IHZpdGFtaW4gRCBkZWZpY2ll
bmN5PC90aXRsZT48c2Vjb25kYXJ5LXRpdGxlPlBlZGlhdHJpY3M8L3NlY29uZGFyeS10aXRsZT48
L3RpdGxlcz48cGVyaW9kaWNhbD48ZnVsbC10aXRsZT5QZWRpYXRyaWNzPC9mdWxsLXRpdGxlPjwv
cGVyaW9kaWNhbD48cGFnZXM+MjIyNi0yMjMwPC9wYWdlcz48dm9sdW1lPjExODwvdm9sdW1lPjxu
dW1iZXI+NTwvbnVtYmVyPjxyZXByaW50LWVkaXRpb24+Tm90IGluIEZpbGU8L3JlcHJpbnQtZWRp
dGlvbj48a2V5d29yZHM+PGtleXdvcmQ+QWRvbGVzY2VudDwva2V5d29yZD48a2V5d29yZD5jb21w
bGljYXRpb25zPC9rZXl3b3JkPjxrZXl3b3JkPmRlZmljaWVuY3k8L2tleXdvcmQ+PGtleXdvcmQ+
ZXBpZGVtaW9sb2d5PC9rZXl3b3JkPjxrZXl3b3JkPmV0aW9sb2d5PC9rZXl3b3JkPjxrZXl3b3Jk
PkZlbW9yYWwgRnJhY3R1cmVzPC9rZXl3b3JkPjxrZXl3b3JkPkh1bWFuczwva2V5d29yZD48a2V5
d29yZD5IeXBvY2FsY2VtaWE8L2tleXdvcmQ+PGtleXdvcmQ+aW5qdXJpZXM8L2tleXdvcmQ+PGtl
eXdvcmQ+TWFsZTwva2V5d29yZD48a2V5d29yZD5Pc3Rlb21hbGFjaWE8L2tleXdvcmQ+PGtleXdv
cmQ+UGF0aWVudHM8L2tleXdvcmQ+PGtleXdvcmQ+Umlja2V0czwva2V5d29yZD48a2V5d29yZD5S
aXNrPC9rZXl3b3JkPjxrZXl3b3JkPlNlaXp1cmVzPC9rZXl3b3JkPjxrZXl3b3JkPlZpdGFtaW4g
RDwva2V5d29yZD48a2V5d29yZD5WaXRhbWluIEQgRGVmaWNpZW5jeTwva2V5d29yZD48L2tleXdv
cmRzPjxkYXRlcz48eWVhcj4yMDA2PC95ZWFyPjxwdWItZGF0ZXM+PGRhdGU+MTEvMjAwNjwvZGF0
ZT48L3B1Yi1kYXRlcz48L2RhdGVzPjxsYWJlbD43OTwvbGFiZWw+PHVybHM+PHJlbGF0ZWQtdXJs
cz48dXJsPmh0dHA6Ly93d3cubmNiaS5ubG0ubmloLmdvdi9wdWJtZWQvMTcwNzk1OTc8L3VybD48
L3JlbGF0ZWQtdXJscz48L3VybHM+PGVsZWN0cm9uaWMtcmVzb3VyY2UtbnVtPjExOC81LzIyMjYg
W3BpaV07MTAuMTU0Mi9wZWRzLjIwMDYtMTE3MCBbZG9pXTwvZWxlY3Ryb25pYy1yZXNvdXJjZS1u
dW0+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5" w:tooltip="Rennie, 2005 #262" w:history="1">
        <w:r w:rsidR="00B3117A">
          <w:rPr>
            <w:rFonts w:ascii="Times New Roman" w:hAnsi="Times New Roman"/>
            <w:noProof/>
          </w:rPr>
          <w:t>55-6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nly one study has retrospectively evaluated fracture patterns in children with rickets.  Chapman et al studied 40 infants under 2 years of age with rickets, of whom 32 (71%) had nutritional ricket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hapman&lt;/Author&gt;&lt;Year&gt;2010&lt;/Year&gt;&lt;RecNum&gt;120&lt;/RecNum&gt;&lt;DisplayText&gt;[49]&lt;/DisplayText&gt;&lt;record&gt;&lt;rec-number&gt;120&lt;/rec-number&gt;&lt;foreign-keys&gt;&lt;key app="EN" db-id="aezfazfr55w2dee09auvzeanzd0axtt5x25v" timestamp="1380649262"&gt;120&lt;/key&gt;&lt;/foreign-keys&gt;&lt;ref-type name="Journal Article"&gt;17&lt;/ref-type&gt;&lt;contributors&gt;&lt;authors&gt;&lt;author&gt;Chapman,T.&lt;/author&gt;&lt;author&gt;Sugar,N.&lt;/author&gt;&lt;author&gt;Done,S.&lt;/author&gt;&lt;author&gt;Marasigan,J.&lt;/author&gt;&lt;author&gt;Wambold,N.&lt;/author&gt;&lt;author&gt;Feldman,K.&lt;/author&gt;&lt;/authors&gt;&lt;/contributors&gt;&lt;auth-address&gt;Department of Radiology, Seattle Children&amp;apos;s Hospital, MS R-5417, 4800 Sand Point Way NE, Seattle, WA 98105, USA. Teresa.chapman@seattlechildrens.org&lt;/auth-address&gt;&lt;titles&gt;&lt;title&gt;Fractures in infants and toddlers with rickets&lt;/title&gt;&lt;secondary-title&gt;Pediatr.Radiol.&lt;/secondary-title&gt;&lt;/titles&gt;&lt;periodical&gt;&lt;full-title&gt;Pediatr.Radiol.&lt;/full-title&gt;&lt;/periodical&gt;&lt;pages&gt;1184-1189&lt;/pages&gt;&lt;volume&gt;40&lt;/volume&gt;&lt;number&gt;7&lt;/number&gt;&lt;reprint-edition&gt;Not in File&lt;/reprint-edition&gt;&lt;keywords&gt;&lt;keyword&gt;Age Distribution&lt;/keyword&gt;&lt;keyword&gt;Comorbidity&lt;/keyword&gt;&lt;keyword&gt;diagnosis&lt;/keyword&gt;&lt;keyword&gt;epidemiology&lt;/keyword&gt;&lt;keyword&gt;Female&lt;/keyword&gt;&lt;keyword&gt;Fractures,Bone&lt;/keyword&gt;&lt;keyword&gt;Humans&lt;/keyword&gt;&lt;keyword&gt;Incidence&lt;/keyword&gt;&lt;keyword&gt;Infant&lt;/keyword&gt;&lt;keyword&gt;Infant,Newborn&lt;/keyword&gt;&lt;keyword&gt;Male&lt;/keyword&gt;&lt;keyword&gt;methods&lt;/keyword&gt;&lt;keyword&gt;Patients&lt;/keyword&gt;&lt;keyword&gt;Prevalence&lt;/keyword&gt;&lt;keyword&gt;radiography&lt;/keyword&gt;&lt;keyword&gt;Retrospective Studies&lt;/keyword&gt;&lt;keyword&gt;Rib Fractures&lt;/keyword&gt;&lt;keyword&gt;Rickets&lt;/keyword&gt;&lt;keyword&gt;Risk Assessment&lt;/keyword&gt;&lt;keyword&gt;Risk Factors&lt;/keyword&gt;&lt;keyword&gt;Washington&lt;/keyword&gt;&lt;/keywords&gt;&lt;dates&gt;&lt;year&gt;2010&lt;/year&gt;&lt;pub-dates&gt;&lt;date&gt;7/2010&lt;/date&gt;&lt;/pub-dates&gt;&lt;/dates&gt;&lt;label&gt;21&lt;/label&gt;&lt;urls&gt;&lt;related-urls&gt;&lt;url&gt;http://www.ncbi.nlm.nih.gov/pubmed/20012034&lt;/url&gt;&lt;/related-urls&gt;&lt;/urls&gt;&lt;electronic-resource-num&gt;10.1007/s00247-009-1470-8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49" w:tooltip="Chapman, 2010 #120" w:history="1">
        <w:r w:rsidR="00B3117A">
          <w:rPr>
            <w:rFonts w:ascii="Times New Roman" w:hAnsi="Times New Roman"/>
            <w:noProof/>
          </w:rPr>
          <w:t>4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r w:rsidRPr="00752CC0">
        <w:rPr>
          <w:rFonts w:ascii="Times New Roman" w:hAnsi="Times New Roman"/>
        </w:rPr>
        <w:lastRenderedPageBreak/>
        <w:t xml:space="preserve">Radiographs obtained within a month of diagnosis were reviewed for the presence of fractures, which were found in 7 (17.5%) children, all of whom had VDD rickets.  In those with fractures, between 1 and 4 fractures were identified and fracture types included lateral and </w:t>
      </w:r>
      <w:proofErr w:type="spellStart"/>
      <w:r w:rsidRPr="00752CC0">
        <w:rPr>
          <w:rFonts w:ascii="Times New Roman" w:hAnsi="Times New Roman"/>
        </w:rPr>
        <w:t>antero</w:t>
      </w:r>
      <w:proofErr w:type="spellEnd"/>
      <w:r w:rsidRPr="00752CC0">
        <w:rPr>
          <w:rFonts w:ascii="Times New Roman" w:hAnsi="Times New Roman"/>
        </w:rPr>
        <w:t xml:space="preserve">-lateral rib fractures, </w:t>
      </w:r>
      <w:proofErr w:type="spellStart"/>
      <w:r w:rsidRPr="00752CC0">
        <w:rPr>
          <w:rFonts w:ascii="Times New Roman" w:hAnsi="Times New Roman"/>
        </w:rPr>
        <w:t>metaphyseal</w:t>
      </w:r>
      <w:proofErr w:type="spellEnd"/>
      <w:r w:rsidRPr="00752CC0">
        <w:rPr>
          <w:rFonts w:ascii="Times New Roman" w:hAnsi="Times New Roman"/>
        </w:rPr>
        <w:t xml:space="preserve"> fractures of the </w:t>
      </w:r>
      <w:proofErr w:type="spellStart"/>
      <w:r w:rsidRPr="00752CC0">
        <w:rPr>
          <w:rFonts w:ascii="Times New Roman" w:hAnsi="Times New Roman"/>
        </w:rPr>
        <w:t>humerus</w:t>
      </w:r>
      <w:proofErr w:type="spellEnd"/>
      <w:r w:rsidRPr="00752CC0">
        <w:rPr>
          <w:rFonts w:ascii="Times New Roman" w:hAnsi="Times New Roman"/>
        </w:rPr>
        <w:t>, radius and tibia, and transverse fractures of the ulna, tibia, fibula and metatarsus.  Fractures were not identified in non-mobile children in this study.  Full skeletal surveys were not undertaken and therefore other fractures might have been missed.</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i/>
        </w:rPr>
      </w:pPr>
      <w:r w:rsidRPr="00752CC0">
        <w:rPr>
          <w:rFonts w:ascii="Times New Roman" w:hAnsi="Times New Roman"/>
          <w:i/>
        </w:rPr>
        <w:t>Fracture in non-</w:t>
      </w:r>
      <w:proofErr w:type="spellStart"/>
      <w:r w:rsidRPr="00752CC0">
        <w:rPr>
          <w:rFonts w:ascii="Times New Roman" w:hAnsi="Times New Roman"/>
          <w:i/>
        </w:rPr>
        <w:t>rachictic</w:t>
      </w:r>
      <w:proofErr w:type="spellEnd"/>
      <w:r w:rsidRPr="00752CC0">
        <w:rPr>
          <w:rFonts w:ascii="Times New Roman" w:hAnsi="Times New Roman"/>
          <w:i/>
        </w:rPr>
        <w:t xml:space="preserve"> children</w:t>
      </w:r>
    </w:p>
    <w:p w:rsidR="008C045D" w:rsidRDefault="00752CC0">
      <w:pPr>
        <w:spacing w:after="120" w:line="360" w:lineRule="auto"/>
        <w:jc w:val="both"/>
        <w:rPr>
          <w:rFonts w:ascii="Times New Roman" w:hAnsi="Times New Roman"/>
        </w:rPr>
      </w:pPr>
      <w:r w:rsidRPr="00752CC0">
        <w:rPr>
          <w:rFonts w:ascii="Times New Roman" w:hAnsi="Times New Roman"/>
        </w:rPr>
        <w:t xml:space="preserve">In older adults, there is some evidence that vitamin D supplementation in combination with calcium supplementation can reduce fracture risk </w:t>
      </w:r>
      <w:r w:rsidR="008C045D" w:rsidRPr="00752CC0">
        <w:rPr>
          <w:rFonts w:ascii="Times New Roman" w:hAnsi="Times New Roman"/>
        </w:rPr>
        <w:fldChar w:fldCharType="begin">
          <w:fldData xml:space="preserve">PEVuZE5vdGU+PENpdGU+PEF1dGhvcj5CaXNjaG9mZi1GZXJyYXJpPC9BdXRob3I+PFllYXI+MjAx
MjwvWWVhcj48UmVjTnVtPjEwNzwvUmVjTnVtPjxEaXNwbGF5VGV4dD5bOF08L0Rpc3BsYXlUZXh0
PjxyZWNvcmQ+PHJlYy1udW1iZXI+MTA3PC9yZWMtbnVtYmVyPjxmb3JlaWduLWtleXM+PGtleSBh
cHA9IkVOIiBkYi1pZD0iYWV6ZmF6ZnI1NXcyZGVlMDlhdXZ6ZWFuemQwYXh0dDV4MjV2IiB0aW1l
c3RhbXA9IjEzODA2NDkyNjEiPjEwNzwva2V5PjwvZm9yZWlnbi1rZXlzPjxyZWYtdHlwZSBuYW1l
PSJKb3VybmFsIEFydGljbGUiPjE3PC9yZWYtdHlwZT48Y29udHJpYnV0b3JzPjxhdXRob3JzPjxh
dXRob3I+QmlzY2hvZmYtRmVycmFyaSxILkEuPC9hdXRob3I+PGF1dGhvcj5XaWxsZXR0LFcuQy48
L2F1dGhvcj48YXV0aG9yPk9yYXYsRS5KLjwvYXV0aG9yPjxhdXRob3I+TGlwcyxQLjwvYXV0aG9y
PjxhdXRob3I+TWV1bmllcixQLkouPC9hdXRob3I+PGF1dGhvcj5MeW9ucyxSLkEuPC9hdXRob3I+
PGF1dGhvcj5GbGlja2VyLEwuPC9hdXRob3I+PGF1dGhvcj5XYXJrLEouPC9hdXRob3I+PGF1dGhv
cj5KYWNrc29uLFIuRC48L2F1dGhvcj48YXV0aG9yPkNhdWxleSxKLkEuPC9hdXRob3I+PGF1dGhv
cj5NZXllcixILkUuPC9hdXRob3I+PGF1dGhvcj5QZmVpZmVyLE0uPC9hdXRob3I+PGF1dGhvcj5T
YW5kZXJzLEsuTS48L2F1dGhvcj48YXV0aG9yPlN0YWhlbGluLEguQi48L2F1dGhvcj48YXV0aG9y
PlRoZWlsZXIsUi48L2F1dGhvcj48YXV0aG9yPkRhd3Nvbi1IdWdoZXMsQi48L2F1dGhvcj48L2F1
dGhvcnM+PC9jb250cmlidXRvcnM+PGF1dGgtYWRkcmVzcz5DZW50ZXIgb24gQWdpbmcgYW5kIE1v
YmlsaXR5LCBVbml2ZXJzaXR5IG9mIFp1cmljaCBhbmQgV2FpZCBDaXR5IEhvc3BpdGFsLCBadXJp
Y2gsIFN3aXR6ZXJsYW5kPC9hdXRoLWFkZHJlc3M+PHRpdGxlcz48dGl0bGU+QSBwb29sZWQgYW5h
bHlzaXMgb2Ygdml0YW1pbiBEIGRvc2UgcmVxdWlyZW1lbnRzIGZvciBmcmFjdHVyZSBwcmV2ZW50
aW9uPC90aXRsZT48c2Vjb25kYXJ5LXRpdGxlPk4uRW5nbC5KLk1lZC48L3NlY29uZGFyeS10aXRs
ZT48L3RpdGxlcz48cGVyaW9kaWNhbD48ZnVsbC10aXRsZT5OLkVuZ2wuSi5NZWQuPC9mdWxsLXRp
dGxlPjwvcGVyaW9kaWNhbD48cGFnZXM+NDAtNDk8L3BhZ2VzPjx2b2x1bWU+MzY3PC92b2x1bWU+
PG51bWJlcj4xPC9udW1iZXI+PHJlcHJpbnQtZWRpdGlvbj5Ob3QgaW4gRmlsZTwvcmVwcmludC1l
ZGl0aW9uPjxrZXl3b3Jkcz48a2V5d29yZD5hZG1pbmlzdHJhdGlvbiAmYW1wOyBkb3NhZ2U8L2tl
eXdvcmQ+PGtleXdvcmQ+QWdlZDwva2V5d29yZD48a2V5d29yZD5BZ2VkLDgwIGFuZCBvdmVyPC9r
ZXl3b3JkPjxrZXl3b3JkPkFnaW5nPC9rZXl3b3JkPjxrZXl3b3JkPmFuYWxvZ3MgJmFtcDsgZGVy
aXZhdGl2ZXM8L2tleXdvcmQ+PGtleXdvcmQ+YW5hbHlzaXM8L2tleXdvcmQ+PGtleXdvcmQ+Ymxv
b2Q8L2tleXdvcmQ+PGtleXdvcmQ+Q2FsY2l1bTwva2V5d29yZD48a2V5d29yZD5DYWxjaXVtLERp
ZXRhcnk8L2tleXdvcmQ+PGtleXdvcmQ+RG9zZS1SZXNwb25zZSBSZWxhdGlvbnNoaXAsRHJ1Zzwv
a2V5d29yZD48a2V5d29yZD5EcnVnIFRoZXJhcHksQ29tYmluYXRpb248L2tleXdvcmQ+PGtleXdv
cmQ+RmVtYWxlPC9rZXl3b3JkPjxrZXl3b3JkPkZyYWN0dXJlcyxCb25lPC9rZXl3b3JkPjxrZXl3
b3JkPkhpcCBGcmFjdHVyZXM8L2tleXdvcmQ+PGtleXdvcmQ+SHVtYW5zPC9rZXl3b3JkPjxrZXl3
b3JkPkluY2lkZW5jZTwva2V5d29yZD48a2V5d29yZD5JbnRlbnRpb24gdG8gVHJlYXQgQW5hbHlz
aXM8L2tleXdvcmQ+PGtleXdvcmQ+TWFsZTwva2V5d29yZD48a2V5d29yZD5tZXRob2RzPC9rZXl3
b3JkPjxrZXl3b3JkPnByZXZlbnRpb24gJmFtcDsgY29udHJvbDwva2V5d29yZD48a2V5d29yZD5S
YW5kb21pemVkIENvbnRyb2xsZWQgVHJpYWxzIGFzIFRvcGljPC9rZXl3b3JkPjxrZXl3b3JkPlJp
c2s8L2tleXdvcmQ+PGtleXdvcmQ+dGhlcmFwZXV0aWMgdXNlPC9rZXl3b3JkPjxrZXl3b3JkPlZp
dGFtaW4gRDwva2V5d29yZD48L2tleXdvcmRzPjxkYXRlcz48eWVhcj4yMDEyPC95ZWFyPjxwdWIt
ZGF0ZXM+PGRhdGU+Ny81LzIwMTI8L2RhdGU+PC9wdWItZGF0ZXM+PC9kYXRlcz48bGFiZWw+NTwv
bGFiZWw+PHVybHM+PHJlbGF0ZWQtdXJscz48dXJsPmh0dHA6Ly93d3cubmNiaS5ubG0ubmloLmdv
di9wdWJtZWQvMjI3NjIzMTc8L3VybD48L3JlbGF0ZWQtdXJscz48L3VybHM+PGVsZWN0cm9uaWMt
cmVzb3VyY2UtbnVtPjEwLjEwNTYvTkVKTW9hMTEwOTYxNyBbZG9pXTwvZWxlY3Ryb25pYy1yZXNv
dXJjZS1udW0+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aXNjaG9mZi1GZXJyYXJpPC9BdXRob3I+PFllYXI+MjAx
MjwvWWVhcj48UmVjTnVtPjEwNzwvUmVjTnVtPjxEaXNwbGF5VGV4dD5bOF08L0Rpc3BsYXlUZXh0
PjxyZWNvcmQ+PHJlYy1udW1iZXI+MTA3PC9yZWMtbnVtYmVyPjxmb3JlaWduLWtleXM+PGtleSBh
cHA9IkVOIiBkYi1pZD0iYWV6ZmF6ZnI1NXcyZGVlMDlhdXZ6ZWFuemQwYXh0dDV4MjV2IiB0aW1l
c3RhbXA9IjEzODA2NDkyNjEiPjEwNzwva2V5PjwvZm9yZWlnbi1rZXlzPjxyZWYtdHlwZSBuYW1l
PSJKb3VybmFsIEFydGljbGUiPjE3PC9yZWYtdHlwZT48Y29udHJpYnV0b3JzPjxhdXRob3JzPjxh
dXRob3I+QmlzY2hvZmYtRmVycmFyaSxILkEuPC9hdXRob3I+PGF1dGhvcj5XaWxsZXR0LFcuQy48
L2F1dGhvcj48YXV0aG9yPk9yYXYsRS5KLjwvYXV0aG9yPjxhdXRob3I+TGlwcyxQLjwvYXV0aG9y
PjxhdXRob3I+TWV1bmllcixQLkouPC9hdXRob3I+PGF1dGhvcj5MeW9ucyxSLkEuPC9hdXRob3I+
PGF1dGhvcj5GbGlja2VyLEwuPC9hdXRob3I+PGF1dGhvcj5XYXJrLEouPC9hdXRob3I+PGF1dGhv
cj5KYWNrc29uLFIuRC48L2F1dGhvcj48YXV0aG9yPkNhdWxleSxKLkEuPC9hdXRob3I+PGF1dGhv
cj5NZXllcixILkUuPC9hdXRob3I+PGF1dGhvcj5QZmVpZmVyLE0uPC9hdXRob3I+PGF1dGhvcj5T
YW5kZXJzLEsuTS48L2F1dGhvcj48YXV0aG9yPlN0YWhlbGluLEguQi48L2F1dGhvcj48YXV0aG9y
PlRoZWlsZXIsUi48L2F1dGhvcj48YXV0aG9yPkRhd3Nvbi1IdWdoZXMsQi48L2F1dGhvcj48L2F1
dGhvcnM+PC9jb250cmlidXRvcnM+PGF1dGgtYWRkcmVzcz5DZW50ZXIgb24gQWdpbmcgYW5kIE1v
YmlsaXR5LCBVbml2ZXJzaXR5IG9mIFp1cmljaCBhbmQgV2FpZCBDaXR5IEhvc3BpdGFsLCBadXJp
Y2gsIFN3aXR6ZXJsYW5kPC9hdXRoLWFkZHJlc3M+PHRpdGxlcz48dGl0bGU+QSBwb29sZWQgYW5h
bHlzaXMgb2Ygdml0YW1pbiBEIGRvc2UgcmVxdWlyZW1lbnRzIGZvciBmcmFjdHVyZSBwcmV2ZW50
aW9uPC90aXRsZT48c2Vjb25kYXJ5LXRpdGxlPk4uRW5nbC5KLk1lZC48L3NlY29uZGFyeS10aXRs
ZT48L3RpdGxlcz48cGVyaW9kaWNhbD48ZnVsbC10aXRsZT5OLkVuZ2wuSi5NZWQuPC9mdWxsLXRp
dGxlPjwvcGVyaW9kaWNhbD48cGFnZXM+NDAtNDk8L3BhZ2VzPjx2b2x1bWU+MzY3PC92b2x1bWU+
PG51bWJlcj4xPC9udW1iZXI+PHJlcHJpbnQtZWRpdGlvbj5Ob3QgaW4gRmlsZTwvcmVwcmludC1l
ZGl0aW9uPjxrZXl3b3Jkcz48a2V5d29yZD5hZG1pbmlzdHJhdGlvbiAmYW1wOyBkb3NhZ2U8L2tl
eXdvcmQ+PGtleXdvcmQ+QWdlZDwva2V5d29yZD48a2V5d29yZD5BZ2VkLDgwIGFuZCBvdmVyPC9r
ZXl3b3JkPjxrZXl3b3JkPkFnaW5nPC9rZXl3b3JkPjxrZXl3b3JkPmFuYWxvZ3MgJmFtcDsgZGVy
aXZhdGl2ZXM8L2tleXdvcmQ+PGtleXdvcmQ+YW5hbHlzaXM8L2tleXdvcmQ+PGtleXdvcmQ+Ymxv
b2Q8L2tleXdvcmQ+PGtleXdvcmQ+Q2FsY2l1bTwva2V5d29yZD48a2V5d29yZD5DYWxjaXVtLERp
ZXRhcnk8L2tleXdvcmQ+PGtleXdvcmQ+RG9zZS1SZXNwb25zZSBSZWxhdGlvbnNoaXAsRHJ1Zzwv
a2V5d29yZD48a2V5d29yZD5EcnVnIFRoZXJhcHksQ29tYmluYXRpb248L2tleXdvcmQ+PGtleXdv
cmQ+RmVtYWxlPC9rZXl3b3JkPjxrZXl3b3JkPkZyYWN0dXJlcyxCb25lPC9rZXl3b3JkPjxrZXl3
b3JkPkhpcCBGcmFjdHVyZXM8L2tleXdvcmQ+PGtleXdvcmQ+SHVtYW5zPC9rZXl3b3JkPjxrZXl3
b3JkPkluY2lkZW5jZTwva2V5d29yZD48a2V5d29yZD5JbnRlbnRpb24gdG8gVHJlYXQgQW5hbHlz
aXM8L2tleXdvcmQ+PGtleXdvcmQ+TWFsZTwva2V5d29yZD48a2V5d29yZD5tZXRob2RzPC9rZXl3
b3JkPjxrZXl3b3JkPnByZXZlbnRpb24gJmFtcDsgY29udHJvbDwva2V5d29yZD48a2V5d29yZD5S
YW5kb21pemVkIENvbnRyb2xsZWQgVHJpYWxzIGFzIFRvcGljPC9rZXl3b3JkPjxrZXl3b3JkPlJp
c2s8L2tleXdvcmQ+PGtleXdvcmQ+dGhlcmFwZXV0aWMgdXNlPC9rZXl3b3JkPjxrZXl3b3JkPlZp
dGFtaW4gRDwva2V5d29yZD48L2tleXdvcmRzPjxkYXRlcz48eWVhcj4yMDEyPC95ZWFyPjxwdWIt
ZGF0ZXM+PGRhdGU+Ny81LzIwMTI8L2RhdGU+PC9wdWItZGF0ZXM+PC9kYXRlcz48bGFiZWw+NTwv
bGFiZWw+PHVybHM+PHJlbGF0ZWQtdXJscz48dXJsPmh0dHA6Ly93d3cubmNiaS5ubG0ubmloLmdv
di9wdWJtZWQvMjI3NjIzMTc8L3VybD48L3JlbGF0ZWQtdXJscz48L3VybHM+PGVsZWN0cm9uaWMt
cmVzb3VyY2UtbnVtPjEwLjEwNTYvTkVKTW9hMTEwOTYxNyBbZG9pXTwvZWxlY3Ryb25pYy1yZXNv
dXJjZS1udW0+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 w:tooltip="Bischoff-Ferrari, 2012 #107" w:history="1">
        <w:r w:rsidR="00B3117A">
          <w:rPr>
            <w:rFonts w:ascii="Times New Roman" w:hAnsi="Times New Roman"/>
            <w:noProof/>
          </w:rPr>
          <w:t>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there is some evidence that falls risk may also be reduce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Bischoff-Ferrari&lt;/Author&gt;&lt;Year&gt;2009&lt;/Year&gt;&lt;RecNum&gt;106&lt;/RecNum&gt;&lt;DisplayText&gt;[61]&lt;/DisplayText&gt;&lt;record&gt;&lt;rec-number&gt;106&lt;/rec-number&gt;&lt;foreign-keys&gt;&lt;key app="EN" db-id="aezfazfr55w2dee09auvzeanzd0axtt5x25v" timestamp="1380649261"&gt;106&lt;/key&gt;&lt;/foreign-keys&gt;&lt;ref-type name="Journal Article"&gt;17&lt;/ref-type&gt;&lt;contributors&gt;&lt;authors&gt;&lt;author&gt;Bischoff-Ferrari,H.A.&lt;/author&gt;&lt;author&gt;Dawson-Hughes,B.&lt;/author&gt;&lt;author&gt;Staehelin,H.B.&lt;/author&gt;&lt;author&gt;Orav,J.E.&lt;/author&gt;&lt;author&gt;Stuck,A.E.&lt;/author&gt;&lt;author&gt;Theiler,R.&lt;/author&gt;&lt;author&gt;Wong,J.B.&lt;/author&gt;&lt;author&gt;Egli,A.&lt;/author&gt;&lt;author&gt;Kiel,D.P.&lt;/author&gt;&lt;author&gt;Henschkowski,J.&lt;/author&gt;&lt;/authors&gt;&lt;/contributors&gt;&lt;auth-address&gt;Centre on Aging and Mobility, University of Zurich, Switzerland. heike.bischoff@usz.ch&lt;/auth-address&gt;&lt;titles&gt;&lt;title&gt;Fall prevention with supplemental and active forms of vitamin D: a meta-analysis of randomised controlled trials&lt;/title&gt;&lt;secondary-title&gt;BMJ&lt;/secondary-title&gt;&lt;/titles&gt;&lt;periodical&gt;&lt;full-title&gt;BMJ&lt;/full-title&gt;&lt;abbr-1&gt;Bmj&lt;/abbr-1&gt;&lt;/periodical&gt;&lt;pages&gt;b3692&lt;/pages&gt;&lt;volume&gt;339&lt;/volume&gt;&lt;reprint-edition&gt;Not in File&lt;/reprint-edition&gt;&lt;keywords&gt;&lt;keyword&gt;Accidental Falls&lt;/keyword&gt;&lt;keyword&gt;administration &amp;amp; dosage&lt;/keyword&gt;&lt;keyword&gt;Administration,Oral&lt;/keyword&gt;&lt;keyword&gt;Aged&lt;/keyword&gt;&lt;keyword&gt;Aged,80 and over&lt;/keyword&gt;&lt;keyword&gt;Aging&lt;/keyword&gt;&lt;keyword&gt;Bone Density&lt;/keyword&gt;&lt;keyword&gt;Bone Density Conservation Agents&lt;/keyword&gt;&lt;keyword&gt;Calcium&lt;/keyword&gt;&lt;keyword&gt;Dietary Supplements&lt;/keyword&gt;&lt;keyword&gt;Female&lt;/keyword&gt;&lt;keyword&gt;Humans&lt;/keyword&gt;&lt;keyword&gt;Male&lt;/keyword&gt;&lt;keyword&gt;methods&lt;/keyword&gt;&lt;keyword&gt;prevention &amp;amp; control&lt;/keyword&gt;&lt;keyword&gt;Randomized Controlled Trials as Topic&lt;/keyword&gt;&lt;keyword&gt;Risk&lt;/keyword&gt;&lt;keyword&gt;Risk Factors&lt;/keyword&gt;&lt;keyword&gt;Vitamin D&lt;/keyword&gt;&lt;/keywords&gt;&lt;dates&gt;&lt;year&gt;2009&lt;/year&gt;&lt;pub-dates&gt;&lt;date&gt;2009&lt;/date&gt;&lt;/pub-dates&gt;&lt;/dates&gt;&lt;label&gt;23&lt;/label&gt;&lt;urls&gt;&lt;related-urls&gt;&lt;url&gt;http://www.ncbi.nlm.nih.gov/pubmed/19797342&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1" w:tooltip="Bischoff-Ferrari, 2009 #106" w:history="1">
        <w:r w:rsidR="00B3117A">
          <w:rPr>
            <w:rFonts w:ascii="Times New Roman" w:hAnsi="Times New Roman"/>
            <w:noProof/>
          </w:rPr>
          <w:t>6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possibly through an action on muscle function.  It is probably not appropriate to extrapolate such findings to paediatric populations, yet there are very few published data relating vitamin D status to fracture risk in healthy children. </w:t>
      </w:r>
    </w:p>
    <w:p w:rsidR="008C045D" w:rsidRDefault="00752CC0">
      <w:pPr>
        <w:spacing w:after="120" w:line="360" w:lineRule="auto"/>
        <w:jc w:val="both"/>
        <w:rPr>
          <w:rFonts w:ascii="Times New Roman" w:hAnsi="Times New Roman"/>
        </w:rPr>
      </w:pPr>
      <w:r w:rsidRPr="00752CC0">
        <w:rPr>
          <w:rFonts w:ascii="Times New Roman" w:hAnsi="Times New Roman"/>
        </w:rPr>
        <w:t>We identified two cross-sectional and six case-control studies (Table 2) investigating vitamin D status in children with fractures.  James et al undertook a cross-sectional survey of 25(OH</w:t>
      </w:r>
      <w:proofErr w:type="gramStart"/>
      <w:r w:rsidRPr="00752CC0">
        <w:rPr>
          <w:rFonts w:ascii="Times New Roman" w:hAnsi="Times New Roman"/>
        </w:rPr>
        <w:t>)D</w:t>
      </w:r>
      <w:proofErr w:type="gramEnd"/>
      <w:r w:rsidRPr="00752CC0">
        <w:rPr>
          <w:rFonts w:ascii="Times New Roman" w:hAnsi="Times New Roman"/>
        </w:rPr>
        <w:t xml:space="preserve"> status in 213 children presenting with upper limb fractures in Louisiana, USA.  24% and 41% of the children were considered to be vitamin D deficient (defined as 25(OH)D&lt;50nmol/l) and insufficient (25(OH)D 50-75nmol/l), respectivel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James&lt;/Author&gt;&lt;Year&gt;2013&lt;/Year&gt;&lt;RecNum&gt;196&lt;/RecNum&gt;&lt;DisplayText&gt;[62]&lt;/DisplayText&gt;&lt;record&gt;&lt;rec-number&gt;196&lt;/rec-number&gt;&lt;foreign-keys&gt;&lt;key app="EN" db-id="aezfazfr55w2dee09auvzeanzd0axtt5x25v" timestamp="1380649262"&gt;196&lt;/key&gt;&lt;/foreign-keys&gt;&lt;ref-type name="Journal Article"&gt;17&lt;/ref-type&gt;&lt;contributors&gt;&lt;authors&gt;&lt;author&gt;James,J.R.&lt;/author&gt;&lt;author&gt;Massey,P.A.&lt;/author&gt;&lt;author&gt;Hollister,A.M.&lt;/author&gt;&lt;author&gt;Greber,E.M.&lt;/author&gt;&lt;/authors&gt;&lt;/contributors&gt;&lt;auth-address&gt;Department of Orthopaedic Surgery, Louisiana State University Health Sciences Center, Shreveport, LA 71103, USA&lt;/auth-address&gt;&lt;titles&gt;&lt;title&gt;Prevalence of hypovitaminosis D among children with upper extremity fractures&lt;/title&gt;&lt;secondary-title&gt;J.Pediatr.Orthop.&lt;/secondary-title&gt;&lt;/titles&gt;&lt;periodical&gt;&lt;full-title&gt;J.Pediatr.Orthop.&lt;/full-title&gt;&lt;/periodical&gt;&lt;pages&gt;159-162&lt;/pages&gt;&lt;volume&gt;33&lt;/volume&gt;&lt;number&gt;2&lt;/number&gt;&lt;reprint-edition&gt;Not in File&lt;/reprint-edition&gt;&lt;keywords&gt;&lt;keyword&gt;Body Mass Index&lt;/keyword&gt;&lt;keyword&gt;Health&lt;/keyword&gt;&lt;keyword&gt;injuries&lt;/keyword&gt;&lt;keyword&gt;methods&lt;/keyword&gt;&lt;keyword&gt;Patients&lt;/keyword&gt;&lt;keyword&gt;Prevalence&lt;/keyword&gt;&lt;keyword&gt;Risk&lt;/keyword&gt;&lt;keyword&gt;Vitamin D&lt;/keyword&gt;&lt;/keywords&gt;&lt;dates&gt;&lt;year&gt;2013&lt;/year&gt;&lt;pub-dates&gt;&lt;date&gt;3/2013&lt;/date&gt;&lt;/pub-dates&gt;&lt;/dates&gt;&lt;label&gt;6&lt;/label&gt;&lt;urls&gt;&lt;related-urls&gt;&lt;url&gt;http://www.ncbi.nlm.nih.gov/pubmed/23389570&lt;/url&gt;&lt;/related-urls&gt;&lt;/urls&gt;&lt;electronic-resource-num&gt;10.1097/BPO.0b013e3182770bf7 [doi];01241398-201303000-00010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2" w:tooltip="James, 2013 #196" w:history="1">
        <w:r w:rsidR="00B3117A">
          <w:rPr>
            <w:rFonts w:ascii="Times New Roman" w:hAnsi="Times New Roman"/>
            <w:noProof/>
          </w:rPr>
          <w:t>6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frican-American children were more likely to be vitamin D deficient than white children, but no difference was identified in 25(OH)D status in children who sustained a fracture from a low trauma compared to a high impact mechanism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James&lt;/Author&gt;&lt;Year&gt;2013&lt;/Year&gt;&lt;RecNum&gt;196&lt;/RecNum&gt;&lt;DisplayText&gt;[62]&lt;/DisplayText&gt;&lt;record&gt;&lt;rec-number&gt;196&lt;/rec-number&gt;&lt;foreign-keys&gt;&lt;key app="EN" db-id="aezfazfr55w2dee09auvzeanzd0axtt5x25v" timestamp="1380649262"&gt;196&lt;/key&gt;&lt;/foreign-keys&gt;&lt;ref-type name="Journal Article"&gt;17&lt;/ref-type&gt;&lt;contributors&gt;&lt;authors&gt;&lt;author&gt;James,J.R.&lt;/author&gt;&lt;author&gt;Massey,P.A.&lt;/author&gt;&lt;author&gt;Hollister,A.M.&lt;/author&gt;&lt;author&gt;Greber,E.M.&lt;/author&gt;&lt;/authors&gt;&lt;/contributors&gt;&lt;auth-address&gt;Department of Orthopaedic Surgery, Louisiana State University Health Sciences Center, Shreveport, LA 71103, USA&lt;/auth-address&gt;&lt;titles&gt;&lt;title&gt;Prevalence of hypovitaminosis D among children with upper extremity fractures&lt;/title&gt;&lt;secondary-title&gt;J.Pediatr.Orthop.&lt;/secondary-title&gt;&lt;/titles&gt;&lt;periodical&gt;&lt;full-title&gt;J.Pediatr.Orthop.&lt;/full-title&gt;&lt;/periodical&gt;&lt;pages&gt;159-162&lt;/pages&gt;&lt;volume&gt;33&lt;/volume&gt;&lt;number&gt;2&lt;/number&gt;&lt;reprint-edition&gt;Not in File&lt;/reprint-edition&gt;&lt;keywords&gt;&lt;keyword&gt;Body Mass Index&lt;/keyword&gt;&lt;keyword&gt;Health&lt;/keyword&gt;&lt;keyword&gt;injuries&lt;/keyword&gt;&lt;keyword&gt;methods&lt;/keyword&gt;&lt;keyword&gt;Patients&lt;/keyword&gt;&lt;keyword&gt;Prevalence&lt;/keyword&gt;&lt;keyword&gt;Risk&lt;/keyword&gt;&lt;keyword&gt;Vitamin D&lt;/keyword&gt;&lt;/keywords&gt;&lt;dates&gt;&lt;year&gt;2013&lt;/year&gt;&lt;pub-dates&gt;&lt;date&gt;3/2013&lt;/date&gt;&lt;/pub-dates&gt;&lt;/dates&gt;&lt;label&gt;6&lt;/label&gt;&lt;urls&gt;&lt;related-urls&gt;&lt;url&gt;http://www.ncbi.nlm.nih.gov/pubmed/23389570&lt;/url&gt;&lt;/related-urls&gt;&lt;/urls&gt;&lt;electronic-resource-num&gt;10.1097/BPO.0b013e3182770bf7 [doi];01241398-201303000-00010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2" w:tooltip="James, 2013 #196" w:history="1">
        <w:r w:rsidR="00B3117A">
          <w:rPr>
            <w:rFonts w:ascii="Times New Roman" w:hAnsi="Times New Roman"/>
            <w:noProof/>
          </w:rPr>
          <w:t>6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Similarly, Ryan et al identified that ten of 17 (59%) African-American children aged 5-9 years with a </w:t>
      </w:r>
      <w:proofErr w:type="spellStart"/>
      <w:r w:rsidRPr="00752CC0">
        <w:rPr>
          <w:rFonts w:ascii="Times New Roman" w:hAnsi="Times New Roman"/>
        </w:rPr>
        <w:t>radiographically</w:t>
      </w:r>
      <w:proofErr w:type="spellEnd"/>
      <w:r w:rsidRPr="00752CC0">
        <w:rPr>
          <w:rFonts w:ascii="Times New Roman" w:hAnsi="Times New Roman"/>
        </w:rPr>
        <w:t xml:space="preserve"> confirmed forearm fracture had a serum 25(OH</w:t>
      </w:r>
      <w:proofErr w:type="gramStart"/>
      <w:r w:rsidRPr="00752CC0">
        <w:rPr>
          <w:rFonts w:ascii="Times New Roman" w:hAnsi="Times New Roman"/>
        </w:rPr>
        <w:t>)D</w:t>
      </w:r>
      <w:proofErr w:type="gramEnd"/>
      <w:r w:rsidRPr="00752CC0">
        <w:rPr>
          <w:rFonts w:ascii="Times New Roman" w:hAnsi="Times New Roman"/>
        </w:rPr>
        <w:t xml:space="preserve">&lt;50nmol/l </w:t>
      </w:r>
      <w:r w:rsidR="008C045D" w:rsidRPr="00752CC0">
        <w:rPr>
          <w:rFonts w:ascii="Times New Roman" w:hAnsi="Times New Roman"/>
        </w:rPr>
        <w:fldChar w:fldCharType="begin">
          <w:fldData xml:space="preserve">PEVuZE5vdGU+PENpdGU+PEF1dGhvcj5SeWFuPC9BdXRob3I+PFllYXI+MjAxMDwvWWVhcj48UmVj
TnVtPjI2ODwvUmVjTnVtPjxEaXNwbGF5VGV4dD5bNjNdPC9EaXNwbGF5VGV4dD48cmVjb3JkPjxy
ZWMtbnVtYmVyPjI2ODwvcmVjLW51bWJlcj48Zm9yZWlnbi1rZXlzPjxrZXkgYXBwPSJFTiIgZGIt
aWQ9ImFlemZhemZyNTV3MmRlZTA5YXV2emVhbnpkMGF4dHQ1eDI1diIgdGltZXN0YW1wPSIxMzgw
NjQ5MjYzIj4yNjg8L2tleT48L2ZvcmVpZ24ta2V5cz48cmVmLXR5cGUgbmFtZT0iSm91cm5hbCBB
cnRpY2xlIj4xNzwvcmVmLXR5cGU+PGNvbnRyaWJ1dG9ycz48YXV0aG9ycz48YXV0aG9yPlJ5YW4s
TC5NLjwvYXV0aG9yPjxhdXRob3I+QnJhbmRvbGksQy48L2F1dGhvcj48YXV0aG9yPkZyZWlzaHRh
dCxSLkouPC9hdXRob3I+PGF1dGhvcj5XcmlnaHQsSi5MLjwvYXV0aG9yPjxhdXRob3I+VG9zaSxM
LjwvYXV0aG9yPjxhdXRob3I+Q2hhbWJlcmxhaW4sSi5NLjwvYXV0aG9yPjwvYXV0aG9ycz48L2Nv
bnRyaWJ1dG9ycz48YXV0aC1hZGRyZXNzPkRpdmlzaW9uIG9mIEVtZXJnZW5jeSBNZWRpY2luZSwg
Q2hpbGRyZW4mYXBvcztzIE5hdGlvbmFsIE1lZGljYWwgQ2VudGVyLCBHZW9yZ2UgV2FzaGluZ3Rv
biBVbml2ZXJzaXR5IFNjaG9vbCBvZiBNZWRpY2luZSBhbmQgSGVhbHRoIFNjaWVuY2VzLCBXYXNo
aW5ndG9uLCBEQyAyMDAxMCwgVVNBLiBscnlhbkBjbm1jLm9yZzwvYXV0aC1hZGRyZXNzPjx0aXRs
ZXM+PHRpdGxlPlByZXZhbGVuY2Ugb2Ygdml0YW1pbiBEIGluc3VmZmljaWVuY3kgaW4gQWZyaWNh
biBBbWVyaWNhbiBjaGlsZHJlbiB3aXRoIGZvcmVhcm0gZnJhY3R1cmVzOiBhIHByZWxpbWluYXJ5
IHN0dWR5PC90aXRsZT48c2Vjb25kYXJ5LXRpdGxlPkouUGVkaWF0ci5PcnRob3AuPC9zZWNvbmRh
cnktdGl0bGU+PC90aXRsZXM+PHBlcmlvZGljYWw+PGZ1bGwtdGl0bGU+Si5QZWRpYXRyLk9ydGhv
cC48L2Z1bGwtdGl0bGU+PC9wZXJpb2RpY2FsPjxwYWdlcz4xMDYtMTA5PC9wYWdlcz48dm9sdW1l
PjMwPC92b2x1bWU+PG51bWJlcj4yPC9udW1iZXI+PHJlcHJpbnQtZWRpdGlvbj5Ob3QgaW4gRmls
ZTwvcmVwcmludC1lZGl0aW9uPjxrZXl3b3Jkcz48a2V5d29yZD5BYnNvcnB0aW9tZXRyeSxQaG90
b248L2tleXdvcmQ+PGtleXdvcmQ+QWR1bHQ8L2tleXdvcmQ+PGtleXdvcmQ+QWZyaWNhbiBBbWVy
aWNhbnM8L2tleXdvcmQ+PGtleXdvcmQ+QWdlZDwva2V5d29yZD48a2V5d29yZD5hbmFsb2dzICZh
bXA7IGRlcml2YXRpdmVzPC9rZXl3b3JkPjxrZXl3b3JkPmFuYWx5c2lzPC9rZXl3b3JkPjxrZXl3
b3JkPmJsb29kPC9rZXl3b3JkPjxrZXl3b3JkPkJvbmUgRGVuc2l0eTwva2V5d29yZD48a2V5d29y
ZD5DaGlsZDwva2V5d29yZD48a2V5d29yZD5DaGlsZCxQcmVzY2hvb2w8L2tleXdvcmQ+PGtleXdv
cmQ+Y29tcGxpY2F0aW9uczwva2V5d29yZD48a2V5d29yZD5lcGlkZW1pb2xvZ3k8L2tleXdvcmQ+
PGtleXdvcmQ+ZXRpb2xvZ3k8L2tleXdvcmQ+PGtleXdvcmQ+RmVtYWxlPC9rZXl3b3JkPjxrZXl3
b3JkPkZvcmVhcm08L2tleXdvcmQ+PGtleXdvcmQ+RnJhY3R1cmVzLEJvbmU8L2tleXdvcmQ+PGtl
eXdvcmQ+SGVhbHRoPC9rZXl3b3JkPjxrZXl3b3JkPkh1bWFuczwva2V5d29yZD48a2V5d29yZD5J
bmNpZGVuY2U8L2tleXdvcmQ+PGtleXdvcmQ+SW5mYW50PC9rZXl3b3JkPjxrZXl3b3JkPmluanVy
aWVzPC9rZXl3b3JkPjxrZXl3b3JkPk1hbGU8L2tleXdvcmQ+PGtleXdvcmQ+bWV0aG9kczwva2V5
d29yZD48a2V5d29yZD5Pc3Rlb3Bvcm9zaXM8L2tleXdvcmQ+PGtleXdvcmQ+UGF0aWVudHM8L2tl
eXdvcmQ+PGtleXdvcmQ+UHJldmFsZW5jZTwva2V5d29yZD48a2V5d29yZD5Qcm9zcGVjdGl2ZSBT
dHVkaWVzPC9rZXl3b3JkPjxrZXl3b3JkPlJhZGl1cyBGcmFjdHVyZXM8L2tleXdvcmQ+PGtleXdv
cmQ+Umlja2V0czwva2V5d29yZD48a2V5d29yZD5SaXNrPC9rZXl3b3JkPjxrZXl3b3JkPlVsbmEg
RnJhY3R1cmVzPC9rZXl3b3JkPjxrZXl3b3JkPlZpdGFtaW4gRDwva2V5d29yZD48a2V5d29yZD5W
aXRhbWluIEQgRGVmaWNpZW5jeTwva2V5d29yZD48a2V5d29yZD5XYXNoaW5ndG9uPC9rZXl3b3Jk
Pjwva2V5d29yZHM+PGRhdGVzPjx5ZWFyPjIwMTA8L3llYXI+PHB1Yi1kYXRlcz48ZGF0ZT4zLzIw
MTA8L2RhdGU+PC9wdWItZGF0ZXM+PC9kYXRlcz48bGFiZWw+OTwvbGFiZWw+PHVybHM+PHJlbGF0
ZWQtdXJscz48dXJsPmh0dHA6Ly93d3cubmNiaS5ubG0ubmloLmdvdi9wdWJtZWQvMjAxNzk1NTQ8
L3VybD48L3JlbGF0ZWQtdXJscz48L3VybHM+PGVsZWN0cm9uaWMtcmVzb3VyY2UtbnVtPjEwLjEw
OTcvQlBPLjBiMDEzZTMxODFkMDc2YTMgW2RvaV07MDEyNDEzOTgtMjAxMDAzMDAwLTAwMDAyIFtw
aWldPC9lbGVjdHJvbmlj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eWFuPC9BdXRob3I+PFllYXI+MjAxMDwvWWVhcj48UmVj
TnVtPjI2ODwvUmVjTnVtPjxEaXNwbGF5VGV4dD5bNjNdPC9EaXNwbGF5VGV4dD48cmVjb3JkPjxy
ZWMtbnVtYmVyPjI2ODwvcmVjLW51bWJlcj48Zm9yZWlnbi1rZXlzPjxrZXkgYXBwPSJFTiIgZGIt
aWQ9ImFlemZhemZyNTV3MmRlZTA5YXV2emVhbnpkMGF4dHQ1eDI1diIgdGltZXN0YW1wPSIxMzgw
NjQ5MjYzIj4yNjg8L2tleT48L2ZvcmVpZ24ta2V5cz48cmVmLXR5cGUgbmFtZT0iSm91cm5hbCBB
cnRpY2xlIj4xNzwvcmVmLXR5cGU+PGNvbnRyaWJ1dG9ycz48YXV0aG9ycz48YXV0aG9yPlJ5YW4s
TC5NLjwvYXV0aG9yPjxhdXRob3I+QnJhbmRvbGksQy48L2F1dGhvcj48YXV0aG9yPkZyZWlzaHRh
dCxSLkouPC9hdXRob3I+PGF1dGhvcj5XcmlnaHQsSi5MLjwvYXV0aG9yPjxhdXRob3I+VG9zaSxM
LjwvYXV0aG9yPjxhdXRob3I+Q2hhbWJlcmxhaW4sSi5NLjwvYXV0aG9yPjwvYXV0aG9ycz48L2Nv
bnRyaWJ1dG9ycz48YXV0aC1hZGRyZXNzPkRpdmlzaW9uIG9mIEVtZXJnZW5jeSBNZWRpY2luZSwg
Q2hpbGRyZW4mYXBvcztzIE5hdGlvbmFsIE1lZGljYWwgQ2VudGVyLCBHZW9yZ2UgV2FzaGluZ3Rv
biBVbml2ZXJzaXR5IFNjaG9vbCBvZiBNZWRpY2luZSBhbmQgSGVhbHRoIFNjaWVuY2VzLCBXYXNo
aW5ndG9uLCBEQyAyMDAxMCwgVVNBLiBscnlhbkBjbm1jLm9yZzwvYXV0aC1hZGRyZXNzPjx0aXRs
ZXM+PHRpdGxlPlByZXZhbGVuY2Ugb2Ygdml0YW1pbiBEIGluc3VmZmljaWVuY3kgaW4gQWZyaWNh
biBBbWVyaWNhbiBjaGlsZHJlbiB3aXRoIGZvcmVhcm0gZnJhY3R1cmVzOiBhIHByZWxpbWluYXJ5
IHN0dWR5PC90aXRsZT48c2Vjb25kYXJ5LXRpdGxlPkouUGVkaWF0ci5PcnRob3AuPC9zZWNvbmRh
cnktdGl0bGU+PC90aXRsZXM+PHBlcmlvZGljYWw+PGZ1bGwtdGl0bGU+Si5QZWRpYXRyLk9ydGhv
cC48L2Z1bGwtdGl0bGU+PC9wZXJpb2RpY2FsPjxwYWdlcz4xMDYtMTA5PC9wYWdlcz48dm9sdW1l
PjMwPC92b2x1bWU+PG51bWJlcj4yPC9udW1iZXI+PHJlcHJpbnQtZWRpdGlvbj5Ob3QgaW4gRmls
ZTwvcmVwcmludC1lZGl0aW9uPjxrZXl3b3Jkcz48a2V5d29yZD5BYnNvcnB0aW9tZXRyeSxQaG90
b248L2tleXdvcmQ+PGtleXdvcmQ+QWR1bHQ8L2tleXdvcmQ+PGtleXdvcmQ+QWZyaWNhbiBBbWVy
aWNhbnM8L2tleXdvcmQ+PGtleXdvcmQ+QWdlZDwva2V5d29yZD48a2V5d29yZD5hbmFsb2dzICZh
bXA7IGRlcml2YXRpdmVzPC9rZXl3b3JkPjxrZXl3b3JkPmFuYWx5c2lzPC9rZXl3b3JkPjxrZXl3
b3JkPmJsb29kPC9rZXl3b3JkPjxrZXl3b3JkPkJvbmUgRGVuc2l0eTwva2V5d29yZD48a2V5d29y
ZD5DaGlsZDwva2V5d29yZD48a2V5d29yZD5DaGlsZCxQcmVzY2hvb2w8L2tleXdvcmQ+PGtleXdv
cmQ+Y29tcGxpY2F0aW9uczwva2V5d29yZD48a2V5d29yZD5lcGlkZW1pb2xvZ3k8L2tleXdvcmQ+
PGtleXdvcmQ+ZXRpb2xvZ3k8L2tleXdvcmQ+PGtleXdvcmQ+RmVtYWxlPC9rZXl3b3JkPjxrZXl3
b3JkPkZvcmVhcm08L2tleXdvcmQ+PGtleXdvcmQ+RnJhY3R1cmVzLEJvbmU8L2tleXdvcmQ+PGtl
eXdvcmQ+SGVhbHRoPC9rZXl3b3JkPjxrZXl3b3JkPkh1bWFuczwva2V5d29yZD48a2V5d29yZD5J
bmNpZGVuY2U8L2tleXdvcmQ+PGtleXdvcmQ+SW5mYW50PC9rZXl3b3JkPjxrZXl3b3JkPmluanVy
aWVzPC9rZXl3b3JkPjxrZXl3b3JkPk1hbGU8L2tleXdvcmQ+PGtleXdvcmQ+bWV0aG9kczwva2V5
d29yZD48a2V5d29yZD5Pc3Rlb3Bvcm9zaXM8L2tleXdvcmQ+PGtleXdvcmQ+UGF0aWVudHM8L2tl
eXdvcmQ+PGtleXdvcmQ+UHJldmFsZW5jZTwva2V5d29yZD48a2V5d29yZD5Qcm9zcGVjdGl2ZSBT
dHVkaWVzPC9rZXl3b3JkPjxrZXl3b3JkPlJhZGl1cyBGcmFjdHVyZXM8L2tleXdvcmQ+PGtleXdv
cmQ+Umlja2V0czwva2V5d29yZD48a2V5d29yZD5SaXNrPC9rZXl3b3JkPjxrZXl3b3JkPlVsbmEg
RnJhY3R1cmVzPC9rZXl3b3JkPjxrZXl3b3JkPlZpdGFtaW4gRDwva2V5d29yZD48a2V5d29yZD5W
aXRhbWluIEQgRGVmaWNpZW5jeTwva2V5d29yZD48a2V5d29yZD5XYXNoaW5ndG9uPC9rZXl3b3Jk
Pjwva2V5d29yZHM+PGRhdGVzPjx5ZWFyPjIwMTA8L3llYXI+PHB1Yi1kYXRlcz48ZGF0ZT4zLzIw
MTA8L2RhdGU+PC9wdWItZGF0ZXM+PC9kYXRlcz48bGFiZWw+OTwvbGFiZWw+PHVybHM+PHJlbGF0
ZWQtdXJscz48dXJsPmh0dHA6Ly93d3cubmNiaS5ubG0ubmloLmdvdi9wdWJtZWQvMjAxNzk1NTQ8
L3VybD48L3JlbGF0ZWQtdXJscz48L3VybHM+PGVsZWN0cm9uaWMtcmVzb3VyY2UtbnVtPjEwLjEw
OTcvQlBPLjBiMDEzZTMxODFkMDc2YTMgW2RvaV07MDEyNDEzOTgtMjAxMDAzMDAwLTAwMDAyIFtw
aWldPC9lbGVjdHJvbmlj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3" w:tooltip="Ryan, 2010 #268" w:history="1">
        <w:r w:rsidR="00B3117A">
          <w:rPr>
            <w:rFonts w:ascii="Times New Roman" w:hAnsi="Times New Roman"/>
            <w:noProof/>
          </w:rPr>
          <w:t>6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Neither of these studies included a control group, and therefore it cannot be determined that the distribution of serum 25(OH</w:t>
      </w:r>
      <w:proofErr w:type="gramStart"/>
      <w:r w:rsidRPr="00752CC0">
        <w:rPr>
          <w:rFonts w:ascii="Times New Roman" w:hAnsi="Times New Roman"/>
        </w:rPr>
        <w:t>)D</w:t>
      </w:r>
      <w:proofErr w:type="gramEnd"/>
      <w:r w:rsidRPr="00752CC0">
        <w:rPr>
          <w:rFonts w:ascii="Times New Roman" w:hAnsi="Times New Roman"/>
        </w:rPr>
        <w:t xml:space="preserve"> differed from that in the background population.  </w:t>
      </w:r>
    </w:p>
    <w:p w:rsidR="008C045D" w:rsidRDefault="00752CC0">
      <w:pPr>
        <w:spacing w:after="120" w:line="360" w:lineRule="auto"/>
        <w:jc w:val="both"/>
        <w:rPr>
          <w:rFonts w:ascii="Times New Roman" w:hAnsi="Times New Roman"/>
        </w:rPr>
      </w:pPr>
      <w:r w:rsidRPr="00752CC0">
        <w:rPr>
          <w:rFonts w:ascii="Times New Roman" w:hAnsi="Times New Roman"/>
        </w:rPr>
        <w:t xml:space="preserve">Ryan et al subsequently undertook a case-control study comparing African-American children aged 5-9 years who had suffered an acute forearm fracture with controls who had never sustained a fracture </w:t>
      </w:r>
      <w:r w:rsidR="008C045D" w:rsidRPr="00752CC0">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41" w:tooltip="Ryan, 2012 #270" w:history="1">
        <w:r w:rsidR="00B3117A">
          <w:rPr>
            <w:rFonts w:ascii="Times New Roman" w:hAnsi="Times New Roman"/>
            <w:noProof/>
          </w:rPr>
          <w:t>4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In univariate analysis of</w:t>
      </w:r>
      <w:r w:rsidRPr="00752CC0">
        <w:rPr>
          <w:rFonts w:ascii="Times New Roman" w:hAnsi="Times New Roman"/>
          <w:b/>
        </w:rPr>
        <w:t xml:space="preserve"> </w:t>
      </w:r>
      <w:r w:rsidRPr="00752CC0">
        <w:rPr>
          <w:rFonts w:ascii="Times New Roman" w:hAnsi="Times New Roman"/>
        </w:rPr>
        <w:t>70 cases and 71 controls, neither mean serum 25(OH</w:t>
      </w:r>
      <w:proofErr w:type="gramStart"/>
      <w:r w:rsidRPr="00752CC0">
        <w:rPr>
          <w:rFonts w:ascii="Times New Roman" w:hAnsi="Times New Roman"/>
        </w:rPr>
        <w:t>)D</w:t>
      </w:r>
      <w:proofErr w:type="gramEnd"/>
      <w:r w:rsidRPr="00752CC0">
        <w:rPr>
          <w:rFonts w:ascii="Times New Roman" w:hAnsi="Times New Roman"/>
        </w:rPr>
        <w:t xml:space="preserve"> nor the percentage of children with VDD differed between cases and controls (Table 2) </w:t>
      </w:r>
      <w:r w:rsidR="008C045D" w:rsidRPr="00752CC0">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41" w:tooltip="Ryan, 2012 #270" w:history="1">
        <w:r w:rsidR="00B3117A">
          <w:rPr>
            <w:rFonts w:ascii="Times New Roman" w:hAnsi="Times New Roman"/>
            <w:noProof/>
          </w:rPr>
          <w:t>4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  However, although not statistically significant, a greater proportion of children with fracture were assessed in spring or summer and more control children in winter.  After adjustment for age, gender, parental education level, season, physical activity level, high BMI, height, dietary calcium intake, mean daily caloric intake and areal BMD measured by DXA, a serum 25(OH)D &lt;50nmol/l was associated with a 3.5 times higher odds of forearm fracture </w:t>
      </w:r>
      <w:r w:rsidR="008C045D" w:rsidRPr="00752CC0">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41" w:tooltip="Ryan, 2012 #270" w:history="1">
        <w:r w:rsidR="00B3117A">
          <w:rPr>
            <w:rFonts w:ascii="Times New Roman" w:hAnsi="Times New Roman"/>
            <w:noProof/>
          </w:rPr>
          <w:t>4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Chan et al studied 17 children under 12 years who had sustained an accidental fracture.  When compared with 17 control children who had no history of </w:t>
      </w:r>
      <w:r w:rsidRPr="00752CC0">
        <w:rPr>
          <w:rFonts w:ascii="Times New Roman" w:hAnsi="Times New Roman"/>
        </w:rPr>
        <w:lastRenderedPageBreak/>
        <w:t xml:space="preserve">fracture, there was no significant difference in serum 25(OH)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han&lt;/Author&gt;&lt;Year&gt;1984&lt;/Year&gt;&lt;RecNum&gt;119&lt;/RecNum&gt;&lt;DisplayText&gt;[64]&lt;/DisplayText&gt;&lt;record&gt;&lt;rec-number&gt;119&lt;/rec-number&gt;&lt;foreign-keys&gt;&lt;key app="EN" db-id="aezfazfr55w2dee09auvzeanzd0axtt5x25v" timestamp="1380649262"&gt;119&lt;/key&gt;&lt;/foreign-keys&gt;&lt;ref-type name="Journal Article"&gt;17&lt;/ref-type&gt;&lt;contributors&gt;&lt;authors&gt;&lt;author&gt;Chan,G.M.&lt;/author&gt;&lt;author&gt;Hess,M.&lt;/author&gt;&lt;author&gt;Hollis,J.&lt;/author&gt;&lt;author&gt;Book,L.S.&lt;/author&gt;&lt;/authors&gt;&lt;/contributors&gt;&lt;titles&gt;&lt;title&gt;Bone mineral status in childhood accidental fractures&lt;/title&gt;&lt;secondary-title&gt;Am.J.Dis.Child&lt;/secondary-title&gt;&lt;/titles&gt;&lt;periodical&gt;&lt;full-title&gt;Am.J.Dis.Child&lt;/full-title&gt;&lt;/periodical&gt;&lt;pages&gt;569-570&lt;/pages&gt;&lt;volume&gt;138&lt;/volume&gt;&lt;number&gt;6&lt;/number&gt;&lt;reprint-edition&gt;Not in File&lt;/reprint-edition&gt;&lt;keywords&gt;&lt;keyword&gt;Alkaline Phosphatase&lt;/keyword&gt;&lt;keyword&gt;analysis&lt;/keyword&gt;&lt;keyword&gt;blood&lt;/keyword&gt;&lt;keyword&gt;Bone and Bones&lt;/keyword&gt;&lt;keyword&gt;Calcium&lt;/keyword&gt;&lt;keyword&gt;Child&lt;/keyword&gt;&lt;keyword&gt;Child,Preschool&lt;/keyword&gt;&lt;keyword&gt;etiology&lt;/keyword&gt;&lt;keyword&gt;Female&lt;/keyword&gt;&lt;keyword&gt;Fractures,Bone&lt;/keyword&gt;&lt;keyword&gt;Humans&lt;/keyword&gt;&lt;keyword&gt;Magnesium&lt;/keyword&gt;&lt;keyword&gt;Male&lt;/keyword&gt;&lt;keyword&gt;metabolism&lt;/keyword&gt;&lt;keyword&gt;Minerals&lt;/keyword&gt;&lt;keyword&gt;Phosphorus&lt;/keyword&gt;&lt;/keywords&gt;&lt;dates&gt;&lt;year&gt;1984&lt;/year&gt;&lt;pub-dates&gt;&lt;date&gt;6/1984&lt;/date&gt;&lt;/pub-dates&gt;&lt;/dates&gt;&lt;label&gt;144&lt;/label&gt;&lt;urls&gt;&lt;related-urls&gt;&lt;url&gt;http://www.ncbi.nlm.nih.gov/pubmed/6720643&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4" w:tooltip="Chan, 1984 #119" w:history="1">
        <w:r w:rsidR="00B3117A">
          <w:rPr>
            <w:rFonts w:ascii="Times New Roman" w:hAnsi="Times New Roman"/>
            <w:noProof/>
          </w:rPr>
          <w:t>6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Similarly, Farr et al assessed 25(OH</w:t>
      </w:r>
      <w:proofErr w:type="gramStart"/>
      <w:r w:rsidRPr="00752CC0">
        <w:rPr>
          <w:rFonts w:ascii="Times New Roman" w:hAnsi="Times New Roman"/>
        </w:rPr>
        <w:t>)D</w:t>
      </w:r>
      <w:proofErr w:type="gramEnd"/>
      <w:r w:rsidRPr="00752CC0">
        <w:rPr>
          <w:rFonts w:ascii="Times New Roman" w:hAnsi="Times New Roman"/>
        </w:rPr>
        <w:t xml:space="preserve"> status in 115 children aged 8-15 years who had sustained a mild or moderate impact distal radial fracture.  In comparison to 100 children with no history of fracture, 25(OH)D status did not differ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Farr&lt;/Author&gt;&lt;Year&gt;2014&lt;/Year&gt;&lt;RecNum&gt;1086&lt;/RecNum&gt;&lt;DisplayText&gt;[65]&lt;/DisplayText&gt;&lt;record&gt;&lt;rec-number&gt;1086&lt;/rec-number&gt;&lt;foreign-keys&gt;&lt;key app="EN" db-id="aezfazfr55w2dee09auvzeanzd0axtt5x25v" timestamp="1401353856"&gt;1086&lt;/key&gt;&lt;/foreign-keys&gt;&lt;ref-type name="Journal Article"&gt;17&lt;/ref-type&gt;&lt;contributors&gt;&lt;authors&gt;&lt;author&gt;Farr, Joshua N.&lt;/author&gt;&lt;author&gt;Amin, Shreyasee&lt;/author&gt;&lt;author&gt;Melton, L. Joseph&lt;/author&gt;&lt;author&gt;Kirmani, Salman&lt;/author&gt;&lt;author&gt;McCready, Louise K.&lt;/author&gt;&lt;author&gt;Atkinson, Elizabeth J.&lt;/author&gt;&lt;author&gt;Müller, Ralph&lt;/author&gt;&lt;author&gt;Khosla, Sundeep&lt;/author&gt;&lt;/authors&gt;&lt;/contributors&gt;&lt;titles&gt;&lt;title&gt;Bone Strength and Structural Deficits in Children and Adolescents With a Distal Forearm Fracture Resulting From Mild Trauma&lt;/title&gt;&lt;secondary-title&gt;Journal of Bone and Mineral Research&lt;/secondary-title&gt;&lt;/titles&gt;&lt;periodical&gt;&lt;full-title&gt;Journal of Bone and Mineral Research&lt;/full-title&gt;&lt;/periodical&gt;&lt;pages&gt;590-599&lt;/pages&gt;&lt;volume&gt;29&lt;/volume&gt;&lt;number&gt;3&lt;/number&gt;&lt;keywords&gt;&lt;keyword&gt;BONESTRUCTURE&lt;/keyword&gt;&lt;keyword&gt;HRpQCT&lt;/keyword&gt;&lt;keyword&gt;FOREARMFRACTURE&lt;/keyword&gt;&lt;keyword&gt;TRAUMALEVELS&lt;/keyword&gt;&lt;keyword&gt;CHILDREN&lt;/keyword&gt;&lt;/keywords&gt;&lt;dates&gt;&lt;year&gt;2014&lt;/year&gt;&lt;/dates&gt;&lt;isbn&gt;1523-4681&lt;/isbn&gt;&lt;urls&gt;&lt;related-urls&gt;&lt;url&gt;http://dx.doi.org/10.1002/jbmr.2071&lt;/url&gt;&lt;/related-urls&gt;&lt;/urls&gt;&lt;electronic-resource-num&gt;10.1002/jbmr.2071&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5" w:tooltip="Farr, 2014 #1086" w:history="1">
        <w:r w:rsidR="00B3117A">
          <w:rPr>
            <w:rFonts w:ascii="Times New Roman" w:hAnsi="Times New Roman"/>
            <w:noProof/>
          </w:rPr>
          <w:t>6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However in both these studies, 25(OH</w:t>
      </w:r>
      <w:proofErr w:type="gramStart"/>
      <w:r w:rsidRPr="00752CC0">
        <w:rPr>
          <w:rFonts w:ascii="Times New Roman" w:hAnsi="Times New Roman"/>
        </w:rPr>
        <w:t>)D</w:t>
      </w:r>
      <w:proofErr w:type="gramEnd"/>
      <w:r w:rsidRPr="00752CC0">
        <w:rPr>
          <w:rFonts w:ascii="Times New Roman" w:hAnsi="Times New Roman"/>
        </w:rPr>
        <w:t xml:space="preserve"> status was not assessed at the time of fracture, but at approximately 16 months after fracture in the study by Chan et al, and within one year of fracture in the study of Farr et al.  Therefore, vitamin D status at the time of study inclusion might not have reflected that at the time of fracture due to seasonal and dietary variability.  Furthermore, it is not stated in either study at what time of year blood sampling took place, or if this was similar between cases and controls.  Similarly, </w:t>
      </w:r>
      <w:proofErr w:type="spellStart"/>
      <w:r w:rsidRPr="00752CC0">
        <w:rPr>
          <w:rFonts w:ascii="Times New Roman" w:hAnsi="Times New Roman"/>
        </w:rPr>
        <w:t>Ceroni</w:t>
      </w:r>
      <w:proofErr w:type="spellEnd"/>
      <w:r w:rsidRPr="00752CC0">
        <w:rPr>
          <w:rFonts w:ascii="Times New Roman" w:hAnsi="Times New Roman"/>
        </w:rPr>
        <w:t xml:space="preserve"> et al found no significant difference in 25(OH)D in adolescents admitted for surgical management of a first appendicular fracture compared to healthy controls with no history of fractur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eroni&lt;/Author&gt;&lt;Year&gt;2012&lt;/Year&gt;&lt;RecNum&gt;712&lt;/RecNum&gt;&lt;DisplayText&gt;[66]&lt;/DisplayText&gt;&lt;record&gt;&lt;rec-number&gt;712&lt;/rec-number&gt;&lt;foreign-keys&gt;&lt;key app="EN" db-id="aezfazfr55w2dee09auvzeanzd0axtt5x25v" timestamp="1386077290"&gt;712&lt;/key&gt;&lt;/foreign-keys&gt;&lt;ref-type name="Journal Article"&gt;17&lt;/ref-type&gt;&lt;contributors&gt;&lt;authors&gt;&lt;author&gt;Ceroni, D.&lt;/author&gt;&lt;author&gt;Anderson de la Llana, R.&lt;/author&gt;&lt;author&gt;Martin, X.&lt;/author&gt;&lt;author&gt;Lamah, L.&lt;/author&gt;&lt;author&gt;De Coulon, G.&lt;/author&gt;&lt;author&gt;Turcot, K.&lt;/author&gt;&lt;author&gt;Dubois-Ferriere, V.&lt;/author&gt;&lt;/authors&gt;&lt;/contributors&gt;&lt;auth-address&gt;Pediatric Orthopedic Unit, Department of Child and Adolescent, University of Geneva Children&amp;apos;s Hospitals and University of Geneva Faculty of Medicine, 6 Rue Willy-Donze, 1211 Geneva 14, Switzerland.&lt;/auth-address&gt;&lt;titles&gt;&lt;title&gt;Prevalence of vitamin D insufficiency in Swiss teenagers with appendicular fractures: a prospective study of 100 cases&lt;/title&gt;&lt;secondary-title&gt;J Child Orthop&lt;/secondary-title&gt;&lt;alt-title&gt;Journal of children&amp;apos;s orthopaedics&lt;/alt-title&gt;&lt;/titles&gt;&lt;periodical&gt;&lt;full-title&gt;J Child Orthop&lt;/full-title&gt;&lt;abbr-1&gt;Journal of children&amp;apos;s orthopaedics&lt;/abbr-1&gt;&lt;/periodical&gt;&lt;alt-periodical&gt;&lt;full-title&gt;J Child Orthop&lt;/full-title&gt;&lt;abbr-1&gt;Journal of children&amp;apos;s orthopaedics&lt;/abbr-1&gt;&lt;/alt-periodical&gt;&lt;pages&gt;497-503&lt;/pages&gt;&lt;volume&gt;6&lt;/volume&gt;&lt;number&gt;6&lt;/number&gt;&lt;edition&gt;2013/12/03&lt;/edition&gt;&lt;dates&gt;&lt;year&gt;2012&lt;/year&gt;&lt;pub-dates&gt;&lt;date&gt;Dec&lt;/date&gt;&lt;/pub-dates&gt;&lt;/dates&gt;&lt;isbn&gt;1863-2521 (Print)&amp;#xD;1863-2521&lt;/isbn&gt;&lt;accession-num&gt;24294313&lt;/accession-num&gt;&lt;urls&gt;&lt;/urls&gt;&lt;electronic-resource-num&gt;10.1007/s11832-012-0446-7&lt;/electronic-resource-num&gt;&lt;remote-database-provider&gt;Nlm&lt;/remote-database-provider&gt;&lt;language&gt;Eng&lt;/language&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66" w:tooltip="Ceroni, 2012 #712" w:history="1">
        <w:r w:rsidR="00B3117A">
          <w:rPr>
            <w:rFonts w:ascii="Times New Roman" w:hAnsi="Times New Roman"/>
            <w:noProof/>
          </w:rPr>
          <w:t>6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752CC0">
      <w:pPr>
        <w:spacing w:after="120" w:line="360" w:lineRule="auto"/>
        <w:jc w:val="both"/>
        <w:rPr>
          <w:rFonts w:ascii="Times New Roman" w:hAnsi="Times New Roman"/>
        </w:rPr>
      </w:pPr>
      <w:r w:rsidRPr="00752CC0">
        <w:rPr>
          <w:rFonts w:ascii="Times New Roman" w:hAnsi="Times New Roman"/>
        </w:rPr>
        <w:t>Two case-control studies included only children with a history of at least two low energy trauma fractures.  Although low vitamin D status was highly prevalent in both studies, serum 25(OH</w:t>
      </w:r>
      <w:proofErr w:type="gramStart"/>
      <w:r w:rsidRPr="00752CC0">
        <w:rPr>
          <w:rFonts w:ascii="Times New Roman" w:hAnsi="Times New Roman"/>
        </w:rPr>
        <w:t>)D</w:t>
      </w:r>
      <w:proofErr w:type="gramEnd"/>
      <w:r w:rsidRPr="00752CC0">
        <w:rPr>
          <w:rFonts w:ascii="Times New Roman" w:hAnsi="Times New Roman"/>
        </w:rPr>
        <w:t xml:space="preserve"> was comparable between fracturing children and healthy controls (Table 2) </w:t>
      </w:r>
      <w:r w:rsidR="008C045D" w:rsidRPr="00752CC0">
        <w:rPr>
          <w:rFonts w:ascii="Times New Roman" w:hAnsi="Times New Roman"/>
        </w:rPr>
        <w:fldChar w:fldCharType="begin">
          <w:fldData xml:space="preserve">PEVuZE5vdGU+PENpdGU+PEF1dGhvcj5NYXlyYW5wYWE8L0F1dGhvcj48WWVhcj4yMDEyPC9ZZWFy
PjxSZWNOdW0+MjM1PC9SZWNOdW0+PERpc3BsYXlUZXh0Pls2Nyw2OF08L0Rpc3BsYXlUZXh0Pjxy
ZWNvcmQ+PHJlYy1udW1iZXI+MjM1PC9yZWMtbnVtYmVyPjxmb3JlaWduLWtleXM+PGtleSBhcHA9
IkVOIiBkYi1pZD0iYWV6ZmF6ZnI1NXcyZGVlMDlhdXZ6ZWFuemQwYXh0dDV4MjV2IiB0aW1lc3Rh
bXA9IjEzODA2NDkyNjMiPjIzNTwva2V5PjwvZm9yZWlnbi1rZXlzPjxyZWYtdHlwZSBuYW1lPSJK
b3VybmFsIEFydGljbGUiPjE3PC9yZWYtdHlwZT48Y29udHJpYnV0b3JzPjxhdXRob3JzPjxhdXRo
b3I+TWF5cmFucGFhLE0uSy48L2F1dGhvcj48YXV0aG9yPlZpbGpha2FpbmVuLEguVC48L2F1dGhv
cj48YXV0aG9yPlRvaXZpYWluZW4tU2FsbyxTLjwvYXV0aG9yPjxhdXRob3I+S2FsbGlvLFAuRS48
L2F1dGhvcj48YXV0aG9yPk1ha2l0aWUsTy48L2F1dGhvcj48L2F1dGhvcnM+PC9jb250cmlidXRv
cnM+PGF1dGgtYWRkcmVzcz5DaGlsZHJlbiZhcG9zO3MgSG9zcGl0YWwsIEhlbHNpbmtpIFVuaXZl
cnNpdHkgQ2VudHJhbCBIb3NwaXRhbCBhbmQgVW5pdmVyc2l0eSBvZiBIZWxzaW5raSwgU3RlbmJh
Y2tpbmthdHUgMTEsIEhVUywgSGVsc2lua2ksIEZpbmxhbmQuIG1lcnZpLm1heXJhbnBhYUBoZWxz
aW5raS5maTwvYXV0aC1hZGRyZXNzPjx0aXRsZXM+PHRpdGxlPkltcGFpcmVkIGJvbmUgaGVhbHRo
IGFuZCBhc3ltcHRvbWF0aWMgdmVydGVicmFsIGNvbXByZXNzaW9ucyBpbiBmcmFjdHVyZS1wcm9u
ZSBjaGlsZHJlbjogYSBjYXNlLWNvbnRyb2wgc3R1ZHk8L3RpdGxlPjxzZWNvbmRhcnktdGl0bGU+
Si5Cb25lIE1pbmVyLlJlcy48L3NlY29uZGFyeS10aXRsZT48L3RpdGxlcz48cGVyaW9kaWNhbD48
ZnVsbC10aXRsZT5KLkJvbmUgTWluZXIuUmVzLjwvZnVsbC10aXRsZT48L3BlcmlvZGljYWw+PHBh
Z2VzPjE0MTMtMTQyNDwvcGFnZXM+PHZvbHVtZT4yNzwvdm9sdW1lPjxudW1iZXI+NjwvbnVtYmVy
PjxyZXByaW50LWVkaXRpb24+Tm90IGluIEZpbGU8L3JlcHJpbnQtZWRpdGlvbj48a2V5d29yZHM+
PGtleXdvcmQ+Ymxvb2Q8L2tleXdvcmQ+PGtleXdvcmQ+Qm9uZSBhbmQgQm9uZXM8L2tleXdvcmQ+
PGtleXdvcmQ+Qm9uZSBEZW5zaXR5PC9rZXl3b3JkPjxrZXl3b3JkPkNhbGNpdW08L2tleXdvcmQ+
PGtleXdvcmQ+Q2FzZS1Db250cm9sIFN0dWRpZXM8L2tleXdvcmQ+PGtleXdvcmQ+Q2hpbGQ8L2tl
eXdvcmQ+PGtleXdvcmQ+Q2hpbGQsUHJlc2Nob29sPC9rZXl3b3JkPjxrZXl3b3JkPkNvaG9ydCBT
dHVkaWVzPC9rZXl3b3JkPjxrZXl3b3JkPmNvbXBsaWNhdGlvbnM8L2tleXdvcmQ+PGtleXdvcmQ+
RGVtb2dyYXBoeTwva2V5d29yZD48a2V5d29yZD5lcGlkZW1pb2xvZ3k8L2tleXdvcmQ+PGtleXdv
cmQ+RmVtYWxlPC9rZXl3b3JkPjxrZXl3b3JkPkZpbmxhbmQ8L2tleXdvcmQ+PGtleXdvcmQ+RnJh
Y3R1cmVzLENvbXByZXNzaW9uPC9rZXl3b3JkPjxrZXl3b3JkPkhlYWx0aDwva2V5d29yZD48a2V5
d29yZD5IdW1hbnM8L2tleXdvcmQ+PGtleXdvcmQ+TWFsZTwva2V5d29yZD48a2V5d29yZD5Pc3Rl
b3Bvcm9zaXM8L2tleXdvcmQ+PGtleXdvcmQ+cGF0aG9sb2d5PC9rZXl3b3JkPjxrZXl3b3JkPlBh
dGllbnRzPC9rZXl3b3JkPjxrZXl3b3JkPlBob3NwaGF0ZXM8L2tleXdvcmQ+PGtleXdvcmQ+cGh5
c2lvcGF0aG9sb2d5PC9rZXl3b3JkPjxrZXl3b3JkPlByZXZhbGVuY2U8L2tleXdvcmQ+PGtleXdv
cmQ+UHJvc3BlY3RpdmUgU3R1ZGllczwva2V5d29yZD48a2V5d29yZD5yYWRpb2dyYXBoeTwva2V5
d29yZD48a2V5d29yZD5SaXNrIEZhY3RvcnM8L2tleXdvcmQ+PGtleXdvcmQ+U3BpbmFsIEZyYWN0
dXJlczwva2V5d29yZD48a2V5d29yZD51cmluZTwva2V5d29yZD48a2V5d29yZD5WaXRhbWluIEQ8
L2tleXdvcmQ+PC9rZXl3b3Jkcz48ZGF0ZXM+PHllYXI+MjAxMjwveWVhcj48cHViLWRhdGVzPjxk
YXRlPjYvMjAxMjwvZGF0ZT48L3B1Yi1kYXRlcz48L2RhdGVzPjxsYWJlbD4yNDwvbGFiZWw+PHVy
bHM+PHJlbGF0ZWQtdXJscz48dXJsPmh0dHA6Ly93d3cubmNiaS5ubG0ubmloLmdvdi9wdWJtZWQv
MjIzNjc5MjI8L3VybD48L3JlbGF0ZWQtdXJscz48L3VybHM+PGVsZWN0cm9uaWMtcmVzb3VyY2Ut
bnVtPjEwLjEwMDIvamJtci4xNTc5IFtkb2ldPC9lbGVjdHJvbmljLXJlc291cmNlLW51bT48L3Jl
Y29yZD48L0NpdGU+PENpdGU+PEF1dGhvcj5PbG5leTwvQXV0aG9yPjxZZWFyPjIwMDg8L1llYXI+
PFJlY051bT4yNTA8L1JlY051bT48cmVjb3JkPjxyZWMtbnVtYmVyPjI1MDwvcmVjLW51bWJlcj48
Zm9yZWlnbi1rZXlzPjxrZXkgYXBwPSJFTiIgZGItaWQ9ImFlemZhemZyNTV3MmRlZTA5YXV2emVh
bnpkMGF4dHQ1eDI1diIgdGltZXN0YW1wPSIxMzgwNjQ5MjYzIj4yNTA8L2tleT48L2ZvcmVpZ24t
a2V5cz48cmVmLXR5cGUgbmFtZT0iSm91cm5hbCBBcnRpY2xlIj4xNzwvcmVmLXR5cGU+PGNvbnRy
aWJ1dG9ycz48YXV0aG9ycz48YXV0aG9yPk9sbmV5LFIuQy48L2F1dGhvcj48YXV0aG9yPk1henVy
LEouTS48L2F1dGhvcj48YXV0aG9yPlBpa2UsTC5NLjwvYXV0aG9yPjxhdXRob3I+RnJveWVuLE0u
Sy48L2F1dGhvcj48YXV0aG9yPlJhbWlyZXotR2FybmljYSxHLjwvYXV0aG9yPjxhdXRob3I+TG92
ZWxlc3MsRS5BLjwvYXV0aG9yPjxhdXRob3I+TWFuZGVsLEQuTS48L2F1dGhvcj48YXV0aG9yPkhh
aG4sRy5BLjwvYXV0aG9yPjxhdXRob3I+TmVhbCxLLk0uPC9hdXRob3I+PGF1dGhvcj5DdW1taW5n
cyxSLkouPC9hdXRob3I+PC9hdXRob3JzPjwvY29udHJpYnV0b3JzPjxhdXRoLWFkZHJlc3M+RGl2
aXNpb24gb2YgUGVkaWF0cmljIEVuZG9jcmlub2xvZ3ksIE5lbW91cnMgQ2hpbGRyZW4mYXBvcztz
IENsaW5pYy1KYWNrc29udmlsbGUsIEphY2tzb252aWxsZSwgRkwgMzIyMDcsIFVTQS4gcm9sbmV5
QG5lbW91cnMub3JnPC9hdXRoLWFkZHJlc3M+PHRpdGxlcz48dGl0bGU+SGVhbHRoeSBjaGlsZHJl
biB3aXRoIGZyZXF1ZW50IGZyYWN0dXJlczogaG93IG11Y2ggZXZhbHVhdGlvbiBpcyBuZWVkZWQ/
PC90aXRsZT48c2Vjb25kYXJ5LXRpdGxlPlBlZGlhdHJpY3M8L3NlY29uZGFyeS10aXRsZT48L3Rp
dGxlcz48cGVyaW9kaWNhbD48ZnVsbC10aXRsZT5QZWRpYXRyaWNzPC9mdWxsLXRpdGxlPjwvcGVy
aW9kaWNhbD48cGFnZXM+ODkwLTg5NzwvcGFnZXM+PHZvbHVtZT4xMjE8L3ZvbHVtZT48bnVtYmVy
PjU8L251bWJlcj48cmVwcmludC1lZGl0aW9uPk5vdCBpbiBGaWxlPC9yZXByaW50LWVkaXRpb24+
PGtleXdvcmRzPjxrZXl3b3JkPkFic29ycHRpb21ldHJ5LFBob3Rvbjwva2V5d29yZD48a2V5d29y
ZD5BZG9sZXNjZW50PC9rZXl3b3JkPjxrZXl3b3JkPmFuYWx5c2lzPC9rZXl3b3JkPjxrZXl3b3Jk
PkJvbmUgRGVuc2l0eTwva2V5d29yZD48a2V5d29yZD5Cb25lIERpc2Vhc2VzLE1ldGFib2xpYzwv
a2V5d29yZD48a2V5d29yZD5DYWxjaXVtPC9rZXl3b3JkPjxrZXl3b3JkPkNoaWxkPC9rZXl3b3Jk
PjxrZXl3b3JkPkNoaWxkLFByZXNjaG9vbDwva2V5d29yZD48a2V5d29yZD5jb21wbGljYXRpb25z
PC9rZXl3b3JkPjxrZXl3b3JkPmRlZmljaWVuY3k8L2tleXdvcmQ+PGtleXdvcmQ+ZGlhZ25vc2lz
PC9rZXl3b3JkPjxrZXl3b3JkPkRpZXQ8L2tleXdvcmQ+PGtleXdvcmQ+ZXRpb2xvZ3k8L2tleXdv
cmQ+PGtleXdvcmQ+RXhlcmNpc2U8L2tleXdvcmQ+PGtleXdvcmQ+RmVtYWxlPC9rZXl3b3JkPjxr
ZXl3b3JkPkZyYWN0dXJlcyxCb25lPC9rZXl3b3JkPjxrZXl3b3JkPkh1bWFuczwva2V5d29yZD48
a2V5d29yZD5JbmNpZGVuY2U8L2tleXdvcmQ+PGtleXdvcmQ+TWFsZTwva2V5d29yZD48a2V5d29y
ZD5tZXRob2RzPC9rZXl3b3JkPjxrZXl3b3JkPlBhcmF0aHlyb2lkIEhvcm1vbmU8L2tleXdvcmQ+
PGtleXdvcmQ+UHViZXJ0eTwva2V5d29yZD48a2V5d29yZD51cmluZTwva2V5d29yZD48a2V5d29y
ZD5WaXRhbWluIEQ8L2tleXdvcmQ+PGtleXdvcmQ+Vml0YW1pbiBEIERlZmljaWVuY3k8L2tleXdv
cmQ+PC9rZXl3b3Jkcz48ZGF0ZXM+PHllYXI+MjAwODwveWVhcj48cHViLWRhdGVzPjxkYXRlPjUv
MjAwODwvZGF0ZT48L3B1Yi1kYXRlcz48L2RhdGVzPjxsYWJlbD4yNjwvbGFiZWw+PHVybHM+PHJl
bGF0ZWQtdXJscz48dXJsPmh0dHA6Ly93d3cubmNiaS5ubG0ubmloLmdvdi9wdWJtZWQvMTg0NTA4
OTE8L3VybD48L3JlbGF0ZWQtdXJscz48L3VybHM+PGVsZWN0cm9uaWMtcmVzb3VyY2UtbnVtPjEy
MS81Lzg5MCBbcGlpXTsxMC4xNTQyL3BlZHMuMjAwNy0yMDc5IFtkb2ldPC9lbGVjdHJvbmljLXJl
c291cmNlLW51bT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YXlyYW5wYWE8L0F1dGhvcj48WWVhcj4yMDEyPC9ZZWFy
PjxSZWNOdW0+MjM1PC9SZWNOdW0+PERpc3BsYXlUZXh0Pls2Nyw2OF08L0Rpc3BsYXlUZXh0Pjxy
ZWNvcmQ+PHJlYy1udW1iZXI+MjM1PC9yZWMtbnVtYmVyPjxmb3JlaWduLWtleXM+PGtleSBhcHA9
IkVOIiBkYi1pZD0iYWV6ZmF6ZnI1NXcyZGVlMDlhdXZ6ZWFuemQwYXh0dDV4MjV2IiB0aW1lc3Rh
bXA9IjEzODA2NDkyNjMiPjIzNTwva2V5PjwvZm9yZWlnbi1rZXlzPjxyZWYtdHlwZSBuYW1lPSJK
b3VybmFsIEFydGljbGUiPjE3PC9yZWYtdHlwZT48Y29udHJpYnV0b3JzPjxhdXRob3JzPjxhdXRo
b3I+TWF5cmFucGFhLE0uSy48L2F1dGhvcj48YXV0aG9yPlZpbGpha2FpbmVuLEguVC48L2F1dGhv
cj48YXV0aG9yPlRvaXZpYWluZW4tU2FsbyxTLjwvYXV0aG9yPjxhdXRob3I+S2FsbGlvLFAuRS48
L2F1dGhvcj48YXV0aG9yPk1ha2l0aWUsTy48L2F1dGhvcj48L2F1dGhvcnM+PC9jb250cmlidXRv
cnM+PGF1dGgtYWRkcmVzcz5DaGlsZHJlbiZhcG9zO3MgSG9zcGl0YWwsIEhlbHNpbmtpIFVuaXZl
cnNpdHkgQ2VudHJhbCBIb3NwaXRhbCBhbmQgVW5pdmVyc2l0eSBvZiBIZWxzaW5raSwgU3RlbmJh
Y2tpbmthdHUgMTEsIEhVUywgSGVsc2lua2ksIEZpbmxhbmQuIG1lcnZpLm1heXJhbnBhYUBoZWxz
aW5raS5maTwvYXV0aC1hZGRyZXNzPjx0aXRsZXM+PHRpdGxlPkltcGFpcmVkIGJvbmUgaGVhbHRo
IGFuZCBhc3ltcHRvbWF0aWMgdmVydGVicmFsIGNvbXByZXNzaW9ucyBpbiBmcmFjdHVyZS1wcm9u
ZSBjaGlsZHJlbjogYSBjYXNlLWNvbnRyb2wgc3R1ZHk8L3RpdGxlPjxzZWNvbmRhcnktdGl0bGU+
Si5Cb25lIE1pbmVyLlJlcy48L3NlY29uZGFyeS10aXRsZT48L3RpdGxlcz48cGVyaW9kaWNhbD48
ZnVsbC10aXRsZT5KLkJvbmUgTWluZXIuUmVzLjwvZnVsbC10aXRsZT48L3BlcmlvZGljYWw+PHBh
Z2VzPjE0MTMtMTQyNDwvcGFnZXM+PHZvbHVtZT4yNzwvdm9sdW1lPjxudW1iZXI+NjwvbnVtYmVy
PjxyZXByaW50LWVkaXRpb24+Tm90IGluIEZpbGU8L3JlcHJpbnQtZWRpdGlvbj48a2V5d29yZHM+
PGtleXdvcmQ+Ymxvb2Q8L2tleXdvcmQ+PGtleXdvcmQ+Qm9uZSBhbmQgQm9uZXM8L2tleXdvcmQ+
PGtleXdvcmQ+Qm9uZSBEZW5zaXR5PC9rZXl3b3JkPjxrZXl3b3JkPkNhbGNpdW08L2tleXdvcmQ+
PGtleXdvcmQ+Q2FzZS1Db250cm9sIFN0dWRpZXM8L2tleXdvcmQ+PGtleXdvcmQ+Q2hpbGQ8L2tl
eXdvcmQ+PGtleXdvcmQ+Q2hpbGQsUHJlc2Nob29sPC9rZXl3b3JkPjxrZXl3b3JkPkNvaG9ydCBT
dHVkaWVzPC9rZXl3b3JkPjxrZXl3b3JkPmNvbXBsaWNhdGlvbnM8L2tleXdvcmQ+PGtleXdvcmQ+
RGVtb2dyYXBoeTwva2V5d29yZD48a2V5d29yZD5lcGlkZW1pb2xvZ3k8L2tleXdvcmQ+PGtleXdv
cmQ+RmVtYWxlPC9rZXl3b3JkPjxrZXl3b3JkPkZpbmxhbmQ8L2tleXdvcmQ+PGtleXdvcmQ+RnJh
Y3R1cmVzLENvbXByZXNzaW9uPC9rZXl3b3JkPjxrZXl3b3JkPkhlYWx0aDwva2V5d29yZD48a2V5
d29yZD5IdW1hbnM8L2tleXdvcmQ+PGtleXdvcmQ+TWFsZTwva2V5d29yZD48a2V5d29yZD5Pc3Rl
b3Bvcm9zaXM8L2tleXdvcmQ+PGtleXdvcmQ+cGF0aG9sb2d5PC9rZXl3b3JkPjxrZXl3b3JkPlBh
dGllbnRzPC9rZXl3b3JkPjxrZXl3b3JkPlBob3NwaGF0ZXM8L2tleXdvcmQ+PGtleXdvcmQ+cGh5
c2lvcGF0aG9sb2d5PC9rZXl3b3JkPjxrZXl3b3JkPlByZXZhbGVuY2U8L2tleXdvcmQ+PGtleXdv
cmQ+UHJvc3BlY3RpdmUgU3R1ZGllczwva2V5d29yZD48a2V5d29yZD5yYWRpb2dyYXBoeTwva2V5
d29yZD48a2V5d29yZD5SaXNrIEZhY3RvcnM8L2tleXdvcmQ+PGtleXdvcmQ+U3BpbmFsIEZyYWN0
dXJlczwva2V5d29yZD48a2V5d29yZD51cmluZTwva2V5d29yZD48a2V5d29yZD5WaXRhbWluIEQ8
L2tleXdvcmQ+PC9rZXl3b3Jkcz48ZGF0ZXM+PHllYXI+MjAxMjwveWVhcj48cHViLWRhdGVzPjxk
YXRlPjYvMjAxMjwvZGF0ZT48L3B1Yi1kYXRlcz48L2RhdGVzPjxsYWJlbD4yNDwvbGFiZWw+PHVy
bHM+PHJlbGF0ZWQtdXJscz48dXJsPmh0dHA6Ly93d3cubmNiaS5ubG0ubmloLmdvdi9wdWJtZWQv
MjIzNjc5MjI8L3VybD48L3JlbGF0ZWQtdXJscz48L3VybHM+PGVsZWN0cm9uaWMtcmVzb3VyY2Ut
bnVtPjEwLjEwMDIvamJtci4xNTc5IFtkb2ldPC9lbGVjdHJvbmljLXJlc291cmNlLW51bT48L3Jl
Y29yZD48L0NpdGU+PENpdGU+PEF1dGhvcj5PbG5leTwvQXV0aG9yPjxZZWFyPjIwMDg8L1llYXI+
PFJlY051bT4yNTA8L1JlY051bT48cmVjb3JkPjxyZWMtbnVtYmVyPjI1MDwvcmVjLW51bWJlcj48
Zm9yZWlnbi1rZXlzPjxrZXkgYXBwPSJFTiIgZGItaWQ9ImFlemZhemZyNTV3MmRlZTA5YXV2emVh
bnpkMGF4dHQ1eDI1diIgdGltZXN0YW1wPSIxMzgwNjQ5MjYzIj4yNTA8L2tleT48L2ZvcmVpZ24t
a2V5cz48cmVmLXR5cGUgbmFtZT0iSm91cm5hbCBBcnRpY2xlIj4xNzwvcmVmLXR5cGU+PGNvbnRy
aWJ1dG9ycz48YXV0aG9ycz48YXV0aG9yPk9sbmV5LFIuQy48L2F1dGhvcj48YXV0aG9yPk1henVy
LEouTS48L2F1dGhvcj48YXV0aG9yPlBpa2UsTC5NLjwvYXV0aG9yPjxhdXRob3I+RnJveWVuLE0u
Sy48L2F1dGhvcj48YXV0aG9yPlJhbWlyZXotR2FybmljYSxHLjwvYXV0aG9yPjxhdXRob3I+TG92
ZWxlc3MsRS5BLjwvYXV0aG9yPjxhdXRob3I+TWFuZGVsLEQuTS48L2F1dGhvcj48YXV0aG9yPkhh
aG4sRy5BLjwvYXV0aG9yPjxhdXRob3I+TmVhbCxLLk0uPC9hdXRob3I+PGF1dGhvcj5DdW1taW5n
cyxSLkouPC9hdXRob3I+PC9hdXRob3JzPjwvY29udHJpYnV0b3JzPjxhdXRoLWFkZHJlc3M+RGl2
aXNpb24gb2YgUGVkaWF0cmljIEVuZG9jcmlub2xvZ3ksIE5lbW91cnMgQ2hpbGRyZW4mYXBvcztz
IENsaW5pYy1KYWNrc29udmlsbGUsIEphY2tzb252aWxsZSwgRkwgMzIyMDcsIFVTQS4gcm9sbmV5
QG5lbW91cnMub3JnPC9hdXRoLWFkZHJlc3M+PHRpdGxlcz48dGl0bGU+SGVhbHRoeSBjaGlsZHJl
biB3aXRoIGZyZXF1ZW50IGZyYWN0dXJlczogaG93IG11Y2ggZXZhbHVhdGlvbiBpcyBuZWVkZWQ/
PC90aXRsZT48c2Vjb25kYXJ5LXRpdGxlPlBlZGlhdHJpY3M8L3NlY29uZGFyeS10aXRsZT48L3Rp
dGxlcz48cGVyaW9kaWNhbD48ZnVsbC10aXRsZT5QZWRpYXRyaWNzPC9mdWxsLXRpdGxlPjwvcGVy
aW9kaWNhbD48cGFnZXM+ODkwLTg5NzwvcGFnZXM+PHZvbHVtZT4xMjE8L3ZvbHVtZT48bnVtYmVy
PjU8L251bWJlcj48cmVwcmludC1lZGl0aW9uPk5vdCBpbiBGaWxlPC9yZXByaW50LWVkaXRpb24+
PGtleXdvcmRzPjxrZXl3b3JkPkFic29ycHRpb21ldHJ5LFBob3Rvbjwva2V5d29yZD48a2V5d29y
ZD5BZG9sZXNjZW50PC9rZXl3b3JkPjxrZXl3b3JkPmFuYWx5c2lzPC9rZXl3b3JkPjxrZXl3b3Jk
PkJvbmUgRGVuc2l0eTwva2V5d29yZD48a2V5d29yZD5Cb25lIERpc2Vhc2VzLE1ldGFib2xpYzwv
a2V5d29yZD48a2V5d29yZD5DYWxjaXVtPC9rZXl3b3JkPjxrZXl3b3JkPkNoaWxkPC9rZXl3b3Jk
PjxrZXl3b3JkPkNoaWxkLFByZXNjaG9vbDwva2V5d29yZD48a2V5d29yZD5jb21wbGljYXRpb25z
PC9rZXl3b3JkPjxrZXl3b3JkPmRlZmljaWVuY3k8L2tleXdvcmQ+PGtleXdvcmQ+ZGlhZ25vc2lz
PC9rZXl3b3JkPjxrZXl3b3JkPkRpZXQ8L2tleXdvcmQ+PGtleXdvcmQ+ZXRpb2xvZ3k8L2tleXdv
cmQ+PGtleXdvcmQ+RXhlcmNpc2U8L2tleXdvcmQ+PGtleXdvcmQ+RmVtYWxlPC9rZXl3b3JkPjxr
ZXl3b3JkPkZyYWN0dXJlcyxCb25lPC9rZXl3b3JkPjxrZXl3b3JkPkh1bWFuczwva2V5d29yZD48
a2V5d29yZD5JbmNpZGVuY2U8L2tleXdvcmQ+PGtleXdvcmQ+TWFsZTwva2V5d29yZD48a2V5d29y
ZD5tZXRob2RzPC9rZXl3b3JkPjxrZXl3b3JkPlBhcmF0aHlyb2lkIEhvcm1vbmU8L2tleXdvcmQ+
PGtleXdvcmQ+UHViZXJ0eTwva2V5d29yZD48a2V5d29yZD51cmluZTwva2V5d29yZD48a2V5d29y
ZD5WaXRhbWluIEQ8L2tleXdvcmQ+PGtleXdvcmQ+Vml0YW1pbiBEIERlZmljaWVuY3k8L2tleXdv
cmQ+PC9rZXl3b3Jkcz48ZGF0ZXM+PHllYXI+MjAwODwveWVhcj48cHViLWRhdGVzPjxkYXRlPjUv
MjAwODwvZGF0ZT48L3B1Yi1kYXRlcz48L2RhdGVzPjxsYWJlbD4yNjwvbGFiZWw+PHVybHM+PHJl
bGF0ZWQtdXJscz48dXJsPmh0dHA6Ly93d3cubmNiaS5ubG0ubmloLmdvdi9wdWJtZWQvMTg0NTA4
OTE8L3VybD48L3JlbGF0ZWQtdXJscz48L3VybHM+PGVsZWN0cm9uaWMtcmVzb3VyY2UtbnVtPjEy
MS81Lzg5MCBbcGlpXTsxMC4xNTQyL3BlZHMuMjAwNy0yMDc5IFtkb2ldPC9lbGVjdHJvbmljLXJl
c291cmNlLW51bT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7" w:tooltip="Mayranpaa, 2012 #235" w:history="1">
        <w:r w:rsidR="00B3117A">
          <w:rPr>
            <w:rFonts w:ascii="Times New Roman" w:hAnsi="Times New Roman"/>
            <w:noProof/>
          </w:rPr>
          <w:t>67</w:t>
        </w:r>
      </w:hyperlink>
      <w:r w:rsidR="00B3117A">
        <w:rPr>
          <w:rFonts w:ascii="Times New Roman" w:hAnsi="Times New Roman"/>
          <w:noProof/>
        </w:rPr>
        <w:t>,</w:t>
      </w:r>
      <w:hyperlink w:anchor="_ENREF_68" w:tooltip="Olney, 2008 #250" w:history="1">
        <w:r w:rsidR="00B3117A">
          <w:rPr>
            <w:rFonts w:ascii="Times New Roman" w:hAnsi="Times New Roman"/>
            <w:noProof/>
          </w:rPr>
          <w:t>6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roofErr w:type="spellStart"/>
      <w:r w:rsidRPr="00752CC0">
        <w:rPr>
          <w:rFonts w:ascii="Times New Roman" w:hAnsi="Times New Roman"/>
        </w:rPr>
        <w:t>Mäyränpää</w:t>
      </w:r>
      <w:proofErr w:type="spellEnd"/>
      <w:r w:rsidRPr="00752CC0">
        <w:rPr>
          <w:rFonts w:ascii="Times New Roman" w:hAnsi="Times New Roman"/>
        </w:rPr>
        <w:t xml:space="preserve"> et al additionally obtained prone thoracolumbar spine radiographs in 64 fracture children, and those who had evidence of a vertebral compression fracture (traumatic: n=11; asymptomatic: n=8) did, on average, have a significantly lower mean serum 25(OH)D than those who had not, although 25(OH)D alone provided insufficient discriminative power to reliably identify subjects as belonging to fracture or non-fracture groups </w:t>
      </w:r>
      <w:r w:rsidR="008C045D" w:rsidRPr="00752CC0">
        <w:rPr>
          <w:rFonts w:ascii="Times New Roman" w:hAnsi="Times New Roman"/>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7" w:tooltip="Mayranpaa, 2012 #235" w:history="1">
        <w:r w:rsidR="00B3117A">
          <w:rPr>
            <w:rFonts w:ascii="Times New Roman" w:hAnsi="Times New Roman"/>
            <w:noProof/>
          </w:rPr>
          <w:t>6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752CC0">
      <w:pPr>
        <w:spacing w:after="120" w:line="360" w:lineRule="auto"/>
        <w:jc w:val="both"/>
        <w:rPr>
          <w:rFonts w:ascii="Times New Roman" w:hAnsi="Times New Roman"/>
          <w:b/>
        </w:rPr>
      </w:pPr>
      <w:r w:rsidRPr="00752CC0">
        <w:rPr>
          <w:rFonts w:ascii="Times New Roman" w:hAnsi="Times New Roman"/>
        </w:rPr>
        <w:t xml:space="preserve">Two studies reported on lifetime fracture history in children according to current vitamin D status.  </w:t>
      </w:r>
      <w:proofErr w:type="spellStart"/>
      <w:r w:rsidRPr="00752CC0">
        <w:rPr>
          <w:rFonts w:ascii="Times New Roman" w:hAnsi="Times New Roman"/>
        </w:rPr>
        <w:t>Bener</w:t>
      </w:r>
      <w:proofErr w:type="spellEnd"/>
      <w:r w:rsidRPr="00752CC0">
        <w:rPr>
          <w:rFonts w:ascii="Times New Roman" w:hAnsi="Times New Roman"/>
        </w:rPr>
        <w:t xml:space="preserve"> et al measured 25(OH</w:t>
      </w:r>
      <w:proofErr w:type="gramStart"/>
      <w:r w:rsidRPr="00752CC0">
        <w:rPr>
          <w:rFonts w:ascii="Times New Roman" w:hAnsi="Times New Roman"/>
        </w:rPr>
        <w:t>)D</w:t>
      </w:r>
      <w:proofErr w:type="gramEnd"/>
      <w:r w:rsidRPr="00752CC0">
        <w:rPr>
          <w:rFonts w:ascii="Times New Roman" w:hAnsi="Times New Roman"/>
        </w:rPr>
        <w:t xml:space="preserve"> in 458 healthy Qatari children under the age of 15 years.  Lifetime fracture history, as determined by parental interview, was significantly higher in children with 25(OH</w:t>
      </w:r>
      <w:proofErr w:type="gramStart"/>
      <w:r w:rsidRPr="00752CC0">
        <w:rPr>
          <w:rFonts w:ascii="Times New Roman" w:hAnsi="Times New Roman"/>
        </w:rPr>
        <w:t>)D</w:t>
      </w:r>
      <w:proofErr w:type="gramEnd"/>
      <w:r w:rsidRPr="00752CC0">
        <w:rPr>
          <w:rFonts w:ascii="Times New Roman" w:hAnsi="Times New Roman"/>
        </w:rPr>
        <w:t>&lt;50nmol/l (18.4% vs 8.4%, p=0.006)</w:t>
      </w:r>
      <w:r w:rsidR="008C045D" w:rsidRPr="00752CC0">
        <w:rPr>
          <w:rFonts w:ascii="Times New Roman" w:hAnsi="Times New Roman"/>
        </w:rPr>
        <w:fldChar w:fldCharType="begin">
          <w:fldData xml:space="preserve">PEVuZE5vdGU+PENpdGU+PEF1dGhvcj5CZW5lcjwvQXV0aG9yPjxZZWFyPjIwMDk8L1llYXI+PFJl
Y051bT4xMDI8L1JlY051bT48RGlzcGxheVRleHQ+WzU0XTwvRGlzcGxheVRleHQ+PHJlY29yZD48
cmVjLW51bWJlcj4xMDI8L3JlYy1udW1iZXI+PGZvcmVpZ24ta2V5cz48a2V5IGFwcD0iRU4iIGRi
LWlkPSJhZXpmYXpmcjU1dzJkZWUwOWF1dnplYW56ZDBheHR0NXgyNXYiIHRpbWVzdGFtcD0iMTM4
MDY0OTI2MSI+MTAyPC9rZXk+PC9mb3JlaWduLWtleXM+PHJlZi10eXBlIG5hbWU9IkpvdXJuYWwg
QXJ0aWNsZSI+MTc8L3JlZi10eXBlPjxjb250cmlidXRvcnM+PGF1dGhvcnM+PGF1dGhvcj5CZW5l
cixBLjwvYXV0aG9yPjxhdXRob3I+QWwtQWxpLE0uPC9hdXRob3I+PGF1dGhvcj5Ib2ZmbWFubixH
LkYuPC9hdXRob3I+PC9hdXRob3JzPjwvY29udHJpYnV0b3JzPjxhdXRoLWFkZHJlc3M+RGVwYXJ0
bWVudCBvZiBNZWRpY2FsIFN0YXRpc3RpY3MgJmFtcDsgRXBpZGVtaW9sb2d5LCBIYW1hZCBHZW5l
cmFsIEhvc3BpdGFsLCBIYW1hZCBNZWRpY2FsIENvcnBvcmF0aW9uLCBEb2hhLCBTdGF0ZSBvZiBR
YXRhci4gYWJlbmVyQGhtYy5vcmcucWE8L2F1dGgtYWRkcmVzcz48dGl0bGVzPjx0aXRsZT5WaXRh
bWluIEQgZGVmaWNpZW5jeSBpbiBoZWFsdGh5IGNoaWxkcmVuIGluIGEgc3VubnkgY291bnRyeTog
YXNzb2NpYXRlZCBmYWN0b3JzPC90aXRsZT48c2Vjb25kYXJ5LXRpdGxlPkludC5KLkZvb2QgU2Np
Lk51dHIuPC9zZWNvbmRhcnktdGl0bGU+PC90aXRsZXM+PHBlcmlvZGljYWw+PGZ1bGwtdGl0bGU+
SW50LkouRm9vZCBTY2kuTnV0ci48L2Z1bGwtdGl0bGU+PC9wZXJpb2RpY2FsPjxwYWdlcz42MC03
MDwvcGFnZXM+PHZvbHVtZT42MCBTdXBwbCA1PC92b2x1bWU+PHJlcHJpbnQtZWRpdGlvbj5Ob3Qg
aW4gRmlsZTwvcmVwcmludC1lZGl0aW9uPjxrZXl3b3Jkcz48a2V5d29yZD4yNS1IeWRyb3h5dml0
YW1pbiBEIDI8L2tleXdvcmQ+PGtleXdvcmQ+YWRtaW5pc3RyYXRpb24gJmFtcDsgZG9zYWdlPC9r
ZXl3b3JkPjxrZXl3b3JkPkFkb2xlc2NlbnQ8L2tleXdvcmQ+PGtleXdvcmQ+QWdlZDwva2V5d29y
ZD48a2V5d29yZD5BZ2luZzwva2V5d29yZD48a2V5d29yZD5ibG9vZDwva2V5d29yZD48a2V5d29y
ZD5DYWxjaWZlZGlvbDwva2V5d29yZD48a2V5d29yZD5DYWxjaXVtPC9rZXl3b3JkPjxrZXl3b3Jk
PkNoaWxkPC9rZXl3b3JkPjxrZXl3b3JkPkNoaWxkLFByZXNjaG9vbDwva2V5d29yZD48a2V5d29y
ZD5Dcm9zcy1TZWN0aW9uYWwgU3R1ZGllczwva2V5d29yZD48a2V5d29yZD5kZWZpY2llbmN5PC9r
ZXl3b3JkPjxrZXl3b3JkPkRpZXQ8L2tleXdvcmQ+PGtleXdvcmQ+RW52aXJvbm1lbnRhbCBFeHBv
c3VyZTwva2V5d29yZD48a2V5d29yZD5lcGlkZW1pb2xvZ3k8L2tleXdvcmQ+PGtleXdvcmQ+RmFt
aWx5IEhlYWx0aDwva2V5d29yZD48a2V5d29yZD5GZW1hbGU8L2tleXdvcmQ+PGtleXdvcmQ+SGVh
bHRoPC9rZXl3b3JkPjxrZXl3b3JkPkhlYWx0aCBTdGF0dXM8L2tleXdvcmQ+PGtleXdvcmQ+SHVt
YW5zPC9rZXl3b3JkPjxrZXl3b3JkPkluZmFudDwva2V5d29yZD48a2V5d29yZD5NYWxlPC9rZXl3
b3JkPjxrZXl3b3JkPm1ldGhvZHM8L2tleXdvcmQ+PGtleXdvcmQ+TWlsazwva2V5d29yZD48a2V5
d29yZD5Nb3RvciBBY3Rpdml0eTwva2V5d29yZD48a2V5d29yZD5OdXRyaXRpb25hbCBTdGF0dXM8
L2tleXdvcmQ+PGtleXdvcmQ+UGFyYXRoeXJvaWQgSG9ybW9uZTwva2V5d29yZD48a2V5d29yZD5Q
aG9zcGhvcnVzPC9rZXl3b3JkPjxrZXl3b3JkPnBoeXNpb3BhdGhvbG9neTwva2V5d29yZD48a2V5
d29yZD5QcmV2YWxlbmNlPC9rZXl3b3JkPjxrZXl3b3JkPlFhdGFyPC9rZXl3b3JkPjxrZXl3b3Jk
PnJhZGlhdGlvbiBlZmZlY3RzPC9rZXl3b3JkPjxrZXl3b3JkPlJpY2tldHM8L2tleXdvcmQ+PGtl
eXdvcmQ+Umlzazwva2V5d29yZD48a2V5d29yZD5Tb2Npb2Vjb25vbWljIEZhY3RvcnM8L2tleXdv
cmQ+PGtleXdvcmQ+U3VubGlnaHQ8L2tleXdvcmQ+PGtleXdvcmQ+VGltZSBGYWN0b3JzPC9rZXl3
b3JkPjxrZXl3b3JkPlZpdGFtaW4gRDwva2V5d29yZD48a2V5d29yZD5WaXRhbWluIEQgRGVmaWNp
ZW5jeTwva2V5d29yZD48L2tleXdvcmRzPjxkYXRlcz48eWVhcj4yMDA5PC95ZWFyPjxwdWItZGF0
ZXM+PGRhdGU+MjAwOTwvZGF0ZT48L3B1Yi1kYXRlcz48L2RhdGVzPjxsYWJlbD4zPC9sYWJlbD48
dXJscz48cmVsYXRlZC11cmxzPjx1cmw+aHR0cDovL3d3dy5uY2JpLm5sbS5uaWguZ292L3B1Ym1l
ZC8xODk0Njc5NjwvdXJsPjwvcmVsYXRlZC11cmxzPjwvdXJscz48ZWxlY3Ryb25pYy1yZXNvdXJj
ZS1udW0+OTA0NzE4NDk5IFtwaWldOzEwLjEwODAvMDk2Mzc0ODA4MDI0MDA0ODcgW2RvaV08L2Vs
ZWN0cm9uaWMtcmVzb3VyY2UtbnVt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5lcjwvQXV0aG9yPjxZZWFyPjIwMDk8L1llYXI+PFJl
Y051bT4xMDI8L1JlY051bT48RGlzcGxheVRleHQ+WzU0XTwvRGlzcGxheVRleHQ+PHJlY29yZD48
cmVjLW51bWJlcj4xMDI8L3JlYy1udW1iZXI+PGZvcmVpZ24ta2V5cz48a2V5IGFwcD0iRU4iIGRi
LWlkPSJhZXpmYXpmcjU1dzJkZWUwOWF1dnplYW56ZDBheHR0NXgyNXYiIHRpbWVzdGFtcD0iMTM4
MDY0OTI2MSI+MTAyPC9rZXk+PC9mb3JlaWduLWtleXM+PHJlZi10eXBlIG5hbWU9IkpvdXJuYWwg
QXJ0aWNsZSI+MTc8L3JlZi10eXBlPjxjb250cmlidXRvcnM+PGF1dGhvcnM+PGF1dGhvcj5CZW5l
cixBLjwvYXV0aG9yPjxhdXRob3I+QWwtQWxpLE0uPC9hdXRob3I+PGF1dGhvcj5Ib2ZmbWFubixH
LkYuPC9hdXRob3I+PC9hdXRob3JzPjwvY29udHJpYnV0b3JzPjxhdXRoLWFkZHJlc3M+RGVwYXJ0
bWVudCBvZiBNZWRpY2FsIFN0YXRpc3RpY3MgJmFtcDsgRXBpZGVtaW9sb2d5LCBIYW1hZCBHZW5l
cmFsIEhvc3BpdGFsLCBIYW1hZCBNZWRpY2FsIENvcnBvcmF0aW9uLCBEb2hhLCBTdGF0ZSBvZiBR
YXRhci4gYWJlbmVyQGhtYy5vcmcucWE8L2F1dGgtYWRkcmVzcz48dGl0bGVzPjx0aXRsZT5WaXRh
bWluIEQgZGVmaWNpZW5jeSBpbiBoZWFsdGh5IGNoaWxkcmVuIGluIGEgc3VubnkgY291bnRyeTog
YXNzb2NpYXRlZCBmYWN0b3JzPC90aXRsZT48c2Vjb25kYXJ5LXRpdGxlPkludC5KLkZvb2QgU2Np
Lk51dHIuPC9zZWNvbmRhcnktdGl0bGU+PC90aXRsZXM+PHBlcmlvZGljYWw+PGZ1bGwtdGl0bGU+
SW50LkouRm9vZCBTY2kuTnV0ci48L2Z1bGwtdGl0bGU+PC9wZXJpb2RpY2FsPjxwYWdlcz42MC03
MDwvcGFnZXM+PHZvbHVtZT42MCBTdXBwbCA1PC92b2x1bWU+PHJlcHJpbnQtZWRpdGlvbj5Ob3Qg
aW4gRmlsZTwvcmVwcmludC1lZGl0aW9uPjxrZXl3b3Jkcz48a2V5d29yZD4yNS1IeWRyb3h5dml0
YW1pbiBEIDI8L2tleXdvcmQ+PGtleXdvcmQ+YWRtaW5pc3RyYXRpb24gJmFtcDsgZG9zYWdlPC9r
ZXl3b3JkPjxrZXl3b3JkPkFkb2xlc2NlbnQ8L2tleXdvcmQ+PGtleXdvcmQ+QWdlZDwva2V5d29y
ZD48a2V5d29yZD5BZ2luZzwva2V5d29yZD48a2V5d29yZD5ibG9vZDwva2V5d29yZD48a2V5d29y
ZD5DYWxjaWZlZGlvbDwva2V5d29yZD48a2V5d29yZD5DYWxjaXVtPC9rZXl3b3JkPjxrZXl3b3Jk
PkNoaWxkPC9rZXl3b3JkPjxrZXl3b3JkPkNoaWxkLFByZXNjaG9vbDwva2V5d29yZD48a2V5d29y
ZD5Dcm9zcy1TZWN0aW9uYWwgU3R1ZGllczwva2V5d29yZD48a2V5d29yZD5kZWZpY2llbmN5PC9r
ZXl3b3JkPjxrZXl3b3JkPkRpZXQ8L2tleXdvcmQ+PGtleXdvcmQ+RW52aXJvbm1lbnRhbCBFeHBv
c3VyZTwva2V5d29yZD48a2V5d29yZD5lcGlkZW1pb2xvZ3k8L2tleXdvcmQ+PGtleXdvcmQ+RmFt
aWx5IEhlYWx0aDwva2V5d29yZD48a2V5d29yZD5GZW1hbGU8L2tleXdvcmQ+PGtleXdvcmQ+SGVh
bHRoPC9rZXl3b3JkPjxrZXl3b3JkPkhlYWx0aCBTdGF0dXM8L2tleXdvcmQ+PGtleXdvcmQ+SHVt
YW5zPC9rZXl3b3JkPjxrZXl3b3JkPkluZmFudDwva2V5d29yZD48a2V5d29yZD5NYWxlPC9rZXl3
b3JkPjxrZXl3b3JkPm1ldGhvZHM8L2tleXdvcmQ+PGtleXdvcmQ+TWlsazwva2V5d29yZD48a2V5
d29yZD5Nb3RvciBBY3Rpdml0eTwva2V5d29yZD48a2V5d29yZD5OdXRyaXRpb25hbCBTdGF0dXM8
L2tleXdvcmQ+PGtleXdvcmQ+UGFyYXRoeXJvaWQgSG9ybW9uZTwva2V5d29yZD48a2V5d29yZD5Q
aG9zcGhvcnVzPC9rZXl3b3JkPjxrZXl3b3JkPnBoeXNpb3BhdGhvbG9neTwva2V5d29yZD48a2V5
d29yZD5QcmV2YWxlbmNlPC9rZXl3b3JkPjxrZXl3b3JkPlFhdGFyPC9rZXl3b3JkPjxrZXl3b3Jk
PnJhZGlhdGlvbiBlZmZlY3RzPC9rZXl3b3JkPjxrZXl3b3JkPlJpY2tldHM8L2tleXdvcmQ+PGtl
eXdvcmQ+Umlzazwva2V5d29yZD48a2V5d29yZD5Tb2Npb2Vjb25vbWljIEZhY3RvcnM8L2tleXdv
cmQ+PGtleXdvcmQ+U3VubGlnaHQ8L2tleXdvcmQ+PGtleXdvcmQ+VGltZSBGYWN0b3JzPC9rZXl3
b3JkPjxrZXl3b3JkPlZpdGFtaW4gRDwva2V5d29yZD48a2V5d29yZD5WaXRhbWluIEQgRGVmaWNp
ZW5jeTwva2V5d29yZD48L2tleXdvcmRzPjxkYXRlcz48eWVhcj4yMDA5PC95ZWFyPjxwdWItZGF0
ZXM+PGRhdGU+MjAwOTwvZGF0ZT48L3B1Yi1kYXRlcz48L2RhdGVzPjxsYWJlbD4zPC9sYWJlbD48
dXJscz48cmVsYXRlZC11cmxzPjx1cmw+aHR0cDovL3d3dy5uY2JpLm5sbS5uaWguZ292L3B1Ym1l
ZC8xODk0Njc5NjwvdXJsPjwvcmVsYXRlZC11cmxzPjwvdXJscz48ZWxlY3Ryb25pYy1yZXNvdXJj
ZS1udW0+OTA0NzE4NDk5IFtwaWldOzEwLjEwODAvMDk2Mzc0ODA4MDI0MDA0ODcgW2RvaV08L2Vs
ZWN0cm9uaWMtcmVzb3VyY2UtbnVt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4" w:tooltip="Bener, 2009 #102" w:history="1">
        <w:r w:rsidR="00B3117A">
          <w:rPr>
            <w:rFonts w:ascii="Times New Roman" w:hAnsi="Times New Roman"/>
            <w:noProof/>
          </w:rPr>
          <w:t>5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In a study of 890 obese children in Arkansas, USA, 22% were defined as vitamin D deficient (25(OH</w:t>
      </w:r>
      <w:proofErr w:type="gramStart"/>
      <w:r w:rsidRPr="00752CC0">
        <w:rPr>
          <w:rFonts w:ascii="Times New Roman" w:hAnsi="Times New Roman"/>
        </w:rPr>
        <w:t>)D</w:t>
      </w:r>
      <w:proofErr w:type="gramEnd"/>
      <w:r w:rsidRPr="00752CC0">
        <w:rPr>
          <w:rFonts w:ascii="Times New Roman" w:hAnsi="Times New Roman"/>
        </w:rPr>
        <w:t xml:space="preserve">&lt;40nmol/l) and had a 1.82 increased risk of a documented fracture history than the vitamin D replete children (p=0.05) </w:t>
      </w:r>
      <w:r w:rsidR="008C045D" w:rsidRPr="00752CC0">
        <w:rPr>
          <w:rFonts w:ascii="Times New Roman" w:hAnsi="Times New Roman"/>
        </w:rPr>
        <w:fldChar w:fldCharType="begin">
          <w:fldData xml:space="preserve">PEVuZE5vdGU+PENpdGU+PEF1dGhvcj5Nb250Z29tZXJ5PC9BdXRob3I+PFllYXI+MjAxMDwvWWVh
cj48UmVjTnVtPjIzOTwvUmVjTnVtPjxEaXNwbGF5VGV4dD5bNjldPC9EaXNwbGF5VGV4dD48cmVj
b3JkPjxyZWMtbnVtYmVyPjIzOTwvcmVjLW51bWJlcj48Zm9yZWlnbi1rZXlzPjxrZXkgYXBwPSJF
TiIgZGItaWQ9ImFlemZhemZyNTV3MmRlZTA5YXV2emVhbnpkMGF4dHQ1eDI1diIgdGltZXN0YW1w
PSIxMzgwNjQ5MjYzIj4yMzk8L2tleT48L2ZvcmVpZ24ta2V5cz48cmVmLXR5cGUgbmFtZT0iSm91
cm5hbCBBcnRpY2xlIj4xNzwvcmVmLXR5cGU+PGNvbnRyaWJ1dG9ycz48YXV0aG9ycz48YXV0aG9y
Pk1vbnRnb21lcnksQy5PLjwvYXV0aG9yPjxhdXRob3I+WW91bmcsSy5MLjwvYXV0aG9yPjxhdXRo
b3I+QXVzdGVuLE0uPC9hdXRob3I+PGF1dGhvcj5KbyxDLkguPC9hdXRob3I+PGF1dGhvcj5CbGFz
aWVyLFIuRC48L2F1dGhvcj48YXV0aG9yPklseWFzLE0uPC9hdXRob3I+PC9hdXRob3JzPjwvY29u
dHJpYnV0b3JzPjxhdXRoLWFkZHJlc3M+RGVwYXJ0bWVudCBvZiBQZWRpYXRyaWNzLCBVbml2ZXJz
aXR5IG9mIEFya2Fuc2FzIGZvciBNZWRpY2FsIFNjaWVuY2VzLUFya2Fuc2FzIENoaWxkcmVuJmFw
b3M7cyBIb3NwaXRhbCwgTGl0dGxlIFJvY2ssIEFSIDcyMjAyLCBVU0E8L2F1dGgtYWRkcmVzcz48
dGl0bGVzPjx0aXRsZT5JbmNyZWFzZWQgcmlzayBvZiBCbG91bnQgZGlzZWFzZSBpbiBvYmVzZSBj
aGlsZHJlbiBhbmQgYWRvbGVzY2VudHMgd2l0aCB2aXRhbWluIEQgZGVmaWNpZW5jeTwvdGl0bGU+
PHNlY29uZGFyeS10aXRsZT5KLlBlZGlhdHIuT3J0aG9wLjwvc2Vjb25kYXJ5LXRpdGxlPjwvdGl0
bGVzPjxwZXJpb2RpY2FsPjxmdWxsLXRpdGxlPkouUGVkaWF0ci5PcnRob3AuPC9mdWxsLXRpdGxl
PjwvcGVyaW9kaWNhbD48cGFnZXM+ODc5LTg4MjwvcGFnZXM+PHZvbHVtZT4zMDwvdm9sdW1lPjxu
dW1iZXI+ODwvbnVtYmVyPjxyZXByaW50LWVkaXRpb24+Tm90IGluIEZpbGU8L3JlcHJpbnQtZWRp
dGlvbj48a2V5d29yZHM+PGtleXdvcmQ+QWRvbGVzY2VudDwva2V5d29yZD48a2V5d29yZD5hbmFs
eXNpczwva2V5d29yZD48a2V5d29yZD5Cb2R5IE1hc3MgSW5kZXg8L2tleXdvcmQ+PGtleXdvcmQ+
Qm9uZSBEZXZlbG9wbWVudDwva2V5d29yZD48a2V5d29yZD5Cb25lIERpc2Vhc2VzLERldmVsb3Bt
ZW50YWw8L2tleXdvcmQ+PGtleXdvcmQ+Q2FsY2l1bTwva2V5d29yZD48a2V5d29yZD5DaGlsZDwv
a2V5d29yZD48a2V5d29yZD5jb21wbGljYXRpb25zPC9rZXl3b3JkPjxrZXl3b3JkPmNvbmdlbml0
YWw8L2tleXdvcmQ+PGtleXdvcmQ+ZGVmaWNpZW5jeTwva2V5d29yZD48a2V5d29yZD5FcGlwaHlz
ZXMsU2xpcHBlZDwva2V5d29yZD48a2V5d29yZD5ldGlvbG9neTwva2V5d29yZD48a2V5d29yZD5G
ZW1hbGU8L2tleXdvcmQ+PGtleXdvcmQ+RmVtdXIgSGVhZDwva2V5d29yZD48a2V5d29yZD5GcmFj
dHVyZXMsQm9uZTwva2V5d29yZD48a2V5d29yZD5Hcm93dGg8L2tleXdvcmQ+PGtleXdvcmQ+SHVt
YW5zPC9rZXl3b3JkPjxrZXl3b3JkPk1hbGU8L2tleXdvcmQ+PGtleXdvcmQ+bWV0aG9kczwva2V5
d29yZD48a2V5d29yZD5PYmVzaXR5PC9rZXl3b3JkPjxrZXl3b3JkPk9zdGVvY2hvbmRyb3Npczwv
a2V5d29yZD48a2V5d29yZD5QYXRpZW50czwva2V5d29yZD48a2V5d29yZD5QZWRpYXRyaWNzPC9r
ZXl3b3JkPjxrZXl3b3JkPlBob3NwaG9ydXM8L2tleXdvcmQ+PGtleXdvcmQ+UHJvc3BlY3RpdmUg
U3R1ZGllczwva2V5d29yZD48a2V5d29yZD5SZXRyb3NwZWN0aXZlIFN0dWRpZXM8L2tleXdvcmQ+
PGtleXdvcmQ+Umlzazwva2V5d29yZD48a2V5d29yZD5SaXNrIEZhY3RvcnM8L2tleXdvcmQ+PGtl
eXdvcmQ+Vml0YW1pbiBEPC9rZXl3b3JkPjxrZXl3b3JkPlZpdGFtaW4gRCBEZWZpY2llbmN5PC9r
ZXl3b3JkPjwva2V5d29yZHM+PGRhdGVzPjx5ZWFyPjIwMTA8L3llYXI+PHB1Yi1kYXRlcz48ZGF0
ZT4xMi8yMDEwPC9kYXRlPjwvcHViLWRhdGVzPjwvZGF0ZXM+PGxhYmVsPjI3PC9sYWJlbD48dXJs
cz48cmVsYXRlZC11cmxzPjx1cmw+aHR0cDovL3d3dy5uY2JpLm5sbS5uaWguZ292L3B1Ym1lZC8y
MTEwMjIxNjwvdXJsPjwvcmVsYXRlZC11cmxzPjwvdXJscz48ZWxlY3Ryb25pYy1yZXNvdXJjZS1u
dW0+MTAuMTA5Ny9CUE8uMGIwMTNlMzE4MWY1YTBiMyBbZG9pXTswMTI0MTM5OC0yMDEwMTIwMDAt
MDAwMjAgW3BpaV08L2VsZWN0cm9uaWMtcmVzb3VyY2UtbnVtPjwvcmVjb3JkPjwvQ2l0ZT48L0Vu
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b250Z29tZXJ5PC9BdXRob3I+PFllYXI+MjAxMDwvWWVh
cj48UmVjTnVtPjIzOTwvUmVjTnVtPjxEaXNwbGF5VGV4dD5bNjldPC9EaXNwbGF5VGV4dD48cmVj
b3JkPjxyZWMtbnVtYmVyPjIzOTwvcmVjLW51bWJlcj48Zm9yZWlnbi1rZXlzPjxrZXkgYXBwPSJF
TiIgZGItaWQ9ImFlemZhemZyNTV3MmRlZTA5YXV2emVhbnpkMGF4dHQ1eDI1diIgdGltZXN0YW1w
PSIxMzgwNjQ5MjYzIj4yMzk8L2tleT48L2ZvcmVpZ24ta2V5cz48cmVmLXR5cGUgbmFtZT0iSm91
cm5hbCBBcnRpY2xlIj4xNzwvcmVmLXR5cGU+PGNvbnRyaWJ1dG9ycz48YXV0aG9ycz48YXV0aG9y
Pk1vbnRnb21lcnksQy5PLjwvYXV0aG9yPjxhdXRob3I+WW91bmcsSy5MLjwvYXV0aG9yPjxhdXRo
b3I+QXVzdGVuLE0uPC9hdXRob3I+PGF1dGhvcj5KbyxDLkguPC9hdXRob3I+PGF1dGhvcj5CbGFz
aWVyLFIuRC48L2F1dGhvcj48YXV0aG9yPklseWFzLE0uPC9hdXRob3I+PC9hdXRob3JzPjwvY29u
dHJpYnV0b3JzPjxhdXRoLWFkZHJlc3M+RGVwYXJ0bWVudCBvZiBQZWRpYXRyaWNzLCBVbml2ZXJz
aXR5IG9mIEFya2Fuc2FzIGZvciBNZWRpY2FsIFNjaWVuY2VzLUFya2Fuc2FzIENoaWxkcmVuJmFw
b3M7cyBIb3NwaXRhbCwgTGl0dGxlIFJvY2ssIEFSIDcyMjAyLCBVU0E8L2F1dGgtYWRkcmVzcz48
dGl0bGVzPjx0aXRsZT5JbmNyZWFzZWQgcmlzayBvZiBCbG91bnQgZGlzZWFzZSBpbiBvYmVzZSBj
aGlsZHJlbiBhbmQgYWRvbGVzY2VudHMgd2l0aCB2aXRhbWluIEQgZGVmaWNpZW5jeTwvdGl0bGU+
PHNlY29uZGFyeS10aXRsZT5KLlBlZGlhdHIuT3J0aG9wLjwvc2Vjb25kYXJ5LXRpdGxlPjwvdGl0
bGVzPjxwZXJpb2RpY2FsPjxmdWxsLXRpdGxlPkouUGVkaWF0ci5PcnRob3AuPC9mdWxsLXRpdGxl
PjwvcGVyaW9kaWNhbD48cGFnZXM+ODc5LTg4MjwvcGFnZXM+PHZvbHVtZT4zMDwvdm9sdW1lPjxu
dW1iZXI+ODwvbnVtYmVyPjxyZXByaW50LWVkaXRpb24+Tm90IGluIEZpbGU8L3JlcHJpbnQtZWRp
dGlvbj48a2V5d29yZHM+PGtleXdvcmQ+QWRvbGVzY2VudDwva2V5d29yZD48a2V5d29yZD5hbmFs
eXNpczwva2V5d29yZD48a2V5d29yZD5Cb2R5IE1hc3MgSW5kZXg8L2tleXdvcmQ+PGtleXdvcmQ+
Qm9uZSBEZXZlbG9wbWVudDwva2V5d29yZD48a2V5d29yZD5Cb25lIERpc2Vhc2VzLERldmVsb3Bt
ZW50YWw8L2tleXdvcmQ+PGtleXdvcmQ+Q2FsY2l1bTwva2V5d29yZD48a2V5d29yZD5DaGlsZDwv
a2V5d29yZD48a2V5d29yZD5jb21wbGljYXRpb25zPC9rZXl3b3JkPjxrZXl3b3JkPmNvbmdlbml0
YWw8L2tleXdvcmQ+PGtleXdvcmQ+ZGVmaWNpZW5jeTwva2V5d29yZD48a2V5d29yZD5FcGlwaHlz
ZXMsU2xpcHBlZDwva2V5d29yZD48a2V5d29yZD5ldGlvbG9neTwva2V5d29yZD48a2V5d29yZD5G
ZW1hbGU8L2tleXdvcmQ+PGtleXdvcmQ+RmVtdXIgSGVhZDwva2V5d29yZD48a2V5d29yZD5GcmFj
dHVyZXMsQm9uZTwva2V5d29yZD48a2V5d29yZD5Hcm93dGg8L2tleXdvcmQ+PGtleXdvcmQ+SHVt
YW5zPC9rZXl3b3JkPjxrZXl3b3JkPk1hbGU8L2tleXdvcmQ+PGtleXdvcmQ+bWV0aG9kczwva2V5
d29yZD48a2V5d29yZD5PYmVzaXR5PC9rZXl3b3JkPjxrZXl3b3JkPk9zdGVvY2hvbmRyb3Npczwv
a2V5d29yZD48a2V5d29yZD5QYXRpZW50czwva2V5d29yZD48a2V5d29yZD5QZWRpYXRyaWNzPC9r
ZXl3b3JkPjxrZXl3b3JkPlBob3NwaG9ydXM8L2tleXdvcmQ+PGtleXdvcmQ+UHJvc3BlY3RpdmUg
U3R1ZGllczwva2V5d29yZD48a2V5d29yZD5SZXRyb3NwZWN0aXZlIFN0dWRpZXM8L2tleXdvcmQ+
PGtleXdvcmQ+Umlzazwva2V5d29yZD48a2V5d29yZD5SaXNrIEZhY3RvcnM8L2tleXdvcmQ+PGtl
eXdvcmQ+Vml0YW1pbiBEPC9rZXl3b3JkPjxrZXl3b3JkPlZpdGFtaW4gRCBEZWZpY2llbmN5PC9r
ZXl3b3JkPjwva2V5d29yZHM+PGRhdGVzPjx5ZWFyPjIwMTA8L3llYXI+PHB1Yi1kYXRlcz48ZGF0
ZT4xMi8yMDEwPC9kYXRlPjwvcHViLWRhdGVzPjwvZGF0ZXM+PGxhYmVsPjI3PC9sYWJlbD48dXJs
cz48cmVsYXRlZC11cmxzPjx1cmw+aHR0cDovL3d3dy5uY2JpLm5sbS5uaWguZ292L3B1Ym1lZC8y
MTEwMjIxNjwvdXJsPjwvcmVsYXRlZC11cmxzPjwvdXJscz48ZWxlY3Ryb25pYy1yZXNvdXJjZS1u
dW0+MTAuMTA5Ny9CUE8uMGIwMTNlMzE4MWY1YTBiMyBbZG9pXTswMTI0MTM5OC0yMDEwMTIwMDAt
MDAwMjAgW3BpaV08L2VsZWN0cm9uaWMtcmVzb3VyY2UtbnVtPjwvcmVjb3JkPjwvQ2l0ZT48L0Vu
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9" w:tooltip="Montgomery, 2010 #239" w:history="1">
        <w:r w:rsidR="00B3117A">
          <w:rPr>
            <w:rFonts w:ascii="Times New Roman" w:hAnsi="Times New Roman"/>
            <w:noProof/>
          </w:rPr>
          <w:t>6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nterestingly, when both parentally reported and hospital documented fractures were considered, this excess risk was no longer present. Increased adiposity is a recognised independent risk factor for both childhood fractur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Dimitri&lt;/Author&gt;&lt;Year&gt;2012&lt;/Year&gt;&lt;RecNum&gt;145&lt;/RecNum&gt;&lt;DisplayText&gt;[9]&lt;/DisplayText&gt;&lt;record&gt;&lt;rec-number&gt;145&lt;/rec-number&gt;&lt;foreign-keys&gt;&lt;key app="EN" db-id="aezfazfr55w2dee09auvzeanzd0axtt5x25v" timestamp="1380649262"&gt;145&lt;/key&gt;&lt;/foreign-keys&gt;&lt;ref-type name="Journal Article"&gt;17&lt;/ref-type&gt;&lt;contributors&gt;&lt;authors&gt;&lt;author&gt;Dimitri,P.&lt;/author&gt;&lt;author&gt;Bishop,N.&lt;/author&gt;&lt;author&gt;Walsh,J.S.&lt;/author&gt;&lt;author&gt;Eastell,R.&lt;/author&gt;&lt;/authors&gt;&lt;/contributors&gt;&lt;auth-address&gt;The NIHR Bone Biomedical Research Unit, Sheffield, UK. pauldimitri@hotmail.com&lt;/auth-address&gt;&lt;titles&gt;&lt;title&gt;Obesity is a risk factor for fracture in children but is protective against fracture in adults: a paradox&lt;/title&gt;&lt;secondary-title&gt;Bone&lt;/secondary-title&gt;&lt;/titles&gt;&lt;periodical&gt;&lt;full-title&gt;Bone&lt;/full-title&gt;&lt;abbr-1&gt;Bone&lt;/abbr-1&gt;&lt;/periodical&gt;&lt;pages&gt;457-466&lt;/pages&gt;&lt;volume&gt;50&lt;/volume&gt;&lt;number&gt;2&lt;/number&gt;&lt;reprint-edition&gt;Not in File&lt;/reprint-edition&gt;&lt;keywords&gt;&lt;keyword&gt;Adiposity&lt;/keyword&gt;&lt;keyword&gt;Adult&lt;/keyword&gt;&lt;keyword&gt;Bone Development&lt;/keyword&gt;&lt;keyword&gt;Child&lt;/keyword&gt;&lt;keyword&gt;complications&lt;/keyword&gt;&lt;keyword&gt;etiology&lt;/keyword&gt;&lt;keyword&gt;Fractures,Bone&lt;/keyword&gt;&lt;keyword&gt;Growth&lt;/keyword&gt;&lt;keyword&gt;Health&lt;/keyword&gt;&lt;keyword&gt;Hormones&lt;/keyword&gt;&lt;keyword&gt;Humans&lt;/keyword&gt;&lt;keyword&gt;Incidence&lt;/keyword&gt;&lt;keyword&gt;Obesity&lt;/keyword&gt;&lt;keyword&gt;Osteoporosis&lt;/keyword&gt;&lt;keyword&gt;physiology&lt;/keyword&gt;&lt;keyword&gt;physiopathology&lt;/keyword&gt;&lt;keyword&gt;prevention &amp;amp; control&lt;/keyword&gt;&lt;keyword&gt;Risk&lt;/keyword&gt;&lt;keyword&gt;Risk Factors&lt;/keyword&gt;&lt;/keywords&gt;&lt;dates&gt;&lt;year&gt;2012&lt;/year&gt;&lt;pub-dates&gt;&lt;date&gt;2/2012&lt;/date&gt;&lt;/pub-dates&gt;&lt;/dates&gt;&lt;label&gt;12&lt;/label&gt;&lt;urls&gt;&lt;related-urls&gt;&lt;url&gt;http://www.ncbi.nlm.nih.gov/pubmed/21619952&lt;/url&gt;&lt;/related-urls&gt;&lt;/urls&gt;&lt;electronic-resource-num&gt;S8756-3282(11)00985-9 [pii];10.1016/j.bone.2011.05.011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9" w:tooltip="Dimitri, 2012 #145" w:history="1">
        <w:r w:rsidR="00B3117A">
          <w:rPr>
            <w:rFonts w:ascii="Times New Roman" w:hAnsi="Times New Roman"/>
            <w:noProof/>
          </w:rPr>
          <w:t>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b/>
        </w:rPr>
        <w:t xml:space="preserve"> </w:t>
      </w:r>
      <w:r w:rsidRPr="00752CC0">
        <w:rPr>
          <w:rFonts w:ascii="Times New Roman" w:hAnsi="Times New Roman"/>
        </w:rPr>
        <w:t xml:space="preserve">and lower 25(OH)D status </w:t>
      </w:r>
      <w:r w:rsidR="008C045D" w:rsidRPr="00752CC0">
        <w:rPr>
          <w:rFonts w:ascii="Times New Roman" w:hAnsi="Times New Roman"/>
        </w:rPr>
        <w:fldChar w:fldCharType="begin">
          <w:fldData xml:space="preserve">PEVuZE5vdGU+PENpdGU+PEF1dGhvcj5UdXJlcjwvQXV0aG9yPjxZZWFyPjIwMTM8L1llYXI+PFJl
Y051bT4yOTg8L1JlY051bT48RGlzcGxheVRleHQ+WzE1XTwvRGlzcGxheVRleHQ+PHJlY29yZD48
cmVjLW51bWJlcj4yOTg8L3JlYy1udW1iZXI+PGZvcmVpZ24ta2V5cz48a2V5IGFwcD0iRU4iIGRi
LWlkPSJhZXpmYXpmcjU1dzJkZWUwOWF1dnplYW56ZDBheHR0NXgyNXYiIHRpbWVzdGFtcD0iMTM4
MDY0OTI2NCI+Mjk4PC9rZXk+PC9mb3JlaWduLWtleXM+PHJlZi10eXBlIG5hbWU9IkpvdXJuYWwg
QXJ0aWNsZSI+MTc8L3JlZi10eXBlPjxjb250cmlidXRvcnM+PGF1dGhvcnM+PGF1dGhvcj5UdXJl
cixDLkIuPC9hdXRob3I+PGF1dGhvcj5MaW4sSC48L2F1dGhvcj48YXV0aG9yPkZsb3JlcyxHLjwv
YXV0aG9yPjwvYXV0aG9ycz48L2NvbnRyaWJ1dG9ycz48YXV0aC1hZGRyZXNzPkRpdmlzaW9uIG9m
IEdlbmVyYWwgUGVkaWF0cmljcywgRGVwYXJ0bWVudCBvZiBQZWRpYXRyaWNzLCBVbml2ZXJzaXR5
IG9mIFRleGFzIFNvdXRod2VzdGVybiBNZWRpY2FsIENlbnRlciwgRGFsbGFzLCBUZXhhcyA3NTM5
MC05MDYzLCBVU0EuIGNocmlzdHkudHVyZXJAdXRzb3V0aHdlc3Rlcm4uZWR1PC9hdXRoLWFkZHJl
c3M+PHRpdGxlcz48dGl0bGU+UHJldmFsZW5jZSBvZiB2aXRhbWluIEQgZGVmaWNpZW5jeSBhbW9u
ZyBvdmVyd2VpZ2h0IGFuZCBvYmVzZSBVUyBjaGlsZHJlbjwvdGl0bGU+PHNlY29uZGFyeS10aXRs
ZT5QZWRpYXRyaWNzPC9zZWNvbmRhcnktdGl0bGU+PC90aXRsZXM+PHBlcmlvZGljYWw+PGZ1bGwt
dGl0bGU+UGVkaWF0cmljczwvZnVsbC10aXRsZT48L3BlcmlvZGljYWw+PHBhZ2VzPmUxNTItZTE2
MTwvcGFnZXM+PHZvbHVtZT4xMzE8L3ZvbHVtZT48bnVtYmVyPjE8L251bWJlcj48cmVwcmludC1l
ZGl0aW9uPk5vdCBpbiBGaWxlPC9yZXByaW50LWVkaXRpb24+PGtleXdvcmRzPjxrZXl3b3JkPkFk
b2xlc2NlbnQ8L2tleXdvcmQ+PGtleXdvcmQ+YW5hbG9ncyAmYW1wOyBkZXJpdmF0aXZlczwva2V5
d29yZD48a2V5d29yZD5ibG9vZDwva2V5d29yZD48a2V5d29yZD5Cb2R5IE1hc3MgSW5kZXg8L2tl
eXdvcmQ+PGtleXdvcmQ+Qm9keSBXZWlnaHQ8L2tleXdvcmQ+PGtleXdvcmQ+Q2hpbGQ8L2tleXdv
cmQ+PGtleXdvcmQ+Y2xhc3NpZmljYXRpb248L2tleXdvcmQ+PGtleXdvcmQ+Q3Jvc3MtU2VjdGlv
bmFsIFN0dWRpZXM8L2tleXdvcmQ+PGtleXdvcmQ+ZGVmaWNpZW5jeTwva2V5d29yZD48a2V5d29y
ZD5lcGlkZW1pb2xvZ3k8L2tleXdvcmQ+PGtleXdvcmQ+RmVtYWxlPC9rZXl3b3JkPjxrZXl3b3Jk
PkhlYWx0aDwva2V5d29yZD48a2V5d29yZD5IdW1hbnM8L2tleXdvcmQ+PGtleXdvcmQ+TWFsZTwv
a2V5d29yZD48a2V5d29yZD5tZXRob2RzPC9rZXl3b3JkPjxrZXl3b3JkPk51dHJpdGlvbiBTdXJ2
ZXlzPC9rZXl3b3JkPjxrZXl3b3JkPk9iZXNpdHk8L2tleXdvcmQ+PGtleXdvcmQ+T3ZlcndlaWdo
dDwva2V5d29yZD48a2V5d29yZD5QZWRpYXRyaWNzPC9rZXl3b3JkPjxrZXl3b3JkPlByZXZhbGVu
Y2U8L2tleXdvcmQ+PGtleXdvcmQ+Umlzazwva2V5d29yZD48a2V5d29yZD5SaXNrIEZhY3RvcnM8
L2tleXdvcmQ+PGtleXdvcmQ+VGV4YXM8L2tleXdvcmQ+PGtleXdvcmQ+VW5pdGVkIFN0YXRlczwv
a2V5d29yZD48a2V5d29yZD5WaXRhbWluIEQ8L2tleXdvcmQ+PGtleXdvcmQ+Vml0YW1pbiBEIERl
ZmljaWVuY3k8L2tleXdvcmQ+PC9rZXl3b3Jkcz48ZGF0ZXM+PHllYXI+MjAxMzwveWVhcj48cHVi
LWRhdGVzPjxkYXRlPjEvMjAxMzwvZGF0ZT48L3B1Yi1kYXRlcz48L2RhdGVzPjxsYWJlbD4xMDk8
L2xhYmVsPjx1cmxzPjxyZWxhdGVkLXVybHM+PHVybD5odHRwOi8vd3d3Lm5jYmkubmxtLm5paC5n
b3YvcHVibWVkLzIzMjY2OTI3PC91cmw+PC9yZWxhdGVkLXVybHM+PC91cmxzPjxlbGVjdHJvbmlj
LXJlc291cmNlLW51bT5wZWRzLjIwMTItMTcxMSBbcGlpXTsxMC4xNTQyL3BlZHMuMjAxMi0xNzEx
IFtkb2ldPC9lbGVjdHJvbmljLXJlc291cmNlLW51bT48L3JlY29yZD48L0NpdGU+PC9FbmROb3Rl
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UdXJlcjwvQXV0aG9yPjxZZWFyPjIwMTM8L1llYXI+PFJl
Y051bT4yOTg8L1JlY051bT48RGlzcGxheVRleHQ+WzE1XTwvRGlzcGxheVRleHQ+PHJlY29yZD48
cmVjLW51bWJlcj4yOTg8L3JlYy1udW1iZXI+PGZvcmVpZ24ta2V5cz48a2V5IGFwcD0iRU4iIGRi
LWlkPSJhZXpmYXpmcjU1dzJkZWUwOWF1dnplYW56ZDBheHR0NXgyNXYiIHRpbWVzdGFtcD0iMTM4
MDY0OTI2NCI+Mjk4PC9rZXk+PC9mb3JlaWduLWtleXM+PHJlZi10eXBlIG5hbWU9IkpvdXJuYWwg
QXJ0aWNsZSI+MTc8L3JlZi10eXBlPjxjb250cmlidXRvcnM+PGF1dGhvcnM+PGF1dGhvcj5UdXJl
cixDLkIuPC9hdXRob3I+PGF1dGhvcj5MaW4sSC48L2F1dGhvcj48YXV0aG9yPkZsb3JlcyxHLjwv
YXV0aG9yPjwvYXV0aG9ycz48L2NvbnRyaWJ1dG9ycz48YXV0aC1hZGRyZXNzPkRpdmlzaW9uIG9m
IEdlbmVyYWwgUGVkaWF0cmljcywgRGVwYXJ0bWVudCBvZiBQZWRpYXRyaWNzLCBVbml2ZXJzaXR5
IG9mIFRleGFzIFNvdXRod2VzdGVybiBNZWRpY2FsIENlbnRlciwgRGFsbGFzLCBUZXhhcyA3NTM5
MC05MDYzLCBVU0EuIGNocmlzdHkudHVyZXJAdXRzb3V0aHdlc3Rlcm4uZWR1PC9hdXRoLWFkZHJl
c3M+PHRpdGxlcz48dGl0bGU+UHJldmFsZW5jZSBvZiB2aXRhbWluIEQgZGVmaWNpZW5jeSBhbW9u
ZyBvdmVyd2VpZ2h0IGFuZCBvYmVzZSBVUyBjaGlsZHJlbjwvdGl0bGU+PHNlY29uZGFyeS10aXRs
ZT5QZWRpYXRyaWNzPC9zZWNvbmRhcnktdGl0bGU+PC90aXRsZXM+PHBlcmlvZGljYWw+PGZ1bGwt
dGl0bGU+UGVkaWF0cmljczwvZnVsbC10aXRsZT48L3BlcmlvZGljYWw+PHBhZ2VzPmUxNTItZTE2
MTwvcGFnZXM+PHZvbHVtZT4xMzE8L3ZvbHVtZT48bnVtYmVyPjE8L251bWJlcj48cmVwcmludC1l
ZGl0aW9uPk5vdCBpbiBGaWxlPC9yZXByaW50LWVkaXRpb24+PGtleXdvcmRzPjxrZXl3b3JkPkFk
b2xlc2NlbnQ8L2tleXdvcmQ+PGtleXdvcmQ+YW5hbG9ncyAmYW1wOyBkZXJpdmF0aXZlczwva2V5
d29yZD48a2V5d29yZD5ibG9vZDwva2V5d29yZD48a2V5d29yZD5Cb2R5IE1hc3MgSW5kZXg8L2tl
eXdvcmQ+PGtleXdvcmQ+Qm9keSBXZWlnaHQ8L2tleXdvcmQ+PGtleXdvcmQ+Q2hpbGQ8L2tleXdv
cmQ+PGtleXdvcmQ+Y2xhc3NpZmljYXRpb248L2tleXdvcmQ+PGtleXdvcmQ+Q3Jvc3MtU2VjdGlv
bmFsIFN0dWRpZXM8L2tleXdvcmQ+PGtleXdvcmQ+ZGVmaWNpZW5jeTwva2V5d29yZD48a2V5d29y
ZD5lcGlkZW1pb2xvZ3k8L2tleXdvcmQ+PGtleXdvcmQ+RmVtYWxlPC9rZXl3b3JkPjxrZXl3b3Jk
PkhlYWx0aDwva2V5d29yZD48a2V5d29yZD5IdW1hbnM8L2tleXdvcmQ+PGtleXdvcmQ+TWFsZTwv
a2V5d29yZD48a2V5d29yZD5tZXRob2RzPC9rZXl3b3JkPjxrZXl3b3JkPk51dHJpdGlvbiBTdXJ2
ZXlzPC9rZXl3b3JkPjxrZXl3b3JkPk9iZXNpdHk8L2tleXdvcmQ+PGtleXdvcmQ+T3ZlcndlaWdo
dDwva2V5d29yZD48a2V5d29yZD5QZWRpYXRyaWNzPC9rZXl3b3JkPjxrZXl3b3JkPlByZXZhbGVu
Y2U8L2tleXdvcmQ+PGtleXdvcmQ+Umlzazwva2V5d29yZD48a2V5d29yZD5SaXNrIEZhY3RvcnM8
L2tleXdvcmQ+PGtleXdvcmQ+VGV4YXM8L2tleXdvcmQ+PGtleXdvcmQ+VW5pdGVkIFN0YXRlczwv
a2V5d29yZD48a2V5d29yZD5WaXRhbWluIEQ8L2tleXdvcmQ+PGtleXdvcmQ+Vml0YW1pbiBEIERl
ZmljaWVuY3k8L2tleXdvcmQ+PC9rZXl3b3Jkcz48ZGF0ZXM+PHllYXI+MjAxMzwveWVhcj48cHVi
LWRhdGVzPjxkYXRlPjEvMjAxMzwvZGF0ZT48L3B1Yi1kYXRlcz48L2RhdGVzPjxsYWJlbD4xMDk8
L2xhYmVsPjx1cmxzPjxyZWxhdGVkLXVybHM+PHVybD5odHRwOi8vd3d3Lm5jYmkubmxtLm5paC5n
b3YvcHVibWVkLzIzMjY2OTI3PC91cmw+PC9yZWxhdGVkLXVybHM+PC91cmxzPjxlbGVjdHJvbmlj
LXJlc291cmNlLW51bT5wZWRzLjIwMTItMTcxMSBbcGlpXTsxMC4xNTQyL3BlZHMuMjAxMi0xNzEx
IFtkb2ldPC9lbGVjdHJvbmljLXJlc291cmNlLW51bT48L3JlY29yZD48L0NpdGU+PC9FbmROb3Rl
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5" w:tooltip="Turer, 2013 #298" w:history="1">
        <w:r w:rsidR="00B3117A">
          <w:rPr>
            <w:rFonts w:ascii="Times New Roman" w:hAnsi="Times New Roman"/>
            <w:noProof/>
          </w:rPr>
          <w:t>1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r w:rsidRPr="00752CC0">
        <w:rPr>
          <w:rFonts w:ascii="Times New Roman" w:hAnsi="Times New Roman"/>
          <w:b/>
        </w:rPr>
        <w:t xml:space="preserve"> </w:t>
      </w:r>
      <w:r w:rsidRPr="00752CC0">
        <w:rPr>
          <w:rFonts w:ascii="Times New Roman" w:hAnsi="Times New Roman"/>
        </w:rPr>
        <w:t xml:space="preserve">Thus, in the study of obese children, differences in BMI and age between vitamin D deficient and replete children should be considered in the interpretation of the documented findings </w:t>
      </w:r>
      <w:r w:rsidR="008C045D" w:rsidRPr="00752CC0">
        <w:rPr>
          <w:rFonts w:ascii="Times New Roman" w:hAnsi="Times New Roman"/>
        </w:rPr>
        <w:fldChar w:fldCharType="begin">
          <w:fldData xml:space="preserve">PEVuZE5vdGU+PENpdGU+PEF1dGhvcj5PbG5leTwvQXV0aG9yPjxZZWFyPjIwMDg8L1llYXI+PFJl
Y051bT4yNTA8L1JlY051bT48RGlzcGxheVRleHQ+WzY4XTwvRGlzcGxheVRleHQ+PHJlY29yZD48
cmVjLW51bWJlcj4yNTA8L3JlYy1udW1iZXI+PGZvcmVpZ24ta2V5cz48a2V5IGFwcD0iRU4iIGRi
LWlkPSJhZXpmYXpmcjU1dzJkZWUwOWF1dnplYW56ZDBheHR0NXgyNXYiIHRpbWVzdGFtcD0iMTM4
MDY0OTI2MyI+MjUwPC9rZXk+PC9mb3JlaWduLWtleXM+PHJlZi10eXBlIG5hbWU9IkpvdXJuYWwg
QXJ0aWNsZSI+MTc8L3JlZi10eXBlPjxjb250cmlidXRvcnM+PGF1dGhvcnM+PGF1dGhvcj5PbG5l
eSxSLkMuPC9hdXRob3I+PGF1dGhvcj5NYXp1cixKLk0uPC9hdXRob3I+PGF1dGhvcj5QaWtlLEwu
TS48L2F1dGhvcj48YXV0aG9yPkZyb3llbixNLksuPC9hdXRob3I+PGF1dGhvcj5SYW1pcmV6LUdh
cm5pY2EsRy48L2F1dGhvcj48YXV0aG9yPkxvdmVsZXNzLEUuQS48L2F1dGhvcj48YXV0aG9yPk1h
bmRlbCxELk0uPC9hdXRob3I+PGF1dGhvcj5IYWhuLEcuQS48L2F1dGhvcj48YXV0aG9yPk5lYWws
Sy5NLjwvYXV0aG9yPjxhdXRob3I+Q3VtbWluZ3MsUi5KLjwvYXV0aG9yPjwvYXV0aG9ycz48L2Nv
bnRyaWJ1dG9ycz48YXV0aC1hZGRyZXNzPkRpdmlzaW9uIG9mIFBlZGlhdHJpYyBFbmRvY3Jpbm9s
b2d5LCBOZW1vdXJzIENoaWxkcmVuJmFwb3M7cyBDbGluaWMtSmFja3NvbnZpbGxlLCBKYWNrc29u
dmlsbGUsIEZMIDMyMjA3LCBVU0EuIHJvbG5leUBuZW1vdXJzLm9yZzwvYXV0aC1hZGRyZXNzPjx0
aXRsZXM+PHRpdGxlPkhlYWx0aHkgY2hpbGRyZW4gd2l0aCBmcmVxdWVudCBmcmFjdHVyZXM6IGhv
dyBtdWNoIGV2YWx1YXRpb24gaXMgbmVlZGVkPzwvdGl0bGU+PHNlY29uZGFyeS10aXRsZT5QZWRp
YXRyaWNzPC9zZWNvbmRhcnktdGl0bGU+PC90aXRsZXM+PHBlcmlvZGljYWw+PGZ1bGwtdGl0bGU+
UGVkaWF0cmljczwvZnVsbC10aXRsZT48L3BlcmlvZGljYWw+PHBhZ2VzPjg5MC04OTc8L3BhZ2Vz
Pjx2b2x1bWU+MTIxPC92b2x1bWU+PG51bWJlcj41PC9udW1iZXI+PHJlcHJpbnQtZWRpdGlvbj5O
b3QgaW4gRmlsZTwvcmVwcmludC1lZGl0aW9uPjxrZXl3b3Jkcz48a2V5d29yZD5BYnNvcnB0aW9t
ZXRyeSxQaG90b248L2tleXdvcmQ+PGtleXdvcmQ+QWRvbGVzY2VudDwva2V5d29yZD48a2V5d29y
ZD5hbmFseXNpczwva2V5d29yZD48a2V5d29yZD5Cb25lIERlbnNpdHk8L2tleXdvcmQ+PGtleXdv
cmQ+Qm9uZSBEaXNlYXNlcyxNZXRhYm9saWM8L2tleXdvcmQ+PGtleXdvcmQ+Q2FsY2l1bTwva2V5
d29yZD48a2V5d29yZD5DaGlsZDwva2V5d29yZD48a2V5d29yZD5DaGlsZCxQcmVzY2hvb2w8L2tl
eXdvcmQ+PGtleXdvcmQ+Y29tcGxpY2F0aW9uczwva2V5d29yZD48a2V5d29yZD5kZWZpY2llbmN5
PC9rZXl3b3JkPjxrZXl3b3JkPmRpYWdub3Npczwva2V5d29yZD48a2V5d29yZD5EaWV0PC9rZXl3
b3JkPjxrZXl3b3JkPmV0aW9sb2d5PC9rZXl3b3JkPjxrZXl3b3JkPkV4ZXJjaXNlPC9rZXl3b3Jk
PjxrZXl3b3JkPkZlbWFsZTwva2V5d29yZD48a2V5d29yZD5GcmFjdHVyZXMsQm9uZTwva2V5d29y
ZD48a2V5d29yZD5IdW1hbnM8L2tleXdvcmQ+PGtleXdvcmQ+SW5jaWRlbmNlPC9rZXl3b3JkPjxr
ZXl3b3JkPk1hbGU8L2tleXdvcmQ+PGtleXdvcmQ+bWV0aG9kczwva2V5d29yZD48a2V5d29yZD5Q
YXJhdGh5cm9pZCBIb3Jtb25lPC9rZXl3b3JkPjxrZXl3b3JkPlB1YmVydHk8L2tleXdvcmQ+PGtl
eXdvcmQ+dXJpbmU8L2tleXdvcmQ+PGtleXdvcmQ+Vml0YW1pbiBEPC9rZXl3b3JkPjxrZXl3b3Jk
PlZpdGFtaW4gRCBEZWZpY2llbmN5PC9rZXl3b3JkPjwva2V5d29yZHM+PGRhdGVzPjx5ZWFyPjIw
MDg8L3llYXI+PHB1Yi1kYXRlcz48ZGF0ZT41LzIwMDg8L2RhdGU+PC9wdWItZGF0ZXM+PC9kYXRl
cz48bGFiZWw+MjY8L2xhYmVsPjx1cmxzPjxyZWxhdGVkLXVybHM+PHVybD5odHRwOi8vd3d3Lm5j
YmkubmxtLm5paC5nb3YvcHVibWVkLzE4NDUwODkxPC91cmw+PC9yZWxhdGVkLXVybHM+PC91cmxz
PjxlbGVjdHJvbmljLXJlc291cmNlLW51bT4xMjEvNS84OTAgW3BpaV07MTAuMTU0Mi9wZWRzLjIw
MDctMjA3OSBbZG9pXTwvZWxlY3Ryb25pYy1yZXNvdXJjZS1udW0+PC9yZWNvcmQ+PC9DaXRlPjwv
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PbG5leTwvQXV0aG9yPjxZZWFyPjIwMDg8L1llYXI+PFJl
Y051bT4yNTA8L1JlY051bT48RGlzcGxheVRleHQ+WzY4XTwvRGlzcGxheVRleHQ+PHJlY29yZD48
cmVjLW51bWJlcj4yNTA8L3JlYy1udW1iZXI+PGZvcmVpZ24ta2V5cz48a2V5IGFwcD0iRU4iIGRi
LWlkPSJhZXpmYXpmcjU1dzJkZWUwOWF1dnplYW56ZDBheHR0NXgyNXYiIHRpbWVzdGFtcD0iMTM4
MDY0OTI2MyI+MjUwPC9rZXk+PC9mb3JlaWduLWtleXM+PHJlZi10eXBlIG5hbWU9IkpvdXJuYWwg
QXJ0aWNsZSI+MTc8L3JlZi10eXBlPjxjb250cmlidXRvcnM+PGF1dGhvcnM+PGF1dGhvcj5PbG5l
eSxSLkMuPC9hdXRob3I+PGF1dGhvcj5NYXp1cixKLk0uPC9hdXRob3I+PGF1dGhvcj5QaWtlLEwu
TS48L2F1dGhvcj48YXV0aG9yPkZyb3llbixNLksuPC9hdXRob3I+PGF1dGhvcj5SYW1pcmV6LUdh
cm5pY2EsRy48L2F1dGhvcj48YXV0aG9yPkxvdmVsZXNzLEUuQS48L2F1dGhvcj48YXV0aG9yPk1h
bmRlbCxELk0uPC9hdXRob3I+PGF1dGhvcj5IYWhuLEcuQS48L2F1dGhvcj48YXV0aG9yPk5lYWws
Sy5NLjwvYXV0aG9yPjxhdXRob3I+Q3VtbWluZ3MsUi5KLjwvYXV0aG9yPjwvYXV0aG9ycz48L2Nv
bnRyaWJ1dG9ycz48YXV0aC1hZGRyZXNzPkRpdmlzaW9uIG9mIFBlZGlhdHJpYyBFbmRvY3Jpbm9s
b2d5LCBOZW1vdXJzIENoaWxkcmVuJmFwb3M7cyBDbGluaWMtSmFja3NvbnZpbGxlLCBKYWNrc29u
dmlsbGUsIEZMIDMyMjA3LCBVU0EuIHJvbG5leUBuZW1vdXJzLm9yZzwvYXV0aC1hZGRyZXNzPjx0
aXRsZXM+PHRpdGxlPkhlYWx0aHkgY2hpbGRyZW4gd2l0aCBmcmVxdWVudCBmcmFjdHVyZXM6IGhv
dyBtdWNoIGV2YWx1YXRpb24gaXMgbmVlZGVkPzwvdGl0bGU+PHNlY29uZGFyeS10aXRsZT5QZWRp
YXRyaWNzPC9zZWNvbmRhcnktdGl0bGU+PC90aXRsZXM+PHBlcmlvZGljYWw+PGZ1bGwtdGl0bGU+
UGVkaWF0cmljczwvZnVsbC10aXRsZT48L3BlcmlvZGljYWw+PHBhZ2VzPjg5MC04OTc8L3BhZ2Vz
Pjx2b2x1bWU+MTIxPC92b2x1bWU+PG51bWJlcj41PC9udW1iZXI+PHJlcHJpbnQtZWRpdGlvbj5O
b3QgaW4gRmlsZTwvcmVwcmludC1lZGl0aW9uPjxrZXl3b3Jkcz48a2V5d29yZD5BYnNvcnB0aW9t
ZXRyeSxQaG90b248L2tleXdvcmQ+PGtleXdvcmQ+QWRvbGVzY2VudDwva2V5d29yZD48a2V5d29y
ZD5hbmFseXNpczwva2V5d29yZD48a2V5d29yZD5Cb25lIERlbnNpdHk8L2tleXdvcmQ+PGtleXdv
cmQ+Qm9uZSBEaXNlYXNlcyxNZXRhYm9saWM8L2tleXdvcmQ+PGtleXdvcmQ+Q2FsY2l1bTwva2V5
d29yZD48a2V5d29yZD5DaGlsZDwva2V5d29yZD48a2V5d29yZD5DaGlsZCxQcmVzY2hvb2w8L2tl
eXdvcmQ+PGtleXdvcmQ+Y29tcGxpY2F0aW9uczwva2V5d29yZD48a2V5d29yZD5kZWZpY2llbmN5
PC9rZXl3b3JkPjxrZXl3b3JkPmRpYWdub3Npczwva2V5d29yZD48a2V5d29yZD5EaWV0PC9rZXl3
b3JkPjxrZXl3b3JkPmV0aW9sb2d5PC9rZXl3b3JkPjxrZXl3b3JkPkV4ZXJjaXNlPC9rZXl3b3Jk
PjxrZXl3b3JkPkZlbWFsZTwva2V5d29yZD48a2V5d29yZD5GcmFjdHVyZXMsQm9uZTwva2V5d29y
ZD48a2V5d29yZD5IdW1hbnM8L2tleXdvcmQ+PGtleXdvcmQ+SW5jaWRlbmNlPC9rZXl3b3JkPjxr
ZXl3b3JkPk1hbGU8L2tleXdvcmQ+PGtleXdvcmQ+bWV0aG9kczwva2V5d29yZD48a2V5d29yZD5Q
YXJhdGh5cm9pZCBIb3Jtb25lPC9rZXl3b3JkPjxrZXl3b3JkPlB1YmVydHk8L2tleXdvcmQ+PGtl
eXdvcmQ+dXJpbmU8L2tleXdvcmQ+PGtleXdvcmQ+Vml0YW1pbiBEPC9rZXl3b3JkPjxrZXl3b3Jk
PlZpdGFtaW4gRCBEZWZpY2llbmN5PC9rZXl3b3JkPjwva2V5d29yZHM+PGRhdGVzPjx5ZWFyPjIw
MDg8L3llYXI+PHB1Yi1kYXRlcz48ZGF0ZT41LzIwMDg8L2RhdGU+PC9wdWItZGF0ZXM+PC9kYXRl
cz48bGFiZWw+MjY8L2xhYmVsPjx1cmxzPjxyZWxhdGVkLXVybHM+PHVybD5odHRwOi8vd3d3Lm5j
YmkubmxtLm5paC5nb3YvcHVibWVkLzE4NDUwODkxPC91cmw+PC9yZWxhdGVkLXVybHM+PC91cmxz
PjxlbGVjdHJvbmljLXJlc291cmNlLW51bT4xMjEvNS84OTAgW3BpaV07MTAuMTU0Mi9wZWRzLjIw
MDctMjA3OSBbZG9pXTwvZWxlY3Ryb25pYy1yZXNvdXJjZS1udW0+PC9yZWNvcmQ+PC9DaXRlPjwv
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8" w:tooltip="Olney, 2008 #250" w:history="1">
        <w:r w:rsidR="00B3117A">
          <w:rPr>
            <w:rFonts w:ascii="Times New Roman" w:hAnsi="Times New Roman"/>
            <w:noProof/>
          </w:rPr>
          <w:t>6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i/>
        </w:rPr>
      </w:pPr>
      <w:r w:rsidRPr="00752CC0">
        <w:rPr>
          <w:rFonts w:ascii="Times New Roman" w:hAnsi="Times New Roman"/>
          <w:i/>
        </w:rPr>
        <w:t>Fracture Healing</w:t>
      </w:r>
    </w:p>
    <w:p w:rsidR="008C045D" w:rsidRDefault="00752CC0">
      <w:pPr>
        <w:spacing w:after="120" w:line="360" w:lineRule="auto"/>
        <w:jc w:val="both"/>
        <w:rPr>
          <w:rFonts w:ascii="Times New Roman" w:hAnsi="Times New Roman"/>
        </w:rPr>
      </w:pPr>
      <w:r w:rsidRPr="00752CC0">
        <w:rPr>
          <w:rFonts w:ascii="Times New Roman" w:hAnsi="Times New Roman"/>
        </w:rPr>
        <w:t xml:space="preserve">Animal studies have suggested that vitamin D supplementation can improve fracture healing, but there is a paucity of human data in this area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Eschle&lt;/Author&gt;&lt;Year&gt;2011&lt;/Year&gt;&lt;RecNum&gt;154&lt;/RecNum&gt;&lt;DisplayText&gt;[70]&lt;/DisplayText&gt;&lt;record&gt;&lt;rec-number&gt;154&lt;/rec-number&gt;&lt;foreign-keys&gt;&lt;key app="EN" db-id="aezfazfr55w2dee09auvzeanzd0axtt5x25v" timestamp="1380649262"&gt;154&lt;/key&gt;&lt;/foreign-keys&gt;&lt;ref-type name="Journal Article"&gt;17&lt;/ref-type&gt;&lt;contributors&gt;&lt;authors&gt;&lt;author&gt;Eschle,D.&lt;/author&gt;&lt;author&gt;Aeschlimann,A.G.&lt;/author&gt;&lt;/authors&gt;&lt;/contributors&gt;&lt;auth-address&gt;RehaClinic Zurzach, Bad Zurzach, Switzerland&lt;/auth-address&gt;&lt;titles&gt;&lt;title&gt;Is supplementation of vitamin d beneficial for fracture healing? A short review of the literature&lt;/title&gt;&lt;secondary-title&gt;Geriatr.Orthop.Surg.Rehabil.&lt;/secondary-title&gt;&lt;/titles&gt;&lt;periodical&gt;&lt;full-title&gt;Geriatr.Orthop.Surg.Rehabil.&lt;/full-title&gt;&lt;/periodical&gt;&lt;pages&gt;90-93&lt;/pages&gt;&lt;volume&gt;2&lt;/volume&gt;&lt;number&gt;3&lt;/number&gt;&lt;reprint-edition&gt;Not in File&lt;/reprint-edition&gt;&lt;keywords&gt;&lt;keyword&gt;Animals&lt;/keyword&gt;&lt;keyword&gt;Calcium&lt;/keyword&gt;&lt;keyword&gt;Fracture Healing&lt;/keyword&gt;&lt;keyword&gt;Humans&lt;/keyword&gt;&lt;keyword&gt;Osteoporosis&lt;/keyword&gt;&lt;keyword&gt;Vitamin D&lt;/keyword&gt;&lt;/keywords&gt;&lt;dates&gt;&lt;year&gt;2011&lt;/year&gt;&lt;pub-dates&gt;&lt;date&gt;5/2011&lt;/date&gt;&lt;/pub-dates&gt;&lt;/dates&gt;&lt;label&gt;54&lt;/label&gt;&lt;urls&gt;&lt;related-urls&gt;&lt;url&gt;http://www.ncbi.nlm.nih.gov/pubmed/23569676&lt;/url&gt;&lt;/related-urls&gt;&lt;/urls&gt;&lt;electronic-resource-num&gt;10.1177/2151458511408568 [doi];10.1177_2151458511408568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0" w:tooltip="Eschle, 2011 #154" w:history="1">
        <w:r w:rsidR="00B3117A">
          <w:rPr>
            <w:rFonts w:ascii="Times New Roman" w:hAnsi="Times New Roman"/>
            <w:noProof/>
          </w:rPr>
          <w:t>7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and we could identify none in children.  One case-</w:t>
      </w:r>
      <w:r w:rsidRPr="00752CC0">
        <w:rPr>
          <w:rFonts w:ascii="Times New Roman" w:hAnsi="Times New Roman"/>
        </w:rPr>
        <w:lastRenderedPageBreak/>
        <w:t xml:space="preserve">control study in Poland found no difference in serum 25(OH)D in otherwise healthy adults with and without fracture non-union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Boszczyk&lt;/Author&gt;&lt;Year&gt;2013&lt;/Year&gt;&lt;RecNum&gt;110&lt;/RecNum&gt;&lt;DisplayText&gt;[71]&lt;/DisplayText&gt;&lt;record&gt;&lt;rec-number&gt;110&lt;/rec-number&gt;&lt;foreign-keys&gt;&lt;key app="EN" db-id="aezfazfr55w2dee09auvzeanzd0axtt5x25v" timestamp="1380649261"&gt;110&lt;/key&gt;&lt;/foreign-keys&gt;&lt;ref-type name="Journal Article"&gt;17&lt;/ref-type&gt;&lt;contributors&gt;&lt;authors&gt;&lt;author&gt;Boszczyk,A.M.&lt;/author&gt;&lt;author&gt;Zakrzewski,P.&lt;/author&gt;&lt;author&gt;Pomianowski,S.&lt;/author&gt;&lt;/authors&gt;&lt;/contributors&gt;&lt;auth-address&gt;Department of Musculoskeletal Trauma Surgery and Orthopaedics CMKP, Otwock, Poland&lt;/auth-address&gt;&lt;titles&gt;&lt;title&gt;Vitamin D concentration in patients with normal and impaired bone union&lt;/title&gt;&lt;secondary-title&gt;Pol.Orthop.Traumatol.&lt;/secondary-title&gt;&lt;/titles&gt;&lt;periodical&gt;&lt;full-title&gt;Pol.Orthop.Traumatol.&lt;/full-title&gt;&lt;/periodical&gt;&lt;pages&gt;1-3&lt;/pages&gt;&lt;volume&gt;78&lt;/volume&gt;&lt;reprint-edition&gt;Not in File&lt;/reprint-edition&gt;&lt;keywords&gt;&lt;keyword&gt;deficiency&lt;/keyword&gt;&lt;keyword&gt;Fracture Healing&lt;/keyword&gt;&lt;keyword&gt;Patients&lt;/keyword&gt;&lt;keyword&gt;Prevalence&lt;/keyword&gt;&lt;keyword&gt;Vitamin D&lt;/keyword&gt;&lt;keyword&gt;Vitamin D Deficiency&lt;/keyword&gt;&lt;/keywords&gt;&lt;dates&gt;&lt;year&gt;2013&lt;/year&gt;&lt;pub-dates&gt;&lt;date&gt;2013&lt;/date&gt;&lt;/pub-dates&gt;&lt;/dates&gt;&lt;label&gt;137&lt;/label&gt;&lt;urls&gt;&lt;related-urls&gt;&lt;url&gt;http://www.ncbi.nlm.nih.gov/pubmed/23306314&lt;/url&gt;&lt;/related-urls&gt;&lt;/urls&gt;&lt;electronic-resource-num&gt;883710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1" w:tooltip="Boszczyk, 2013 #110" w:history="1">
        <w:r w:rsidR="00B3117A">
          <w:rPr>
            <w:rFonts w:ascii="Times New Roman" w:hAnsi="Times New Roman"/>
            <w:noProof/>
          </w:rPr>
          <w:t>71</w:t>
        </w:r>
      </w:hyperlink>
      <w:r w:rsidR="00B3117A">
        <w:rPr>
          <w:rFonts w:ascii="Times New Roman" w:hAnsi="Times New Roman"/>
          <w:noProof/>
        </w:rPr>
        <w:t>]</w:t>
      </w:r>
      <w:r w:rsidR="008C045D" w:rsidRPr="00752CC0">
        <w:rPr>
          <w:rFonts w:ascii="Times New Roman" w:hAnsi="Times New Roman"/>
        </w:rPr>
        <w:fldChar w:fldCharType="end"/>
      </w:r>
      <w:r w:rsidR="008C045D" w:rsidRPr="00752CC0">
        <w:rPr>
          <w:rFonts w:ascii="Times New Roman" w:hAnsi="Times New Roman"/>
        </w:rPr>
        <w:fldChar w:fldCharType="begin"/>
      </w:r>
      <w:r w:rsidRPr="00752CC0">
        <w:rPr>
          <w:rFonts w:ascii="Times New Roman" w:hAnsi="Times New Roman"/>
        </w:rPr>
        <w:instrText xml:space="preserve"> ADDIN REFMGR.CITE &lt;Refman&gt;&lt;Cite&gt;&lt;Author&gt;Boszczyk&lt;/Author&gt;&lt;Year&gt;2013&lt;/Year&gt;&lt;RecNum&gt;137&lt;/RecNum&gt;&lt;IDText&gt;Vitamin D concentration in patients with normal and impaired bone union&lt;/IDText&gt;&lt;MDL Ref_Type="Journal"&gt;&lt;Ref_Type&gt;Journal&lt;/Ref_Type&gt;&lt;Ref_ID&gt;137&lt;/Ref_ID&gt;&lt;Title_Primary&gt;Vitamin D concentration in patients with normal and impaired bone union&lt;/Title_Primary&gt;&lt;Authors_Primary&gt;Boszczyk,A.M.&lt;/Authors_Primary&gt;&lt;Authors_Primary&gt;Zakrzewski,P.&lt;/Authors_Primary&gt;&lt;Authors_Primary&gt;Pomianowski,S.&lt;/Authors_Primary&gt;&lt;Date_Primary&gt;2013&lt;/Date_Primary&gt;&lt;Keywords&gt;deficiency&lt;/Keywords&gt;&lt;Keywords&gt;Fracture Healing&lt;/Keywords&gt;&lt;Keywords&gt;Patients&lt;/Keywords&gt;&lt;Keywords&gt;Prevalence&lt;/Keywords&gt;&lt;Keywords&gt;Vitamin D&lt;/Keywords&gt;&lt;Keywords&gt;Vitamin D Deficiency&lt;/Keywords&gt;&lt;Reprint&gt;Not in File&lt;/Reprint&gt;&lt;Start_Page&gt;1&lt;/Start_Page&gt;&lt;End_Page&gt;3&lt;/End_Page&gt;&lt;Periodical&gt;Pol.Orthop.Traumatol.&lt;/Periodical&gt;&lt;Volume&gt;78&lt;/Volume&gt;&lt;Misc_3&gt;883710 [pii]&lt;/Misc_3&gt;&lt;Address&gt;Department of Musculoskeletal Trauma Surgery and Orthopaedics CMKP, Otwock, Poland&lt;/Address&gt;&lt;Web_URL&gt;PM:23306314&lt;/Web_URL&gt;&lt;ZZ_JournalStdAbbrev&gt;&lt;f name="System"&gt;Pol.Orthop.Traumatol.&lt;/f&gt;&lt;/ZZ_JournalStdAbbrev&gt;&lt;ZZ_WorkformID&gt;1&lt;/ZZ_WorkformID&gt;&lt;/MDL&gt;&lt;/Cite&gt;&lt;/Refman&gt;</w:instrText>
      </w:r>
      <w:r w:rsidR="008C045D" w:rsidRPr="00752CC0">
        <w:rPr>
          <w:rFonts w:ascii="Times New Roman" w:hAnsi="Times New Roman"/>
        </w:rPr>
        <w:fldChar w:fldCharType="end"/>
      </w:r>
      <w:r w:rsidRPr="00752CC0">
        <w:rPr>
          <w:rFonts w:ascii="Times New Roman" w:hAnsi="Times New Roman"/>
        </w:rPr>
        <w:t xml:space="preserve">. </w:t>
      </w:r>
    </w:p>
    <w:p w:rsidR="008C045D" w:rsidRDefault="008C045D">
      <w:pPr>
        <w:spacing w:after="120" w:line="360" w:lineRule="auto"/>
        <w:jc w:val="both"/>
        <w:rPr>
          <w:rFonts w:ascii="Times New Roman" w:hAnsi="Times New Roman"/>
          <w:b/>
        </w:rPr>
      </w:pPr>
    </w:p>
    <w:p w:rsidR="008C045D" w:rsidRDefault="00752CC0">
      <w:pPr>
        <w:spacing w:after="120" w:line="360" w:lineRule="auto"/>
        <w:jc w:val="both"/>
        <w:rPr>
          <w:rFonts w:ascii="Times New Roman" w:hAnsi="Times New Roman"/>
          <w:b/>
        </w:rPr>
      </w:pPr>
      <w:r w:rsidRPr="00752CC0">
        <w:rPr>
          <w:rFonts w:ascii="Times New Roman" w:hAnsi="Times New Roman"/>
          <w:b/>
        </w:rPr>
        <w:t xml:space="preserve">Vitamin D and bone mineralisation </w:t>
      </w:r>
    </w:p>
    <w:p w:rsidR="008C045D" w:rsidRDefault="00752CC0">
      <w:pPr>
        <w:spacing w:after="120" w:line="360" w:lineRule="auto"/>
        <w:jc w:val="both"/>
        <w:rPr>
          <w:rFonts w:ascii="Times New Roman" w:hAnsi="Times New Roman"/>
          <w:i/>
        </w:rPr>
      </w:pPr>
      <w:r w:rsidRPr="00752CC0">
        <w:rPr>
          <w:rFonts w:ascii="Times New Roman" w:hAnsi="Times New Roman"/>
          <w:i/>
        </w:rPr>
        <w:t>Bone Mineral Density in Vitamin D deficiency Rickets</w:t>
      </w:r>
    </w:p>
    <w:p w:rsidR="008C045D" w:rsidRDefault="00752CC0">
      <w:pPr>
        <w:spacing w:after="120" w:line="360" w:lineRule="auto"/>
        <w:jc w:val="both"/>
        <w:rPr>
          <w:rFonts w:ascii="Times New Roman" w:eastAsia="Times New Roman" w:hAnsi="Times New Roman"/>
          <w:lang w:eastAsia="en-GB"/>
        </w:rPr>
      </w:pPr>
      <w:r w:rsidRPr="00752CC0">
        <w:rPr>
          <w:rFonts w:ascii="Times New Roman" w:hAnsi="Times New Roman"/>
        </w:rPr>
        <w:t xml:space="preserve">It has been suggested that the secondary hyperparathyroidism in early rickets results in demineralisation and generalised osteopenia.  Whilst this might be evident on radiographs, it is highly subjectiv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Thacher&lt;/Author&gt;&lt;Year&gt;2000&lt;/Year&gt;&lt;RecNum&gt;292&lt;/RecNum&gt;&lt;DisplayText&gt;[72]&lt;/DisplayText&gt;&lt;record&gt;&lt;rec-number&gt;292&lt;/rec-number&gt;&lt;foreign-keys&gt;&lt;key app="EN" db-id="aezfazfr55w2dee09auvzeanzd0axtt5x25v" timestamp="1380649264"&gt;292&lt;/key&gt;&lt;/foreign-keys&gt;&lt;ref-type name="Journal Article"&gt;17&lt;/ref-type&gt;&lt;contributors&gt;&lt;authors&gt;&lt;author&gt;Thacher,T.D.&lt;/author&gt;&lt;author&gt;Fischer,P.R.&lt;/author&gt;&lt;author&gt;Pettifor,J.M.&lt;/author&gt;&lt;author&gt;Lawson,J.O.&lt;/author&gt;&lt;author&gt;Manaster,B.J.&lt;/author&gt;&lt;author&gt;Reading,J.C.&lt;/author&gt;&lt;/authors&gt;&lt;/contributors&gt;&lt;auth-address&gt;Department of Family Medicine, Jos University Teaching Hospital, Nigeria&lt;/auth-address&gt;&lt;titles&gt;&lt;title&gt;Radiographic scoring method for the assessment of the severity of nutritional rickets&lt;/title&gt;&lt;secondary-title&gt;J.Trop.Pediatr.&lt;/secondary-title&gt;&lt;/titles&gt;&lt;periodical&gt;&lt;full-title&gt;J.Trop.Pediatr.&lt;/full-title&gt;&lt;/periodical&gt;&lt;pages&gt;132-139&lt;/pages&gt;&lt;volume&gt;46&lt;/volume&gt;&lt;number&gt;3&lt;/number&gt;&lt;reprint-edition&gt;Not in File&lt;/reprint-edition&gt;&lt;keywords&gt;&lt;keyword&gt;Alkaline Phosphatase&lt;/keyword&gt;&lt;keyword&gt;Child,Preschool&lt;/keyword&gt;&lt;keyword&gt;classification&lt;/keyword&gt;&lt;keyword&gt;Growth&lt;/keyword&gt;&lt;keyword&gt;Growth Plate&lt;/keyword&gt;&lt;keyword&gt;Humans&lt;/keyword&gt;&lt;keyword&gt;Knee Joint&lt;/keyword&gt;&lt;keyword&gt;metabolism&lt;/keyword&gt;&lt;keyword&gt;Observer Variation&lt;/keyword&gt;&lt;keyword&gt;Prospective Studies&lt;/keyword&gt;&lt;keyword&gt;radiography&lt;/keyword&gt;&lt;keyword&gt;Rickets&lt;/keyword&gt;&lt;keyword&gt;Severity of Illness Index&lt;/keyword&gt;&lt;keyword&gt;Wrist&lt;/keyword&gt;&lt;keyword&gt;Wrist Joint&lt;/keyword&gt;&lt;/keywords&gt;&lt;dates&gt;&lt;year&gt;2000&lt;/year&gt;&lt;pub-dates&gt;&lt;date&gt;6/2000&lt;/date&gt;&lt;/pub-dates&gt;&lt;/dates&gt;&lt;label&gt;119&lt;/label&gt;&lt;urls&gt;&lt;related-urls&gt;&lt;url&gt;http://www.ncbi.nlm.nih.gov/pubmed/10893912&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2" w:tooltip="Thacher, 2000 #292" w:history="1">
        <w:r w:rsidR="00B3117A">
          <w:rPr>
            <w:rFonts w:ascii="Times New Roman" w:hAnsi="Times New Roman"/>
            <w:noProof/>
          </w:rPr>
          <w:t>7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there is little objective evidence to demonstrate mineralisation defects in children with clinical rickets.  Three studies have measured bone mineralisation by DXA in children diagnosed with VDD rickets.  </w:t>
      </w:r>
      <w:proofErr w:type="spellStart"/>
      <w:r w:rsidRPr="00752CC0">
        <w:rPr>
          <w:rFonts w:ascii="Times New Roman" w:hAnsi="Times New Roman"/>
        </w:rPr>
        <w:t>Akcam</w:t>
      </w:r>
      <w:proofErr w:type="spellEnd"/>
      <w:r w:rsidRPr="00752CC0">
        <w:rPr>
          <w:rFonts w:ascii="Times New Roman" w:hAnsi="Times New Roman"/>
        </w:rPr>
        <w:t xml:space="preserve"> et al assessed lumbar spine areal BMD (</w:t>
      </w:r>
      <w:proofErr w:type="spellStart"/>
      <w:r w:rsidRPr="00752CC0">
        <w:rPr>
          <w:rFonts w:ascii="Times New Roman" w:hAnsi="Times New Roman"/>
        </w:rPr>
        <w:t>aBMD</w:t>
      </w:r>
      <w:proofErr w:type="spellEnd"/>
      <w:r w:rsidRPr="00752CC0">
        <w:rPr>
          <w:rFonts w:ascii="Times New Roman" w:hAnsi="Times New Roman"/>
        </w:rPr>
        <w:t xml:space="preserve">) in 20 children age 5-13 months with clinical, biochemical and radiographic evidence of VDD rickets before, and one month after, vitamin D treatment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kcam&lt;/Author&gt;&lt;Year&gt;2006&lt;/Year&gt;&lt;RecNum&gt;91&lt;/RecNum&gt;&lt;DisplayText&gt;[73]&lt;/DisplayText&gt;&lt;record&gt;&lt;rec-number&gt;91&lt;/rec-number&gt;&lt;foreign-keys&gt;&lt;key app="EN" db-id="aezfazfr55w2dee09auvzeanzd0axtt5x25v" timestamp="1380649261"&gt;91&lt;/key&gt;&lt;/foreign-keys&gt;&lt;ref-type name="Journal Article"&gt;17&lt;/ref-type&gt;&lt;contributors&gt;&lt;authors&gt;&lt;author&gt;Akcam,M.&lt;/author&gt;&lt;author&gt;Yildiz,M.&lt;/author&gt;&lt;author&gt;Yilmaz,A.&lt;/author&gt;&lt;author&gt;Artan,R.&lt;/author&gt;&lt;/authors&gt;&lt;/contributors&gt;&lt;auth-address&gt;Hepatology and Nutrition. Faculty of Medicine, Akdeniz University, Antalya, Turkey. makcam@sdu.edu.tr&lt;/auth-address&gt;&lt;titles&gt;&lt;title&gt;Bone mineral density in response to two different regimes in rickets&lt;/title&gt;&lt;secondary-title&gt;Indian Pediatr.&lt;/secondary-title&gt;&lt;/titles&gt;&lt;periodical&gt;&lt;full-title&gt;Indian Pediatr.&lt;/full-title&gt;&lt;/periodical&gt;&lt;pages&gt;423-427&lt;/pages&gt;&lt;volume&gt;43&lt;/volume&gt;&lt;number&gt;5&lt;/number&gt;&lt;reprint-edition&gt;Not in File&lt;/reprint-edition&gt;&lt;keywords&gt;&lt;keyword&gt;administration &amp;amp; dosage&lt;/keyword&gt;&lt;keyword&gt;Bone Density&lt;/keyword&gt;&lt;keyword&gt;Bone Density Conservation Agents&lt;/keyword&gt;&lt;keyword&gt;Dose-Response Relationship,Drug&lt;/keyword&gt;&lt;keyword&gt;Drug Administration Schedule&lt;/keyword&gt;&lt;keyword&gt;drug therapy&lt;/keyword&gt;&lt;keyword&gt;Female&lt;/keyword&gt;&lt;keyword&gt;Humans&lt;/keyword&gt;&lt;keyword&gt;Infant&lt;/keyword&gt;&lt;keyword&gt;Male&lt;/keyword&gt;&lt;keyword&gt;Patients&lt;/keyword&gt;&lt;keyword&gt;Rickets&lt;/keyword&gt;&lt;keyword&gt;Vitamin D&lt;/keyword&gt;&lt;/keywords&gt;&lt;dates&gt;&lt;year&gt;2006&lt;/year&gt;&lt;pub-dates&gt;&lt;date&gt;5/2006&lt;/date&gt;&lt;/pub-dates&gt;&lt;/dates&gt;&lt;label&gt;80&lt;/label&gt;&lt;urls&gt;&lt;related-urls&gt;&lt;url&gt;http://www.ncbi.nlm.nih.gov/pubmed/16735766&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3" w:tooltip="Akcam, 2006 #91" w:history="1">
        <w:r w:rsidR="00B3117A">
          <w:rPr>
            <w:rFonts w:ascii="Times New Roman" w:hAnsi="Times New Roman"/>
            <w:noProof/>
          </w:rPr>
          <w:t>7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Lumbar spine </w:t>
      </w:r>
      <w:proofErr w:type="spellStart"/>
      <w:r w:rsidRPr="00752CC0">
        <w:rPr>
          <w:rFonts w:ascii="Times New Roman" w:hAnsi="Times New Roman"/>
        </w:rPr>
        <w:t>aBMD</w:t>
      </w:r>
      <w:proofErr w:type="spellEnd"/>
      <w:r w:rsidRPr="00752CC0">
        <w:rPr>
          <w:rFonts w:ascii="Times New Roman" w:hAnsi="Times New Roman"/>
        </w:rPr>
        <w:t xml:space="preserve"> did increase significantly in two different treatment regimens, however as the study was designed to compare these treatment regimens a control group was not include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kcam&lt;/Author&gt;&lt;Year&gt;2006&lt;/Year&gt;&lt;RecNum&gt;91&lt;/RecNum&gt;&lt;DisplayText&gt;[73]&lt;/DisplayText&gt;&lt;record&gt;&lt;rec-number&gt;91&lt;/rec-number&gt;&lt;foreign-keys&gt;&lt;key app="EN" db-id="aezfazfr55w2dee09auvzeanzd0axtt5x25v" timestamp="1380649261"&gt;91&lt;/key&gt;&lt;/foreign-keys&gt;&lt;ref-type name="Journal Article"&gt;17&lt;/ref-type&gt;&lt;contributors&gt;&lt;authors&gt;&lt;author&gt;Akcam,M.&lt;/author&gt;&lt;author&gt;Yildiz,M.&lt;/author&gt;&lt;author&gt;Yilmaz,A.&lt;/author&gt;&lt;author&gt;Artan,R.&lt;/author&gt;&lt;/authors&gt;&lt;/contributors&gt;&lt;auth-address&gt;Hepatology and Nutrition. Faculty of Medicine, Akdeniz University, Antalya, Turkey. makcam@sdu.edu.tr&lt;/auth-address&gt;&lt;titles&gt;&lt;title&gt;Bone mineral density in response to two different regimes in rickets&lt;/title&gt;&lt;secondary-title&gt;Indian Pediatr.&lt;/secondary-title&gt;&lt;/titles&gt;&lt;periodical&gt;&lt;full-title&gt;Indian Pediatr.&lt;/full-title&gt;&lt;/periodical&gt;&lt;pages&gt;423-427&lt;/pages&gt;&lt;volume&gt;43&lt;/volume&gt;&lt;number&gt;5&lt;/number&gt;&lt;reprint-edition&gt;Not in File&lt;/reprint-edition&gt;&lt;keywords&gt;&lt;keyword&gt;administration &amp;amp; dosage&lt;/keyword&gt;&lt;keyword&gt;Bone Density&lt;/keyword&gt;&lt;keyword&gt;Bone Density Conservation Agents&lt;/keyword&gt;&lt;keyword&gt;Dose-Response Relationship,Drug&lt;/keyword&gt;&lt;keyword&gt;Drug Administration Schedule&lt;/keyword&gt;&lt;keyword&gt;drug therapy&lt;/keyword&gt;&lt;keyword&gt;Female&lt;/keyword&gt;&lt;keyword&gt;Humans&lt;/keyword&gt;&lt;keyword&gt;Infant&lt;/keyword&gt;&lt;keyword&gt;Male&lt;/keyword&gt;&lt;keyword&gt;Patients&lt;/keyword&gt;&lt;keyword&gt;Rickets&lt;/keyword&gt;&lt;keyword&gt;Vitamin D&lt;/keyword&gt;&lt;/keywords&gt;&lt;dates&gt;&lt;year&gt;2006&lt;/year&gt;&lt;pub-dates&gt;&lt;date&gt;5/2006&lt;/date&gt;&lt;/pub-dates&gt;&lt;/dates&gt;&lt;label&gt;80&lt;/label&gt;&lt;urls&gt;&lt;related-urls&gt;&lt;url&gt;http://www.ncbi.nlm.nih.gov/pubmed/16735766&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3" w:tooltip="Akcam, 2006 #91" w:history="1">
        <w:r w:rsidR="00B3117A">
          <w:rPr>
            <w:rFonts w:ascii="Times New Roman" w:hAnsi="Times New Roman"/>
            <w:noProof/>
          </w:rPr>
          <w:t>7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hyperlink w:anchor="_ENREF_107" w:tooltip="Ward, 2007 #117" w:history="1"/>
      <w:proofErr w:type="spellStart"/>
      <w:r w:rsidRPr="00752CC0">
        <w:rPr>
          <w:rFonts w:ascii="Times New Roman" w:hAnsi="Times New Roman"/>
        </w:rPr>
        <w:t>Ergur</w:t>
      </w:r>
      <w:proofErr w:type="spellEnd"/>
      <w:r w:rsidRPr="00752CC0">
        <w:rPr>
          <w:rFonts w:ascii="Times New Roman" w:hAnsi="Times New Roman"/>
        </w:rPr>
        <w:t xml:space="preserve"> et al evaluated forearm BMC and </w:t>
      </w:r>
      <w:proofErr w:type="spellStart"/>
      <w:r w:rsidRPr="00752CC0">
        <w:rPr>
          <w:rFonts w:ascii="Times New Roman" w:hAnsi="Times New Roman"/>
        </w:rPr>
        <w:t>aBMD</w:t>
      </w:r>
      <w:proofErr w:type="spellEnd"/>
      <w:r w:rsidRPr="00752CC0">
        <w:rPr>
          <w:rFonts w:ascii="Times New Roman" w:hAnsi="Times New Roman"/>
        </w:rPr>
        <w:t xml:space="preserve"> in fourteen infants under one year of age with VDD rickets diagnosed by clinical evaluation in association with either biochemical or radiographic features, and fourteen healthy controls of similar ag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Ergur&lt;/Author&gt;&lt;Year&gt;2000&lt;/Year&gt;&lt;RecNum&gt;153&lt;/RecNum&gt;&lt;DisplayText&gt;[74]&lt;/DisplayText&gt;&lt;record&gt;&lt;rec-number&gt;153&lt;/rec-number&gt;&lt;foreign-keys&gt;&lt;key app="EN" db-id="aezfazfr55w2dee09auvzeanzd0axtt5x25v" timestamp="1380649262"&gt;153&lt;/key&gt;&lt;/foreign-keys&gt;&lt;ref-type name="Journal Article"&gt;17&lt;/ref-type&gt;&lt;contributors&gt;&lt;authors&gt;&lt;author&gt;Ergur,A.T.&lt;/author&gt;&lt;author&gt;Erselcan,T.&lt;/author&gt;&lt;/authors&gt;&lt;/contributors&gt;&lt;titles&gt;&lt;title&gt;Diagnostic value of bone mineral density measurements in infants with rickets&lt;/title&gt;&lt;secondary-title&gt;J.Trop.Pediatr.&lt;/secondary-title&gt;&lt;/titles&gt;&lt;periodical&gt;&lt;full-title&gt;J.Trop.Pediatr.&lt;/full-title&gt;&lt;/periodical&gt;&lt;pages&gt;124-126&lt;/pages&gt;&lt;volume&gt;46&lt;/volume&gt;&lt;number&gt;2&lt;/number&gt;&lt;reprint-edition&gt;Not in File&lt;/reprint-edition&gt;&lt;keywords&gt;&lt;keyword&gt;Absorptiometry,Photon&lt;/keyword&gt;&lt;keyword&gt;Bone Density&lt;/keyword&gt;&lt;keyword&gt;diagnosis&lt;/keyword&gt;&lt;keyword&gt;Female&lt;/keyword&gt;&lt;keyword&gt;Humans&lt;/keyword&gt;&lt;keyword&gt;Infant&lt;/keyword&gt;&lt;keyword&gt;Male&lt;/keyword&gt;&lt;keyword&gt;physiology&lt;/keyword&gt;&lt;keyword&gt;Reference Values&lt;/keyword&gt;&lt;keyword&gt;Rickets&lt;/keyword&gt;&lt;keyword&gt;Sensitivity and Specificity&lt;/keyword&gt;&lt;/keywords&gt;&lt;dates&gt;&lt;year&gt;2000&lt;/year&gt;&lt;pub-dates&gt;&lt;date&gt;4/2000&lt;/date&gt;&lt;/pub-dates&gt;&lt;/dates&gt;&lt;label&gt;81&lt;/label&gt;&lt;urls&gt;&lt;related-urls&gt;&lt;url&gt;http://www.ncbi.nlm.nih.gov/pubmed/10822943&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4" w:tooltip="Ergur, 2000 #153" w:history="1">
        <w:r w:rsidR="00B3117A">
          <w:rPr>
            <w:rFonts w:ascii="Times New Roman" w:hAnsi="Times New Roman"/>
            <w:noProof/>
          </w:rPr>
          <w:t>7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No differences in mineralisation were identified.  Conversely, a report of 26 children and adolescents with </w:t>
      </w:r>
      <w:proofErr w:type="spellStart"/>
      <w:r w:rsidRPr="00752CC0">
        <w:rPr>
          <w:rFonts w:ascii="Times New Roman" w:hAnsi="Times New Roman"/>
        </w:rPr>
        <w:t>osteomalacia</w:t>
      </w:r>
      <w:proofErr w:type="spellEnd"/>
      <w:r w:rsidRPr="00752CC0">
        <w:rPr>
          <w:rFonts w:ascii="Times New Roman" w:hAnsi="Times New Roman"/>
        </w:rPr>
        <w:t xml:space="preserve"> and/or rickets in Saudi Arabia</w:t>
      </w:r>
      <w:r w:rsidRPr="00752CC0">
        <w:rPr>
          <w:rFonts w:ascii="Times New Roman" w:eastAsia="Times New Roman" w:hAnsi="Times New Roman"/>
          <w:lang w:eastAsia="en-GB"/>
        </w:rPr>
        <w:t xml:space="preserve"> suggested that </w:t>
      </w:r>
      <w:proofErr w:type="spellStart"/>
      <w:r w:rsidRPr="00752CC0">
        <w:rPr>
          <w:rFonts w:ascii="Times New Roman" w:eastAsia="Times New Roman" w:hAnsi="Times New Roman"/>
          <w:lang w:eastAsia="en-GB"/>
        </w:rPr>
        <w:t>aBMD</w:t>
      </w:r>
      <w:proofErr w:type="spellEnd"/>
      <w:r w:rsidRPr="00752CC0">
        <w:rPr>
          <w:rFonts w:ascii="Times New Roman" w:eastAsia="Times New Roman" w:hAnsi="Times New Roman"/>
          <w:lang w:eastAsia="en-GB"/>
        </w:rPr>
        <w:t xml:space="preserve"> z-scores at the LS and FN femur were reduced, and that these improved following calcium and vitamin D therap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El-Desouki&lt;/Author&gt;&lt;Year&gt;1997&lt;/Year&gt;&lt;RecNum&gt;151&lt;/RecNum&gt;&lt;DisplayText&gt;[52]&lt;/DisplayText&gt;&lt;record&gt;&lt;rec-number&gt;151&lt;/rec-number&gt;&lt;foreign-keys&gt;&lt;key app="EN" db-id="aezfazfr55w2dee09auvzeanzd0axtt5x25v" timestamp="1380649262"&gt;151&lt;/key&gt;&lt;/foreign-keys&gt;&lt;ref-type name="Journal Article"&gt;17&lt;/ref-type&gt;&lt;contributors&gt;&lt;authors&gt;&lt;author&gt;El-Desouki,M.&lt;/author&gt;&lt;author&gt;Al-Jurayyan,N.&lt;/author&gt;&lt;/authors&gt;&lt;/contributors&gt;&lt;auth-address&gt;College of Medicine and King Khalid University Hospital, King Saud University, Riyadh, Saudi Arabia&lt;/auth-address&gt;&lt;titles&gt;&lt;title&gt;Bone mineral density and bone scintigraphy in children and adolescents with osteomalacia&lt;/title&gt;&lt;secondary-title&gt;Eur.J.Nucl.Med.&lt;/secondary-title&gt;&lt;/titles&gt;&lt;periodical&gt;&lt;full-title&gt;Eur.J.Nucl.Med.&lt;/full-title&gt;&lt;/periodical&gt;&lt;pages&gt;202-205&lt;/pages&gt;&lt;volume&gt;24&lt;/volume&gt;&lt;number&gt;2&lt;/number&gt;&lt;reprint-edition&gt;Not in File&lt;/reprint-edition&gt;&lt;keywords&gt;&lt;keyword&gt;Absorptiometry,Photon&lt;/keyword&gt;&lt;keyword&gt;Adolescent&lt;/keyword&gt;&lt;keyword&gt;Bone and Bones&lt;/keyword&gt;&lt;keyword&gt;Bone Density&lt;/keyword&gt;&lt;keyword&gt;Calcium&lt;/keyword&gt;&lt;keyword&gt;Child&lt;/keyword&gt;&lt;keyword&gt;Child,Preschool&lt;/keyword&gt;&lt;keyword&gt;diagnosis&lt;/keyword&gt;&lt;keyword&gt;diagnostic use&lt;/keyword&gt;&lt;keyword&gt;Female&lt;/keyword&gt;&lt;keyword&gt;Femur&lt;/keyword&gt;&lt;keyword&gt;Follow-Up Studies&lt;/keyword&gt;&lt;keyword&gt;Humans&lt;/keyword&gt;&lt;keyword&gt;Lumbar Vertebrae&lt;/keyword&gt;&lt;keyword&gt;Male&lt;/keyword&gt;&lt;keyword&gt;Osteomalacia&lt;/keyword&gt;&lt;keyword&gt;Patients&lt;/keyword&gt;&lt;keyword&gt;Prospective Studies&lt;/keyword&gt;&lt;keyword&gt;radiography&lt;/keyword&gt;&lt;keyword&gt;radionuclide imaging&lt;/keyword&gt;&lt;keyword&gt;Saudi Arabia&lt;/keyword&gt;&lt;keyword&gt;Technetium Tc 99m Medronate&lt;/keyword&gt;&lt;keyword&gt;therapy&lt;/keyword&gt;&lt;keyword&gt;Time Factors&lt;/keyword&gt;&lt;keyword&gt;Vitamin D&lt;/keyword&gt;&lt;/keywords&gt;&lt;dates&gt;&lt;year&gt;1997&lt;/year&gt;&lt;pub-dates&gt;&lt;date&gt;2/1997&lt;/date&gt;&lt;/pub-dates&gt;&lt;/dates&gt;&lt;label&gt;143&lt;/label&gt;&lt;urls&gt;&lt;related-urls&gt;&lt;url&gt;http://www.ncbi.nlm.nih.gov/pubmed/9021119&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52" w:tooltip="El-Desouki, 1997 #151" w:history="1">
        <w:r w:rsidR="00B3117A">
          <w:rPr>
            <w:rFonts w:ascii="Times New Roman" w:hAnsi="Times New Roman"/>
            <w:noProof/>
          </w:rPr>
          <w:t>5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t is unclear though whether these differences were statistically significant. </w:t>
      </w:r>
    </w:p>
    <w:p w:rsidR="008C045D" w:rsidRDefault="008C045D">
      <w:pPr>
        <w:spacing w:after="120" w:line="360" w:lineRule="auto"/>
        <w:jc w:val="both"/>
        <w:rPr>
          <w:rFonts w:ascii="Times New Roman" w:hAnsi="Times New Roman"/>
          <w:b/>
          <w:i/>
        </w:rPr>
      </w:pPr>
    </w:p>
    <w:p w:rsidR="008C045D" w:rsidRDefault="00752CC0">
      <w:pPr>
        <w:spacing w:after="120" w:line="360" w:lineRule="auto"/>
        <w:jc w:val="both"/>
        <w:rPr>
          <w:rFonts w:ascii="Times New Roman" w:hAnsi="Times New Roman"/>
          <w:i/>
        </w:rPr>
      </w:pPr>
      <w:r w:rsidRPr="00752CC0">
        <w:rPr>
          <w:rFonts w:ascii="Times New Roman" w:hAnsi="Times New Roman"/>
          <w:i/>
        </w:rPr>
        <w:t>Vitamin D in pregnancy and offspring BMD</w:t>
      </w:r>
    </w:p>
    <w:p w:rsidR="008C045D" w:rsidRDefault="00752CC0">
      <w:pPr>
        <w:spacing w:after="120" w:line="360" w:lineRule="auto"/>
        <w:jc w:val="both"/>
        <w:rPr>
          <w:rFonts w:ascii="Times New Roman" w:hAnsi="Times New Roman"/>
        </w:rPr>
      </w:pPr>
      <w:r w:rsidRPr="00752CC0">
        <w:rPr>
          <w:rFonts w:ascii="Times New Roman" w:hAnsi="Times New Roman"/>
        </w:rPr>
        <w:t>The developing fetus is dependent on placental transfer of 25(OH</w:t>
      </w:r>
      <w:proofErr w:type="gramStart"/>
      <w:r w:rsidRPr="00752CC0">
        <w:rPr>
          <w:rFonts w:ascii="Times New Roman" w:hAnsi="Times New Roman"/>
        </w:rPr>
        <w:t>)D</w:t>
      </w:r>
      <w:proofErr w:type="gramEnd"/>
      <w:r w:rsidRPr="00752CC0">
        <w:rPr>
          <w:rFonts w:ascii="Times New Roman" w:hAnsi="Times New Roman"/>
        </w:rPr>
        <w:t xml:space="preserve"> from the maternal circulation.  Whilst early rickets and neonatal hypocalcaemia do rarely occur as a result of severe maternal VDD </w:t>
      </w:r>
      <w:r w:rsidR="008C045D" w:rsidRPr="00752CC0">
        <w:rPr>
          <w:rFonts w:ascii="Times New Roman" w:hAnsi="Times New Roman"/>
        </w:rPr>
        <w:fldChar w:fldCharType="begin">
          <w:fldData xml:space="preserve">PEVuZE5vdGU+PENpdGU+PEF1dGhvcj5Gb3JkPC9BdXRob3I+PFllYXI+MTk3MzwvWWVhcj48UmVj
TnVtPjE2MDwvUmVjTnVtPjxEaXNwbGF5VGV4dD5bNzUtNzddPC9EaXNwbGF5VGV4dD48cmVjb3Jk
PjxyZWMtbnVtYmVyPjE2MDwvcmVjLW51bWJlcj48Zm9yZWlnbi1rZXlzPjxrZXkgYXBwPSJFTiIg
ZGItaWQ9ImFlemZhemZyNTV3MmRlZTA5YXV2emVhbnpkMGF4dHQ1eDI1diIgdGltZXN0YW1wPSIx
MzgwNjQ5MjYyIj4xNjA8L2tleT48L2ZvcmVpZ24ta2V5cz48cmVmLXR5cGUgbmFtZT0iSm91cm5h
bCBBcnRpY2xlIj4xNzwvcmVmLXR5cGU+PGNvbnRyaWJ1dG9ycz48YXV0aG9ycz48YXV0aG9yPkZv
cmQsSi5BLjwvYXV0aG9yPjxhdXRob3I+RGF2aWRzb24sRC5DLjwvYXV0aG9yPjxhdXRob3I+TWNJ
bnRvc2gsVy5CLjwvYXV0aG9yPjxhdXRob3I+RnlmZSxXLk0uPC9hdXRob3I+PGF1dGhvcj5EdW5u
aWdhbixNLkcuPC9hdXRob3I+PC9hdXRob3JzPjwvY29udHJpYnV0b3JzPjx0aXRsZXM+PHRpdGxl
Pk5lb25hdGFsIHJpY2tldHMgaW4gQXNpYW4gaW1taWdyYW50IHBvcHVsYXRpb248L3RpdGxlPjxz
ZWNvbmRhcnktdGl0bGU+QnIuTWVkLkouPC9zZWNvbmRhcnktdGl0bGU+PC90aXRsZXM+PHBlcmlv
ZGljYWw+PGZ1bGwtdGl0bGU+QnIuTWVkLkouPC9mdWxsLXRpdGxlPjwvcGVyaW9kaWNhbD48cGFn
ZXM+MjExLTIxMjwvcGFnZXM+PHZvbHVtZT4zPC92b2x1bWU+PG51bWJlcj41ODczPC9udW1iZXI+
PHJlcHJpbnQtZWRpdGlvbj5Ob3QgaW4gRmlsZTwvcmVwcmludC1lZGl0aW9uPjxrZXl3b3Jkcz48
a2V5d29yZD5BZHVsdDwva2V5d29yZD48a2V5d29yZD5BbGthbGluZSBQaG9zcGhhdGFzZTwva2V5
d29yZD48a2V5d29yZD5ibG9vZDwva2V5d29yZD48a2V5d29yZD5DYWxjaXVtPC9rZXl3b3JkPjxr
ZXl3b3JkPmRydWcgdGhlcmFweTwva2V5d29yZD48a2V5d29yZD5FbWlncmF0aW9uIGFuZCBJbW1p
Z3JhdGlvbjwva2V5d29yZD48a2V5d29yZD5lcGlkZW1pb2xvZ3k8L2tleXdvcmQ+PGtleXdvcmQ+
RXJnb2NhbGNpZmVyb2xzPC9rZXl3b3JkPjxrZXl3b3JkPkV0aG5pYyBHcm91cHM8L2tleXdvcmQ+
PGtleXdvcmQ+RmVtYWxlPC9rZXl3b3JkPjxrZXl3b3JkPkh1bWFuczwva2V5d29yZD48a2V5d29y
ZD5JbmRpYTwva2V5d29yZD48a2V5d29yZD5JbmZhbnQsTmV3Ym9ybjwva2V5d29yZD48a2V5d29y
ZD5JbmZhbnQsTmV3Ym9ybixEaXNlYXNlczwva2V5d29yZD48a2V5d29yZD5NYWxlPC9rZXl3b3Jk
PjxrZXl3b3JkPlBha2lzdGFuPC9rZXl3b3JkPjxrZXl3b3JkPlBob3NwaG9ydXM8L2tleXdvcmQ+
PGtleXdvcmQ+Umlja2V0czwva2V5d29yZD48a2V5d29yZD5TY290bGFuZDwva2V5d29yZD48a2V5
d29yZD50aGVyYXBldXRpYyB1c2U8L2tleXdvcmQ+PC9rZXl3b3Jkcz48ZGF0ZXM+PHllYXI+MTk3
MzwveWVhcj48cHViLWRhdGVzPjxkYXRlPjcvMjgvMTk3MzwvZGF0ZT48L3B1Yi1kYXRlcz48L2Rh
dGVzPjxsYWJlbD4xMjE8L2xhYmVsPjx1cmxzPjxyZWxhdGVkLXVybHM+PHVybD5odHRwOi8vd3d3
Lm5jYmkubmxtLm5paC5nb3YvcHVibWVkLzQ1NDE2Mjc8L3VybD48L3JlbGF0ZWQtdXJscz48L3Vy
bHM+PC9yZWNvcmQ+PC9DaXRlPjxDaXRlPjxBdXRob3I+TW9uY3JpZWZmPC9BdXRob3I+PFllYXI+
MTk3NDwvWWVhcj48UmVjTnVtPjIzODwvUmVjTnVtPjxyZWNvcmQ+PHJlYy1udW1iZXI+MjM4PC9y
ZWMtbnVtYmVyPjxmb3JlaWduLWtleXM+PGtleSBhcHA9IkVOIiBkYi1pZD0iYWV6ZmF6ZnI1NXcy
ZGVlMDlhdXZ6ZWFuemQwYXh0dDV4MjV2IiB0aW1lc3RhbXA9IjEzODA2NDkyNjMiPjIzODwva2V5
PjwvZm9yZWlnbi1rZXlzPjxyZWYtdHlwZSBuYW1lPSJKb3VybmFsIEFydGljbGUiPjE3PC9yZWYt
dHlwZT48Y29udHJpYnV0b3JzPjxhdXRob3JzPjxhdXRob3I+TW9uY3JpZWZmLE0uPC9hdXRob3I+
PGF1dGhvcj5GYWRhaHVuc2ksVC5PLjwvYXV0aG9yPjwvYXV0aG9ycz48L2NvbnRyaWJ1dG9ycz48
dGl0bGVzPjx0aXRsZT5Db25nZW5pdGFsIHJpY2tldHMgZHVlIHRvIG1hdGVybmFsIHZpdGFtaW4g
RCBkZWZpY2llbmN5PC90aXRsZT48c2Vjb25kYXJ5LXRpdGxlPkFyY2guRGlzLkNoaWxkPC9zZWNv
bmRhcnktdGl0bGU+PC90aXRsZXM+PHBlcmlvZGljYWw+PGZ1bGwtdGl0bGU+QXJjaC5EaXMuQ2hp
bGQ8L2Z1bGwtdGl0bGU+PC9wZXJpb2RpY2FsPjxwYWdlcz44MTAtODExPC9wYWdlcz48dm9sdW1l
PjQ5PC92b2x1bWU+PG51bWJlcj4xMDwvbnVtYmVyPjxyZXByaW50LWVkaXRpb24+Tm90IGluIEZp
bGU8L3JlcHJpbnQtZWRpdGlvbj48a2V5d29yZHM+PGtleXdvcmQ+QXNpYTwva2V5d29yZD48a2V5
d29yZD5jb21wbGljYXRpb25zPC9rZXl3b3JkPjxrZXl3b3JkPmNvbmdlbml0YWw8L2tleXdvcmQ+
PGtleXdvcmQ+ZGVmaWNpZW5jeTwva2V5d29yZD48a2V5d29yZD5EaWV0PC9rZXl3b3JkPjxrZXl3
b3JkPkVtaWdyYXRpb24gYW5kIEltbWlncmF0aW9uPC9rZXl3b3JkPjxrZXl3b3JkPkVuZ2xhbmQ8
L2tleXdvcmQ+PGtleXdvcmQ+ZXRobm9sb2d5PC9rZXl3b3JkPjxrZXl3b3JkPkZlbWFsZTwva2V5
d29yZD48a2V5d29yZD5IdW1hbnM8L2tleXdvcmQ+PGtleXdvcmQ+SW5mYW50LE5ld2Jvcm48L2tl
eXdvcmQ+PGtleXdvcmQ+T3N0ZW9tYWxhY2lhPC9rZXl3b3JkPjxrZXl3b3JkPlByZWduYW5jeTwv
a2V5d29yZD48a2V5d29yZD5QcmVnbmFuY3kgQ29tcGxpY2F0aW9uczwva2V5d29yZD48a2V5d29y
ZD5yYWRpb2dyYXBoeTwva2V5d29yZD48a2V5d29yZD5SaWNrZXRzPC9rZXl3b3JkPjxrZXl3b3Jk
PlZpdGFtaW4gRDwva2V5d29yZD48a2V5d29yZD5WaXRhbWluIEQgRGVmaWNpZW5jeTwva2V5d29y
ZD48a2V5d29yZD5XcmlzdDwva2V5d29yZD48L2tleXdvcmRzPjxkYXRlcz48eWVhcj4xOTc0PC95
ZWFyPjxwdWItZGF0ZXM+PGRhdGU+MTAvMTk3NDwvZGF0ZT48L3B1Yi1kYXRlcz48L2RhdGVzPjxs
YWJlbD4xMjM8L2xhYmVsPjx1cmxzPjxyZWxhdGVkLXVybHM+PHVybD5odHRwOi8vd3d3Lm5jYmku
bmxtLm5paC5nb3YvcHVibWVkLzQ0MjkzNjM8L3VybD48L3JlbGF0ZWQtdXJscz48L3VybHM+PC9y
ZWNvcmQ+PC9DaXRlPjxDaXRlPjxBdXRob3I+SW5uZXM8L0F1dGhvcj48WWVhcj4yMDAyPC9ZZWFy
PjxSZWNOdW0+MTkzPC9SZWNOdW0+PHJlY29yZD48cmVjLW51bWJlcj4xOTM8L3JlYy1udW1iZXI+
PGZvcmVpZ24ta2V5cz48a2V5IGFwcD0iRU4iIGRiLWlkPSJhZXpmYXpmcjU1dzJkZWUwOWF1dnpl
YW56ZDBheHR0NXgyNXYiIHRpbWVzdGFtcD0iMTM4MDY0OTI2MiI+MTkzPC9rZXk+PC9mb3JlaWdu
LWtleXM+PHJlZi10eXBlIG5hbWU9IkpvdXJuYWwgQXJ0aWNsZSI+MTc8L3JlZi10eXBlPjxjb250
cmlidXRvcnM+PGF1dGhvcnM+PGF1dGhvcj5Jbm5lcyxBLk0uPC9hdXRob3I+PGF1dGhvcj5TZXNo
aWEsTS5NLjwvYXV0aG9yPjxhdXRob3I+UHJhc2FkLEMuPC9hdXRob3I+PGF1dGhvcj5BbCxTYWlm
IFMuPC9hdXRob3I+PGF1dGhvcj5Gcmllc2VuLEYuUi48L2F1dGhvcj48YXV0aG9yPkNodWRsZXks
QS5FLjwvYXV0aG9yPjxhdXRob3I+UmVlZCxNLjwvYXV0aG9yPjxhdXRob3I+RGlsbGluZyxMLkEu
PC9hdXRob3I+PGF1dGhvcj5IYXdvcnRoLEouQy48L2F1dGhvcj48YXV0aG9yPkdyZWVuYmVyZyxD
LlIuPC9hdXRob3I+PC9hdXRob3JzPjwvY29udHJpYnV0b3JzPjxhdXRoLWFkZHJlc3M+RGVwYXJ0
bWVudHMgb2YgUGVkaWF0cmljcyBhbmQgQ2hpbGQgSGVhbHRoPC9hdXRoLWFkZHJlc3M+PHRpdGxl
cz48dGl0bGU+Q29uZ2VuaXRhbCByaWNrZXRzIGNhdXNlZCBieSBtYXRlcm5hbCB2aXRhbWluIEQg
ZGVmaWNpZW5jeTwvdGl0bGU+PHNlY29uZGFyeS10aXRsZT5QYWVkaWF0ci5DaGlsZCBIZWFsdGg8
L3NlY29uZGFyeS10aXRsZT48L3RpdGxlcz48cGVyaW9kaWNhbD48ZnVsbC10aXRsZT5QYWVkaWF0
ci5DaGlsZCBIZWFsdGg8L2Z1bGwtdGl0bGU+PC9wZXJpb2RpY2FsPjxwYWdlcz40NTUtNDU4PC9w
YWdlcz48dm9sdW1lPjc8L3ZvbHVtZT48bnVtYmVyPjc8L251bWJlcj48cmVwcmludC1lZGl0aW9u
Pk5vdCBpbiBGaWxlPC9yZXByaW50LWVkaXRpb24+PGtleXdvcmRzPjxrZXl3b3JkPkNoaWxkPC9r
ZXl3b3JkPjxrZXl3b3JkPmNvbmdlbml0YWw8L2tleXdvcmQ+PGtleXdvcmQ+ZGVmaWNpZW5jeTwv
a2V5d29yZD48a2V5d29yZD5IZWFsdGg8L2tleXdvcmQ+PGtleXdvcmQ+SHlwZXJwYXJhdGh5cm9p
ZGlzbTwva2V5d29yZD48a2V5d29yZD5IeXBvY2FsY2VtaWE8L2tleXdvcmQ+PGtleXdvcmQ+SHlw
b3Bob3NwaGF0ZW1pYTwva2V5d29yZD48a2V5d29yZD5JbmZhbnQ8L2tleXdvcmQ+PGtleXdvcmQ+
UGVkaWF0cmljczwva2V5d29yZD48a2V5d29yZD5SaWNrZXRzPC9rZXl3b3JkPjxrZXl3b3JkPlZp
dGFtaW4gRDwva2V5d29yZD48a2V5d29yZD5WaXRhbWluIEQgRGVmaWNpZW5jeTwva2V5d29yZD48
L2tleXdvcmRzPjxkYXRlcz48eWVhcj4yMDAyPC95ZWFyPjxwdWItZGF0ZXM+PGRhdGU+OS8yMDAy
PC9kYXRlPjwvcHViLWRhdGVzPjwvZGF0ZXM+PGxhYmVsPjEyMjwvbGFiZWw+PHVybHM+PHJlbGF0
ZWQtdXJscz48dXJsPmh0dHA6Ly93d3cubmNiaS5ubG0ubmloLmdvdi9wdWJtZWQvMjAwNDYzMjI8
L3VybD48L3JlbGF0ZWQtdXJscz48L3VybHM+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Gb3JkPC9BdXRob3I+PFllYXI+MTk3MzwvWWVhcj48UmVj
TnVtPjE2MDwvUmVjTnVtPjxEaXNwbGF5VGV4dD5bNzUtNzddPC9EaXNwbGF5VGV4dD48cmVjb3Jk
PjxyZWMtbnVtYmVyPjE2MDwvcmVjLW51bWJlcj48Zm9yZWlnbi1rZXlzPjxrZXkgYXBwPSJFTiIg
ZGItaWQ9ImFlemZhemZyNTV3MmRlZTA5YXV2emVhbnpkMGF4dHQ1eDI1diIgdGltZXN0YW1wPSIx
MzgwNjQ5MjYyIj4xNjA8L2tleT48L2ZvcmVpZ24ta2V5cz48cmVmLXR5cGUgbmFtZT0iSm91cm5h
bCBBcnRpY2xlIj4xNzwvcmVmLXR5cGU+PGNvbnRyaWJ1dG9ycz48YXV0aG9ycz48YXV0aG9yPkZv
cmQsSi5BLjwvYXV0aG9yPjxhdXRob3I+RGF2aWRzb24sRC5DLjwvYXV0aG9yPjxhdXRob3I+TWNJ
bnRvc2gsVy5CLjwvYXV0aG9yPjxhdXRob3I+RnlmZSxXLk0uPC9hdXRob3I+PGF1dGhvcj5EdW5u
aWdhbixNLkcuPC9hdXRob3I+PC9hdXRob3JzPjwvY29udHJpYnV0b3JzPjx0aXRsZXM+PHRpdGxl
Pk5lb25hdGFsIHJpY2tldHMgaW4gQXNpYW4gaW1taWdyYW50IHBvcHVsYXRpb248L3RpdGxlPjxz
ZWNvbmRhcnktdGl0bGU+QnIuTWVkLkouPC9zZWNvbmRhcnktdGl0bGU+PC90aXRsZXM+PHBlcmlv
ZGljYWw+PGZ1bGwtdGl0bGU+QnIuTWVkLkouPC9mdWxsLXRpdGxlPjwvcGVyaW9kaWNhbD48cGFn
ZXM+MjExLTIxMjwvcGFnZXM+PHZvbHVtZT4zPC92b2x1bWU+PG51bWJlcj41ODczPC9udW1iZXI+
PHJlcHJpbnQtZWRpdGlvbj5Ob3QgaW4gRmlsZTwvcmVwcmludC1lZGl0aW9uPjxrZXl3b3Jkcz48
a2V5d29yZD5BZHVsdDwva2V5d29yZD48a2V5d29yZD5BbGthbGluZSBQaG9zcGhhdGFzZTwva2V5
d29yZD48a2V5d29yZD5ibG9vZDwva2V5d29yZD48a2V5d29yZD5DYWxjaXVtPC9rZXl3b3JkPjxr
ZXl3b3JkPmRydWcgdGhlcmFweTwva2V5d29yZD48a2V5d29yZD5FbWlncmF0aW9uIGFuZCBJbW1p
Z3JhdGlvbjwva2V5d29yZD48a2V5d29yZD5lcGlkZW1pb2xvZ3k8L2tleXdvcmQ+PGtleXdvcmQ+
RXJnb2NhbGNpZmVyb2xzPC9rZXl3b3JkPjxrZXl3b3JkPkV0aG5pYyBHcm91cHM8L2tleXdvcmQ+
PGtleXdvcmQ+RmVtYWxlPC9rZXl3b3JkPjxrZXl3b3JkPkh1bWFuczwva2V5d29yZD48a2V5d29y
ZD5JbmRpYTwva2V5d29yZD48a2V5d29yZD5JbmZhbnQsTmV3Ym9ybjwva2V5d29yZD48a2V5d29y
ZD5JbmZhbnQsTmV3Ym9ybixEaXNlYXNlczwva2V5d29yZD48a2V5d29yZD5NYWxlPC9rZXl3b3Jk
PjxrZXl3b3JkPlBha2lzdGFuPC9rZXl3b3JkPjxrZXl3b3JkPlBob3NwaG9ydXM8L2tleXdvcmQ+
PGtleXdvcmQ+Umlja2V0czwva2V5d29yZD48a2V5d29yZD5TY290bGFuZDwva2V5d29yZD48a2V5
d29yZD50aGVyYXBldXRpYyB1c2U8L2tleXdvcmQ+PC9rZXl3b3Jkcz48ZGF0ZXM+PHllYXI+MTk3
MzwveWVhcj48cHViLWRhdGVzPjxkYXRlPjcvMjgvMTk3MzwvZGF0ZT48L3B1Yi1kYXRlcz48L2Rh
dGVzPjxsYWJlbD4xMjE8L2xhYmVsPjx1cmxzPjxyZWxhdGVkLXVybHM+PHVybD5odHRwOi8vd3d3
Lm5jYmkubmxtLm5paC5nb3YvcHVibWVkLzQ1NDE2Mjc8L3VybD48L3JlbGF0ZWQtdXJscz48L3Vy
bHM+PC9yZWNvcmQ+PC9DaXRlPjxDaXRlPjxBdXRob3I+TW9uY3JpZWZmPC9BdXRob3I+PFllYXI+
MTk3NDwvWWVhcj48UmVjTnVtPjIzODwvUmVjTnVtPjxyZWNvcmQ+PHJlYy1udW1iZXI+MjM4PC9y
ZWMtbnVtYmVyPjxmb3JlaWduLWtleXM+PGtleSBhcHA9IkVOIiBkYi1pZD0iYWV6ZmF6ZnI1NXcy
ZGVlMDlhdXZ6ZWFuemQwYXh0dDV4MjV2IiB0aW1lc3RhbXA9IjEzODA2NDkyNjMiPjIzODwva2V5
PjwvZm9yZWlnbi1rZXlzPjxyZWYtdHlwZSBuYW1lPSJKb3VybmFsIEFydGljbGUiPjE3PC9yZWYt
dHlwZT48Y29udHJpYnV0b3JzPjxhdXRob3JzPjxhdXRob3I+TW9uY3JpZWZmLE0uPC9hdXRob3I+
PGF1dGhvcj5GYWRhaHVuc2ksVC5PLjwvYXV0aG9yPjwvYXV0aG9ycz48L2NvbnRyaWJ1dG9ycz48
dGl0bGVzPjx0aXRsZT5Db25nZW5pdGFsIHJpY2tldHMgZHVlIHRvIG1hdGVybmFsIHZpdGFtaW4g
RCBkZWZpY2llbmN5PC90aXRsZT48c2Vjb25kYXJ5LXRpdGxlPkFyY2guRGlzLkNoaWxkPC9zZWNv
bmRhcnktdGl0bGU+PC90aXRsZXM+PHBlcmlvZGljYWw+PGZ1bGwtdGl0bGU+QXJjaC5EaXMuQ2hp
bGQ8L2Z1bGwtdGl0bGU+PC9wZXJpb2RpY2FsPjxwYWdlcz44MTAtODExPC9wYWdlcz48dm9sdW1l
PjQ5PC92b2x1bWU+PG51bWJlcj4xMDwvbnVtYmVyPjxyZXByaW50LWVkaXRpb24+Tm90IGluIEZp
bGU8L3JlcHJpbnQtZWRpdGlvbj48a2V5d29yZHM+PGtleXdvcmQ+QXNpYTwva2V5d29yZD48a2V5
d29yZD5jb21wbGljYXRpb25zPC9rZXl3b3JkPjxrZXl3b3JkPmNvbmdlbml0YWw8L2tleXdvcmQ+
PGtleXdvcmQ+ZGVmaWNpZW5jeTwva2V5d29yZD48a2V5d29yZD5EaWV0PC9rZXl3b3JkPjxrZXl3
b3JkPkVtaWdyYXRpb24gYW5kIEltbWlncmF0aW9uPC9rZXl3b3JkPjxrZXl3b3JkPkVuZ2xhbmQ8
L2tleXdvcmQ+PGtleXdvcmQ+ZXRobm9sb2d5PC9rZXl3b3JkPjxrZXl3b3JkPkZlbWFsZTwva2V5
d29yZD48a2V5d29yZD5IdW1hbnM8L2tleXdvcmQ+PGtleXdvcmQ+SW5mYW50LE5ld2Jvcm48L2tl
eXdvcmQ+PGtleXdvcmQ+T3N0ZW9tYWxhY2lhPC9rZXl3b3JkPjxrZXl3b3JkPlByZWduYW5jeTwv
a2V5d29yZD48a2V5d29yZD5QcmVnbmFuY3kgQ29tcGxpY2F0aW9uczwva2V5d29yZD48a2V5d29y
ZD5yYWRpb2dyYXBoeTwva2V5d29yZD48a2V5d29yZD5SaWNrZXRzPC9rZXl3b3JkPjxrZXl3b3Jk
PlZpdGFtaW4gRDwva2V5d29yZD48a2V5d29yZD5WaXRhbWluIEQgRGVmaWNpZW5jeTwva2V5d29y
ZD48a2V5d29yZD5XcmlzdDwva2V5d29yZD48L2tleXdvcmRzPjxkYXRlcz48eWVhcj4xOTc0PC95
ZWFyPjxwdWItZGF0ZXM+PGRhdGU+MTAvMTk3NDwvZGF0ZT48L3B1Yi1kYXRlcz48L2RhdGVzPjxs
YWJlbD4xMjM8L2xhYmVsPjx1cmxzPjxyZWxhdGVkLXVybHM+PHVybD5odHRwOi8vd3d3Lm5jYmku
bmxtLm5paC5nb3YvcHVibWVkLzQ0MjkzNjM8L3VybD48L3JlbGF0ZWQtdXJscz48L3VybHM+PC9y
ZWNvcmQ+PC9DaXRlPjxDaXRlPjxBdXRob3I+SW5uZXM8L0F1dGhvcj48WWVhcj4yMDAyPC9ZZWFy
PjxSZWNOdW0+MTkzPC9SZWNOdW0+PHJlY29yZD48cmVjLW51bWJlcj4xOTM8L3JlYy1udW1iZXI+
PGZvcmVpZ24ta2V5cz48a2V5IGFwcD0iRU4iIGRiLWlkPSJhZXpmYXpmcjU1dzJkZWUwOWF1dnpl
YW56ZDBheHR0NXgyNXYiIHRpbWVzdGFtcD0iMTM4MDY0OTI2MiI+MTkzPC9rZXk+PC9mb3JlaWdu
LWtleXM+PHJlZi10eXBlIG5hbWU9IkpvdXJuYWwgQXJ0aWNsZSI+MTc8L3JlZi10eXBlPjxjb250
cmlidXRvcnM+PGF1dGhvcnM+PGF1dGhvcj5Jbm5lcyxBLk0uPC9hdXRob3I+PGF1dGhvcj5TZXNo
aWEsTS5NLjwvYXV0aG9yPjxhdXRob3I+UHJhc2FkLEMuPC9hdXRob3I+PGF1dGhvcj5BbCxTYWlm
IFMuPC9hdXRob3I+PGF1dGhvcj5Gcmllc2VuLEYuUi48L2F1dGhvcj48YXV0aG9yPkNodWRsZXks
QS5FLjwvYXV0aG9yPjxhdXRob3I+UmVlZCxNLjwvYXV0aG9yPjxhdXRob3I+RGlsbGluZyxMLkEu
PC9hdXRob3I+PGF1dGhvcj5IYXdvcnRoLEouQy48L2F1dGhvcj48YXV0aG9yPkdyZWVuYmVyZyxD
LlIuPC9hdXRob3I+PC9hdXRob3JzPjwvY29udHJpYnV0b3JzPjxhdXRoLWFkZHJlc3M+RGVwYXJ0
bWVudHMgb2YgUGVkaWF0cmljcyBhbmQgQ2hpbGQgSGVhbHRoPC9hdXRoLWFkZHJlc3M+PHRpdGxl
cz48dGl0bGU+Q29uZ2VuaXRhbCByaWNrZXRzIGNhdXNlZCBieSBtYXRlcm5hbCB2aXRhbWluIEQg
ZGVmaWNpZW5jeTwvdGl0bGU+PHNlY29uZGFyeS10aXRsZT5QYWVkaWF0ci5DaGlsZCBIZWFsdGg8
L3NlY29uZGFyeS10aXRsZT48L3RpdGxlcz48cGVyaW9kaWNhbD48ZnVsbC10aXRsZT5QYWVkaWF0
ci5DaGlsZCBIZWFsdGg8L2Z1bGwtdGl0bGU+PC9wZXJpb2RpY2FsPjxwYWdlcz40NTUtNDU4PC9w
YWdlcz48dm9sdW1lPjc8L3ZvbHVtZT48bnVtYmVyPjc8L251bWJlcj48cmVwcmludC1lZGl0aW9u
Pk5vdCBpbiBGaWxlPC9yZXByaW50LWVkaXRpb24+PGtleXdvcmRzPjxrZXl3b3JkPkNoaWxkPC9r
ZXl3b3JkPjxrZXl3b3JkPmNvbmdlbml0YWw8L2tleXdvcmQ+PGtleXdvcmQ+ZGVmaWNpZW5jeTwv
a2V5d29yZD48a2V5d29yZD5IZWFsdGg8L2tleXdvcmQ+PGtleXdvcmQ+SHlwZXJwYXJhdGh5cm9p
ZGlzbTwva2V5d29yZD48a2V5d29yZD5IeXBvY2FsY2VtaWE8L2tleXdvcmQ+PGtleXdvcmQ+SHlw
b3Bob3NwaGF0ZW1pYTwva2V5d29yZD48a2V5d29yZD5JbmZhbnQ8L2tleXdvcmQ+PGtleXdvcmQ+
UGVkaWF0cmljczwva2V5d29yZD48a2V5d29yZD5SaWNrZXRzPC9rZXl3b3JkPjxrZXl3b3JkPlZp
dGFtaW4gRDwva2V5d29yZD48a2V5d29yZD5WaXRhbWluIEQgRGVmaWNpZW5jeTwva2V5d29yZD48
L2tleXdvcmRzPjxkYXRlcz48eWVhcj4yMDAyPC95ZWFyPjxwdWItZGF0ZXM+PGRhdGU+OS8yMDAy
PC9kYXRlPjwvcHViLWRhdGVzPjwvZGF0ZXM+PGxhYmVsPjEyMjwvbGFiZWw+PHVybHM+PHJlbGF0
ZWQtdXJscz48dXJsPmh0dHA6Ly93d3cubmNiaS5ubG0ubmloLmdvdi9wdWJtZWQvMjAwNDYzMjI8
L3VybD48L3JlbGF0ZWQtdXJscz48L3VybHM+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75" w:tooltip="Ford, 1973 #160" w:history="1">
        <w:r w:rsidR="00B3117A">
          <w:rPr>
            <w:rFonts w:ascii="Times New Roman" w:hAnsi="Times New Roman"/>
            <w:noProof/>
          </w:rPr>
          <w:t>75-7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there is growing evidence to support an important role for maternal 25(OH</w:t>
      </w:r>
      <w:proofErr w:type="gramStart"/>
      <w:r w:rsidRPr="00752CC0">
        <w:rPr>
          <w:rFonts w:ascii="Times New Roman" w:hAnsi="Times New Roman"/>
        </w:rPr>
        <w:t>)D</w:t>
      </w:r>
      <w:proofErr w:type="gramEnd"/>
      <w:r w:rsidRPr="00752CC0">
        <w:rPr>
          <w:rFonts w:ascii="Times New Roman" w:hAnsi="Times New Roman"/>
        </w:rPr>
        <w:t xml:space="preserve"> status in pregnancy in determining offspring BMD.  To date, the available data are primarily observational in natur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urtis&lt;/Author&gt;&lt;Year&gt;2014&lt;/Year&gt;&lt;RecNum&gt;1093&lt;/RecNum&gt;&lt;DisplayText&gt;[78]&lt;/DisplayText&gt;&lt;record&gt;&lt;rec-number&gt;1093&lt;/rec-number&gt;&lt;foreign-keys&gt;&lt;key app="EN" db-id="aezfazfr55w2dee09auvzeanzd0axtt5x25v" timestamp="1401451118"&gt;1093&lt;/key&gt;&lt;/foreign-keys&gt;&lt;ref-type name="Journal Article"&gt;17&lt;/ref-type&gt;&lt;contributors&gt;&lt;authors&gt;&lt;author&gt;Curtis, E. M.&lt;/author&gt;&lt;author&gt;Moon, R. J.&lt;/author&gt;&lt;author&gt;Dennison, E. M.&lt;/author&gt;&lt;author&gt;Harvey, N. C.&lt;/author&gt;&lt;/authors&gt;&lt;/contributors&gt;&lt;auth-address&gt;MRC Lifecourse Epidemiology Unit, University of Southampton, Southampton General Hospital, Tremona Road, Southampton, SO16 6YD, UK.&lt;/auth-address&gt;&lt;titles&gt;&lt;title&gt;Prenatal calcium and vitamin d intake, and bone mass in later life&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94-204&lt;/pages&gt;&lt;volume&gt;12&lt;/volume&gt;&lt;number&gt;2&lt;/number&gt;&lt;edition&gt;2014/04/18&lt;/edition&gt;&lt;dates&gt;&lt;year&gt;2014&lt;/year&gt;&lt;pub-dates&gt;&lt;date&gt;Jun&lt;/date&gt;&lt;/pub-dates&gt;&lt;/dates&gt;&lt;isbn&gt;1544-1873&lt;/isbn&gt;&lt;accession-num&gt;24740166&lt;/accession-num&gt;&lt;urls&gt;&lt;/urls&gt;&lt;electronic-resource-num&gt;10.1007/s11914-014-0210-7&lt;/electronic-resource-num&gt;&lt;remote-database-provider&gt;NLM&lt;/remote-database-provider&gt;&lt;language&gt;eng&lt;/language&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8" w:tooltip="Curtis, 2014 #1093" w:history="1">
        <w:r w:rsidR="00B3117A">
          <w:rPr>
            <w:rFonts w:ascii="Times New Roman" w:hAnsi="Times New Roman"/>
            <w:noProof/>
          </w:rPr>
          <w:t>7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lthough a recent systematic review concluded that there was some evidence to support a positive association between maternal 25(OH)D status and offspring bone mas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Harvey&lt;/Author&gt;&lt;Year&gt;2013&lt;/Year&gt;&lt;RecNum&gt;182&lt;/RecNum&gt;&lt;DisplayText&gt;[79]&lt;/DisplayText&gt;&lt;record&gt;&lt;rec-number&gt;182&lt;/rec-number&gt;&lt;foreign-keys&gt;&lt;key app="EN" db-id="aezfazfr55w2dee09auvzeanzd0axtt5x25v" timestamp="1380649262"&gt;182&lt;/key&gt;&lt;/foreign-keys&gt;&lt;ref-type name="Journal Article"&gt;17&lt;/ref-type&gt;&lt;contributors&gt;&lt;authors&gt;&lt;author&gt;Harvey,N.C.&lt;/author&gt;&lt;author&gt;Holroyd,C.&lt;/author&gt;&lt;author&gt;Ntani,G.&lt;/author&gt;&lt;author&gt;Javaid,M.K.&lt;/author&gt;&lt;author&gt;Cooper,P&lt;/author&gt;&lt;author&gt;Moon,R.J.&lt;/author&gt;&lt;author&gt;Cole,Z.A.&lt;/author&gt;&lt;author&gt;Tinati,T.&lt;/author&gt;&lt;author&gt;Bishop,N.&lt;/author&gt;&lt;author&gt;Godfrey,K.M.&lt;/author&gt;&lt;author&gt;Dennison,E.M.&lt;/author&gt;&lt;author&gt;Baird,J.&lt;/author&gt;&lt;author&gt;Cooper,C.&lt;/author&gt;&lt;/authors&gt;&lt;/contributors&gt;&lt;titles&gt;&lt;title&gt;Maternal vitamin D status in pregnancy and offspring bone health: a systemactic review and meta-analysis&lt;/title&gt;&lt;secondary-title&gt;Osteoporos.Int.&lt;/secondary-title&gt;&lt;/titles&gt;&lt;periodical&gt;&lt;full-title&gt;Osteoporos.Int.&lt;/full-title&gt;&lt;/periodical&gt;&lt;pages&gt;S33&lt;/pages&gt;&lt;volume&gt;24&lt;/volume&gt;&lt;number&gt;Suppl 1&lt;/number&gt;&lt;reprint-edition&gt;Not in File&lt;/reprint-edition&gt;&lt;keywords&gt;&lt;keyword&gt;Health&lt;/keyword&gt;&lt;keyword&gt;Pregnancy&lt;/keyword&gt;&lt;keyword&gt;Vitamin D&lt;/keyword&gt;&lt;/keywords&gt;&lt;dates&gt;&lt;year&gt;2013&lt;/year&gt;&lt;pub-dates&gt;&lt;date&gt;2013&lt;/date&gt;&lt;/pub-dates&gt;&lt;/dates&gt;&lt;label&gt;234&lt;/label&gt;&lt;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79" w:tooltip="Harvey, 2013 #182" w:history="1">
        <w:r w:rsidR="00B3117A">
          <w:rPr>
            <w:rFonts w:ascii="Times New Roman" w:hAnsi="Times New Roman"/>
            <w:noProof/>
          </w:rPr>
          <w:t>7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There is currently only one intervention study of vitamin D supplementation in pregnancy which included an assessment of offspring bone mineralisation; this was a small</w:t>
      </w:r>
      <w:r w:rsidRPr="00752CC0">
        <w:rPr>
          <w:rFonts w:ascii="Times New Roman" w:hAnsi="Times New Roman"/>
          <w:lang w:eastAsia="en-GB"/>
        </w:rPr>
        <w:t xml:space="preserve"> non-randomised study of 19 </w:t>
      </w:r>
      <w:proofErr w:type="spellStart"/>
      <w:r w:rsidRPr="00752CC0">
        <w:rPr>
          <w:rFonts w:ascii="Times New Roman" w:hAnsi="Times New Roman"/>
          <w:lang w:eastAsia="en-GB"/>
        </w:rPr>
        <w:t>newborn</w:t>
      </w:r>
      <w:proofErr w:type="spellEnd"/>
      <w:r w:rsidRPr="00752CC0">
        <w:rPr>
          <w:rFonts w:ascii="Times New Roman" w:hAnsi="Times New Roman"/>
          <w:lang w:eastAsia="en-GB"/>
        </w:rPr>
        <w:t xml:space="preserve"> infants of Asian mothers who had taken 1000 IU vitamin D in a combined calcium and vitamin D supplement daily during the last trimester of pregnancy and 45 babies of Asian women who had not received any form of vitamin D supplementation in pregnancy. Single photon absorptiometry was used to assess BMC of the forearm. No significant differences were identified, but the small </w:t>
      </w:r>
      <w:r w:rsidRPr="00752CC0">
        <w:rPr>
          <w:rFonts w:ascii="Times New Roman" w:hAnsi="Times New Roman"/>
          <w:lang w:eastAsia="en-GB"/>
        </w:rPr>
        <w:lastRenderedPageBreak/>
        <w:t xml:space="preserve">participant numbers, technique used to assess BMC and lack of randomisation mean it is difficult to draw any definite conclusions from this study </w:t>
      </w:r>
      <w:r w:rsidR="008C045D" w:rsidRPr="00752CC0">
        <w:rPr>
          <w:rFonts w:ascii="Times New Roman" w:hAnsi="Times New Roman"/>
          <w:lang w:eastAsia="en-GB"/>
        </w:rPr>
        <w:fldChar w:fldCharType="begin"/>
      </w:r>
      <w:r w:rsidR="00B3117A">
        <w:rPr>
          <w:rFonts w:ascii="Times New Roman" w:hAnsi="Times New Roman"/>
          <w:lang w:eastAsia="en-GB"/>
        </w:rPr>
        <w:instrText xml:space="preserve"> ADDIN EN.CITE &lt;EndNote&gt;&lt;Cite&gt;&lt;Author&gt;Congdon&lt;/Author&gt;&lt;Year&gt;1983&lt;/Year&gt;&lt;RecNum&gt;735&lt;/RecNum&gt;&lt;DisplayText&gt;[80]&lt;/DisplayText&gt;&lt;record&gt;&lt;rec-number&gt;735&lt;/rec-number&gt;&lt;foreign-keys&gt;&lt;key app="EN" db-id="aezfazfr55w2dee09auvzeanzd0axtt5x25v" timestamp="1386857697"&gt;735&lt;/key&gt;&lt;/foreign-keys&gt;&lt;ref-type name="Journal Article"&gt;17&lt;/ref-type&gt;&lt;contributors&gt;&lt;authors&gt;&lt;author&gt;Congdon, P.&lt;/author&gt;&lt;author&gt;Horsman, A.&lt;/author&gt;&lt;author&gt;Kirby, P. A.&lt;/author&gt;&lt;author&gt;Dibble, J.&lt;/author&gt;&lt;author&gt;Bashir, T.&lt;/author&gt;&lt;/authors&gt;&lt;/contributors&gt;&lt;titles&gt;&lt;title&gt;Mineral content of the forearms of babies born to Asian and white mothers&lt;/title&gt;&lt;secondary-title&gt;Br Med J (Clin Res Ed)&lt;/secondary-title&gt;&lt;alt-title&gt;British medical journal (Clinical research ed.)&lt;/alt-title&gt;&lt;/titles&gt;&lt;periodical&gt;&lt;full-title&gt;Br Med J (Clin Res Ed)&lt;/full-title&gt;&lt;abbr-1&gt;British medical journal (Clinical research ed.)&lt;/abbr-1&gt;&lt;/periodical&gt;&lt;alt-periodical&gt;&lt;full-title&gt;Br Med J (Clin Res Ed)&lt;/full-title&gt;&lt;abbr-1&gt;British medical journal (Clinical research ed.)&lt;/abbr-1&gt;&lt;/alt-periodical&gt;&lt;pages&gt;1233-5&lt;/pages&gt;&lt;volume&gt;286&lt;/volume&gt;&lt;number&gt;6373&lt;/number&gt;&lt;edition&gt;1983/04/16&lt;/edition&gt;&lt;keywords&gt;&lt;keyword&gt;Adult&lt;/keyword&gt;&lt;keyword&gt;Asia/ethnology&lt;/keyword&gt;&lt;keyword&gt;Bone and Bones/*analysis&lt;/keyword&gt;&lt;keyword&gt;Calcifediol/blood&lt;/keyword&gt;&lt;keyword&gt;England&lt;/keyword&gt;&lt;keyword&gt;*Ethnic Groups&lt;/keyword&gt;&lt;keyword&gt;Female&lt;/keyword&gt;&lt;keyword&gt;Forearm&lt;/keyword&gt;&lt;keyword&gt;Humans&lt;/keyword&gt;&lt;keyword&gt;*Infant, Newborn&lt;/keyword&gt;&lt;keyword&gt;Minerals/*analysis&lt;/keyword&gt;&lt;keyword&gt;Pregnancy&lt;/keyword&gt;&lt;keyword&gt;Pregnancy Complications/drug therapy/metabolism&lt;/keyword&gt;&lt;keyword&gt;Vitamin D/therapeutic use&lt;/keyword&gt;&lt;keyword&gt;Vitamin D Deficiency/drug therapy/metabolism&lt;/keyword&gt;&lt;/keywords&gt;&lt;dates&gt;&lt;year&gt;1983&lt;/year&gt;&lt;pub-dates&gt;&lt;date&gt;Apr 16&lt;/date&gt;&lt;/pub-dates&gt;&lt;/dates&gt;&lt;isbn&gt;0267-0623 (Print)&amp;#xD;0267-0623&lt;/isbn&gt;&lt;accession-num&gt;6404403&lt;/accession-num&gt;&lt;urls&gt;&lt;/urls&gt;&lt;custom2&gt;Pmc1547285&lt;/custom2&gt;&lt;remote-database-provider&gt;Nlm&lt;/remote-database-provider&gt;&lt;language&gt;eng&lt;/language&gt;&lt;/record&gt;&lt;/Cite&gt;&lt;/EndNote&gt;</w:instrText>
      </w:r>
      <w:r w:rsidR="008C045D" w:rsidRPr="00752CC0">
        <w:rPr>
          <w:rFonts w:ascii="Times New Roman" w:hAnsi="Times New Roman"/>
          <w:lang w:eastAsia="en-GB"/>
        </w:rPr>
        <w:fldChar w:fldCharType="separate"/>
      </w:r>
      <w:r w:rsidR="00B3117A">
        <w:rPr>
          <w:rFonts w:ascii="Times New Roman" w:hAnsi="Times New Roman"/>
          <w:noProof/>
          <w:lang w:eastAsia="en-GB"/>
        </w:rPr>
        <w:t>[</w:t>
      </w:r>
      <w:hyperlink w:anchor="_ENREF_80" w:tooltip="Congdon, 1983 #735" w:history="1">
        <w:r w:rsidR="00B3117A">
          <w:rPr>
            <w:rFonts w:ascii="Times New Roman" w:hAnsi="Times New Roman"/>
            <w:noProof/>
            <w:lang w:eastAsia="en-GB"/>
          </w:rPr>
          <w:t>80</w:t>
        </w:r>
      </w:hyperlink>
      <w:r w:rsidR="00B3117A">
        <w:rPr>
          <w:rFonts w:ascii="Times New Roman" w:hAnsi="Times New Roman"/>
          <w:noProof/>
          <w:lang w:eastAsia="en-GB"/>
        </w:rPr>
        <w:t>]</w:t>
      </w:r>
      <w:r w:rsidR="008C045D" w:rsidRPr="00752CC0">
        <w:rPr>
          <w:rFonts w:ascii="Times New Roman" w:hAnsi="Times New Roman"/>
          <w:lang w:eastAsia="en-GB"/>
        </w:rPr>
        <w:fldChar w:fldCharType="end"/>
      </w:r>
      <w:r w:rsidRPr="00752CC0">
        <w:rPr>
          <w:rFonts w:ascii="Times New Roman" w:hAnsi="Times New Roman"/>
          <w:lang w:eastAsia="en-GB"/>
        </w:rPr>
        <w:t xml:space="preserve">.  Overall, current evidence is insufficient to support any clinical recommendation for vitamin D supplementation in pregnancy but highlights the need for high-quality randomised controlled trials. </w:t>
      </w:r>
      <w:r w:rsidRPr="00752CC0">
        <w:rPr>
          <w:rFonts w:ascii="Times New Roman" w:hAnsi="Times New Roman"/>
        </w:rPr>
        <w:t>The</w:t>
      </w:r>
      <w:r w:rsidRPr="00752CC0">
        <w:rPr>
          <w:rFonts w:ascii="Times New Roman" w:hAnsi="Times New Roman"/>
          <w:lang w:eastAsia="en-GB"/>
        </w:rPr>
        <w:t xml:space="preserve"> UK</w:t>
      </w:r>
      <w:r w:rsidRPr="00752CC0">
        <w:rPr>
          <w:rFonts w:ascii="Times New Roman" w:hAnsi="Times New Roman"/>
        </w:rPr>
        <w:t xml:space="preserve"> Maternal Vitamin D Osteoporosis Study (MAVIDOS), which primarily aims to compare neonatal bone mass in infants born to mothers randomised to vitamin D supplementation or placebo during pregnancy, will </w:t>
      </w:r>
      <w:r w:rsidRPr="00752CC0">
        <w:rPr>
          <w:rFonts w:ascii="Times New Roman" w:hAnsi="Times New Roman"/>
          <w:lang w:eastAsia="en-GB"/>
        </w:rPr>
        <w:t>directly address</w:t>
      </w:r>
      <w:r w:rsidRPr="00752CC0">
        <w:rPr>
          <w:rFonts w:ascii="Times New Roman" w:hAnsi="Times New Roman"/>
        </w:rPr>
        <w:t xml:space="preserve"> this gap in the evidence </w:t>
      </w:r>
      <w:r w:rsidR="008C045D" w:rsidRPr="00752CC0">
        <w:rPr>
          <w:rFonts w:ascii="Times New Roman" w:hAnsi="Times New Roman"/>
          <w:lang w:eastAsia="en-GB"/>
        </w:rPr>
        <w:fldChar w:fldCharType="begin">
          <w:fldData xml:space="preserve">PEVuZE5vdGU+PENpdGU+PEF1dGhvcj5IYXJ2ZXk8L0F1dGhvcj48WWVhcj4yMDEyPC9ZZWFyPjxS
ZWNOdW0+MTgzPC9SZWNOdW0+PERpc3BsYXlUZXh0Pls4MV08L0Rpc3BsYXlUZXh0PjxyZWNvcmQ+
PHJlYy1udW1iZXI+MTgzPC9yZWMtbnVtYmVyPjxmb3JlaWduLWtleXM+PGtleSBhcHA9IkVOIiBk
Yi1pZD0iYWV6ZmF6ZnI1NXcyZGVlMDlhdXZ6ZWFuemQwYXh0dDV4MjV2IiB0aW1lc3RhbXA9IjEz
ODA2NDkyNjIiPjE4Mzwva2V5PjwvZm9yZWlnbi1rZXlzPjxyZWYtdHlwZSBuYW1lPSJKb3VybmFs
IEFydGljbGUiPjE3PC9yZWYtdHlwZT48Y29udHJpYnV0b3JzPjxhdXRob3JzPjxhdXRob3I+SGFy
dmV5LE4uQy48L2F1dGhvcj48YXV0aG9yPkphdmFpZCxLLjwvYXV0aG9yPjxhdXRob3I+QmlzaG9w
LE4uPC9hdXRob3I+PGF1dGhvcj5LZW5uZWR5LFMuPC9hdXRob3I+PGF1dGhvcj5QYXBhZ2Vvcmdo
aW91LEEuVC48L2F1dGhvcj48YXV0aG9yPkZyYXNlcixSLjwvYXV0aG9yPjxhdXRob3I+R2FuZGhp
LFMuVi48L2F1dGhvcj48YXV0aG9yPlNjaG9lbm1ha2VycyxJLjwvYXV0aG9yPjxhdXRob3I+UHJl
bnRpY2UsQS48L2F1dGhvcj48YXV0aG9yPkNvb3BlcixDLjwvYXV0aG9yPjwvYXV0aG9ycz48L2Nv
bnRyaWJ1dG9ycz48YXV0aC1hZGRyZXNzPk1SQyBMaWZlY291cnNlIEVwaWRlbWlvbG9neSBVbml0
LCBVbml2ZXJzaXR5IG9mIFNvdXRoYW1wdG9uLCBTb3V0aGFtcHRvbiBHZW5lcmFsIEhvc3BpdGFs
LCBTb3V0aGFtcHRvbiwgVUs8L2F1dGgtYWRkcmVzcz48dGl0bGVzPjx0aXRsZT5NQVZJRE9TIE1h
dGVybmFsIFZpdGFtaW4gRCBPc3Rlb3Bvcm9zaXMgU3R1ZHk6IHN0dWR5IHByb3RvY29sIGZvciBh
IHJhbmRvbWl6ZWQgY29udHJvbGxlZCB0cmlhbC4gVGhlIE1BVklET1MgU3R1ZHkgR3JvdXA8L3Rp
dGxlPjxzZWNvbmRhcnktdGl0bGU+VHJpYWxzPC9zZWNvbmRhcnktdGl0bGU+PC90aXRsZXM+PHBl
cmlvZGljYWw+PGZ1bGwtdGl0bGU+VHJpYWxzPC9mdWxsLXRpdGxlPjwvcGVyaW9kaWNhbD48cGFn
ZXM+MTM8L3BhZ2VzPjx2b2x1bWU+MTM8L3ZvbHVtZT48cmVwcmludC1lZGl0aW9uPk5vdCBpbiBG
aWxlPC9yZXByaW50LWVkaXRpb24+PGtleXdvcmRzPjxrZXl3b3JkPkFic29ycHRpb21ldHJ5LFBo
b3Rvbjwva2V5d29yZD48a2V5d29yZD5hZG1pbmlzdHJhdGlvbiAmYW1wOyBkb3NhZ2U8L2tleXdv
cmQ+PGtleXdvcmQ+QWRtaW5pc3RyYXRpb24sT3JhbDwva2V5d29yZD48a2V5d29yZD5BZ2UgRmFj
dG9yczwva2V5d29yZD48a2V5d29yZD5hbmFsb2dzICZhbXA7IGRlcml2YXRpdmVzPC9rZXl3b3Jk
PjxrZXl3b3JkPkFudGhyb3BvbWV0cnk8L2tleXdvcmQ+PGtleXdvcmQ+QmlvbG9naWNhbCBNYXJr
ZXJzPC9rZXl3b3JkPjxrZXl3b3JkPmJsb29kPC9rZXl3b3JkPjxrZXl3b3JkPkJvbmUgYW5kIEJv
bmVzPC9rZXl3b3JkPjxrZXl3b3JkPkJvbmUgRGVuc2l0eTwva2V5d29yZD48a2V5d29yZD5DaGls
ZCxQcmVzY2hvb2w8L2tleXdvcmQ+PGtleXdvcmQ+Q2hvbGVjYWxjaWZlcm9sPC9rZXl3b3JkPjxr
ZXl3b3JkPmNvbXBsaWNhdGlvbnM8L2tleXdvcmQ+PGtleXdvcmQ+RGlldDwva2V5d29yZD48a2V5
d29yZD5EaWV0YXJ5IFN1cHBsZW1lbnRzPC9rZXl3b3JkPjxrZXl3b3JkPkRvdWJsZS1CbGluZCBN
ZXRob2Q8L2tleXdvcmQ+PGtleXdvcmQ+ZHJ1ZyBlZmZlY3RzPC9rZXl3b3JkPjxrZXl3b3JkPkVu
Z2xhbmQ8L2tleXdvcmQ+PGtleXdvcmQ+ZXBpZGVtaW9sb2d5PC9rZXl3b3JkPjxrZXl3b3JkPmV0
aW9sb2d5PC9rZXl3b3JkPjxrZXl3b3JkPkZlbWFsZTwva2V5d29yZD48a2V5d29yZD5HZXN0YXRp
b25hbCBBZ2U8L2tleXdvcmQ+PGtleXdvcmQ+SGVhbHRoPC9rZXl3b3JkPjxrZXl3b3JkPkh1bWFu
czwva2V5d29yZD48a2V5d29yZD5JbmZhbnQ8L2tleXdvcmQ+PGtleXdvcmQ+SW5mYW50LE5ld2Jv
cm48L2tleXdvcmQ+PGtleXdvcmQ+bWV0YWJvbGlzbTwva2V5d29yZD48a2V5d29yZD5Pc3Rlb3Bv
cm9zaXM8L2tleXdvcmQ+PGtleXdvcmQ+UHJlZ25hbmN5PC9rZXl3b3JkPjxrZXl3b3JkPlByZWdu
YW5jeSBDb21wbGljYXRpb25zPC9rZXl3b3JkPjxrZXl3b3JkPnByZXZlbnRpb24gJmFtcDsgY29u
dHJvbDwva2V5d29yZD48a2V5d29yZD5yYWRpb2dyYXBoeTwva2V5d29yZD48a2V5d29yZD5SZXNl
YXJjaCBEZXNpZ248L2tleXdvcmQ+PGtleXdvcmQ+Umlzazwva2V5d29yZD48a2V5d29yZD5TdW5s
aWdodDwva2V5d29yZD48a2V5d29yZD5UcmVhdG1lbnQgT3V0Y29tZTwva2V5d29yZD48a2V5d29y
ZD5WaXRhbWluIEQ8L2tleXdvcmQ+PGtleXdvcmQ+Vml0YW1pbiBEIERlZmljaWVuY3k8L2tleXdv
cmQ+PC9rZXl3b3Jkcz48ZGF0ZXM+PHllYXI+MjAxMjwveWVhcj48cHViLWRhdGVzPjxkYXRlPjIw
MTI8L2RhdGU+PC9wdWItZGF0ZXM+PC9kYXRlcz48bGFiZWw+MTUxPC9sYWJlbD48dXJscz48cmVs
YXRlZC11cmxzPjx1cmw+aHR0cDovL3d3dy5uY2JpLm5sbS5uaWguZ292L3B1Ym1lZC8yMjMxNDA4
MzwvdXJsPjwvcmVsYXRlZC11cmxzPjwvdXJscz48ZWxlY3Ryb25pYy1yZXNvdXJjZS1udW0+MTc0
NS02MjE1LTEzLTEzIFtwaWldOzEwLjExODYvMTc0NS02MjE1LTEzLTEzIFtkb2ldPC9lbGVjdHJv
bmljLXJlc291cmNlLW51bT48L3JlY29yZD48L0NpdGU+PC9FbmROb3RlPgB=
</w:fldData>
        </w:fldChar>
      </w:r>
      <w:r w:rsidR="00B3117A">
        <w:rPr>
          <w:rFonts w:ascii="Times New Roman" w:hAnsi="Times New Roman"/>
          <w:lang w:eastAsia="en-GB"/>
        </w:rPr>
        <w:instrText xml:space="preserve"> ADDIN EN.CITE </w:instrText>
      </w:r>
      <w:r w:rsidR="008C045D">
        <w:rPr>
          <w:rFonts w:ascii="Times New Roman" w:hAnsi="Times New Roman"/>
          <w:lang w:eastAsia="en-GB"/>
        </w:rPr>
        <w:fldChar w:fldCharType="begin">
          <w:fldData xml:space="preserve">PEVuZE5vdGU+PENpdGU+PEF1dGhvcj5IYXJ2ZXk8L0F1dGhvcj48WWVhcj4yMDEyPC9ZZWFyPjxS
ZWNOdW0+MTgzPC9SZWNOdW0+PERpc3BsYXlUZXh0Pls4MV08L0Rpc3BsYXlUZXh0PjxyZWNvcmQ+
PHJlYy1udW1iZXI+MTgzPC9yZWMtbnVtYmVyPjxmb3JlaWduLWtleXM+PGtleSBhcHA9IkVOIiBk
Yi1pZD0iYWV6ZmF6ZnI1NXcyZGVlMDlhdXZ6ZWFuemQwYXh0dDV4MjV2IiB0aW1lc3RhbXA9IjEz
ODA2NDkyNjIiPjE4Mzwva2V5PjwvZm9yZWlnbi1rZXlzPjxyZWYtdHlwZSBuYW1lPSJKb3VybmFs
IEFydGljbGUiPjE3PC9yZWYtdHlwZT48Y29udHJpYnV0b3JzPjxhdXRob3JzPjxhdXRob3I+SGFy
dmV5LE4uQy48L2F1dGhvcj48YXV0aG9yPkphdmFpZCxLLjwvYXV0aG9yPjxhdXRob3I+QmlzaG9w
LE4uPC9hdXRob3I+PGF1dGhvcj5LZW5uZWR5LFMuPC9hdXRob3I+PGF1dGhvcj5QYXBhZ2Vvcmdo
aW91LEEuVC48L2F1dGhvcj48YXV0aG9yPkZyYXNlcixSLjwvYXV0aG9yPjxhdXRob3I+R2FuZGhp
LFMuVi48L2F1dGhvcj48YXV0aG9yPlNjaG9lbm1ha2VycyxJLjwvYXV0aG9yPjxhdXRob3I+UHJl
bnRpY2UsQS48L2F1dGhvcj48YXV0aG9yPkNvb3BlcixDLjwvYXV0aG9yPjwvYXV0aG9ycz48L2Nv
bnRyaWJ1dG9ycz48YXV0aC1hZGRyZXNzPk1SQyBMaWZlY291cnNlIEVwaWRlbWlvbG9neSBVbml0
LCBVbml2ZXJzaXR5IG9mIFNvdXRoYW1wdG9uLCBTb3V0aGFtcHRvbiBHZW5lcmFsIEhvc3BpdGFs
LCBTb3V0aGFtcHRvbiwgVUs8L2F1dGgtYWRkcmVzcz48dGl0bGVzPjx0aXRsZT5NQVZJRE9TIE1h
dGVybmFsIFZpdGFtaW4gRCBPc3Rlb3Bvcm9zaXMgU3R1ZHk6IHN0dWR5IHByb3RvY29sIGZvciBh
IHJhbmRvbWl6ZWQgY29udHJvbGxlZCB0cmlhbC4gVGhlIE1BVklET1MgU3R1ZHkgR3JvdXA8L3Rp
dGxlPjxzZWNvbmRhcnktdGl0bGU+VHJpYWxzPC9zZWNvbmRhcnktdGl0bGU+PC90aXRsZXM+PHBl
cmlvZGljYWw+PGZ1bGwtdGl0bGU+VHJpYWxzPC9mdWxsLXRpdGxlPjwvcGVyaW9kaWNhbD48cGFn
ZXM+MTM8L3BhZ2VzPjx2b2x1bWU+MTM8L3ZvbHVtZT48cmVwcmludC1lZGl0aW9uPk5vdCBpbiBG
aWxlPC9yZXByaW50LWVkaXRpb24+PGtleXdvcmRzPjxrZXl3b3JkPkFic29ycHRpb21ldHJ5LFBo
b3Rvbjwva2V5d29yZD48a2V5d29yZD5hZG1pbmlzdHJhdGlvbiAmYW1wOyBkb3NhZ2U8L2tleXdv
cmQ+PGtleXdvcmQ+QWRtaW5pc3RyYXRpb24sT3JhbDwva2V5d29yZD48a2V5d29yZD5BZ2UgRmFj
dG9yczwva2V5d29yZD48a2V5d29yZD5hbmFsb2dzICZhbXA7IGRlcml2YXRpdmVzPC9rZXl3b3Jk
PjxrZXl3b3JkPkFudGhyb3BvbWV0cnk8L2tleXdvcmQ+PGtleXdvcmQ+QmlvbG9naWNhbCBNYXJr
ZXJzPC9rZXl3b3JkPjxrZXl3b3JkPmJsb29kPC9rZXl3b3JkPjxrZXl3b3JkPkJvbmUgYW5kIEJv
bmVzPC9rZXl3b3JkPjxrZXl3b3JkPkJvbmUgRGVuc2l0eTwva2V5d29yZD48a2V5d29yZD5DaGls
ZCxQcmVzY2hvb2w8L2tleXdvcmQ+PGtleXdvcmQ+Q2hvbGVjYWxjaWZlcm9sPC9rZXl3b3JkPjxr
ZXl3b3JkPmNvbXBsaWNhdGlvbnM8L2tleXdvcmQ+PGtleXdvcmQ+RGlldDwva2V5d29yZD48a2V5
d29yZD5EaWV0YXJ5IFN1cHBsZW1lbnRzPC9rZXl3b3JkPjxrZXl3b3JkPkRvdWJsZS1CbGluZCBN
ZXRob2Q8L2tleXdvcmQ+PGtleXdvcmQ+ZHJ1ZyBlZmZlY3RzPC9rZXl3b3JkPjxrZXl3b3JkPkVu
Z2xhbmQ8L2tleXdvcmQ+PGtleXdvcmQ+ZXBpZGVtaW9sb2d5PC9rZXl3b3JkPjxrZXl3b3JkPmV0
aW9sb2d5PC9rZXl3b3JkPjxrZXl3b3JkPkZlbWFsZTwva2V5d29yZD48a2V5d29yZD5HZXN0YXRp
b25hbCBBZ2U8L2tleXdvcmQ+PGtleXdvcmQ+SGVhbHRoPC9rZXl3b3JkPjxrZXl3b3JkPkh1bWFu
czwva2V5d29yZD48a2V5d29yZD5JbmZhbnQ8L2tleXdvcmQ+PGtleXdvcmQ+SW5mYW50LE5ld2Jv
cm48L2tleXdvcmQ+PGtleXdvcmQ+bWV0YWJvbGlzbTwva2V5d29yZD48a2V5d29yZD5Pc3Rlb3Bv
cm9zaXM8L2tleXdvcmQ+PGtleXdvcmQ+UHJlZ25hbmN5PC9rZXl3b3JkPjxrZXl3b3JkPlByZWdu
YW5jeSBDb21wbGljYXRpb25zPC9rZXl3b3JkPjxrZXl3b3JkPnByZXZlbnRpb24gJmFtcDsgY29u
dHJvbDwva2V5d29yZD48a2V5d29yZD5yYWRpb2dyYXBoeTwva2V5d29yZD48a2V5d29yZD5SZXNl
YXJjaCBEZXNpZ248L2tleXdvcmQ+PGtleXdvcmQ+Umlzazwva2V5d29yZD48a2V5d29yZD5TdW5s
aWdodDwva2V5d29yZD48a2V5d29yZD5UcmVhdG1lbnQgT3V0Y29tZTwva2V5d29yZD48a2V5d29y
ZD5WaXRhbWluIEQ8L2tleXdvcmQ+PGtleXdvcmQ+Vml0YW1pbiBEIERlZmljaWVuY3k8L2tleXdv
cmQ+PC9rZXl3b3Jkcz48ZGF0ZXM+PHllYXI+MjAxMjwveWVhcj48cHViLWRhdGVzPjxkYXRlPjIw
MTI8L2RhdGU+PC9wdWItZGF0ZXM+PC9kYXRlcz48bGFiZWw+MTUxPC9sYWJlbD48dXJscz48cmVs
YXRlZC11cmxzPjx1cmw+aHR0cDovL3d3dy5uY2JpLm5sbS5uaWguZ292L3B1Ym1lZC8yMjMxNDA4
MzwvdXJsPjwvcmVsYXRlZC11cmxzPjwvdXJscz48ZWxlY3Ryb25pYy1yZXNvdXJjZS1udW0+MTc0
NS02MjE1LTEzLTEzIFtwaWldOzEwLjExODYvMTc0NS02MjE1LTEzLTEzIFtkb2ldPC9lbGVjdHJv
bmljLXJlc291cmNlLW51bT48L3JlY29yZD48L0NpdGU+PC9FbmROb3RlPgB=
</w:fldData>
        </w:fldChar>
      </w:r>
      <w:r w:rsidR="00B3117A">
        <w:rPr>
          <w:rFonts w:ascii="Times New Roman" w:hAnsi="Times New Roman"/>
          <w:lang w:eastAsia="en-GB"/>
        </w:rPr>
        <w:instrText xml:space="preserve"> ADDIN EN.CITE.DATA </w:instrText>
      </w:r>
      <w:r w:rsidR="008C045D">
        <w:rPr>
          <w:rFonts w:ascii="Times New Roman" w:hAnsi="Times New Roman"/>
          <w:lang w:eastAsia="en-GB"/>
        </w:rPr>
      </w:r>
      <w:r w:rsidR="008C045D">
        <w:rPr>
          <w:rFonts w:ascii="Times New Roman" w:hAnsi="Times New Roman"/>
          <w:lang w:eastAsia="en-GB"/>
        </w:rPr>
        <w:fldChar w:fldCharType="end"/>
      </w:r>
      <w:r w:rsidR="008C045D" w:rsidRPr="00752CC0">
        <w:rPr>
          <w:rFonts w:ascii="Times New Roman" w:hAnsi="Times New Roman"/>
          <w:lang w:eastAsia="en-GB"/>
        </w:rPr>
      </w:r>
      <w:r w:rsidR="008C045D" w:rsidRPr="00752CC0">
        <w:rPr>
          <w:rFonts w:ascii="Times New Roman" w:hAnsi="Times New Roman"/>
          <w:lang w:eastAsia="en-GB"/>
        </w:rPr>
        <w:fldChar w:fldCharType="separate"/>
      </w:r>
      <w:r w:rsidR="00B3117A">
        <w:rPr>
          <w:rFonts w:ascii="Times New Roman" w:hAnsi="Times New Roman"/>
          <w:noProof/>
          <w:lang w:eastAsia="en-GB"/>
        </w:rPr>
        <w:t>[</w:t>
      </w:r>
      <w:hyperlink w:anchor="_ENREF_81" w:tooltip="Harvey, 2012 #183" w:history="1">
        <w:r w:rsidR="00B3117A">
          <w:rPr>
            <w:rFonts w:ascii="Times New Roman" w:hAnsi="Times New Roman"/>
            <w:noProof/>
            <w:lang w:eastAsia="en-GB"/>
          </w:rPr>
          <w:t>81</w:t>
        </w:r>
      </w:hyperlink>
      <w:r w:rsidR="00B3117A">
        <w:rPr>
          <w:rFonts w:ascii="Times New Roman" w:hAnsi="Times New Roman"/>
          <w:noProof/>
          <w:lang w:eastAsia="en-GB"/>
        </w:rPr>
        <w:t>]</w:t>
      </w:r>
      <w:r w:rsidR="008C045D" w:rsidRPr="00752CC0">
        <w:rPr>
          <w:rFonts w:ascii="Times New Roman" w:hAnsi="Times New Roman"/>
          <w:lang w:eastAsia="en-GB"/>
        </w:rPr>
        <w:fldChar w:fldCharType="end"/>
      </w:r>
      <w:r w:rsidRPr="00752CC0">
        <w:rPr>
          <w:rFonts w:ascii="Times New Roman" w:hAnsi="Times New Roman"/>
          <w:lang w:eastAsia="en-GB"/>
        </w:rPr>
        <w:t>.</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b/>
          <w:i/>
        </w:rPr>
      </w:pPr>
      <w:r w:rsidRPr="00752CC0">
        <w:rPr>
          <w:rFonts w:ascii="Times New Roman" w:hAnsi="Times New Roman"/>
          <w:i/>
        </w:rPr>
        <w:t>Infant vitamin D status and BMD</w:t>
      </w:r>
    </w:p>
    <w:p w:rsidR="008C045D" w:rsidRDefault="00752CC0">
      <w:pPr>
        <w:spacing w:after="120" w:line="360" w:lineRule="auto"/>
        <w:jc w:val="both"/>
        <w:rPr>
          <w:rFonts w:ascii="Times New Roman" w:hAnsi="Times New Roman"/>
        </w:rPr>
      </w:pPr>
      <w:r w:rsidRPr="00752CC0">
        <w:rPr>
          <w:rFonts w:ascii="Times New Roman" w:hAnsi="Times New Roman"/>
        </w:rPr>
        <w:t xml:space="preserve">Two cross-sectional studies in infancy found no associations between serum 25(OH)D and whole body BMC at 3 months of ag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brams&lt;/Author&gt;&lt;Year&gt;2012&lt;/Year&gt;&lt;RecNum&gt;85&lt;/RecNum&gt;&lt;DisplayText&gt;[82]&lt;/DisplayText&gt;&lt;record&gt;&lt;rec-number&gt;85&lt;/rec-number&gt;&lt;foreign-keys&gt;&lt;key app="EN" db-id="aezfazfr55w2dee09auvzeanzd0axtt5x25v" timestamp="1380649261"&gt;85&lt;/key&gt;&lt;/foreign-keys&gt;&lt;ref-type name="Journal Article"&gt;17&lt;/ref-type&gt;&lt;contributors&gt;&lt;authors&gt;&lt;author&gt;Abrams,S.A.&lt;/author&gt;&lt;author&gt;Hawthorne,K.M.&lt;/author&gt;&lt;author&gt;Rogers,S.P.&lt;/author&gt;&lt;author&gt;Hicks,P.D.&lt;/author&gt;&lt;author&gt;Carpenter,T.O.&lt;/author&gt;&lt;/authors&gt;&lt;/contributors&gt;&lt;auth-address&gt;Department of Pediatrics, Baylor College of Medicine and Texas Children&amp;apos;s Hospital, Houston, Texas 77030, USA. sabrams@bcm.edu&lt;/auth-address&gt;&lt;titles&gt;&lt;title&gt;Effects of ethnicity and vitamin D supplementation on vitamin D status and changes in bone mineral content in infants&lt;/title&gt;&lt;secondary-title&gt;BMC.Pediatr.&lt;/secondary-title&gt;&lt;/titles&gt;&lt;periodical&gt;&lt;full-title&gt;BMC.Pediatr.&lt;/full-title&gt;&lt;/periodical&gt;&lt;pages&gt;6&lt;/pages&gt;&lt;volume&gt;12&lt;/volume&gt;&lt;reprint-edition&gt;Not in File&lt;/reprint-edition&gt;&lt;keywords&gt;&lt;keyword&gt;administration &amp;amp; dosage&lt;/keyword&gt;&lt;keyword&gt;analogs &amp;amp; derivatives&lt;/keyword&gt;&lt;keyword&gt;Biological Markers&lt;/keyword&gt;&lt;keyword&gt;blood&lt;/keyword&gt;&lt;keyword&gt;Bone Density&lt;/keyword&gt;&lt;keyword&gt;chemistry&lt;/keyword&gt;&lt;keyword&gt;ethnology&lt;/keyword&gt;&lt;keyword&gt;European Continental Ancestry Group&lt;/keyword&gt;&lt;keyword&gt;Fetal Blood&lt;/keyword&gt;&lt;keyword&gt;Health&lt;/keyword&gt;&lt;keyword&gt;Hispanic Americans&lt;/keyword&gt;&lt;keyword&gt;Humans&lt;/keyword&gt;&lt;keyword&gt;Infant&lt;/keyword&gt;&lt;keyword&gt;Infant,Newborn&lt;/keyword&gt;&lt;keyword&gt;methods&lt;/keyword&gt;&lt;keyword&gt;Texas&lt;/keyword&gt;&lt;keyword&gt;Vitamin D&lt;/keyword&gt;&lt;keyword&gt;Vitamins&lt;/keyword&gt;&lt;/keywords&gt;&lt;dates&gt;&lt;year&gt;2012&lt;/year&gt;&lt;pub-dates&gt;&lt;date&gt;2012&lt;/date&gt;&lt;/pub-dates&gt;&lt;/dates&gt;&lt;label&gt;36&lt;/label&gt;&lt;urls&gt;&lt;related-urls&gt;&lt;url&gt;http://www.ncbi.nlm.nih.gov/pubmed/22248486&lt;/url&gt;&lt;/related-urls&gt;&lt;/urls&gt;&lt;electronic-resource-num&gt;1471-2431-12-6 [pii];10.1186/1471-2431-12-6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82" w:tooltip="Abrams, 2012 #85" w:history="1">
        <w:r w:rsidR="00B3117A">
          <w:rPr>
            <w:rFonts w:ascii="Times New Roman" w:hAnsi="Times New Roman"/>
            <w:noProof/>
          </w:rPr>
          <w:t>8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r LS BMC at 2-5month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Park&lt;/Author&gt;&lt;Year&gt;1998&lt;/Year&gt;&lt;RecNum&gt;253&lt;/RecNum&gt;&lt;DisplayText&gt;[83]&lt;/DisplayText&gt;&lt;record&gt;&lt;rec-number&gt;253&lt;/rec-number&gt;&lt;foreign-keys&gt;&lt;key app="EN" db-id="aezfazfr55w2dee09auvzeanzd0axtt5x25v" timestamp="1380649263"&gt;253&lt;/key&gt;&lt;/foreign-keys&gt;&lt;ref-type name="Journal Article"&gt;17&lt;/ref-type&gt;&lt;contributors&gt;&lt;authors&gt;&lt;author&gt;Park,M.J.&lt;/author&gt;&lt;author&gt;Namgung,R.&lt;/author&gt;&lt;author&gt;Kim,D.H.&lt;/author&gt;&lt;author&gt;Tsang,R.C.&lt;/author&gt;&lt;/authors&gt;&lt;/contributors&gt;&lt;auth-address&gt;Department of Pediatrics, Inje University College of Medicine, Sanggye Paik Hospital, Seoul, Korea&lt;/auth-address&gt;&lt;titles&gt;&lt;title&gt;Bone mineral content is not reduced despite low vitamin D status in breast milk-fed infants versus cow&amp;apos;s milk based formula-fed infants&lt;/title&gt;&lt;secondary-title&gt;J.Pediatr.&lt;/secondary-title&gt;&lt;/titles&gt;&lt;periodical&gt;&lt;full-title&gt;J.Pediatr.&lt;/full-title&gt;&lt;/periodical&gt;&lt;pages&gt;641-645&lt;/pages&gt;&lt;volume&gt;132&lt;/volume&gt;&lt;number&gt;4&lt;/number&gt;&lt;reprint-edition&gt;Not in File&lt;/reprint-edition&gt;&lt;keywords&gt;&lt;keyword&gt;Absorptiometry,Photon&lt;/keyword&gt;&lt;keyword&gt;adverse effects&lt;/keyword&gt;&lt;keyword&gt;analogs &amp;amp; derivatives&lt;/keyword&gt;&lt;keyword&gt;Animals&lt;/keyword&gt;&lt;keyword&gt;blood&lt;/keyword&gt;&lt;keyword&gt;Bone Density&lt;/keyword&gt;&lt;keyword&gt;Bone Remodeling&lt;/keyword&gt;&lt;keyword&gt;Bottle Feeding&lt;/keyword&gt;&lt;keyword&gt;Breast Feeding&lt;/keyword&gt;&lt;keyword&gt;Cattle&lt;/keyword&gt;&lt;keyword&gt;Female&lt;/keyword&gt;&lt;keyword&gt;Humans&lt;/keyword&gt;&lt;keyword&gt;Infant&lt;/keyword&gt;&lt;keyword&gt;Infant Food&lt;/keyword&gt;&lt;keyword&gt;Korea&lt;/keyword&gt;&lt;keyword&gt;Lumbar Vertebrae&lt;/keyword&gt;&lt;keyword&gt;Male&lt;/keyword&gt;&lt;keyword&gt;Milk&lt;/keyword&gt;&lt;keyword&gt;Milk,Human&lt;/keyword&gt;&lt;keyword&gt;Osteocalcin&lt;/keyword&gt;&lt;keyword&gt;Pediatrics&lt;/keyword&gt;&lt;keyword&gt;physiology&lt;/keyword&gt;&lt;keyword&gt;radiography&lt;/keyword&gt;&lt;keyword&gt;Vitamin D&lt;/keyword&gt;&lt;/keywords&gt;&lt;dates&gt;&lt;year&gt;1998&lt;/year&gt;&lt;pub-dates&gt;&lt;date&gt;4/1998&lt;/date&gt;&lt;/pub-dates&gt;&lt;/dates&gt;&lt;label&gt;39&lt;/label&gt;&lt;urls&gt;&lt;related-urls&gt;&lt;url&gt;http://www.ncbi.nlm.nih.gov/pubmed/9580763&lt;/url&gt;&lt;/related-urls&gt;&lt;/urls&gt;&lt;electronic-resource-num&gt;S0022-3476(98)70353-1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83" w:tooltip="Park, 1998 #253" w:history="1">
        <w:r w:rsidR="00B3117A">
          <w:rPr>
            <w:rFonts w:ascii="Times New Roman" w:hAnsi="Times New Roman"/>
            <w:noProof/>
          </w:rPr>
          <w:t>8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Four intervention studies of vitamin D supplementation in breast-fed infants have reported outcomes related to bone mineralisation.  In all but one study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Greer&lt;/Author&gt;&lt;Year&gt;1982&lt;/Year&gt;&lt;RecNum&gt;175&lt;/RecNum&gt;&lt;DisplayText&gt;[84]&lt;/DisplayText&gt;&lt;record&gt;&lt;rec-number&gt;175&lt;/rec-number&gt;&lt;foreign-keys&gt;&lt;key app="EN" db-id="aezfazfr55w2dee09auvzeanzd0axtt5x25v" timestamp="1380649262"&gt;175&lt;/key&gt;&lt;/foreign-keys&gt;&lt;ref-type name="Journal Article"&gt;17&lt;/ref-type&gt;&lt;contributors&gt;&lt;authors&gt;&lt;author&gt;Greer,F.R.&lt;/author&gt;&lt;author&gt;Searcy,J.E.&lt;/author&gt;&lt;author&gt;Levin,R.S.&lt;/author&gt;&lt;author&gt;Steichen,J.J.&lt;/author&gt;&lt;author&gt;Steichen-Asche,P.S.&lt;/author&gt;&lt;author&gt;Tsang,R.C.&lt;/author&gt;&lt;/authors&gt;&lt;/contributors&gt;&lt;titles&gt;&lt;title&gt;Bone mineral content and serum 25-hydroxyvitamin D concentrations in breast-fed infants with and without supplemental vitamin D: one-year follow-up&lt;/title&gt;&lt;secondary-title&gt;J.Pediatr.&lt;/secondary-title&gt;&lt;/titles&gt;&lt;periodical&gt;&lt;full-title&gt;J.Pediatr.&lt;/full-title&gt;&lt;/periodical&gt;&lt;pages&gt;919-922&lt;/pages&gt;&lt;volume&gt;100&lt;/volume&gt;&lt;number&gt;6&lt;/number&gt;&lt;reprint-edition&gt;Not in File&lt;/reprint-edition&gt;&lt;keywords&gt;&lt;keyword&gt;25-Hydroxyvitamin D 2&lt;/keyword&gt;&lt;keyword&gt;administration &amp;amp; dosage&lt;/keyword&gt;&lt;keyword&gt;analogs &amp;amp; derivatives&lt;/keyword&gt;&lt;keyword&gt;blood&lt;/keyword&gt;&lt;keyword&gt;Bone and Bones&lt;/keyword&gt;&lt;keyword&gt;Breast Feeding&lt;/keyword&gt;&lt;keyword&gt;Ergocalciferols&lt;/keyword&gt;&lt;keyword&gt;Female&lt;/keyword&gt;&lt;keyword&gt;Follow-Up Studies&lt;/keyword&gt;&lt;keyword&gt;Humans&lt;/keyword&gt;&lt;keyword&gt;Infant&lt;/keyword&gt;&lt;keyword&gt;Infant,Newborn&lt;/keyword&gt;&lt;keyword&gt;metabolism&lt;/keyword&gt;&lt;keyword&gt;Milk,Human&lt;/keyword&gt;&lt;keyword&gt;Minerals&lt;/keyword&gt;&lt;keyword&gt;Random Allocation&lt;/keyword&gt;&lt;keyword&gt;Sunlight&lt;/keyword&gt;&lt;keyword&gt;Vitamin D&lt;/keyword&gt;&lt;/keywords&gt;&lt;dates&gt;&lt;year&gt;1982&lt;/year&gt;&lt;pub-dates&gt;&lt;date&gt;6/1982&lt;/date&gt;&lt;/pub-dates&gt;&lt;/dates&gt;&lt;label&gt;42&lt;/label&gt;&lt;urls&gt;&lt;related-urls&gt;&lt;url&gt;http://www.ncbi.nlm.nih.gov/pubmed/6979622&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84" w:tooltip="Greer, 1982 #175" w:history="1">
        <w:r w:rsidR="00B3117A">
          <w:rPr>
            <w:rFonts w:ascii="Times New Roman" w:hAnsi="Times New Roman"/>
            <w:noProof/>
          </w:rPr>
          <w:t>8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serum 25(OH)D was greater in the supplemented infants, but no differences in BMC or BMD were identified at 3 months </w:t>
      </w:r>
      <w:r w:rsidR="008C045D" w:rsidRPr="00752CC0">
        <w:rPr>
          <w:rFonts w:ascii="Times New Roman" w:hAnsi="Times New Roman"/>
        </w:rPr>
        <w:fldChar w:fldCharType="begin">
          <w:fldData xml:space="preserve">PEVuZE5vdGU+PENpdGU+PEF1dGhvcj5HcmVlcjwvQXV0aG9yPjxZZWFyPjE5ODk8L1llYXI+PFJl
Y051bT4xNzQ8L1JlY051bT48RGlzcGxheVRleHQ+Wzg1XTwvRGlzcGxheVRleHQ+PHJlY29yZD48
cmVjLW51bWJlcj4xNzQ8L3JlYy1udW1iZXI+PGZvcmVpZ24ta2V5cz48a2V5IGFwcD0iRU4iIGRi
LWlkPSJhZXpmYXpmcjU1dzJkZWUwOWF1dnplYW56ZDBheHR0NXgyNXYiIHRpbWVzdGFtcD0iMTM4
MDY0OTI2MiI+MTc0PC9rZXk+PC9mb3JlaWduLWtleXM+PHJlZi10eXBlIG5hbWU9IkpvdXJuYWwg
QXJ0aWNsZSI+MTc8L3JlZi10eXBlPjxjb250cmlidXRvcnM+PGF1dGhvcnM+PGF1dGhvcj5HcmVl
cixGLlIuPC9hdXRob3I+PGF1dGhvcj5NYXJzaGFsbCxTLjwvYXV0aG9yPjwvYXV0aG9ycz48L2Nv
bnRyaWJ1dG9ycz48YXV0aC1hZGRyZXNzPkRlcGFydG1lbnQgb2YgUGVkaWF0cmljcywgVW5pdmVy
c2l0eSBvZiBXaXNjb25zaW4sIE1hZGlzb248L2F1dGgtYWRkcmVzcz48dGl0bGVzPjx0aXRsZT5C
b25lIG1pbmVyYWwgY29udGVudCwgc2VydW0gdml0YW1pbiBEIG1ldGFib2xpdGUgY29uY2VudHJh
dGlvbnMsIGFuZCB1bHRyYXZpb2xldCBCIGxpZ2h0IGV4cG9zdXJlIGluIGluZmFudHMgZmVkIGh1
bWFuIG1pbGsgd2l0aCBhbmQgd2l0aG91dCB2aXRhbWluIEQyIHN1cHBsZW1lbnRzPC90aXRsZT48
c2Vjb25kYXJ5LXRpdGxlPkouUGVkaWF0ci48L3NlY29uZGFyeS10aXRsZT48L3RpdGxlcz48cGVy
aW9kaWNhbD48ZnVsbC10aXRsZT5KLlBlZGlhdHIuPC9mdWxsLXRpdGxlPjwvcGVyaW9kaWNhbD48
cGFnZXM+MjA0LTIxMjwvcGFnZXM+PHZvbHVtZT4xMTQ8L3ZvbHVtZT48bnVtYmVyPjI8L251bWJl
cj48cmVwcmludC1lZGl0aW9uPk5vdCBpbiBGaWxlPC9yZXByaW50LWVkaXRpb24+PGtleXdvcmRz
PjxrZXl3b3JkPjI1LUh5ZHJveHl2aXRhbWluIEQgMjwva2V5d29yZD48a2V5d29yZD5hZG1pbmlz
dHJhdGlvbiAmYW1wOyBkb3NhZ2U8L2tleXdvcmQ+PGtleXdvcmQ+YW5hbG9ncyAmYW1wOyBkZXJp
dmF0aXZlczwva2V5d29yZD48a2V5d29yZD5hbmFseXNpczwva2V5d29yZD48a2V5d29yZD5ibG9v
ZDwva2V5d29yZD48a2V5d29yZD5Cb25lIGFuZCBCb25lczwva2V5d29yZD48a2V5d29yZD5CcmVh
c3QgRmVlZGluZzwva2V5d29yZD48a2V5d29yZD5DYWxjaWZlZGlvbDwva2V5d29yZD48a2V5d29y
ZD5DYWxjaXRyaW9sPC9rZXl3b3JkPjxrZXl3b3JkPkNhbGNpdW08L2tleXdvcmQ+PGtleXdvcmQ+
ZGVmaWNpZW5jeTwva2V5d29yZD48a2V5d29yZD5kaWFnbm9zaXM8L2tleXdvcmQ+PGtleXdvcmQ+
RG91YmxlLUJsaW5kIE1ldGhvZDwva2V5d29yZD48a2V5d29yZD5FbnZpcm9ubWVudGFsIEV4cG9z
dXJlPC9rZXl3b3JkPjxrZXl3b3JkPkVyZ29jYWxjaWZlcm9sczwva2V5d29yZD48a2V5d29yZD5G
ZW1hbGU8L2tleXdvcmQ+PGtleXdvcmQ+R3Jvd3RoPC9rZXl3b3JkPjxrZXl3b3JkPkh1bWFuczwv
a2V5d29yZD48a2V5d29yZD5JbmZhbnQ8L2tleXdvcmQ+PGtleXdvcmQ+SW5mYW50LE5ld2Jvcm48
L2tleXdvcmQ+PGtleXdvcmQ+TWFsZTwva2V5d29yZD48a2V5d29yZD5NaWxrPC9rZXl3b3JkPjxr
ZXl3b3JkPk1pbmVyYWxzPC9rZXl3b3JkPjxrZXl3b3JkPlBhcmF0aHlyb2lkIEhvcm1vbmU8L2tl
eXdvcmQ+PGtleXdvcmQ+UGF0aWVudHM8L2tleXdvcmQ+PGtleXdvcmQ+UGVkaWF0cmljczwva2V5
d29yZD48a2V5d29yZD5QaG9zcGhvcnVzPC9rZXl3b3JkPjxrZXl3b3JkPlJhbmRvbSBBbGxvY2F0
aW9uPC9rZXl3b3JkPjxrZXl3b3JkPlVsdHJhdmlvbGV0IFJheXM8L2tleXdvcmQ+PGtleXdvcmQ+
Vml0YW1pbiBEPC9rZXl3b3JkPjxrZXl3b3JkPlZpdGFtaW4gRCBEZWZpY2llbmN5PC9rZXl3b3Jk
Pjwva2V5d29yZHM+PGRhdGVzPjx5ZWFyPjE5ODk8L3llYXI+PHB1Yi1kYXRlcz48ZGF0ZT4yLzE5
ODk8L2RhdGU+PC9wdWItZGF0ZXM+PC9kYXRlcz48bGFiZWw+NDM8L2xhYmVsPjx1cmxzPjxyZWxh
dGVkLXVybHM+PHVybD5odHRwOi8vd3d3Lm5jYmkubmxtLm5paC5nb3YvcHVibWVkLzI3ODM3MzQ8
L3VybD48L3JlbGF0ZWQtdXJscz48L3VybHM+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HcmVlcjwvQXV0aG9yPjxZZWFyPjE5ODk8L1llYXI+PFJl
Y051bT4xNzQ8L1JlY051bT48RGlzcGxheVRleHQ+Wzg1XTwvRGlzcGxheVRleHQ+PHJlY29yZD48
cmVjLW51bWJlcj4xNzQ8L3JlYy1udW1iZXI+PGZvcmVpZ24ta2V5cz48a2V5IGFwcD0iRU4iIGRi
LWlkPSJhZXpmYXpmcjU1dzJkZWUwOWF1dnplYW56ZDBheHR0NXgyNXYiIHRpbWVzdGFtcD0iMTM4
MDY0OTI2MiI+MTc0PC9rZXk+PC9mb3JlaWduLWtleXM+PHJlZi10eXBlIG5hbWU9IkpvdXJuYWwg
QXJ0aWNsZSI+MTc8L3JlZi10eXBlPjxjb250cmlidXRvcnM+PGF1dGhvcnM+PGF1dGhvcj5HcmVl
cixGLlIuPC9hdXRob3I+PGF1dGhvcj5NYXJzaGFsbCxTLjwvYXV0aG9yPjwvYXV0aG9ycz48L2Nv
bnRyaWJ1dG9ycz48YXV0aC1hZGRyZXNzPkRlcGFydG1lbnQgb2YgUGVkaWF0cmljcywgVW5pdmVy
c2l0eSBvZiBXaXNjb25zaW4sIE1hZGlzb248L2F1dGgtYWRkcmVzcz48dGl0bGVzPjx0aXRsZT5C
b25lIG1pbmVyYWwgY29udGVudCwgc2VydW0gdml0YW1pbiBEIG1ldGFib2xpdGUgY29uY2VudHJh
dGlvbnMsIGFuZCB1bHRyYXZpb2xldCBCIGxpZ2h0IGV4cG9zdXJlIGluIGluZmFudHMgZmVkIGh1
bWFuIG1pbGsgd2l0aCBhbmQgd2l0aG91dCB2aXRhbWluIEQyIHN1cHBsZW1lbnRzPC90aXRsZT48
c2Vjb25kYXJ5LXRpdGxlPkouUGVkaWF0ci48L3NlY29uZGFyeS10aXRsZT48L3RpdGxlcz48cGVy
aW9kaWNhbD48ZnVsbC10aXRsZT5KLlBlZGlhdHIuPC9mdWxsLXRpdGxlPjwvcGVyaW9kaWNhbD48
cGFnZXM+MjA0LTIxMjwvcGFnZXM+PHZvbHVtZT4xMTQ8L3ZvbHVtZT48bnVtYmVyPjI8L251bWJl
cj48cmVwcmludC1lZGl0aW9uPk5vdCBpbiBGaWxlPC9yZXByaW50LWVkaXRpb24+PGtleXdvcmRz
PjxrZXl3b3JkPjI1LUh5ZHJveHl2aXRhbWluIEQgMjwva2V5d29yZD48a2V5d29yZD5hZG1pbmlz
dHJhdGlvbiAmYW1wOyBkb3NhZ2U8L2tleXdvcmQ+PGtleXdvcmQ+YW5hbG9ncyAmYW1wOyBkZXJp
dmF0aXZlczwva2V5d29yZD48a2V5d29yZD5hbmFseXNpczwva2V5d29yZD48a2V5d29yZD5ibG9v
ZDwva2V5d29yZD48a2V5d29yZD5Cb25lIGFuZCBCb25lczwva2V5d29yZD48a2V5d29yZD5CcmVh
c3QgRmVlZGluZzwva2V5d29yZD48a2V5d29yZD5DYWxjaWZlZGlvbDwva2V5d29yZD48a2V5d29y
ZD5DYWxjaXRyaW9sPC9rZXl3b3JkPjxrZXl3b3JkPkNhbGNpdW08L2tleXdvcmQ+PGtleXdvcmQ+
ZGVmaWNpZW5jeTwva2V5d29yZD48a2V5d29yZD5kaWFnbm9zaXM8L2tleXdvcmQ+PGtleXdvcmQ+
RG91YmxlLUJsaW5kIE1ldGhvZDwva2V5d29yZD48a2V5d29yZD5FbnZpcm9ubWVudGFsIEV4cG9z
dXJlPC9rZXl3b3JkPjxrZXl3b3JkPkVyZ29jYWxjaWZlcm9sczwva2V5d29yZD48a2V5d29yZD5G
ZW1hbGU8L2tleXdvcmQ+PGtleXdvcmQ+R3Jvd3RoPC9rZXl3b3JkPjxrZXl3b3JkPkh1bWFuczwv
a2V5d29yZD48a2V5d29yZD5JbmZhbnQ8L2tleXdvcmQ+PGtleXdvcmQ+SW5mYW50LE5ld2Jvcm48
L2tleXdvcmQ+PGtleXdvcmQ+TWFsZTwva2V5d29yZD48a2V5d29yZD5NaWxrPC9rZXl3b3JkPjxr
ZXl3b3JkPk1pbmVyYWxzPC9rZXl3b3JkPjxrZXl3b3JkPlBhcmF0aHlyb2lkIEhvcm1vbmU8L2tl
eXdvcmQ+PGtleXdvcmQ+UGF0aWVudHM8L2tleXdvcmQ+PGtleXdvcmQ+UGVkaWF0cmljczwva2V5
d29yZD48a2V5d29yZD5QaG9zcGhvcnVzPC9rZXl3b3JkPjxrZXl3b3JkPlJhbmRvbSBBbGxvY2F0
aW9uPC9rZXl3b3JkPjxrZXl3b3JkPlVsdHJhdmlvbGV0IFJheXM8L2tleXdvcmQ+PGtleXdvcmQ+
Vml0YW1pbiBEPC9rZXl3b3JkPjxrZXl3b3JkPlZpdGFtaW4gRCBEZWZpY2llbmN5PC9rZXl3b3Jk
Pjwva2V5d29yZHM+PGRhdGVzPjx5ZWFyPjE5ODk8L3llYXI+PHB1Yi1kYXRlcz48ZGF0ZT4yLzE5
ODk8L2RhdGU+PC9wdWItZGF0ZXM+PC9kYXRlcz48bGFiZWw+NDM8L2xhYmVsPjx1cmxzPjxyZWxh
dGVkLXVybHM+PHVybD5odHRwOi8vd3d3Lm5jYmkubmxtLm5paC5nb3YvcHVibWVkLzI3ODM3MzQ8
L3VybD48L3JlbGF0ZWQtdXJscz48L3VybHM+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5" w:tooltip="Greer, 1989 #174" w:history="1">
        <w:r w:rsidR="00B3117A">
          <w:rPr>
            <w:rFonts w:ascii="Times New Roman" w:hAnsi="Times New Roman"/>
            <w:noProof/>
          </w:rPr>
          <w:t>8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6 months </w:t>
      </w:r>
      <w:r w:rsidR="008C045D" w:rsidRPr="00752CC0">
        <w:rPr>
          <w:rFonts w:ascii="Times New Roman" w:hAnsi="Times New Roman"/>
        </w:rPr>
        <w:fldChar w:fldCharType="begin">
          <w:fldData xml:space="preserve">PEVuZE5vdGU+PENpdGU+PEF1dGhvcj5LaW08L0F1dGhvcj48WWVhcj4yMDEwPC9ZZWFyPjxSZWNO
dW0+MjA4PC9SZWNOdW0+PERpc3BsYXlUZXh0Pls4Nl08L0Rpc3BsYXlUZXh0PjxyZWNvcmQ+PHJl
Yy1udW1iZXI+MjA4PC9yZWMtbnVtYmVyPjxmb3JlaWduLWtleXM+PGtleSBhcHA9IkVOIiBkYi1p
ZD0iYWV6ZmF6ZnI1NXcyZGVlMDlhdXZ6ZWFuemQwYXh0dDV4MjV2IiB0aW1lc3RhbXA9IjEzODA2
NDkyNjIiPjIwODwva2V5PjwvZm9yZWlnbi1rZXlzPjxyZWYtdHlwZSBuYW1lPSJKb3VybmFsIEFy
dGljbGUiPjE3PC9yZWYtdHlwZT48Y29udHJpYnV0b3JzPjxhdXRob3JzPjxhdXRob3I+S2ltLE0u
Si48L2F1dGhvcj48YXV0aG9yPk5hLEIuPC9hdXRob3I+PGF1dGhvcj5ObyxTLkouPC9hdXRob3I+
PGF1dGhvcj5IYW4sSC5TLjwvYXV0aG9yPjxhdXRob3I+SmVvbmcsRS5ILjwvYXV0aG9yPjxhdXRo
b3I+TGVlLFcuPC9hdXRob3I+PGF1dGhvcj5IYW4sWS48L2F1dGhvcj48YXV0aG9yPkh5ZXVuLFQu
PC9hdXRob3I+PC9hdXRob3JzPjwvY29udHJpYnV0b3JzPjxhdXRoLWFkZHJlc3M+RGVwYXJ0bWVu
dCBvZiBQZWRpYXRyaWNzLCBDb2xsZWdlIG9mIE1lZGljaW5lLCBDaHVuZ2J1ayBOYXRpb25hbCBV
bml2ZXJzaXR5LCBDaGVvbmdqdSwgS29yZWEuIG1panVuZzA0MTJAY2h1bmdidWsuYWMua3I8L2F1
dGgtYWRkcmVzcz48dGl0bGVzPjx0aXRsZT5OdXRyaXRpb25hbCBzdGF0dXMgb2Ygdml0YW1pbiBE
IGFuZCB0aGUgZWZmZWN0IG9mIHZpdGFtaW4gRCBzdXBwbGVtZW50YXRpb24gaW4gS29yZWFuIGJy
ZWFzdC1mZWQgaW5mYW50czwvdGl0bGU+PHNlY29uZGFyeS10aXRsZT5KLktvcmVhbiBNZWQuU2Np
Ljwvc2Vjb25kYXJ5LXRpdGxlPjwvdGl0bGVzPjxwZXJpb2RpY2FsPjxmdWxsLXRpdGxlPkouS29y
ZWFuIE1lZC5TY2kuPC9mdWxsLXRpdGxlPjwvcGVyaW9kaWNhbD48cGFnZXM+ODMtODk8L3BhZ2Vz
Pjx2b2x1bWU+MjU8L3ZvbHVtZT48bnVtYmVyPjE8L251bWJlcj48cmVwcmludC1lZGl0aW9uPk5v
dCBpbiBGaWxlPC9yZXByaW50LWVkaXRpb24+PGtleXdvcmRzPjxrZXl3b3JkPmFkbWluaXN0cmF0
aW9uICZhbXA7IGRvc2FnZTwva2V5d29yZD48a2V5d29yZD5BbGthbGluZSBQaG9zcGhhdGFzZTwv
a2V5d29yZD48a2V5d29yZD5ibG9vZDwva2V5d29yZD48a2V5d29yZD5Cb25lIERlbnNpdHk8L2tl
eXdvcmQ+PGtleXdvcmQ+QnJlYXN0IEZlZWRpbmc8L2tleXdvcmQ+PGtleXdvcmQ+Q2FsY2lmZWRp
b2w8L2tleXdvcmQ+PGtleXdvcmQ+Q2FsY2l1bTwva2V5d29yZD48a2V5d29yZD5DaG9sZWNhbGNp
ZmVyb2w8L2tleXdvcmQ+PGtleXdvcmQ+RGlldGFyeSBTdXBwbGVtZW50czwva2V5d29yZD48a2V5
d29yZD5GZW1hbGU8L2tleXdvcmQ+PGtleXdvcmQ+SHVtYW5zPC9rZXl3b3JkPjxrZXl3b3JkPklu
ZmFudDwva2V5d29yZD48a2V5d29yZD5JbmZhbnQsTmV3Ym9ybjwva2V5d29yZD48a2V5d29yZD5L
b3JlYTwva2V5d29yZD48a2V5d29yZD5NYWxlPC9rZXl3b3JkPjxrZXl3b3JkPk51dHJpdGlvbmFs
IFN0YXR1czwva2V5d29yZD48a2V5d29yZD5QYXJhdGh5cm9pZCBIb3Jtb25lPC9rZXl3b3JkPjxr
ZXl3b3JkPlBlZGlhdHJpY3M8L2tleXdvcmQ+PGtleXdvcmQ+UGhvc3Bob3J1czwva2V5d29yZD48
a2V5d29yZD5RdWVzdGlvbm5haXJlczwva2V5d29yZD48a2V5d29yZD5SZXB1YmxpYyBvZiBLb3Jl
YTwva2V5d29yZD48a2V5d29yZD5TdW5saWdodDwva2V5d29yZD48a2V5d29yZD5WaXRhbWluIEQ8
L2tleXdvcmQ+PC9rZXl3b3Jkcz48ZGF0ZXM+PHllYXI+MjAxMDwveWVhcj48cHViLWRhdGVzPjxk
YXRlPjEvMjAxMDwvZGF0ZT48L3B1Yi1kYXRlcz48L2RhdGVzPjxsYWJlbD40NDwvbGFiZWw+PHVy
bHM+PHJlbGF0ZWQtdXJscz48dXJsPmh0dHA6Ly93d3cubmNiaS5ubG0ubmloLmdvdi9wdWJtZWQv
MjAwNTIzNTI8L3VybD48L3JlbGF0ZWQtdXJscz48L3VybHM+PGVsZWN0cm9uaWMtcmVzb3VyY2Ut
bnVtPjEwLjMzNDYvamttcy4yMDEwLjI1LjEuODMgW2RvaV08L2VsZWN0cm9uaWMtcmVzb3VyY2Ut
bnVt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LaW08L0F1dGhvcj48WWVhcj4yMDEwPC9ZZWFyPjxSZWNO
dW0+MjA4PC9SZWNOdW0+PERpc3BsYXlUZXh0Pls4Nl08L0Rpc3BsYXlUZXh0PjxyZWNvcmQ+PHJl
Yy1udW1iZXI+MjA4PC9yZWMtbnVtYmVyPjxmb3JlaWduLWtleXM+PGtleSBhcHA9IkVOIiBkYi1p
ZD0iYWV6ZmF6ZnI1NXcyZGVlMDlhdXZ6ZWFuemQwYXh0dDV4MjV2IiB0aW1lc3RhbXA9IjEzODA2
NDkyNjIiPjIwODwva2V5PjwvZm9yZWlnbi1rZXlzPjxyZWYtdHlwZSBuYW1lPSJKb3VybmFsIEFy
dGljbGUiPjE3PC9yZWYtdHlwZT48Y29udHJpYnV0b3JzPjxhdXRob3JzPjxhdXRob3I+S2ltLE0u
Si48L2F1dGhvcj48YXV0aG9yPk5hLEIuPC9hdXRob3I+PGF1dGhvcj5ObyxTLkouPC9hdXRob3I+
PGF1dGhvcj5IYW4sSC5TLjwvYXV0aG9yPjxhdXRob3I+SmVvbmcsRS5ILjwvYXV0aG9yPjxhdXRo
b3I+TGVlLFcuPC9hdXRob3I+PGF1dGhvcj5IYW4sWS48L2F1dGhvcj48YXV0aG9yPkh5ZXVuLFQu
PC9hdXRob3I+PC9hdXRob3JzPjwvY29udHJpYnV0b3JzPjxhdXRoLWFkZHJlc3M+RGVwYXJ0bWVu
dCBvZiBQZWRpYXRyaWNzLCBDb2xsZWdlIG9mIE1lZGljaW5lLCBDaHVuZ2J1ayBOYXRpb25hbCBV
bml2ZXJzaXR5LCBDaGVvbmdqdSwgS29yZWEuIG1panVuZzA0MTJAY2h1bmdidWsuYWMua3I8L2F1
dGgtYWRkcmVzcz48dGl0bGVzPjx0aXRsZT5OdXRyaXRpb25hbCBzdGF0dXMgb2Ygdml0YW1pbiBE
IGFuZCB0aGUgZWZmZWN0IG9mIHZpdGFtaW4gRCBzdXBwbGVtZW50YXRpb24gaW4gS29yZWFuIGJy
ZWFzdC1mZWQgaW5mYW50czwvdGl0bGU+PHNlY29uZGFyeS10aXRsZT5KLktvcmVhbiBNZWQuU2Np
Ljwvc2Vjb25kYXJ5LXRpdGxlPjwvdGl0bGVzPjxwZXJpb2RpY2FsPjxmdWxsLXRpdGxlPkouS29y
ZWFuIE1lZC5TY2kuPC9mdWxsLXRpdGxlPjwvcGVyaW9kaWNhbD48cGFnZXM+ODMtODk8L3BhZ2Vz
Pjx2b2x1bWU+MjU8L3ZvbHVtZT48bnVtYmVyPjE8L251bWJlcj48cmVwcmludC1lZGl0aW9uPk5v
dCBpbiBGaWxlPC9yZXByaW50LWVkaXRpb24+PGtleXdvcmRzPjxrZXl3b3JkPmFkbWluaXN0cmF0
aW9uICZhbXA7IGRvc2FnZTwva2V5d29yZD48a2V5d29yZD5BbGthbGluZSBQaG9zcGhhdGFzZTwv
a2V5d29yZD48a2V5d29yZD5ibG9vZDwva2V5d29yZD48a2V5d29yZD5Cb25lIERlbnNpdHk8L2tl
eXdvcmQ+PGtleXdvcmQ+QnJlYXN0IEZlZWRpbmc8L2tleXdvcmQ+PGtleXdvcmQ+Q2FsY2lmZWRp
b2w8L2tleXdvcmQ+PGtleXdvcmQ+Q2FsY2l1bTwva2V5d29yZD48a2V5d29yZD5DaG9sZWNhbGNp
ZmVyb2w8L2tleXdvcmQ+PGtleXdvcmQ+RGlldGFyeSBTdXBwbGVtZW50czwva2V5d29yZD48a2V5
d29yZD5GZW1hbGU8L2tleXdvcmQ+PGtleXdvcmQ+SHVtYW5zPC9rZXl3b3JkPjxrZXl3b3JkPklu
ZmFudDwva2V5d29yZD48a2V5d29yZD5JbmZhbnQsTmV3Ym9ybjwva2V5d29yZD48a2V5d29yZD5L
b3JlYTwva2V5d29yZD48a2V5d29yZD5NYWxlPC9rZXl3b3JkPjxrZXl3b3JkPk51dHJpdGlvbmFs
IFN0YXR1czwva2V5d29yZD48a2V5d29yZD5QYXJhdGh5cm9pZCBIb3Jtb25lPC9rZXl3b3JkPjxr
ZXl3b3JkPlBlZGlhdHJpY3M8L2tleXdvcmQ+PGtleXdvcmQ+UGhvc3Bob3J1czwva2V5d29yZD48
a2V5d29yZD5RdWVzdGlvbm5haXJlczwva2V5d29yZD48a2V5d29yZD5SZXB1YmxpYyBvZiBLb3Jl
YTwva2V5d29yZD48a2V5d29yZD5TdW5saWdodDwva2V5d29yZD48a2V5d29yZD5WaXRhbWluIEQ8
L2tleXdvcmQ+PC9rZXl3b3Jkcz48ZGF0ZXM+PHllYXI+MjAxMDwveWVhcj48cHViLWRhdGVzPjxk
YXRlPjEvMjAxMDwvZGF0ZT48L3B1Yi1kYXRlcz48L2RhdGVzPjxsYWJlbD40NDwvbGFiZWw+PHVy
bHM+PHJlbGF0ZWQtdXJscz48dXJsPmh0dHA6Ly93d3cubmNiaS5ubG0ubmloLmdvdi9wdWJtZWQv
MjAwNTIzNTI8L3VybD48L3JlbGF0ZWQtdXJscz48L3VybHM+PGVsZWN0cm9uaWMtcmVzb3VyY2Ut
bnVtPjEwLjMzNDYvamttcy4yMDEwLjI1LjEuODMgW2RvaV08L2VsZWN0cm9uaWMtcmVzb3VyY2Ut
bnVt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6" w:tooltip="Kim, 2010 #208" w:history="1">
        <w:r w:rsidR="00B3117A">
          <w:rPr>
            <w:rFonts w:ascii="Times New Roman" w:hAnsi="Times New Roman"/>
            <w:noProof/>
          </w:rPr>
          <w:t>8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r 12 months </w:t>
      </w:r>
      <w:r w:rsidR="008C045D" w:rsidRPr="00752CC0">
        <w:rPr>
          <w:rFonts w:ascii="Times New Roman" w:hAnsi="Times New Roman"/>
        </w:rPr>
        <w:fldChar w:fldCharType="begin">
          <w:fldData xml:space="preserve">PEVuZE5vdGU+PENpdGU+PEF1dGhvcj5LaW08L0F1dGhvcj48WWVhcj4yMDEwPC9ZZWFyPjxSZWNO
dW0+MjA4PC9SZWNOdW0+PERpc3BsYXlUZXh0Pls4Niw4N108L0Rpc3BsYXlUZXh0PjxyZWNvcmQ+
PHJlYy1udW1iZXI+MjA4PC9yZWMtbnVtYmVyPjxmb3JlaWduLWtleXM+PGtleSBhcHA9IkVOIiBk
Yi1pZD0iYWV6ZmF6ZnI1NXcyZGVlMDlhdXZ6ZWFuemQwYXh0dDV4MjV2IiB0aW1lc3RhbXA9IjEz
ODA2NDkyNjIiPjIwODwva2V5PjwvZm9yZWlnbi1rZXlzPjxyZWYtdHlwZSBuYW1lPSJKb3VybmFs
IEFydGljbGUiPjE3PC9yZWYtdHlwZT48Y29udHJpYnV0b3JzPjxhdXRob3JzPjxhdXRob3I+S2lt
LE0uSi48L2F1dGhvcj48YXV0aG9yPk5hLEIuPC9hdXRob3I+PGF1dGhvcj5ObyxTLkouPC9hdXRo
b3I+PGF1dGhvcj5IYW4sSC5TLjwvYXV0aG9yPjxhdXRob3I+SmVvbmcsRS5ILjwvYXV0aG9yPjxh
dXRob3I+TGVlLFcuPC9hdXRob3I+PGF1dGhvcj5IYW4sWS48L2F1dGhvcj48YXV0aG9yPkh5ZXVu
LFQuPC9hdXRob3I+PC9hdXRob3JzPjwvY29udHJpYnV0b3JzPjxhdXRoLWFkZHJlc3M+RGVwYXJ0
bWVudCBvZiBQZWRpYXRyaWNzLCBDb2xsZWdlIG9mIE1lZGljaW5lLCBDaHVuZ2J1ayBOYXRpb25h
bCBVbml2ZXJzaXR5LCBDaGVvbmdqdSwgS29yZWEuIG1panVuZzA0MTJAY2h1bmdidWsuYWMua3I8
L2F1dGgtYWRkcmVzcz48dGl0bGVzPjx0aXRsZT5OdXRyaXRpb25hbCBzdGF0dXMgb2Ygdml0YW1p
biBEIGFuZCB0aGUgZWZmZWN0IG9mIHZpdGFtaW4gRCBzdXBwbGVtZW50YXRpb24gaW4gS29yZWFu
IGJyZWFzdC1mZWQgaW5mYW50czwvdGl0bGU+PHNlY29uZGFyeS10aXRsZT5KLktvcmVhbiBNZWQu
U2NpLjwvc2Vjb25kYXJ5LXRpdGxlPjwvdGl0bGVzPjxwZXJpb2RpY2FsPjxmdWxsLXRpdGxlPkou
S29yZWFuIE1lZC5TY2kuPC9mdWxsLXRpdGxlPjwvcGVyaW9kaWNhbD48cGFnZXM+ODMtODk8L3Bh
Z2VzPjx2b2x1bWU+MjU8L3ZvbHVtZT48bnVtYmVyPjE8L251bWJlcj48cmVwcmludC1lZGl0aW9u
Pk5vdCBpbiBGaWxlPC9yZXByaW50LWVkaXRpb24+PGtleXdvcmRzPjxrZXl3b3JkPmFkbWluaXN0
cmF0aW9uICZhbXA7IGRvc2FnZTwva2V5d29yZD48a2V5d29yZD5BbGthbGluZSBQaG9zcGhhdGFz
ZTwva2V5d29yZD48a2V5d29yZD5ibG9vZDwva2V5d29yZD48a2V5d29yZD5Cb25lIERlbnNpdHk8
L2tleXdvcmQ+PGtleXdvcmQ+QnJlYXN0IEZlZWRpbmc8L2tleXdvcmQ+PGtleXdvcmQ+Q2FsY2lm
ZWRpb2w8L2tleXdvcmQ+PGtleXdvcmQ+Q2FsY2l1bTwva2V5d29yZD48a2V5d29yZD5DaG9sZWNh
bGNpZmVyb2w8L2tleXdvcmQ+PGtleXdvcmQ+RGlldGFyeSBTdXBwbGVtZW50czwva2V5d29yZD48
a2V5d29yZD5GZW1hbGU8L2tleXdvcmQ+PGtleXdvcmQ+SHVtYW5zPC9rZXl3b3JkPjxrZXl3b3Jk
PkluZmFudDwva2V5d29yZD48a2V5d29yZD5JbmZhbnQsTmV3Ym9ybjwva2V5d29yZD48a2V5d29y
ZD5Lb3JlYTwva2V5d29yZD48a2V5d29yZD5NYWxlPC9rZXl3b3JkPjxrZXl3b3JkPk51dHJpdGlv
bmFsIFN0YXR1czwva2V5d29yZD48a2V5d29yZD5QYXJhdGh5cm9pZCBIb3Jtb25lPC9rZXl3b3Jk
PjxrZXl3b3JkPlBlZGlhdHJpY3M8L2tleXdvcmQ+PGtleXdvcmQ+UGhvc3Bob3J1czwva2V5d29y
ZD48a2V5d29yZD5RdWVzdGlvbm5haXJlczwva2V5d29yZD48a2V5d29yZD5SZXB1YmxpYyBvZiBL
b3JlYTwva2V5d29yZD48a2V5d29yZD5TdW5saWdodDwva2V5d29yZD48a2V5d29yZD5WaXRhbWlu
IEQ8L2tleXdvcmQ+PC9rZXl3b3Jkcz48ZGF0ZXM+PHllYXI+MjAxMDwveWVhcj48cHViLWRhdGVz
PjxkYXRlPjEvMjAxMDwvZGF0ZT48L3B1Yi1kYXRlcz48L2RhdGVzPjxsYWJlbD40NDwvbGFiZWw+
PHVybHM+PHJlbGF0ZWQtdXJscz48dXJsPmh0dHA6Ly93d3cubmNiaS5ubG0ubmloLmdvdi9wdWJt
ZWQvMjAwNTIzNTI8L3VybD48L3JlbGF0ZWQtdXJscz48L3VybHM+PGVsZWN0cm9uaWMtcmVzb3Vy
Y2UtbnVtPjEwLjMzNDYvamttcy4yMDEwLjI1LjEuODMgW2RvaV08L2VsZWN0cm9uaWMtcmVzb3Vy
Y2UtbnVtPjwvcmVjb3JkPjwvQ2l0ZT48Q2l0ZT48QXV0aG9yPkdhbGxvPC9BdXRob3I+PFllYXI+
MjAxMzwvWWVhcj48UmVjTnVtPjE2MjwvUmVjTnVtPjxyZWNvcmQ+PHJlYy1udW1iZXI+MTYyPC9y
ZWMtbnVtYmVyPjxmb3JlaWduLWtleXM+PGtleSBhcHA9IkVOIiBkYi1pZD0iYWV6ZmF6ZnI1NXcy
ZGVlMDlhdXZ6ZWFuemQwYXh0dDV4MjV2IiB0aW1lc3RhbXA9IjEzODA2NDkyNjIiPjE2Mjwva2V5
PjwvZm9yZWlnbi1rZXlzPjxyZWYtdHlwZSBuYW1lPSJKb3VybmFsIEFydGljbGUiPjE3PC9yZWYt
dHlwZT48Y29udHJpYnV0b3JzPjxhdXRob3JzPjxhdXRob3I+R2FsbG8sUy48L2F1dGhvcj48YXV0
aG9yPkNvbWVhdSxLLjwvYXV0aG9yPjxhdXRob3I+VmFuc3RvbmUsQy48L2F1dGhvcj48YXV0aG9y
PkFnZWxsb24sUy48L2F1dGhvcj48YXV0aG9yPlNoYXJtYSxBLjwvYXV0aG9yPjxhdXRob3I+Sm9u
ZXMsRy48L2F1dGhvcj48YXV0aG9yPkwmYXBvcztBYmJlLE0uPC9hdXRob3I+PGF1dGhvcj5LaGFt
ZXNzYW4sQS48L2F1dGhvcj48YXV0aG9yPlJvZGQsQy48L2F1dGhvcj48YXV0aG9yPldlaWxlcixI
LjwvYXV0aG9yPjwvYXV0aG9ycz48L2NvbnRyaWJ1dG9ycz48YXV0aC1hZGRyZXNzPlNjaG9vbCBv
ZiBEaWV0ZXRpY3MgYW5kIEh1bWFuIE51dHJpdGlvbiwgTWNHaWxsIFVuaXZlcnNpdHksIE1vbnRy
ZWFsLCBRdWViZWMsIENhbmFkYTwvYXV0aC1hZGRyZXNzPjx0aXRsZXM+PHRpdGxlPkVmZmVjdCBv
ZiBkaWZmZXJlbnQgZG9zYWdlcyBvZiBvcmFsIHZpdGFtaW4gRCBzdXBwbGVtZW50YXRpb24gb24g
dml0YW1pbiBEIHN0YXR1cyBpbiBoZWFsdGh5LCBicmVhc3RmZWQgaW5mYW50czogYSByYW5kb21p
emVkIHRyaWFsPC90aXRsZT48c2Vjb25kYXJ5LXRpdGxlPkpBTUE8L3NlY29uZGFyeS10aXRsZT48
L3RpdGxlcz48cGVyaW9kaWNhbD48ZnVsbC10aXRsZT5KQU1BPC9mdWxsLXRpdGxlPjwvcGVyaW9k
aWNhbD48cGFnZXM+MTc4NS0xNzkyPC9wYWdlcz48dm9sdW1lPjMwOTwvdm9sdW1lPjxudW1iZXI+
MTc8L251bWJlcj48cmVwcmludC1lZGl0aW9uPk5vdCBpbiBGaWxlPC9yZXByaW50LWVkaXRpb24+
PGtleXdvcmRzPjxrZXl3b3JkPmFkbWluaXN0cmF0aW9uICZhbXA7IGRvc2FnZTwva2V5d29yZD48
a2V5d29yZD5BZG1pbmlzdHJhdGlvbixPcmFsPC9rZXl3b3JkPjxrZXl3b3JkPmFuYWxvZ3MgJmFt
cDsgZGVyaXZhdGl2ZXM8L2tleXdvcmQ+PGtleXdvcmQ+YW5hbHlzaXM8L2tleXdvcmQ+PGtleXdv
cmQ+QW5hbHlzaXMgb2YgVmFyaWFuY2U8L2tleXdvcmQ+PGtleXdvcmQ+Ymxvb2Q8L2tleXdvcmQ+
PGtleXdvcmQ+Qm9uZSBEZXZlbG9wbWVudDwva2V5d29yZD48a2V5d29yZD5CcmVhc3QgRmVlZGlu
Zzwva2V5d29yZD48a2V5d29yZD5DYW5hZGE8L2tleXdvcmQ+PGtleXdvcmQ+Y2hlbWljYWxseSBp
bmR1Y2VkPC9rZXl3b3JkPjxrZXl3b3JkPkNob2xlY2FsY2lmZXJvbDwva2V5d29yZD48a2V5d29y
ZD5Eb3NlLVJlc3BvbnNlIFJlbGF0aW9uc2hpcCxEcnVnPC9rZXl3b3JkPjxrZXl3b3JkPkRvdWJs
ZS1CbGluZCBNZXRob2Q8L2tleXdvcmQ+PGtleXdvcmQ+RmVtYWxlPC9rZXl3b3JkPjxrZXl3b3Jk
Pkdyb3d0aDwva2V5d29yZD48a2V5d29yZD5IZWFsdGg8L2tleXdvcmQ+PGtleXdvcmQ+SHVtYW5z
PC9rZXl3b3JkPjxrZXl3b3JkPkh5cGVyY2FsY2VtaWE8L2tleXdvcmQ+PGtleXdvcmQ+SW5mYW50
PC9rZXl3b3JkPjxrZXl3b3JkPkluZmFudCBOdXRyaXRpb25hbCBQaHlzaW9sb2dpY2FsIFBoZW5v
bWVuYTwva2V5d29yZD48a2V5d29yZD5JbmZhbnQsTmV3Ym9ybjwva2V5d29yZD48a2V5d29yZD5N
YWxlPC9rZXl3b3JkPjxrZXl3b3JkPlRyZWF0bWVudCBPdXRjb21lPC9rZXl3b3JkPjxrZXl3b3Jk
PlZpdGFtaW4gRDwva2V5d29yZD48a2V5d29yZD5WaXRhbWluczwva2V5d29yZD48L2tleXdvcmRz
PjxkYXRlcz48eWVhcj4yMDEzPC95ZWFyPjxwdWItZGF0ZXM+PGRhdGU+NS8xLzIwMTM8L2RhdGU+
PC9wdWItZGF0ZXM+PC9kYXRlcz48bGFiZWw+NDU8L2xhYmVsPjx1cmxzPjxyZWxhdGVkLXVybHM+
PHVybD5odHRwOi8vd3d3Lm5jYmkubmxtLm5paC5nb3YvcHVibWVkLzIzNjMyNzIyPC91cmw+PC9y
ZWxhdGVkLXVybHM+PC91cmxzPjxlbGVjdHJvbmljLXJlc291cmNlLW51bT4xNjgyOTQxIFtwaWld
OzEwLjEwMDEvamFtYS4yMDEzLjM0MDQgW2RvaV08L2VsZWN0cm9uaWMtcmVzb3VyY2UtbnVtPjwv
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LaW08L0F1dGhvcj48WWVhcj4yMDEwPC9ZZWFyPjxSZWNO
dW0+MjA4PC9SZWNOdW0+PERpc3BsYXlUZXh0Pls4Niw4N108L0Rpc3BsYXlUZXh0PjxyZWNvcmQ+
PHJlYy1udW1iZXI+MjA4PC9yZWMtbnVtYmVyPjxmb3JlaWduLWtleXM+PGtleSBhcHA9IkVOIiBk
Yi1pZD0iYWV6ZmF6ZnI1NXcyZGVlMDlhdXZ6ZWFuemQwYXh0dDV4MjV2IiB0aW1lc3RhbXA9IjEz
ODA2NDkyNjIiPjIwODwva2V5PjwvZm9yZWlnbi1rZXlzPjxyZWYtdHlwZSBuYW1lPSJKb3VybmFs
IEFydGljbGUiPjE3PC9yZWYtdHlwZT48Y29udHJpYnV0b3JzPjxhdXRob3JzPjxhdXRob3I+S2lt
LE0uSi48L2F1dGhvcj48YXV0aG9yPk5hLEIuPC9hdXRob3I+PGF1dGhvcj5ObyxTLkouPC9hdXRo
b3I+PGF1dGhvcj5IYW4sSC5TLjwvYXV0aG9yPjxhdXRob3I+SmVvbmcsRS5ILjwvYXV0aG9yPjxh
dXRob3I+TGVlLFcuPC9hdXRob3I+PGF1dGhvcj5IYW4sWS48L2F1dGhvcj48YXV0aG9yPkh5ZXVu
LFQuPC9hdXRob3I+PC9hdXRob3JzPjwvY29udHJpYnV0b3JzPjxhdXRoLWFkZHJlc3M+RGVwYXJ0
bWVudCBvZiBQZWRpYXRyaWNzLCBDb2xsZWdlIG9mIE1lZGljaW5lLCBDaHVuZ2J1ayBOYXRpb25h
bCBVbml2ZXJzaXR5LCBDaGVvbmdqdSwgS29yZWEuIG1panVuZzA0MTJAY2h1bmdidWsuYWMua3I8
L2F1dGgtYWRkcmVzcz48dGl0bGVzPjx0aXRsZT5OdXRyaXRpb25hbCBzdGF0dXMgb2Ygdml0YW1p
biBEIGFuZCB0aGUgZWZmZWN0IG9mIHZpdGFtaW4gRCBzdXBwbGVtZW50YXRpb24gaW4gS29yZWFu
IGJyZWFzdC1mZWQgaW5mYW50czwvdGl0bGU+PHNlY29uZGFyeS10aXRsZT5KLktvcmVhbiBNZWQu
U2NpLjwvc2Vjb25kYXJ5LXRpdGxlPjwvdGl0bGVzPjxwZXJpb2RpY2FsPjxmdWxsLXRpdGxlPkou
S29yZWFuIE1lZC5TY2kuPC9mdWxsLXRpdGxlPjwvcGVyaW9kaWNhbD48cGFnZXM+ODMtODk8L3Bh
Z2VzPjx2b2x1bWU+MjU8L3ZvbHVtZT48bnVtYmVyPjE8L251bWJlcj48cmVwcmludC1lZGl0aW9u
Pk5vdCBpbiBGaWxlPC9yZXByaW50LWVkaXRpb24+PGtleXdvcmRzPjxrZXl3b3JkPmFkbWluaXN0
cmF0aW9uICZhbXA7IGRvc2FnZTwva2V5d29yZD48a2V5d29yZD5BbGthbGluZSBQaG9zcGhhdGFz
ZTwva2V5d29yZD48a2V5d29yZD5ibG9vZDwva2V5d29yZD48a2V5d29yZD5Cb25lIERlbnNpdHk8
L2tleXdvcmQ+PGtleXdvcmQ+QnJlYXN0IEZlZWRpbmc8L2tleXdvcmQ+PGtleXdvcmQ+Q2FsY2lm
ZWRpb2w8L2tleXdvcmQ+PGtleXdvcmQ+Q2FsY2l1bTwva2V5d29yZD48a2V5d29yZD5DaG9sZWNh
bGNpZmVyb2w8L2tleXdvcmQ+PGtleXdvcmQ+RGlldGFyeSBTdXBwbGVtZW50czwva2V5d29yZD48
a2V5d29yZD5GZW1hbGU8L2tleXdvcmQ+PGtleXdvcmQ+SHVtYW5zPC9rZXl3b3JkPjxrZXl3b3Jk
PkluZmFudDwva2V5d29yZD48a2V5d29yZD5JbmZhbnQsTmV3Ym9ybjwva2V5d29yZD48a2V5d29y
ZD5Lb3JlYTwva2V5d29yZD48a2V5d29yZD5NYWxlPC9rZXl3b3JkPjxrZXl3b3JkPk51dHJpdGlv
bmFsIFN0YXR1czwva2V5d29yZD48a2V5d29yZD5QYXJhdGh5cm9pZCBIb3Jtb25lPC9rZXl3b3Jk
PjxrZXl3b3JkPlBlZGlhdHJpY3M8L2tleXdvcmQ+PGtleXdvcmQ+UGhvc3Bob3J1czwva2V5d29y
ZD48a2V5d29yZD5RdWVzdGlvbm5haXJlczwva2V5d29yZD48a2V5d29yZD5SZXB1YmxpYyBvZiBL
b3JlYTwva2V5d29yZD48a2V5d29yZD5TdW5saWdodDwva2V5d29yZD48a2V5d29yZD5WaXRhbWlu
IEQ8L2tleXdvcmQ+PC9rZXl3b3Jkcz48ZGF0ZXM+PHllYXI+MjAxMDwveWVhcj48cHViLWRhdGVz
PjxkYXRlPjEvMjAxMDwvZGF0ZT48L3B1Yi1kYXRlcz48L2RhdGVzPjxsYWJlbD40NDwvbGFiZWw+
PHVybHM+PHJlbGF0ZWQtdXJscz48dXJsPmh0dHA6Ly93d3cubmNiaS5ubG0ubmloLmdvdi9wdWJt
ZWQvMjAwNTIzNTI8L3VybD48L3JlbGF0ZWQtdXJscz48L3VybHM+PGVsZWN0cm9uaWMtcmVzb3Vy
Y2UtbnVtPjEwLjMzNDYvamttcy4yMDEwLjI1LjEuODMgW2RvaV08L2VsZWN0cm9uaWMtcmVzb3Vy
Y2UtbnVtPjwvcmVjb3JkPjwvQ2l0ZT48Q2l0ZT48QXV0aG9yPkdhbGxvPC9BdXRob3I+PFllYXI+
MjAxMzwvWWVhcj48UmVjTnVtPjE2MjwvUmVjTnVtPjxyZWNvcmQ+PHJlYy1udW1iZXI+MTYyPC9y
ZWMtbnVtYmVyPjxmb3JlaWduLWtleXM+PGtleSBhcHA9IkVOIiBkYi1pZD0iYWV6ZmF6ZnI1NXcy
ZGVlMDlhdXZ6ZWFuemQwYXh0dDV4MjV2IiB0aW1lc3RhbXA9IjEzODA2NDkyNjIiPjE2Mjwva2V5
PjwvZm9yZWlnbi1rZXlzPjxyZWYtdHlwZSBuYW1lPSJKb3VybmFsIEFydGljbGUiPjE3PC9yZWYt
dHlwZT48Y29udHJpYnV0b3JzPjxhdXRob3JzPjxhdXRob3I+R2FsbG8sUy48L2F1dGhvcj48YXV0
aG9yPkNvbWVhdSxLLjwvYXV0aG9yPjxhdXRob3I+VmFuc3RvbmUsQy48L2F1dGhvcj48YXV0aG9y
PkFnZWxsb24sUy48L2F1dGhvcj48YXV0aG9yPlNoYXJtYSxBLjwvYXV0aG9yPjxhdXRob3I+Sm9u
ZXMsRy48L2F1dGhvcj48YXV0aG9yPkwmYXBvcztBYmJlLE0uPC9hdXRob3I+PGF1dGhvcj5LaGFt
ZXNzYW4sQS48L2F1dGhvcj48YXV0aG9yPlJvZGQsQy48L2F1dGhvcj48YXV0aG9yPldlaWxlcixI
LjwvYXV0aG9yPjwvYXV0aG9ycz48L2NvbnRyaWJ1dG9ycz48YXV0aC1hZGRyZXNzPlNjaG9vbCBv
ZiBEaWV0ZXRpY3MgYW5kIEh1bWFuIE51dHJpdGlvbiwgTWNHaWxsIFVuaXZlcnNpdHksIE1vbnRy
ZWFsLCBRdWViZWMsIENhbmFkYTwvYXV0aC1hZGRyZXNzPjx0aXRsZXM+PHRpdGxlPkVmZmVjdCBv
ZiBkaWZmZXJlbnQgZG9zYWdlcyBvZiBvcmFsIHZpdGFtaW4gRCBzdXBwbGVtZW50YXRpb24gb24g
dml0YW1pbiBEIHN0YXR1cyBpbiBoZWFsdGh5LCBicmVhc3RmZWQgaW5mYW50czogYSByYW5kb21p
emVkIHRyaWFsPC90aXRsZT48c2Vjb25kYXJ5LXRpdGxlPkpBTUE8L3NlY29uZGFyeS10aXRsZT48
L3RpdGxlcz48cGVyaW9kaWNhbD48ZnVsbC10aXRsZT5KQU1BPC9mdWxsLXRpdGxlPjwvcGVyaW9k
aWNhbD48cGFnZXM+MTc4NS0xNzkyPC9wYWdlcz48dm9sdW1lPjMwOTwvdm9sdW1lPjxudW1iZXI+
MTc8L251bWJlcj48cmVwcmludC1lZGl0aW9uPk5vdCBpbiBGaWxlPC9yZXByaW50LWVkaXRpb24+
PGtleXdvcmRzPjxrZXl3b3JkPmFkbWluaXN0cmF0aW9uICZhbXA7IGRvc2FnZTwva2V5d29yZD48
a2V5d29yZD5BZG1pbmlzdHJhdGlvbixPcmFsPC9rZXl3b3JkPjxrZXl3b3JkPmFuYWxvZ3MgJmFt
cDsgZGVyaXZhdGl2ZXM8L2tleXdvcmQ+PGtleXdvcmQ+YW5hbHlzaXM8L2tleXdvcmQ+PGtleXdv
cmQ+QW5hbHlzaXMgb2YgVmFyaWFuY2U8L2tleXdvcmQ+PGtleXdvcmQ+Ymxvb2Q8L2tleXdvcmQ+
PGtleXdvcmQ+Qm9uZSBEZXZlbG9wbWVudDwva2V5d29yZD48a2V5d29yZD5CcmVhc3QgRmVlZGlu
Zzwva2V5d29yZD48a2V5d29yZD5DYW5hZGE8L2tleXdvcmQ+PGtleXdvcmQ+Y2hlbWljYWxseSBp
bmR1Y2VkPC9rZXl3b3JkPjxrZXl3b3JkPkNob2xlY2FsY2lmZXJvbDwva2V5d29yZD48a2V5d29y
ZD5Eb3NlLVJlc3BvbnNlIFJlbGF0aW9uc2hpcCxEcnVnPC9rZXl3b3JkPjxrZXl3b3JkPkRvdWJs
ZS1CbGluZCBNZXRob2Q8L2tleXdvcmQ+PGtleXdvcmQ+RmVtYWxlPC9rZXl3b3JkPjxrZXl3b3Jk
Pkdyb3d0aDwva2V5d29yZD48a2V5d29yZD5IZWFsdGg8L2tleXdvcmQ+PGtleXdvcmQ+SHVtYW5z
PC9rZXl3b3JkPjxrZXl3b3JkPkh5cGVyY2FsY2VtaWE8L2tleXdvcmQ+PGtleXdvcmQ+SW5mYW50
PC9rZXl3b3JkPjxrZXl3b3JkPkluZmFudCBOdXRyaXRpb25hbCBQaHlzaW9sb2dpY2FsIFBoZW5v
bWVuYTwva2V5d29yZD48a2V5d29yZD5JbmZhbnQsTmV3Ym9ybjwva2V5d29yZD48a2V5d29yZD5N
YWxlPC9rZXl3b3JkPjxrZXl3b3JkPlRyZWF0bWVudCBPdXRjb21lPC9rZXl3b3JkPjxrZXl3b3Jk
PlZpdGFtaW4gRDwva2V5d29yZD48a2V5d29yZD5WaXRhbWluczwva2V5d29yZD48L2tleXdvcmRz
PjxkYXRlcz48eWVhcj4yMDEzPC95ZWFyPjxwdWItZGF0ZXM+PGRhdGU+NS8xLzIwMTM8L2RhdGU+
PC9wdWItZGF0ZXM+PC9kYXRlcz48bGFiZWw+NDU8L2xhYmVsPjx1cmxzPjxyZWxhdGVkLXVybHM+
PHVybD5odHRwOi8vd3d3Lm5jYmkubmxtLm5paC5nb3YvcHVibWVkLzIzNjMyNzIyPC91cmw+PC9y
ZWxhdGVkLXVybHM+PC91cmxzPjxlbGVjdHJvbmljLXJlc291cmNlLW51bT4xNjgyOTQxIFtwaWld
OzEwLjEwMDEvamFtYS4yMDEzLjM0MDQgW2RvaV08L2VsZWN0cm9uaWMtcmVzb3VyY2UtbnVtPjwv
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6" w:tooltip="Kim, 2010 #208" w:history="1">
        <w:r w:rsidR="00B3117A">
          <w:rPr>
            <w:rFonts w:ascii="Times New Roman" w:hAnsi="Times New Roman"/>
            <w:noProof/>
          </w:rPr>
          <w:t>86</w:t>
        </w:r>
      </w:hyperlink>
      <w:r w:rsidR="00B3117A">
        <w:rPr>
          <w:rFonts w:ascii="Times New Roman" w:hAnsi="Times New Roman"/>
          <w:noProof/>
        </w:rPr>
        <w:t>,</w:t>
      </w:r>
      <w:hyperlink w:anchor="_ENREF_87" w:tooltip="Gallo, 2013 #162" w:history="1">
        <w:r w:rsidR="00B3117A">
          <w:rPr>
            <w:rFonts w:ascii="Times New Roman" w:hAnsi="Times New Roman"/>
            <w:noProof/>
          </w:rPr>
          <w:t>8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f age.  In one study a significantly greater distal radius BMC measured by single photon absorptiometry was measured in the supplemented infants at 12 weeks of age, but not at 26 weeks of ag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Greer&lt;/Author&gt;&lt;Year&gt;1982&lt;/Year&gt;&lt;RecNum&gt;175&lt;/RecNum&gt;&lt;DisplayText&gt;[84]&lt;/DisplayText&gt;&lt;record&gt;&lt;rec-number&gt;175&lt;/rec-number&gt;&lt;foreign-keys&gt;&lt;key app="EN" db-id="aezfazfr55w2dee09auvzeanzd0axtt5x25v" timestamp="1380649262"&gt;175&lt;/key&gt;&lt;/foreign-keys&gt;&lt;ref-type name="Journal Article"&gt;17&lt;/ref-type&gt;&lt;contributors&gt;&lt;authors&gt;&lt;author&gt;Greer,F.R.&lt;/author&gt;&lt;author&gt;Searcy,J.E.&lt;/author&gt;&lt;author&gt;Levin,R.S.&lt;/author&gt;&lt;author&gt;Steichen,J.J.&lt;/author&gt;&lt;author&gt;Steichen-Asche,P.S.&lt;/author&gt;&lt;author&gt;Tsang,R.C.&lt;/author&gt;&lt;/authors&gt;&lt;/contributors&gt;&lt;titles&gt;&lt;title&gt;Bone mineral content and serum 25-hydroxyvitamin D concentrations in breast-fed infants with and without supplemental vitamin D: one-year follow-up&lt;/title&gt;&lt;secondary-title&gt;J.Pediatr.&lt;/secondary-title&gt;&lt;/titles&gt;&lt;periodical&gt;&lt;full-title&gt;J.Pediatr.&lt;/full-title&gt;&lt;/periodical&gt;&lt;pages&gt;919-922&lt;/pages&gt;&lt;volume&gt;100&lt;/volume&gt;&lt;number&gt;6&lt;/number&gt;&lt;reprint-edition&gt;Not in File&lt;/reprint-edition&gt;&lt;keywords&gt;&lt;keyword&gt;25-Hydroxyvitamin D 2&lt;/keyword&gt;&lt;keyword&gt;administration &amp;amp; dosage&lt;/keyword&gt;&lt;keyword&gt;analogs &amp;amp; derivatives&lt;/keyword&gt;&lt;keyword&gt;blood&lt;/keyword&gt;&lt;keyword&gt;Bone and Bones&lt;/keyword&gt;&lt;keyword&gt;Breast Feeding&lt;/keyword&gt;&lt;keyword&gt;Ergocalciferols&lt;/keyword&gt;&lt;keyword&gt;Female&lt;/keyword&gt;&lt;keyword&gt;Follow-Up Studies&lt;/keyword&gt;&lt;keyword&gt;Humans&lt;/keyword&gt;&lt;keyword&gt;Infant&lt;/keyword&gt;&lt;keyword&gt;Infant,Newborn&lt;/keyword&gt;&lt;keyword&gt;metabolism&lt;/keyword&gt;&lt;keyword&gt;Milk,Human&lt;/keyword&gt;&lt;keyword&gt;Minerals&lt;/keyword&gt;&lt;keyword&gt;Random Allocation&lt;/keyword&gt;&lt;keyword&gt;Sunlight&lt;/keyword&gt;&lt;keyword&gt;Vitamin D&lt;/keyword&gt;&lt;/keywords&gt;&lt;dates&gt;&lt;year&gt;1982&lt;/year&gt;&lt;pub-dates&gt;&lt;date&gt;6/1982&lt;/date&gt;&lt;/pub-dates&gt;&lt;/dates&gt;&lt;label&gt;42&lt;/label&gt;&lt;urls&gt;&lt;related-urls&gt;&lt;url&gt;http://www.ncbi.nlm.nih.gov/pubmed/6979622&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84" w:tooltip="Greer, 1982 #175" w:history="1">
        <w:r w:rsidR="00B3117A">
          <w:rPr>
            <w:rFonts w:ascii="Times New Roman" w:hAnsi="Times New Roman"/>
            <w:noProof/>
          </w:rPr>
          <w:t>8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w:t>
      </w:r>
    </w:p>
    <w:p w:rsidR="008C045D" w:rsidRDefault="008C045D">
      <w:pPr>
        <w:spacing w:after="120" w:line="360" w:lineRule="auto"/>
        <w:jc w:val="both"/>
        <w:rPr>
          <w:rFonts w:ascii="Times New Roman" w:hAnsi="Times New Roman"/>
          <w:i/>
        </w:rPr>
      </w:pPr>
    </w:p>
    <w:p w:rsidR="008C045D" w:rsidRDefault="00752CC0">
      <w:pPr>
        <w:spacing w:after="120" w:line="360" w:lineRule="auto"/>
        <w:jc w:val="both"/>
        <w:rPr>
          <w:rFonts w:ascii="Times New Roman" w:hAnsi="Times New Roman"/>
          <w:i/>
        </w:rPr>
      </w:pPr>
      <w:r w:rsidRPr="00752CC0">
        <w:rPr>
          <w:rFonts w:ascii="Times New Roman" w:hAnsi="Times New Roman"/>
          <w:i/>
        </w:rPr>
        <w:t>Vitamin D status and BMD in childhood and adolescence</w:t>
      </w:r>
    </w:p>
    <w:p w:rsidR="008C045D" w:rsidRDefault="00752CC0">
      <w:pPr>
        <w:spacing w:after="120" w:line="360" w:lineRule="auto"/>
        <w:jc w:val="both"/>
        <w:rPr>
          <w:rFonts w:ascii="Times New Roman" w:hAnsi="Times New Roman"/>
        </w:rPr>
      </w:pPr>
      <w:r w:rsidRPr="00752CC0">
        <w:rPr>
          <w:rFonts w:ascii="Times New Roman" w:hAnsi="Times New Roman"/>
        </w:rPr>
        <w:t>There do not appear to be any studies reporting relationships between serum 25(OH</w:t>
      </w:r>
      <w:proofErr w:type="gramStart"/>
      <w:r w:rsidRPr="00752CC0">
        <w:rPr>
          <w:rFonts w:ascii="Times New Roman" w:hAnsi="Times New Roman"/>
        </w:rPr>
        <w:t>)D</w:t>
      </w:r>
      <w:proofErr w:type="gramEnd"/>
      <w:r w:rsidRPr="00752CC0">
        <w:rPr>
          <w:rFonts w:ascii="Times New Roman" w:hAnsi="Times New Roman"/>
        </w:rPr>
        <w:t xml:space="preserve"> and bone mineralisation in healthy pre-school children after 1 year of age.  This is likely due to the limitations of methods for assessing BMD.  DXA scans require children to lie still to prevent movement artefact, and whilst babies can be swaddled to minimise movement, the successful acquisition of DXA scans in older infants and toddlers presents a substantial challenge. </w:t>
      </w:r>
    </w:p>
    <w:p w:rsidR="008C045D" w:rsidRDefault="00752CC0">
      <w:pPr>
        <w:spacing w:after="120" w:line="360" w:lineRule="auto"/>
        <w:jc w:val="both"/>
        <w:rPr>
          <w:rFonts w:ascii="Times New Roman" w:hAnsi="Times New Roman"/>
        </w:rPr>
      </w:pPr>
      <w:r w:rsidRPr="00752CC0">
        <w:rPr>
          <w:rFonts w:ascii="Times New Roman" w:hAnsi="Times New Roman"/>
        </w:rPr>
        <w:t>A number of cross-sectional studies in older children and adolescents have investigated the associations between 25(OH</w:t>
      </w:r>
      <w:proofErr w:type="gramStart"/>
      <w:r w:rsidRPr="00752CC0">
        <w:rPr>
          <w:rFonts w:ascii="Times New Roman" w:hAnsi="Times New Roman"/>
        </w:rPr>
        <w:t>)D</w:t>
      </w:r>
      <w:proofErr w:type="gramEnd"/>
      <w:r w:rsidRPr="00752CC0">
        <w:rPr>
          <w:rFonts w:ascii="Times New Roman" w:hAnsi="Times New Roman"/>
        </w:rPr>
        <w:t xml:space="preserve"> status and </w:t>
      </w:r>
      <w:proofErr w:type="spellStart"/>
      <w:r w:rsidRPr="00752CC0">
        <w:rPr>
          <w:rFonts w:ascii="Times New Roman" w:hAnsi="Times New Roman"/>
        </w:rPr>
        <w:t>aBMD</w:t>
      </w:r>
      <w:proofErr w:type="spellEnd"/>
      <w:r w:rsidRPr="00752CC0">
        <w:rPr>
          <w:rFonts w:ascii="Times New Roman" w:hAnsi="Times New Roman"/>
        </w:rPr>
        <w:t xml:space="preserve">, BMC or bone mineral apparent density (BMAD), a mathematical transformation to estimate </w:t>
      </w:r>
      <w:proofErr w:type="spellStart"/>
      <w:r w:rsidRPr="00752CC0">
        <w:rPr>
          <w:rFonts w:ascii="Times New Roman" w:hAnsi="Times New Roman"/>
        </w:rPr>
        <w:t>vBMD</w:t>
      </w:r>
      <w:proofErr w:type="spellEnd"/>
      <w:r w:rsidRPr="00752CC0">
        <w:rPr>
          <w:rFonts w:ascii="Times New Roman" w:hAnsi="Times New Roman"/>
        </w:rPr>
        <w:t xml:space="preserve"> from DXA.  The findings of these studies are somewhat inconsistent, both at the same skeletal sites across studies and at different skeletal sites within the same population </w:t>
      </w:r>
      <w:r w:rsidR="008C045D" w:rsidRPr="00752CC0">
        <w:rPr>
          <w:rFonts w:ascii="Times New Roman" w:hAnsi="Times New Roman"/>
        </w:rPr>
        <w:fldChar w:fldCharType="begin">
          <w:fldData xml:space="preserve">cmQ+PGtleXdvcmQ+TWFsZTwva2V5d29yZD48a2V5d29yZD5tZXRob2RzPC9rZXl3b3JkPjxrZXl3
b3JkPk1pY2hpZ2FuPC9rZXl3b3JkPjxrZXl3b3JkPk9zdGVvY2FsY2luPC9rZXl3b3JkPjxrZXl3
b3JkPlBhcmF0aHlyb2lkIEhvcm1vbmU8L2tleXdvcmQ+PGtleXdvcmQ+UHViZXJ0eTwva2V5d29y
ZD48a2V5d29yZD5yZWhhYmlsaXRhdGlvbjwva2V5d29yZD48a2V5d29yZD50aGVyYXB5PC9rZXl3
b3JkPjwva2V5d29yZHM+PGRhdGVzPjx5ZWFyPjIwMTM8L3llYXI+PHB1Yi1kYXRlcz48ZGF0ZT42
LzIwMTM8L2RhdGU+PC9wdWItZGF0ZXM+PC9kYXRlcz48bGFiZWw+MTQ1PC9sYWJlbD48dXJscz48
cmVsYXRlZC11cmxzPjx1cmw+aHR0cDovL3d3dy5uY2JpLm5sbS5uaWguZ292L3B1Ym1lZC8yMzA5
MzM0ODwvdXJsPjx1cmw+aHR0cDovL2xpbmsuc3ByaW5nZXIuY29tL2FydGljbGUvMTAuMTAwNyUy
RnMwMDE5OC0wMTItMjE3NC04PC91cmw+PC9yZWxhdGVkLXVybHM+PC91cmxzPjxlbGVjdHJvbmlj
LXJlc291cmNlLW51bT4xMC4xMDA3L3MwMDE5OC0wMTItMjE3NC04IFtkb2ldPC9lbGVjdHJvbmlj
LXJlc291cmNlLW51bT48L3JlY29yZD48L0NpdGU+PENpdGU+PEF1dGhvcj5Db25zdGFudGluaTwv
QXV0aG9yPjxZZWFyPjIwMTA8L1llYXI+PFJlY051bT4xMjY8L1JlY051bT48cmVjb3JkPjxyZWMt
bnVtYmVyPjEyNjwvcmVjLW51bWJlcj48Zm9yZWlnbi1rZXlzPjxrZXkgYXBwPSJFTiIgZGItaWQ9
ImFlemZhemZyNTV3MmRlZTA5YXV2emVhbnpkMGF4dHQ1eDI1diIgdGltZXN0YW1wPSIxMzgwNjQ5
MjYyIj4xMjY8L2tleT48L2ZvcmVpZ24ta2V5cz48cmVmLXR5cGUgbmFtZT0iSm91cm5hbCBBcnRp
Y2xlIj4xNzwvcmVmLXR5cGU+PGNvbnRyaWJ1dG9ycz48YXV0aG9ycz48YXV0aG9yPkNvbnN0YW50
aW5pLE4uVy48L2F1dGhvcj48YXV0aG9yPkR1Ym5vdi1SYXosRy48L2F1dGhvcj48YXV0aG9yPkNo
b2RpY2ssRy48L2F1dGhvcj48YXV0aG9yPlJvemVuLEcuUy48L2F1dGhvcj48YXV0aG9yPkdpbGFk
aSxBLjwvYXV0aG9yPjxhdXRob3I+SXNoLVNoYWxvbSxTLjwvYXV0aG9yPjwvYXV0aG9ycz48L2Nv
bnRyaWJ1dG9ycz48YXV0aC1hZGRyZXNzPkRlcGFydG1lbnQgb2YgT3J0aG9wZWRpYyBTdXJnZXJ5
LCBIYWRhc3NhaC1IZWJyZXcgVW5pdmVyc2l0eSBNZWRpY2FsIENlbnRlciwgSmVydXNhbGVtLCBJ
c3JhZWwuIG5hYW1hY29uc0BnbWFpbC5jb208L2F1dGgtYWRkcmVzcz48dGl0bGVzPjx0aXRsZT5Q
aHlzaWNhbCBhY3Rpdml0eSBhbmQgYm9uZSBtaW5lcmFsIGRlbnNpdHkgaW4gYWRvbGVzY2VudHMg
d2l0aCB2aXRhbWluIEQgZGVmaWNpZW5jeTwvdGl0bGU+PHNlY29uZGFyeS10aXRsZT5NZWQuU2Np
LlNwb3J0cyBFeGVyYy48L3NlY29uZGFyeS10aXRsZT48L3RpdGxlcz48cGVyaW9kaWNhbD48ZnVs
bC10aXRsZT5NZWQuU2NpLlNwb3J0cyBFeGVyYy48L2Z1bGwtdGl0bGU+PC9wZXJpb2RpY2FsPjxw
YWdlcz42NDYtNjUwPC9wYWdlcz48dm9sdW1lPjQyPC92b2x1bWU+PG51bWJlcj40PC9udW1iZXI+
PHJlcHJpbnQtZWRpdGlvbj5Ob3QgaW4gRmlsZTwvcmVwcmludC1lZGl0aW9uPjxrZXl3b3Jkcz48
a2V5d29yZD5BYnNvcnB0aW9tZXRyeSxQaG90b248L2tleXdvcmQ+PGtleXdvcmQ+QWRvbGVzY2Vu
dDwva2V5d29yZD48a2V5d29yZD5hbmFseXNpczwva2V5d29yZD48a2V5d29yZD5ibG9vZDwva2V5
d29yZD48a2V5d29yZD5Cb2R5IE1hc3MgSW5kZXg8L2tleXdvcmQ+PGtleXdvcmQ+Qm9uZSBEZW5z
aXR5PC9rZXl3b3JkPjxrZXl3b3JkPkNhbGNpdW08L2tleXdvcmQ+PGtleXdvcmQ+RGFuY2luZzwv
a2V5d29yZD48a2V5d29yZD5kZWZpY2llbmN5PC9rZXl3b3JkPjxrZXl3b3JkPkRpZXQ8L2tleXdv
cmQ+PGtleXdvcmQ+RW5lcmd5IEludGFrZTwva2V5d29yZD48a2V5d29yZD5FeGVyY2lzZTwva2V5
d29yZD48a2V5d29yZD5GZW1hbGU8L2tleXdvcmQ+PGtleXdvcmQ+SHVtYW5zPC9rZXl3b3JkPjxr
ZXl3b3JkPklzcmFlbDwva2V5d29yZD48a2V5d29yZD5tZXRob2RzPC9rZXl3b3JkPjxrZXl3b3Jk
Pk1vdG9yIEFjdGl2aXR5PC9rZXl3b3JkPjxrZXl3b3JkPlBhcmF0aHlyb2lkIEhvcm1vbmU8L2tl
eXdvcmQ+PGtleXdvcmQ+cGh5c2lvbG9neTwva2V5d29yZD48a2V5d29yZD5RdWVzdGlvbm5haXJl
czwva2V5d29yZD48a2V5d29yZD5SZWdyZXNzaW9uIEFuYWx5c2lzPC9rZXl3b3JkPjxrZXl3b3Jk
PlZpdGFtaW4gRDwva2V5d29yZD48a2V5d29yZD5WaXRhbWluIEQgRGVmaWNpZW5jeTwva2V5d29y
ZD48L2tleXdvcmRzPjxkYXRlcz48eWVhcj4yMDEwPC95ZWFyPjxwdWItZGF0ZXM+PGRhdGU+NC8y
MDEwPC9kYXRlPjwvcHViLWRhdGVzPjwvZGF0ZXM+PGxhYmVsPjE0NzwvbGFiZWw+PHVybHM+PHJl
bGF0ZWQtdXJscz48dXJsPmh0dHA6Ly93d3cubmNiaS5ubG0ubmloLmdvdi9wdWJtZWQvMTk5NTI4
NDc8L3VybD48L3JlbGF0ZWQtdXJscz48L3VybHM+PGVsZWN0cm9uaWMtcmVzb3VyY2UtbnVtPjEw
LjEyNDkvTVNTLjBiMDEzZTMxODFiYjgxM2IgW2RvaV08L2VsZWN0cm9uaWMtcmVzb3VyY2UtbnVt
PjwvcmVj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PdXRpbGE8L0F1dGhvcj48WWVhcj4yMDAxPC9ZZWFyPjxS
ZWNOdW0+MjUyPC9SZWNOdW0+PERpc3BsYXlUZXh0PlszMyw2Niw2Nyw4OC0xMDFdPC9EaXNwbGF5
VGV4dD48cmVjb3JkPjxyZWMtbnVtYmVyPjI1MjwvcmVjLW51bWJlcj48Zm9yZWlnbi1rZXlzPjxr
ZXkgYXBwPSJFTiIgZGItaWQ9ImFlemZhemZyNTV3MmRlZTA5YXV2emVhbnpkMGF4dHQ1eDI1diIg
dGltZXN0YW1wPSIxMzgwNjQ5MjYzIj4yNTI8L2tleT48L2ZvcmVpZ24ta2V5cz48cmVmLXR5cGUg
bmFtZT0iSm91cm5hbCBBcnRpY2xlIj4xNzwvcmVmLXR5cGU+PGNvbnRyaWJ1dG9ycz48YXV0aG9y
cz48YXV0aG9yPk91dGlsYSxULkEuPC9hdXRob3I+PGF1dGhvcj5LYXJra2FpbmVuLE0uVS48L2F1
dGhvcj48YXV0aG9yPkxhbWJlcmctQWxsYXJkdCxDLkouPC9hdXRob3I+PC9hdXRob3JzPjwvY29u
dHJpYnV0b3JzPjxhdXRoLWFkZHJlc3M+Q2FsY2l1bSBSZXNlYXJjaCBVbml0LCB0aGUgRGVwYXJ0
bWVudCBvZiBBcHBsaWVkIENoZW1pc3RyeSBhbmQgTWljcm9iaW9sb2d5LCBVbml2ZXJzaXR5IG9m
IEhlbHNpbmtpLCBGaW5sYW5kPC9hdXRoLWFkZHJlc3M+PHRpdGxlcz48dGl0bGU+Vml0YW1pbiBE
IHN0YXR1cyBhZmZlY3RzIHNlcnVtIHBhcmF0aHlyb2lkIGhvcm1vbmUgY29uY2VudHJhdGlvbnMg
ZHVyaW5nIHdpbnRlciBpbiBmZW1hbGUgYWRvbGVzY2VudHM6IGFzc29jaWF0aW9ucyB3aXRoIGZv
cmVhcm0gYm9uZSBtaW5lcmFsIGRlbnNpdHk8L3RpdGxlPjxzZWNvbmRhcnktdGl0bGU+QW0uSi5D
bGluLk51dHIuPC9zZWNvbmRhcnktdGl0bGU+PC90aXRsZXM+PHBlcmlvZGljYWw+PGZ1bGwtdGl0
bGU+QW0uSi5DbGluLk51dHIuPC9mdWxsLXRpdGxlPjwvcGVyaW9kaWNhbD48cGFnZXM+MjA2LTIx
MDwvcGFnZXM+PHZvbHVtZT43NDwvdm9sdW1lPjxudW1iZXI+MjwvbnVtYmVyPjxyZXByaW50LWVk
aXRpb24+Tm90IGluIEZpbGU8L3JlcHJpbnQtZWRpdGlvbj48a2V5d29yZHM+PGtleXdvcmQ+QWJz
b3JwdGlvbWV0cnksUGhvdG9uPC9rZXl3b3JkPjxrZXl3b3JkPmFkbWluaXN0cmF0aW9uICZhbXA7
IGRvc2FnZTwva2V5d29yZD48a2V5d29yZD5BZG9sZXNjZW50PC9rZXl3b3JkPjxrZXl3b3JkPkFk
b2xlc2NlbnQgTnV0cml0aW9uYWwgUGh5c2lvbG9naWNhbCBQaGVub21lbmE8L2tleXdvcmQ+PGtl
eXdvcmQ+QWdlZDwva2V5d29yZD48a2V5d29yZD5hbmFsb2dzICZhbXA7IGRlcml2YXRpdmVzPC9r
ZXl3b3JkPjxrZXl3b3JkPmJsb29kPC9rZXl3b3JkPjxrZXl3b3JkPkJvbmUgYW5kIEJvbmVzPC9r
ZXl3b3JkPjxrZXl3b3JkPkJvbmUgRGVuc2l0eTwva2V5d29yZD48a2V5d29yZD5DYWxjaXVtPC9r
ZXl3b3JkPjxrZXl3b3JkPkNhbGNpdW0sRGlldGFyeTwva2V5d29yZD48a2V5d29yZD5jaGVtaXN0
cnk8L2tleXdvcmQ+PGtleXdvcmQ+Q3Jvc3MtU2VjdGlvbmFsIFN0dWRpZXM8L2tleXdvcmQ+PGtl
eXdvcmQ+ZGVmaWNpZW5jeTwva2V5d29yZD48a2V5d29yZD5lcGlkZW1pb2xvZ3k8L2tleXdvcmQ+
PGtleXdvcmQ+RmVtYWxlPC9rZXl3b3JkPjxrZXl3b3JkPkZpbmxhbmQ8L2tleXdvcmQ+PGtleXdv
cmQ+Rm9yZWFybTwva2V5d29yZD48a2V5d29yZD5Hcm93dGg8L2tleXdvcmQ+PGtleXdvcmQ+SGVh
bHRoPC9rZXl3b3JkPjxrZXl3b3JkPkh1bWFuczwva2V5d29yZD48a2V5d29yZD5IeXBlcnBhcmF0
aHlyb2lkaXNtPC9rZXl3b3JkPjxrZXl3b3JkPm1ldGFib2xpc208L2tleXdvcmQ+PGtleXdvcmQ+
UGFyYXRoeXJvaWQgSG9ybW9uZTwva2V5d29yZD48a2V5d29yZD5waHlzaW9sb2d5PC9rZXl3b3Jk
PjxrZXl3b3JkPlB1YmVydHk8L2tleXdvcmQ+PGtleXdvcmQ+UmVncmVzc2lvbiBBbmFseXNpczwv
a2V5d29yZD48a2V5d29yZD5TZWFzb25zPC9rZXl3b3JkPjxrZXl3b3JkPlZpdGFtaW4gRDwva2V5
d29yZD48a2V5d29yZD5WaXRhbWluIEQgRGVmaWNpZW5jeTwva2V5d29yZD48L2tleXdvcmRzPjxk
YXRlcz48eWVhcj4yMDAxPC95ZWFyPjxwdWItZGF0ZXM+PGRhdGU+OC8yMDAxPC9kYXRlPjwvcHVi
LWRhdGVzPjwvZGF0ZXM+PGxhYmVsPjEwNzwvbGFiZWw+PHVybHM+PHJlbGF0ZWQtdXJscz48dXJs
Pmh0dHA6Ly93d3cubmNiaS5ubG0ubmloLmdvdi9wdWJtZWQvMTE0NzA3MjI8L3VybD48L3JlbGF0
ZWQtdXJscz48L3VybHM+PC9yZWNvcmQ+PC9DaXRlPjxDaXRlPjxBdXRob3I+Q2Vyb25pPC9BdXRo
b3I+PFllYXI+MjAxMjwvWWVhcj48UmVjTnVtPjcxMjwvUmVjTnVtPjxyZWNvcmQ+PHJlYy1udW1i
ZXI+NzEyPC9yZWMtbnVtYmVyPjxmb3JlaWduLWtleXM+PGtleSBhcHA9IkVOIiBkYi1pZD0iYWV6
ZmF6ZnI1NXcyZGVlMDlhdXZ6ZWFuemQwYXh0dDV4MjV2IiB0aW1lc3RhbXA9IjEzODYwNzcyOTAi
PjcxMjwva2V5PjwvZm9yZWlnbi1rZXlzPjxyZWYtdHlwZSBuYW1lPSJKb3VybmFsIEFydGljbGUi
PjE3PC9yZWYtdHlwZT48Y29udHJpYnV0b3JzPjxhdXRob3JzPjxhdXRob3I+Q2Vyb25pLCBELjwv
YXV0aG9yPjxhdXRob3I+QW5kZXJzb24gZGUgbGEgTGxhbmEsIFIuPC9hdXRob3I+PGF1dGhvcj5N
YXJ0aW4sIFguPC9hdXRob3I+PGF1dGhvcj5MYW1haCwgTC48L2F1dGhvcj48YXV0aG9yPkRlIENv
dWxvbiwgRy48L2F1dGhvcj48YXV0aG9yPlR1cmNvdCwgSy48L2F1dGhvcj48YXV0aG9yPkR1Ym9p
cy1GZXJyaWVyZSwgVi48L2F1dGhvcj48L2F1dGhvcnM+PC9jb250cmlidXRvcnM+PGF1dGgtYWRk
cmVzcz5QZWRpYXRyaWMgT3J0aG9wZWRpYyBVbml0LCBEZXBhcnRtZW50IG9mIENoaWxkIGFuZCBB
ZG9sZXNjZW50LCBVbml2ZXJzaXR5IG9mIEdlbmV2YSBDaGlsZHJlbiZhcG9zO3MgSG9zcGl0YWxz
IGFuZCBVbml2ZXJzaXR5IG9mIEdlbmV2YSBGYWN1bHR5IG9mIE1lZGljaW5lLCA2IFJ1ZSBXaWxs
eS1Eb256ZSwgMTIxMSBHZW5ldmEgMTQsIFN3aXR6ZXJsYW5kLjwvYXV0aC1hZGRyZXNzPjx0aXRs
ZXM+PHRpdGxlPlByZXZhbGVuY2Ugb2Ygdml0YW1pbiBEIGluc3VmZmljaWVuY3kgaW4gU3dpc3Mg
dGVlbmFnZXJzIHdpdGggYXBwZW5kaWN1bGFyIGZyYWN0dXJlczogYSBwcm9zcGVjdGl2ZSBzdHVk
eSBvZiAxMDAgY2FzZXM8L3RpdGxlPjxzZWNvbmRhcnktdGl0bGU+SiBDaGlsZCBPcnRob3A8L3Nl
Y29uZGFyeS10aXRsZT48YWx0LXRpdGxlPkpvdXJuYWwgb2YgY2hpbGRyZW4mYXBvcztzIG9ydGhv
cGFlZGljczwvYWx0LXRpdGxlPjwvdGl0bGVzPjxwZXJpb2RpY2FsPjxmdWxsLXRpdGxlPkogQ2hp
bGQgT3J0aG9wPC9mdWxsLXRpdGxlPjxhYmJyLTE+Sm91cm5hbCBvZiBjaGlsZHJlbiZhcG9zO3Mg
b3J0aG9wYWVkaWNzPC9hYmJyLTE+PC9wZXJpb2RpY2FsPjxhbHQtcGVyaW9kaWNhbD48ZnVsbC10
aXRsZT5KIENoaWxkIE9ydGhvcDwvZnVsbC10aXRsZT48YWJici0xPkpvdXJuYWwgb2YgY2hpbGRy
ZW4mYXBvcztzIG9ydGhvcGFlZGljczwvYWJici0xPjwvYWx0LXBlcmlvZGljYWw+PHBhZ2VzPjQ5
Ny01MDM8L3BhZ2VzPjx2b2x1bWU+Njwvdm9sdW1lPjxudW1iZXI+NjwvbnVtYmVyPjxlZGl0aW9u
PjIwMTMvMTIvMDM8L2VkaXRpb24+PGRhdGVzPjx5ZWFyPjIwMTI8L3llYXI+PHB1Yi1kYXRlcz48
ZGF0ZT5EZWM8L2RhdGU+PC9wdWItZGF0ZXM+PC9kYXRlcz48aXNibj4xODYzLTI1MjEgKFByaW50
KSYjeEQ7MTg2My0yNTIxPC9pc2JuPjxhY2Nlc3Npb24tbnVtPjI0Mjk0MzEzPC9hY2Nlc3Npb24t
bnVtPjx1cmxzPjwvdXJscz48ZWxlY3Ryb25pYy1yZXNvdXJjZS1udW0+MTAuMTAwNy9zMTE4MzIt
MDEyLTA0NDYtNzwvZWxlY3Ryb25pYy1yZXNvdXJjZS1udW0+PHJlbW90ZS1kYXRhYmFzZS1wcm92
aWRlcj5ObG08L3JlbW90ZS1kYXRhYmFzZS1wcm92aWRlcj48bGFuZ3VhZ2U+RW5nPC9sYW5ndWFn
ZT48L3JlY29yZD48L0NpdGU+PENpdGU+PEF1dGhvcj5NYXlyYW5wYWE8L0F1dGhvcj48WWVhcj4y
MDEyPC9ZZWFyPjxSZWNOdW0+MjM1PC9SZWNOdW0+PHJlY29yZD48cmVjLW51bWJlcj4yMzU8L3Jl
Yy1udW1iZXI+PGZvcmVpZ24ta2V5cz48a2V5IGFwcD0iRU4iIGRiLWlkPSJhZXpmYXpmcjU1dzJk
ZWUwOWF1dnplYW56ZDBheHR0NXgyNXYiIHRpbWVzdGFtcD0iMTM4MDY0OTI2MyI+MjM1PC9rZXk+
PC9mb3JlaWduLWtleXM+PHJlZi10eXBlIG5hbWU9IkpvdXJuYWwgQXJ0aWNsZSI+MTc8L3JlZi10
eXBlPjxjb250cmlidXRvcnM+PGF1dGhvcnM+PGF1dGhvcj5NYXlyYW5wYWEsTS5LLjwvYXV0aG9y
PjxhdXRob3I+VmlsamFrYWluZW4sSC5ULjwvYXV0aG9yPjxhdXRob3I+VG9pdmlhaW5lbi1TYWxv
LFMuPC9hdXRob3I+PGF1dGhvcj5LYWxsaW8sUC5FLjwvYXV0aG9yPjxhdXRob3I+TWFraXRpZSxP
LjwvYXV0aG9yPjwvYXV0aG9ycz48L2NvbnRyaWJ1dG9ycz48YXV0aC1hZGRyZXNzPkNoaWxkcmVu
JmFwb3M7cyBIb3NwaXRhbCwgSGVsc2lua2kgVW5pdmVyc2l0eSBDZW50cmFsIEhvc3BpdGFsIGFu
ZCBVbml2ZXJzaXR5IG9mIEhlbHNpbmtpLCBTdGVuYmFja2lua2F0dSAxMSwgSFVTLCBIZWxzaW5r
aSwgRmlubGFuZC4gbWVydmkubWF5cmFucGFhQGhlbHNpbmtpLmZpPC9hdXRoLWFkZHJlc3M+PHRp
dGxlcz48dGl0bGU+SW1wYWlyZWQgYm9uZSBoZWFsdGggYW5kIGFzeW1wdG9tYXRpYyB2ZXJ0ZWJy
YWwgY29tcHJlc3Npb25zIGluIGZyYWN0dXJlLXByb25lIGNoaWxkcmVuOiBhIGNhc2UtY29udHJv
bCBzdHVkeTwvdGl0bGU+PHNlY29uZGFyeS10aXRsZT5KLkJvbmUgTWluZXIuUmVzLjwvc2Vjb25k
YXJ5LXRpdGxlPjwvdGl0bGVzPjxwZXJpb2RpY2FsPjxmdWxsLXRpdGxlPkouQm9uZSBNaW5lci5S
ZXMuPC9mdWxsLXRpdGxlPjwvcGVyaW9kaWNhbD48cGFnZXM+MTQxMy0xNDI0PC9wYWdlcz48dm9s
dW1lPjI3PC92b2x1bWU+PG51bWJlcj42PC9udW1iZXI+PHJlcHJpbnQtZWRpdGlvbj5Ob3QgaW4g
RmlsZTwvcmVwcmludC1lZGl0aW9uPjxrZXl3b3Jkcz48a2V5d29yZD5ibG9vZDwva2V5d29yZD48
a2V5d29yZD5Cb25lIGFuZCBCb25lczwva2V5d29yZD48a2V5d29yZD5Cb25lIERlbnNpdHk8L2tl
eXdvcmQ+PGtleXdvcmQ+Q2FsY2l1bTwva2V5d29yZD48a2V5d29yZD5DYXNlLUNvbnRyb2wgU3R1
ZGllczwva2V5d29yZD48a2V5d29yZD5DaGlsZDwva2V5d29yZD48a2V5d29yZD5DaGlsZCxQcmVz
Y2hvb2w8L2tleXdvcmQ+PGtleXdvcmQ+Q29ob3J0IFN0dWRpZXM8L2tleXdvcmQ+PGtleXdvcmQ+
Y29tcGxpY2F0aW9uczwva2V5d29yZD48a2V5d29yZD5EZW1vZ3JhcGh5PC9rZXl3b3JkPjxrZXl3
b3JkPmVwaWRlbWlvbG9neTwva2V5d29yZD48a2V5d29yZD5GZW1hbGU8L2tleXdvcmQ+PGtleXdv
cmQ+RmlubGFuZDwva2V5d29yZD48a2V5d29yZD5GcmFjdHVyZXMsQ29tcHJlc3Npb248L2tleXdv
cmQ+PGtleXdvcmQ+SGVhbHRoPC9rZXl3b3JkPjxrZXl3b3JkPkh1bWFuczwva2V5d29yZD48a2V5
d29yZD5NYWxlPC9rZXl3b3JkPjxrZXl3b3JkPk9zdGVvcG9yb3Npczwva2V5d29yZD48a2V5d29y
ZD5wYXRob2xvZ3k8L2tleXdvcmQ+PGtleXdvcmQ+UGF0aWVudHM8L2tleXdvcmQ+PGtleXdvcmQ+
UGhvc3BoYXRlczwva2V5d29yZD48a2V5d29yZD5waHlzaW9wYXRob2xvZ3k8L2tleXdvcmQ+PGtl
eXdvcmQ+UHJldmFsZW5jZTwva2V5d29yZD48a2V5d29yZD5Qcm9zcGVjdGl2ZSBTdHVkaWVzPC9r
ZXl3b3JkPjxrZXl3b3JkPnJhZGlvZ3JhcGh5PC9rZXl3b3JkPjxrZXl3b3JkPlJpc2sgRmFjdG9y
czwva2V5d29yZD48a2V5d29yZD5TcGluYWwgRnJhY3R1cmVzPC9rZXl3b3JkPjxrZXl3b3JkPnVy
aW5lPC9rZXl3b3JkPjxrZXl3b3JkPlZpdGFtaW4gRDwva2V5d29yZD48L2tleXdvcmRzPjxkYXRl
cz48eWVhcj4yMDEyPC95ZWFyPjxwdWItZGF0ZXM+PGRhdGU+Ni8yMDEyPC9kYXRlPjwvcHViLWRh
dGVzPjwvZGF0ZXM+PGxhYmVsPjI0PC9sYWJlbD48dXJscz48cmVsYXRlZC11cmxzPjx1cmw+aHR0
cDovL3d3dy5uY2JpLm5sbS5uaWguZ292L3B1Ym1lZC8yMjM2NzkyMjwvdXJsPjwvcmVsYXRlZC11
cmxzPjwvdXJscz48ZWxlY3Ryb25pYy1yZXNvdXJjZS1udW0+MTAuMTAwMi9qYm1yLjE1NzkgW2Rv
aV08L2VsZWN0cm9uaWMtcmVzb3VyY2UtbnVtPjwvcmVjb3JkPjwvQ2l0ZT48Q2l0ZT48QXV0aG9y
PkxlZTwvQXV0aG9yPjxZZWFyPjIwMTM8L1llYXI+PFJlY051bT4yMTQ8L1JlY051bT48cmVjb3Jk
PjxyZWMtbnVtYmVyPjIxNDwvcmVjLW51bWJlcj48Zm9yZWlnbi1rZXlzPjxrZXkgYXBwPSJFTiIg
ZGItaWQ9ImFlemZhemZyNTV3MmRlZTA5YXV2emVhbnpkMGF4dHQ1eDI1diIgdGltZXN0YW1wPSIx
MzgwNjQ5MjYzIj4yMTQ8L2tleT48L2ZvcmVpZ24ta2V5cz48cmVmLXR5cGUgbmFtZT0iSm91cm5h
bCBBcnRpY2xlIj4xNzwvcmVmLXR5cGU+PGNvbnRyaWJ1dG9ycz48YXV0aG9ycz48YXV0aG9yPkxl
ZSxZLkEuPC9hdXRob3I+PGF1dGhvcj5LaW0sSi5ZLjwvYXV0aG9yPjxhdXRob3I+S2FuZyxNLkou
PC9hdXRob3I+PGF1dGhvcj5DaHVuZyxTLkouPC9hdXRob3I+PGF1dGhvcj5TaGluLEMuSC48L2F1
dGhvcj48YXV0aG9yPllhbmcsUy5XLjwvYXV0aG9yPjwvYXV0aG9ycz48L2NvbnRyaWJ1dG9ycz48
YXV0aC1hZGRyZXNzPkRpdmlzaW9uIG9mIEVuZG9jcmlub2xvZ3kgYW5kIE1ldGFib2xpc20sIERl
cGFydG1lbnQgb2YgUGVkaWF0cmljcywgU2VvdWwgTmF0aW9uYWwgVW5pdmVyc2l0eSBDb2xsZWdl
IG9mIE1lZGljaW5lLCAxMDEgRGFlaGFrLXJvLCBKb25nbm8tZ3UsIFNlb3VsLCAxMTAtNzY5LCBL
b3JlYTwvYXV0aC1hZGRyZXNzPjx0aXRsZXM+PHRpdGxlPkFkZXF1YXRlIHZpdGFtaW4gRCBzdGF0
dXMgYW5kIGFkaXBvc2l0eSBjb250cmlidXRlIHRvIGJvbmUgaGVhbHRoIGluIHBlcmlwdWJlcnRh
bCBub25vYmVzZSBjaGlsZHJlbjwvdGl0bGU+PHNlY29uZGFyeS10aXRsZT5KLkJvbmUgTWluZXIu
TWV0YWI8L3NlY29uZGFyeS10aXRsZT48L3RpdGxlcz48cGVyaW9kaWNhbD48ZnVsbC10aXRsZT5K
LkJvbmUgTWluZXIuTWV0YWI8L2Z1bGwtdGl0bGU+PC9wZXJpb2RpY2FsPjxwYWdlcz4zMzctMzQ1
PC9wYWdlcz48dm9sdW1lPjMxPC92b2x1bWU+PG51bWJlcj4zPC9udW1iZXI+PHJlcHJpbnQtZWRp
dGlvbj5Ob3QgaW4gRmlsZTwvcmVwcmludC1lZGl0aW9uPjxrZXl3b3Jkcz48a2V5d29yZD5BZGlw
b3NpdHk8L2tleXdvcmQ+PGtleXdvcmQ+Q2FsY2l1bTwva2V5d29yZD48a2V5d29yZD5kZWZpY2ll
bmN5PC9rZXl3b3JkPjxrZXl3b3JkPkhlYWx0aDwva2V5d29yZD48a2V5d29yZD5Lb3JlYTwva2V5
d29yZD48a2V5d29yZD5tZXRhYm9saXNtPC9rZXl3b3JkPjxrZXl3b3JkPlBlZGlhdHJpY3M8L2tl
eXdvcmQ+PGtleXdvcmQ+UHViZXJ0eTwva2V5d29yZD48a2V5d29yZD5SaXNrPC9rZXl3b3JkPjxr
ZXl3b3JkPlJpc2sgRmFjdG9yczwva2V5d29yZD48a2V5d29yZD5WaXRhbWluIEQ8L2tleXdvcmQ+
PGtleXdvcmQ+Vml0YW1pbiBEIERlZmljaWVuY3k8L2tleXdvcmQ+PC9rZXl3b3Jkcz48ZGF0ZXM+
PHllYXI+MjAxMzwveWVhcj48cHViLWRhdGVzPjxkYXRlPjUvMjAxMzwvZGF0ZT48L3B1Yi1kYXRl
cz48L2RhdGVzPjxsYWJlbD4xMDg8L2xhYmVsPjx1cmxzPjxyZWxhdGVkLXVybHM+PHVybD5odHRw
Oi8vd3d3Lm5jYmkubmxtLm5paC5nb3YvcHVibWVkLzIzMzcxNTYwPC91cmw+PC9yZWxhdGVkLXVy
bHM+PC91cmxzPjxlbGVjdHJvbmljLXJlc291cmNlLW51bT4xMC4xMDA3L3MwMDc3NC0wMTItMDQx
OS00IFtkb2ldPC9lbGVjdHJvbmljLXJlc291cmNlLW51bT48L3JlY29yZD48L0NpdGU+PENpdGU+
PEF1dGhvcj5DYXNobWFuPC9BdXRob3I+PFllYXI+MjAwODwvWWVhcj48UmVjTnVtPjExNzwvUmVj
TnVtPjxyZWNvcmQ+PHJlYy1udW1iZXI+MTE3PC9yZWMtbnVtYmVyPjxmb3JlaWduLWtleXM+PGtl
eSBhcHA9IkVOIiBkYi1pZD0iYWV6ZmF6ZnI1NXcyZGVlMDlhdXZ6ZWFuemQwYXh0dDV4MjV2IiB0
aW1lc3RhbXA9IjEzODA2NDkyNjIiPjExNzwva2V5PjwvZm9yZWlnbi1rZXlzPjxyZWYtdHlwZSBu
YW1lPSJKb3VybmFsIEFydGljbGUiPjE3PC9yZWYtdHlwZT48Y29udHJpYnV0b3JzPjxhdXRob3Jz
PjxhdXRob3I+Q2FzaG1hbixLLkQuPC9hdXRob3I+PGF1dGhvcj5IaWxsLFQuUi48L2F1dGhvcj48
YXV0aG9yPkNvdHRlcixBLkEuPC9hdXRob3I+PGF1dGhvcj5Cb3JlaGFtLEMuQS48L2F1dGhvcj48
YXV0aG9yPkR1Yml0emt5LFcuPC9hdXRob3I+PGF1dGhvcj5NdXJyYXksTC48L2F1dGhvcj48YXV0
aG9yPlN0cmFpbixKLjwvYXV0aG9yPjxhdXRob3I+Rmx5bm4sQS48L2F1dGhvcj48YXV0aG9yPlJv
YnNvbixQLkouPC9hdXRob3I+PGF1dGhvcj5XYWxsYWNlLEouTS48L2F1dGhvcj48YXV0aG9yPktp
ZWx5LE0uPC9hdXRob3I+PC9hdXRob3JzPjwvY29udHJpYnV0b3JzPjxhdXRoLWFkZHJlc3M+RGVw
YXJ0bWVudCBvZiBGb29kIGFuZCBOdXRyaXRpb25hbCBTY2llbmNlcywgVW5pdmVyc2l0eSBDb2xs
ZWdlLCBXZXN0ZXJuIFJvYWQsIENvcmssIElyZWxhbmQuIGsuY2FzaG1hbkB1Y2MuaWU8L2F1dGgt
YWRkcmVzcz48dGl0bGVzPjx0aXRsZT5Mb3cgdml0YW1pbiBEIHN0YXR1cyBhZHZlcnNlbHkgYWZm
ZWN0cyBib25lIGhlYWx0aCBwYXJhbWV0ZXJzIGluIGFkb2xlc2NlbnRzPC90aXRsZT48c2Vjb25k
YXJ5LXRpdGxlPkFtLkouQ2xpbi5OdXRyLjwvc2Vjb25kYXJ5LXRpdGxlPjwvdGl0bGVzPjxwZXJp
b2RpY2FsPjxmdWxsLXRpdGxlPkFtLkouQ2xpbi5OdXRyLjwvZnVsbC10aXRsZT48L3BlcmlvZGlj
YWw+PHBhZ2VzPjEwMzktMTA0NDwvcGFnZXM+PHZvbHVtZT44Nzwvdm9sdW1lPjxudW1iZXI+NDwv
bnVtYmVyPjxyZXByaW50LWVkaXRpb24+Tm90IGluIEZpbGU8L3JlcHJpbnQtZWRpdGlvbj48a2V5
d29yZHM+PGtleXdvcmQ+QWJzb3JwdGlvbWV0cnksUGhvdG9uPC9rZXl3b3JkPjxrZXl3b3JkPmFk
bWluaXN0cmF0aW9uICZhbXA7IGRvc2FnZTwva2V5d29yZD48a2V5d29yZD5BZG9sZXNjZW50PC9r
ZXl3b3JkPjxrZXl3b3JkPkFkb2xlc2NlbnQgTnV0cml0aW9uYWwgUGh5c2lvbG9naWNhbCBQaGVu
b21lbmE8L2tleXdvcmQ+PGtleXdvcmQ+YW5hbG9ncyAmYW1wOyBkZXJpdmF0aXZlczwva2V5d29y
ZD48a2V5d29yZD5ibG9vZDwva2V5d29yZD48a2V5d29yZD5Cb25lIGFuZCBCb25lczwva2V5d29y
ZD48a2V5d29yZD5Cb25lIERlbnNpdHk8L2tleXdvcmQ+PGtleXdvcmQ+Qm9uZSBEZW5zaXR5IENv
bnNlcnZhdGlvbiBBZ2VudHM8L2tleXdvcmQ+PGtleXdvcmQ+Q2hpbGQ8L2tleXdvcmQ+PGtleXdv
cmQ+Q29sbGFnZW4gVHlwZSBJPC9rZXl3b3JkPjxrZXl3b3JkPkNyb3NzLVNlY3Rpb25hbCBTdHVk
aWVzPC9rZXl3b3JkPjxrZXl3b3JkPmRlZmljaWVuY3k8L2tleXdvcmQ+PGtleXdvcmQ+RW56eW1l
LUxpbmtlZCBJbW11bm9zb3JiZW50IEFzc2F5PC9rZXl3b3JkPjxrZXl3b3JkPkZlbWFsZTwva2V5
d29yZD48a2V5d29yZD5IZWFsdGg8L2tleXdvcmQ+PGtleXdvcmQ+SHVtYW5zPC9rZXl3b3JkPjxr
ZXl3b3JkPklyZWxhbmQ8L2tleXdvcmQ+PGtleXdvcmQ+TWFsZTwva2V5d29yZD48a2V5d29yZD5t
ZXRhYm9saXNtPC9rZXl3b3JkPjxrZXl3b3JkPk11bHRpdmFyaWF0ZSBBbmFseXNpczwva2V5d29y
ZD48a2V5d29yZD5Pc3Rlb2NhbGNpbjwva2V5d29yZD48a2V5d29yZD5QYXJhdGh5cm9pZCBIb3Jt
b25lPC9rZXl3b3JkPjxrZXl3b3JkPlBlcHRpZGVzPC9rZXl3b3JkPjxrZXl3b3JkPnBoeXNpb2xv
Z3k8L2tleXdvcmQ+PGtleXdvcmQ+cGh5c2lvcGF0aG9sb2d5PC9rZXl3b3JkPjxrZXl3b3JkPlJl
Z3Jlc3Npb24gQW5hbHlzaXM8L2tleXdvcmQ+PGtleXdvcmQ+U2Vhc29uczwva2V5d29yZD48a2V5
d29yZD5WaXRhbWluIEQ8L2tleXdvcmQ+PGtleXdvcmQ+Vml0YW1pbiBEIERlZmljaWVuY3k8L2tl
eXdvcmQ+PC9rZXl3b3Jkcz48ZGF0ZXM+PHllYXI+MjAwODwveWVhcj48cHViLWRhdGVzPjxkYXRl
PjQvMjAwODwvZGF0ZT48L3B1Yi1kYXRlcz48L2RhdGVzPjxsYWJlbD40NjwvbGFiZWw+PHVybHM+
PHJlbGF0ZWQtdXJscz48dXJsPmh0dHA6Ly93d3cubmNiaS5ubG0ubmloLmdvdi9wdWJtZWQvMTg0
MDA3Mjk8L3VybD48L3JlbGF0ZWQtdXJscz48L3VybHM+PGVsZWN0cm9uaWMtcmVzb3VyY2UtbnVt
Pjg3LzQvMTAzOSBbcGlpXTwvZWxlY3Ryb25pYy1yZXNvdXJjZS1udW0+PC9yZWNvcmQ+PC9DaXRl
PjxDaXRlPjxBdXRob3I+Q2hlbmc8L0F1dGhvcj48WWVhcj4yMDAzPC9ZZWFyPjxSZWNOdW0+MTIx
PC9SZWNOdW0+PHJlY29yZD48cmVjLW51bWJlcj4xMjE8L3JlYy1udW1iZXI+PGZvcmVpZ24ta2V5
cz48a2V5IGFwcD0iRU4iIGRiLWlkPSJhZXpmYXpmcjU1dzJkZWUwOWF1dnplYW56ZDBheHR0NXgy
NXYiIHRpbWVzdGFtcD0iMTM4MDY0OTI2MiI+MTIxPC9rZXk+PC9mb3JlaWduLWtleXM+PHJlZi10
eXBlIG5hbWU9IkpvdXJuYWwgQXJ0aWNsZSI+MTc8L3JlZi10eXBlPjxjb250cmlidXRvcnM+PGF1
dGhvcnM+PGF1dGhvcj5DaGVuZyxTLjwvYXV0aG9yPjxhdXRob3I+VHlsYXZza3ksRi48L2F1dGhv
cj48YXV0aG9yPktyb2dlcixILjwvYXV0aG9yPjxhdXRob3I+S2Fya2thaW5lbixNLjwvYXV0aG9y
PjxhdXRob3I+THl5dGlrYWluZW4sQS48L2F1dGhvcj48YXV0aG9yPktvaXN0aW5lbixBLjwvYXV0
aG9yPjxhdXRob3I+TWFob25lbixBLjwvYXV0aG9yPjxhdXRob3I+QWxlbixNLjwvYXV0aG9yPjxh
dXRob3I+SGFsbGVlbixKLjwvYXV0aG9yPjxhdXRob3I+VmFhbmFuZW4sSy48L2F1dGhvcj48YXV0
aG9yPkxhbWJlcmctQWxsYXJkdCxDLjwvYXV0aG9yPjwvYXV0aG9ycz48L2NvbnRyaWJ1dG9ycz48
YXV0aC1hZGRyZXNzPkRlcGFydG1lbnQgb2YgSGVhbHRoIFNjaWVuY2VzLCBVbml2ZXJzaXR5IG9m
IEp5dmFza3lsYSwgSnl2YXNreWxhLCBGaW5sYW5kLiBjaGVuZ0BzcG9ydC5qeXUuZmk8L2F1dGgt
YWRkcmVzcz48dGl0bGVzPjx0aXRsZT5Bc3NvY2lhdGlvbiBvZiBsb3cgMjUtaHlkcm94eXZpdGFt
aW4gRCBjb25jZW50cmF0aW9ucyB3aXRoIGVsZXZhdGVkIHBhcmF0aHlyb2lkIGhvcm1vbmUgY29u
Y2VudHJhdGlvbnMgYW5kIGxvdyBjb3J0aWNhbCBib25lIGRlbnNpdHkgaW4gZWFybHkgcHViZXJ0
YWwgYW5kIHByZXB1YmVydGFsIEZpbm5pc2ggZ2lybHM8L3RpdGxlPjxzZWNvbmRhcnktdGl0bGU+
QW0uSi5DbGluLk51dHIuPC9zZWNvbmRhcnktdGl0bGU+PC90aXRsZXM+PHBlcmlvZGljYWw+PGZ1
bGwtdGl0bGU+QW0uSi5DbGluLk51dHIuPC9mdWxsLXRpdGxlPjwvcGVyaW9kaWNhbD48cGFnZXM+
NDg1LTQ5MjwvcGFnZXM+PHZvbHVtZT43ODwvdm9sdW1lPjxudW1iZXI+MzwvbnVtYmVyPjxyZXBy
aW50LWVkaXRpb24+Tm90IGluIEZpbGU8L3JlcHJpbnQtZWRpdGlvbj48a2V5d29yZHM+PGtleXdv
cmQ+QWNpZCBQaG9zcGhhdGFzZTwva2V5d29yZD48a2V5d29yZD5hZG1pbmlzdHJhdGlvbiAmYW1w
OyBkb3NhZ2U8L2tleXdvcmQ+PGtleXdvcmQ+YW5hbG9ncyAmYW1wOyBkZXJpdmF0aXZlczwva2V5
d29yZD48a2V5d29yZD5CaW9sb2dpY2FsIE1hcmtlcnM8L2tleXdvcmQ+PGtleXdvcmQ+Ymxvb2Q8
L2tleXdvcmQ+PGtleXdvcmQ+Qm9uZSBEZW5zaXR5PC9rZXl3b3JkPjxrZXl3b3JkPkJvbmUgUmVz
b3JwdGlvbjwva2V5d29yZD48a2V5d29yZD5DYWxjaXVtPC9rZXl3b3JkPjxrZXl3b3JkPkNhbGNp
dW0sRGlldGFyeTwva2V5d29yZD48a2V5d29yZD5DaGlsZDwva2V5d29yZD48a2V5d29yZD5jb21w
bGljYXRpb25zPC9rZXl3b3JkPjxrZXl3b3JkPkNyb3NzLVNlY3Rpb25hbCBTdHVkaWVzPC9rZXl3
b3JkPjxrZXl3b3JkPmRpYWdub3Npczwva2V5d29yZD48a2V5d29yZD5lcGlkZW1pb2xvZ3k8L2tl
eXdvcmQ+PGtleXdvcmQ+ZXRpb2xvZ3k8L2tleXdvcmQ+PGtleXdvcmQ+RmVtYWxlPC9rZXl3b3Jk
PjxrZXl3b3JkPkZpbmxhbmQ8L2tleXdvcmQ+PGtleXdvcmQ+SGVhbHRoPC9rZXl3b3JkPjxrZXl3
b3JkPkh1bWFuczwva2V5d29yZD48a2V5d29yZD5IeXBlcnBhcmF0aHlyb2lkaXNtPC9rZXl3b3Jk
PjxrZXl3b3JkPkh5cGVycGFyYXRoeXJvaWRpc20sU2Vjb25kYXJ5PC9rZXl3b3JkPjxrZXl3b3Jk
Pklzb2VuenltZXM8L2tleXdvcmQ+PGtleXdvcmQ+bWV0YWJvbGlzbTwva2V5d29yZD48a2V5d29y
ZD5tZXRob2RzPC9rZXl3b3JkPjxrZXl3b3JkPlBhcmF0aHlyb2lkIEhvcm1vbmU8L2tleXdvcmQ+
PGtleXdvcmQ+UHViZXJ0eTwva2V5d29yZD48a2V5d29yZD5SYWRpdXM8L2tleXdvcmQ+PGtleXdv
cmQ+U2Vhc29uczwva2V5d29yZD48a2V5d29yZD5UaWJpYTwva2V5d29yZD48a2V5d29yZD51cmlu
ZTwva2V5d29yZD48a2V5d29yZD5WaXRhbWluIEQ8L2tleXdvcmQ+PGtleXdvcmQ+Vml0YW1pbiBE
IERlZmljaWVuY3k8L2tleXdvcmQ+PC9rZXl3b3Jkcz48ZGF0ZXM+PHllYXI+MjAwMzwveWVhcj48
cHViLWRhdGVzPjxkYXRlPjkvMjAwMzwvZGF0ZT48L3B1Yi1kYXRlcz48L2RhdGVzPjxsYWJlbD40
NzwvbGFiZWw+PHVybHM+PHJlbGF0ZWQtdXJscz48dXJsPmh0dHA6Ly93d3cubmNiaS5ubG0ubmlo
Lmdvdi9wdWJtZWQvMTI5MzY5MzM8L3VybD48L3JlbGF0ZWQtdXJscz48L3VybHM+PC9yZWNvcmQ+
PC9DaXRlPjxDaXRlPjxBdXRob3I+TGVodG9uZW4tVmVyb21hYTwvQXV0aG9yPjxZZWFyPjIwMDI8
L1llYXI+PFJlY051bT4yMTU8L1JlY051bT48cmVjb3JkPjxyZWMtbnVtYmVyPjIxNTwvcmVjLW51
bWJlcj48Zm9yZWlnbi1rZXlzPjxrZXkgYXBwPSJFTiIgZGItaWQ9ImFlemZhemZyNTV3MmRlZTA5
YXV2emVhbnpkMGF4dHQ1eDI1diIgdGltZXN0YW1wPSIxMzgwNjQ5MjYzIj4yMTU8L2tleT48L2Zv
cmVpZ24ta2V5cz48cmVmLXR5cGUgbmFtZT0iSm91cm5hbCBBcnRpY2xlIj4xNzwvcmVmLXR5cGU+
PGNvbnRyaWJ1dG9ycz48YXV0aG9ycz48YXV0aG9yPkxlaHRvbmVuLVZlcm9tYWEsTS5LLjwvYXV0
aG9yPjxhdXRob3I+TW90dG9uZW4sVC5ULjwvYXV0aG9yPjxhdXRob3I+TnVvdGlvLEkuTy48L2F1
dGhvcj48YXV0aG9yPklyamFsYSxLLk0uPC9hdXRob3I+PGF1dGhvcj5MZWlubyxBLkUuPC9hdXRo
b3I+PGF1dGhvcj5WaWlrYXJpLEouUy48L2F1dGhvcj48L2F1dGhvcnM+PC9jb250cmlidXRvcnM+
PGF1dGgtYWRkcmVzcz5QYWF2byBOdXJtaSBDZW50cmUsIFNwb3J0IGFuZCBFeGVyY2lzZSBNZWRp
Y2luZSBVbml0LCBEZXBhcnRtZW50IG9mIFBoeXNpb2xvZ3ksIFVuaXZlcnNpdHkgb2YgVHVya3Us
IFR1cmt1LCBGaW5sYW5kPC9hdXRoLWFkZHJlc3M+PHRpdGxlcz48dGl0bGU+Vml0YW1pbiBEIGFu
ZCBhdHRhaW5tZW50IG9mIHBlYWsgYm9uZSBtYXNzIGFtb25nIHBlcmlwdWJlcnRhbCBGaW5uaXNo
IGdpcmxzOiBhIDMteSBwcm9zcGVjdGl2ZSBzdHVkeTwvdGl0bGU+PHNlY29uZGFyeS10aXRsZT5B
bS5KLkNsaW4uTnV0ci48L3NlY29uZGFyeS10aXRsZT48L3RpdGxlcz48cGVyaW9kaWNhbD48ZnVs
bC10aXRsZT5BbS5KLkNsaW4uTnV0ci48L2Z1bGwtdGl0bGU+PC9wZXJpb2RpY2FsPjxwYWdlcz4x
NDQ2LTE0NTM8L3BhZ2VzPjx2b2x1bWU+NzY8L3ZvbHVtZT48bnVtYmVyPjY8L251bWJlcj48cmVw
cmludC1lZGl0aW9uPk5vdCBpbiBGaWxlPC9yZXByaW50LWVkaXRpb24+PGtleXdvcmRzPjxrZXl3
b3JkPkFic29ycHRpb21ldHJ5LFBob3Rvbjwva2V5d29yZD48a2V5d29yZD5hZG1pbmlzdHJhdGlv
biAmYW1wOyBkb3NhZ2U8L2tleXdvcmQ+PGtleXdvcmQ+QWRvbGVzY2VudDwva2V5d29yZD48a2V5
d29yZD5BZ2VkPC9rZXl3b3JkPjxrZXl3b3JkPmJsb29kPC9rZXl3b3JkPjxrZXl3b3JkPkJvbmUg
RGVuc2l0eTwva2V5d29yZD48a2V5d29yZD5Cb25lIERldmVsb3BtZW50PC9rZXl3b3JkPjxrZXl3
b3JkPkNhbGNpZmVkaW9sPC9rZXl3b3JkPjxrZXl3b3JkPkNhbGNpdW08L2tleXdvcmQ+PGtleXdv
cmQ+Q2FsY2l1bSxEaWV0YXJ5PC9rZXl3b3JkPjxrZXl3b3JkPkNoaWxkPC9rZXl3b3JkPjxrZXl3
b3JkPmNvbXBsaWNhdGlvbnM8L2tleXdvcmQ+PGtleXdvcmQ+RGlldGFyeSBTdXBwbGVtZW50czwv
a2V5d29yZD48a2V5d29yZD5FeGVyY2lzZTwva2V5d29yZD48a2V5d29yZD5GZW1hbGU8L2tleXdv
cmQ+PGtleXdvcmQ+RmVtdXI8L2tleXdvcmQ+PGtleXdvcmQ+RmlubGFuZDwva2V5d29yZD48a2V5
d29yZD5IdW1hbnM8L2tleXdvcmQ+PGtleXdvcmQ+THVtYmFyIFZlcnRlYnJhZTwva2V5d29yZD48
a2V5d29yZD5NZW5hcmNoZTwva2V5d29yZD48a2V5d29yZD5OdXRyaXRpb25hbCBTdGF0dXM8L2tl
eXdvcmQ+PGtleXdvcmQ+cGh5c2lvbG9neTwva2V5d29yZD48a2V5d29yZD5wcmV2ZW50aW9uICZh
bXA7IGNvbnRyb2w8L2tleXdvcmQ+PGtleXdvcmQ+UHJvc3BlY3RpdmUgU3R1ZGllczwva2V5d29y
ZD48a2V5d29yZD5QdWJlcnR5PC9rZXl3b3JkPjxrZXl3b3JkPlJpc2s8L2tleXdvcmQ+PGtleXdv
cmQ+Vml0YW1pbiBEPC9rZXl3b3JkPjxrZXl3b3JkPlZpdGFtaW4gRCBEZWZpY2llbmN5PC9rZXl3
b3JkPjwva2V5d29yZHM+PGRhdGVzPjx5ZWFyPjIwMDI8L3llYXI+PHB1Yi1kYXRlcz48ZGF0ZT4x
Mi8yMDAyPC9kYXRlPjwvcHViLWRhdGVzPjwvZGF0ZXM+PGxhYmVsPjUxPC9sYWJlbD48dXJscz48
cmVsYXRlZC11cmxzPjx1cmw+aHR0cDovL3d3dy5uY2JpLm5sbS5uaWguZ292L3B1Ym1lZC8xMjQ1
MDkxNTwvdXJsPjwvcmVsYXRlZC11cmxzPjwvdXJscz48L3JlY29yZD48L0NpdGU+PENpdGU+PEF1
dGhvcj5Nb3VyYXRpZG91PC9BdXRob3I+PFllYXI+MjAxMzwvWWVhcj48UmVjTnVtPjI0MTwvUmVj
TnVtPjxyZWNvcmQ+PHJlYy1udW1iZXI+MjQxPC9yZWMtbnVtYmVyPjxmb3JlaWduLWtleXM+PGtl
eSBhcHA9IkVOIiBkYi1pZD0iYWV6ZmF6ZnI1NXcyZGVlMDlhdXZ6ZWFuemQwYXh0dDV4MjV2IiB0
aW1lc3RhbXA9IjEzODA2NDkyNjMiPjI0MTwva2V5PjwvZm9yZWlnbi1rZXlzPjxyZWYtdHlwZSBu
YW1lPSJKb3VybmFsIEFydGljbGUiPjE3PC9yZWYtdHlwZT48Y29udHJpYnV0b3JzPjxhdXRob3Jz
PjxhdXRob3I+TW91cmF0aWRvdSxULjwvYXV0aG9yPjxhdXRob3I+VmljZW50ZS1Sb2RyaWd1ZXos
Ry48L2F1dGhvcj48YXV0aG9yPkdyYWNpYS1NYXJjbyxMLjwvYXV0aG9yPjxhdXRob3I+SHV5YnJl
Y2h0cyxJLjwvYXV0aG9yPjxhdXRob3I+U2lvZW4sSS48L2F1dGhvcj48YXV0aG9yPldpZGhhbG0s
Sy48L2F1dGhvcj48YXV0aG9yPlZhbHR1ZW5hLEouPC9hdXRob3I+PGF1dGhvcj5Hb256YWxlei1H
cm9zcyxNLjwvYXV0aG9yPjxhdXRob3I+TW9yZW5vLEwuQS48L2F1dGhvcj48L2F1dGhvcnM+PC9j
b250cmlidXRvcnM+PGF1dGgtYWRkcmVzcz5OdXRyaXRpb24gYW5kIERldmVsb3BtZW50IFJlc2Vh
cmNoIEdyb3VwLCBVbml2ZXJzaXR5IG9mIFphcmFnb3phLCBDL0Nvcm9uYSBkZSBBcmFnb24sIFph
cmFnb3phLCBTcGFpbi4gdGhlb2RvcmFAdW5pemFyLmVzPC9hdXRoLWFkZHJlc3M+PHRpdGxlcz48
dGl0bGU+QXNzb2NpYXRpb25zIG9mIGRpZXRhcnkgY2FsY2l1bSwgdml0YW1pbiBELCBtaWxrIGlu
dGFrZXMsIGFuZCAyNS1oeWRyb3h5dml0YW1pbiBEIHdpdGggYm9uZSBtYXNzIGluIFNwYW5pc2gg
YWRvbGVzY2VudHM6IHRoZSBIRUxFTkEgc3R1ZHk8L3RpdGxlPjxzZWNvbmRhcnktdGl0bGU+Si5D
bGluLkRlbnNpdG9tLjwvc2Vjb25kYXJ5LXRpdGxlPjwvdGl0bGVzPjxwZXJpb2RpY2FsPjxmdWxs
LXRpdGxlPkouQ2xpbi5EZW5zaXRvbS48L2Z1bGwtdGl0bGU+PC9wZXJpb2RpY2FsPjxwYWdlcz4x
MTAtMTE3PC9wYWdlcz48dm9sdW1lPjE2PC92b2x1bWU+PG51bWJlcj4xPC9udW1iZXI+PHJlcHJp
bnQtZWRpdGlvbj5Ob3QgaW4gRmlsZTwvcmVwcmludC1lZGl0aW9uPjxrZXl3b3Jkcz48a2V5d29y
ZD5hZG1pbmlzdHJhdGlvbiAmYW1wOyBkb3NhZ2U8L2tleXdvcmQ+PGtleXdvcmQ+QWRvbGVzY2Vu
dDwva2V5d29yZD48a2V5d29yZD5BZ2VkPC9rZXl3b3JkPjxrZXl3b3JkPmFuYWxvZ3MgJmFtcDsg
ZGVyaXZhdGl2ZXM8L2tleXdvcmQ+PGtleXdvcmQ+YW5hbHlzaXM8L2tleXdvcmQ+PGtleXdvcmQ+
Qm9uZSBEZW5zaXR5PC9rZXl3b3JkPjxrZXl3b3JkPkNhbGNpdW08L2tleXdvcmQ+PGtleXdvcmQ+
Q2FsY2l1bSxEaWV0YXJ5PC9rZXl3b3JkPjxrZXl3b3JkPkNoaWxkPC9rZXl3b3JkPjxrZXl3b3Jk
PkRpZXQ8L2tleXdvcmQ+PGtleXdvcmQ+RXJnb2NhbGNpZmVyb2xzPC9rZXl3b3JkPjxrZXl3b3Jk
PkV1cm9wZTwva2V5d29yZD48a2V5d29yZD5GZW1hbGU8L2tleXdvcmQ+PGtleXdvcmQ+R3Jvd3Ro
PC9rZXl3b3JkPjxrZXl3b3JkPkhlYWx0aCBCZWhhdmlvcjwva2V5d29yZD48a2V5d29yZD5IdW1h
bnM8L2tleXdvcmQ+PGtleXdvcmQ+SHlkcm94eWNob2xlY2FsY2lmZXJvbHM8L2tleXdvcmQ+PGtl
eXdvcmQ+TGlmZSBTdHlsZTwva2V5d29yZD48a2V5d29yZD5NYWxlPC9rZXl3b3JkPjxrZXl3b3Jk
Pk1pbGs8L2tleXdvcmQ+PGtleXdvcmQ+cGh5c2lvbG9neTwva2V5d29yZD48a2V5d29yZD5TcGFp
bjwva2V5d29yZD48a2V5d29yZD5WaXRhbWluIEQ8L2tleXdvcmQ+PC9rZXl3b3Jkcz48ZGF0ZXM+
PHllYXI+MjAxMzwveWVhcj48cHViLWRhdGVzPjxkYXRlPjEvMjAxMzwvZGF0ZT48L3B1Yi1kYXRl
cz48L2RhdGVzPjxsYWJlbD40ODwvbGFiZWw+PHVybHM+PHJlbGF0ZWQtdXJscz48dXJsPmh0dHA6
Ly93d3cubmNiaS5ubG0ubmloLmdvdi9wdWJtZWQvMjI5MDE1NTA8L3VybD48L3JlbGF0ZWQtdXJs
cz48L3VybHM+PGVsZWN0cm9uaWMtcmVzb3VyY2UtbnVtPlMxMDk0LTY5NTAoMTIpMDAxMTAtMiBb
cGlpXTsxMC4xMDE2L2ouam9jZC4yMDEyLjA3LjAwOCBbZG9pXTwvZWxlY3Ryb25pYy1yZXNvdXJj
ZS1udW0+PC9yZWNvcmQ+PC9DaXRlPjxDaXRlPjxBdXRob3I+UGVra2luZW48L0F1dGhvcj48WWVh
cj4yMDEyPC9ZZWFyPjxSZWNOdW0+MjU2PC9SZWNOdW0+PHJlY29yZD48cmVjLW51bWJlcj4yNTY8
L3JlYy1udW1iZXI+PGZvcmVpZ24ta2V5cz48a2V5IGFwcD0iRU4iIGRiLWlkPSJhZXpmYXpmcjU1
dzJkZWUwOWF1dnplYW56ZDBheHR0NXgyNXYiIHRpbWVzdGFtcD0iMTM4MDY0OTI2MyI+MjU2PC9r
ZXk+PC9mb3JlaWduLWtleXM+PHJlZi10eXBlIG5hbWU9IkpvdXJuYWwgQXJ0aWNsZSI+MTc8L3Jl
Zi10eXBlPjxjb250cmlidXRvcnM+PGF1dGhvcnM+PGF1dGhvcj5QZWtraW5lbixNLjwvYXV0aG9y
PjxhdXRob3I+VmlsamFrYWluZW4sSC48L2F1dGhvcj48YXV0aG9yPlNhYXJuaW8sRS48L2F1dGhv
cj48YXV0aG9yPkxhbWJlcmctQWxsYXJkdCxDLjwvYXV0aG9yPjxhdXRob3I+TWFraXRpZSxPLjwv
YXV0aG9yPjwvYXV0aG9ycz48L2NvbnRyaWJ1dG9ycz48YXV0aC1hZGRyZXNzPkZvbGtoYWxzYW4g
SW5zdGl0dXRlIG9mIEdlbmV0aWNzLCBVbml2ZXJzaXR5IG9mIEhlbHNpbmtpLCBIZWxzaW5raSwg
RmlubGFuZC4gbWlubmEucGVra2luZW5AaGVsc2lua2kuZmk8L2F1dGgtYWRkcmVzcz48dGl0bGVz
Pjx0aXRsZT5WaXRhbWluIEQgaXMgYSBtYWpvciBkZXRlcm1pbmFudCBvZiBib25lIG1pbmVyYWwg
ZGVuc2l0eSBhdCBzY2hvb2wgYWdlPC90aXRsZT48c2Vjb25kYXJ5LXRpdGxlPlBMb1MuT25lLjwv
c2Vjb25kYXJ5LXRpdGxlPjwvdGl0bGVzPjxwZXJpb2RpY2FsPjxmdWxsLXRpdGxlPlBMb1MuT25l
LjwvZnVsbC10aXRsZT48L3BlcmlvZGljYWw+PHBhZ2VzPmU0MDA5MDwvcGFnZXM+PHZvbHVtZT43
PC92b2x1bWU+PG51bWJlcj43PC9udW1iZXI+PHJlcHJpbnQtZWRpdGlvbj5Ob3QgaW4gRmlsZTwv
cmVwcmludC1lZGl0aW9uPjxrZXl3b3Jkcz48a2V5d29yZD5BYnNvcnB0aW9tZXRyeSxQaG90b248
L2tleXdvcmQ+PGtleXdvcmQ+QWRvbGVzY2VudDwva2V5d29yZD48a2V5d29yZD5BZHVsdDwva2V5
d29yZD48a2V5d29yZD5hbmFsb2dzICZhbXA7IGRlcml2YXRpdmVzPC9rZXl3b3JkPjxrZXl3b3Jk
PmFuYWx5c2lzPC9rZXl3b3JkPjxrZXl3b3JkPmJsb29kPC9rZXl3b3JkPjxrZXl3b3JkPkJvZHkg
Q29tcG9zaXRpb248L2tleXdvcmQ+PGtleXdvcmQ+Qm9uZSBEZW5zaXR5PC9rZXl3b3JkPjxrZXl3
b3JkPkNhbGNpdW08L2tleXdvcmQ+PGtleXdvcmQ+Q2hpbGQ8L2tleXdvcmQ+PGtleXdvcmQ+RXhl
cmNpc2U8L2tleXdvcmQ+PGtleXdvcmQ+RmVtYWxlPC9rZXl3b3JkPjxrZXl3b3JkPkZpbmxhbmQ8
L2tleXdvcmQ+PGtleXdvcmQ+Z2VuZXRpY3M8L2tleXdvcmQ+PGtleXdvcmQ+SGVhbHRoPC9rZXl3
b3JkPjxrZXl3b3JkPkhvbWVvc3Rhc2lzPC9rZXl3b3JkPjxrZXl3b3JkPkh1bWFuczwva2V5d29y
ZD48a2V5d29yZD5NYWxlPC9rZXl3b3JkPjxrZXl3b3JkPm1ldGFib2xpc208L2tleXdvcmQ+PGtl
eXdvcmQ+UmVncmVzc2lvbiBBbmFseXNpczwva2V5d29yZD48a2V5d29yZD51cmluZTwva2V5d29y
ZD48a2V5d29yZD5WaXRhbWluIEQ8L2tleXdvcmQ+PGtleXdvcmQ+Vml0YW1pbiBEIERlZmljaWVu
Y3k8L2tleXdvcmQ+PC9rZXl3b3Jkcz48ZGF0ZXM+PHllYXI+MjAxMjwveWVhcj48cHViLWRhdGVz
PjxkYXRlPjIwMTI8L2RhdGU+PC9wdWItZGF0ZXM+PC9kYXRlcz48bGFiZWw+NTA8L2xhYmVsPjx1
cmxzPjxyZWxhdGVkLXVybHM+PHVybD5odHRwOi8vd3d3Lm5jYmkubmxtLm5paC5nb3YvcHVibWVk
LzIyNzY4MzMxPC91cmw+PC9yZWxhdGVkLXVybHM+PC91cmxzPjxlbGVjdHJvbmljLXJlc291cmNl
LW51bT4xMC4xMzcxL2pvdXJuYWwucG9uZS4wMDQwMDkwIFtkb2ldO1BPTkUtRC0xMi0wNTI4NyBb
cGlpXTwvZWxlY3Ryb25pYy1yZXNvdXJjZS1udW0+PC9yZWNvcmQ+PC9DaXRlPjxDaXRlPjxBdXRo
b3I+U3RlaW48L0F1dGhvcj48WWVhcj4yMDA2PC9ZZWFyPjxSZWNOdW0+Mjg3PC9SZWNOdW0+PHJl
Y29yZD48cmVjLW51bWJlcj4yODc8L3JlYy1udW1iZXI+PGZvcmVpZ24ta2V5cz48a2V5IGFwcD0i
RU4iIGRiLWlkPSJhZXpmYXpmcjU1dzJkZWUwOWF1dnplYW56ZDBheHR0NXgyNXYiIHRpbWVzdGFt
cD0iMTM4MDY0OTI2MyI+Mjg3PC9rZXk+PC9mb3JlaWduLWtleXM+PHJlZi10eXBlIG5hbWU9Ikpv
dXJuYWwgQXJ0aWNsZSI+MTc8L3JlZi10eXBlPjxjb250cmlidXRvcnM+PGF1dGhvcnM+PGF1dGhv
cj5TdGVpbixFLk0uPC9hdXRob3I+PGF1dGhvcj5MYWluZyxFLk0uPC9hdXRob3I+PGF1dGhvcj5I
YWxsLEQuQi48L2F1dGhvcj48YXV0aG9yPkhhdXNtYW4sRC5CLjwvYXV0aG9yPjxhdXRob3I+S2lt
bGluLE0uRy48L2F1dGhvcj48YXV0aG9yPkpvaG5zb24sTS5BLjwvYXV0aG9yPjxhdXRob3I+TW9k
bGVza3ksQy5NLjwvYXV0aG9yPjxhdXRob3I+V2lsc29uLEEuUi48L2F1dGhvcj48YXV0aG9yPkxl
d2lzLFIuRC48L2F1dGhvcj48L2F1dGhvcnM+PC9jb250cmlidXRvcnM+PGF1dGgtYWRkcmVzcz5E
ZXBhcnRtZW50IG9mIEZvb2RzIGFuZCBOdXRyaXRpb24gYW5kIFN0YXRpc3RpY3MsIFVuaXZlcnNp
dHkgb2YgR2VvcmdpYSwgQXRoZW5zLCBHQSwgVVNBPC9hdXRoLWFkZHJlc3M+PHRpdGxlcz48dGl0
bGU+U2VydW0gMjUtaHlkcm94eXZpdGFtaW4gRCBjb25jZW50cmF0aW9ucyBpbiBnaXJscyBhZ2Vk
IDQtOCB5IGxpdmluZyBpbiB0aGUgc291dGhlYXN0ZXJuIFVuaXRlZCBTdGF0ZXM8L3RpdGxlPjxz
ZWNvbmRhcnktdGl0bGU+QW0uSi5DbGluLk51dHIuPC9zZWNvbmRhcnktdGl0bGU+PC90aXRsZXM+
PHBlcmlvZGljYWw+PGZ1bGwtdGl0bGU+QW0uSi5DbGluLk51dHIuPC9mdWxsLXRpdGxlPjwvcGVy
aW9kaWNhbD48cGFnZXM+NzUtODE8L3BhZ2VzPjx2b2x1bWU+ODM8L3ZvbHVtZT48bnVtYmVyPjE8
L251bWJlcj48cmVwcmludC1lZGl0aW9uPk5vdCBpbiBGaWxlPC9yZXByaW50LWVkaXRpb24+PGtl
eXdvcmRzPjxrZXl3b3JkPkFic29ycHRpb21ldHJ5LFBob3Rvbjwva2V5d29yZD48a2V5d29yZD5B
ZG9sZXNjZW50PC9rZXl3b3JkPjxrZXl3b3JkPkFkdWx0PC9rZXl3b3JkPjxrZXl3b3JkPkFmcmlj
YW4gQW1lcmljYW5zPC9rZXl3b3JkPjxrZXl3b3JkPkFnZWQ8L2tleXdvcmQ+PGtleXdvcmQ+YW5h
bG9ncyAmYW1wOyBkZXJpdmF0aXZlczwva2V5d29yZD48a2V5d29yZD5hbmFseXNpczwva2V5d29y
ZD48a2V5d29yZD5BbmFseXNpcyBvZiBWYXJpYW5jZTwva2V5d29yZD48a2V5d29yZD5iaW9zeW50
aGVzaXM8L2tleXdvcmQ+PGtleXdvcmQ+Ymxvb2Q8L2tleXdvcmQ+PGtleXdvcmQ+Qm9keSBNYXNz
IEluZGV4PC9rZXl3b3JkPjxrZXl3b3JkPkJvbmUgRGVuc2l0eTwva2V5d29yZD48a2V5d29yZD5D
aGlsZDwva2V5d29yZD48a2V5d29yZD5DaGlsZCxQcmVzY2hvb2w8L2tleXdvcmQ+PGtleXdvcmQ+
Q3Jvc3MtU2VjdGlvbmFsIFN0dWRpZXM8L2tleXdvcmQ+PGtleXdvcmQ+ZXBpZGVtaW9sb2d5PC9r
ZXl3b3JkPjxrZXl3b3JkPkV1cm9wZWFuIENvbnRpbmVudGFsIEFuY2VzdHJ5IEdyb3VwPC9rZXl3
b3JkPjxrZXl3b3JkPkZlbWFsZTwva2V5d29yZD48a2V5d29yZD5GZW11cjwva2V5d29yZD48a2V5
d29yZD5Gb3JlYXJtPC9rZXl3b3JkPjxrZXl3b3JkPkdlb3JnaWE8L2tleXdvcmQ+PGtleXdvcmQ+
SHVtYW5zPC9rZXl3b3JkPjxrZXl3b3JkPkxpZmUgU3R5bGU8L2tleXdvcmQ+PGtleXdvcmQ+TnV0
cml0aW9uYWwgU3RhdHVzPC9rZXl3b3JkPjxrZXl3b3JkPnBoeXNpb2xvZ3k8L2tleXdvcmQ+PGtl
eXdvcmQ+UmFkaW9pbW11bm9hc3NheTwva2V5d29yZD48a2V5d29yZD5SZWdyZXNzaW9uIEFuYWx5
c2lzPC9rZXl3b3JkPjxrZXl3b3JkPlJpc2s8L2tleXdvcmQ+PGtleXdvcmQ+U2Vhc29uczwva2V5
d29yZD48a2V5d29yZD5TZXJvZXBpZGVtaW9sb2dpYyBTdHVkaWVzPC9rZXl3b3JkPjxrZXl3b3Jk
PlNvdXRoZWFzdGVybiBVbml0ZWQgU3RhdGVzPC9rZXl3b3JkPjxrZXl3b3JkPlN1bmxpZ2h0PC9r
ZXl3b3JkPjxrZXl3b3JkPlVuaXRlZCBTdGF0ZXM8L2tleXdvcmQ+PGtleXdvcmQ+Vml0YW1pbiBE
PC9rZXl3b3JkPjxrZXl3b3JkPlZpdGFtaW4gRCBEZWZpY2llbmN5PC9rZXl3b3JkPjwva2V5d29y
ZHM+PGRhdGVzPjx5ZWFyPjIwMDY8L3llYXI+PHB1Yi1kYXRlcz48ZGF0ZT4xLzIwMDY8L2RhdGU+
PC9wdWItZGF0ZXM+PC9kYXRlcz48bGFiZWw+MTMzPC9sYWJlbD48dXJscz48cmVsYXRlZC11cmxz
Pjx1cmw+aHR0cDovL3d3dy5uY2JpLm5sbS5uaWguZ292L3B1Ym1lZC8xNjQwMDA1MzwvdXJsPjwv
cmVsYXRlZC11cmxzPjwvdXJscz48ZWxlY3Ryb25pYy1yZXNvdXJjZS1udW0+ODMvMS83NSBbcGlp
XTwvZWxlY3Ryb25pYy1yZXNvdXJjZS1udW0+PC9yZWNvcmQ+PC9DaXRlPjxDaXRlPjxBdXRob3I+
VGFsd2FyPC9BdXRob3I+PFllYXI+MjAwNzwvWWVhcj48UmVjTnVtPjI5MTwvUmVjTnVtPjxyZWNv
cmQ+PHJlYy1udW1iZXI+MjkxPC9yZWMtbnVtYmVyPjxmb3JlaWduLWtleXM+PGtleSBhcHA9IkVO
IiBkYi1pZD0iYWV6ZmF6ZnI1NXcyZGVlMDlhdXZ6ZWFuemQwYXh0dDV4MjV2IiB0aW1lc3RhbXA9
IjEzODA2NDkyNjMiPjI5MTwva2V5PjwvZm9yZWlnbi1rZXlzPjxyZWYtdHlwZSBuYW1lPSJKb3Vy
bmFsIEFydGljbGUiPjE3PC9yZWYtdHlwZT48Y29udHJpYnV0b3JzPjxhdXRob3JzPjxhdXRob3I+
VGFsd2FyLFMuQS48L2F1dGhvcj48YXV0aG9yPlN3ZWRsZXIsSi48L2F1dGhvcj48YXV0aG9yPlll
aCxKLjwvYXV0aG9yPjxhdXRob3I+UG9sbGFjayxTLjwvYXV0aG9yPjxhdXRob3I+QWxvaWEsSi5G
LjwvYXV0aG9yPjwvYXV0aG9ycz48L2NvbnRyaWJ1dG9ycz48YXV0aC1hZGRyZXNzPkJvbmUgTWlu
ZXJhbCBSZXNlYXJjaCBDZW50ZXIsIFdpbnRocm9wLVVuaXZlcnNpdHkgSG9zcGl0YWwsIE1pbmVv
bGEsIE5ZLCBVU0E8L2F1dGgtYWRkcmVzcz48dGl0bGVzPjx0aXRsZT5WaXRhbWluLUQgbnV0cml0
aW9uIGFuZCBib25lIG1hc3MgaW4gYWRvbGVzY2VudCBibGFjayBnaXJsczwvdGl0bGU+PHNlY29u
ZGFyeS10aXRsZT5KLk5hdGwuTWVkLkFzc29jLjwvc2Vjb25kYXJ5LXRpdGxlPjwvdGl0bGVzPjxw
ZXJpb2RpY2FsPjxmdWxsLXRpdGxlPkouTmF0bC5NZWQuQXNzb2MuPC9mdWxsLXRpdGxlPjwvcGVy
aW9kaWNhbD48cGFnZXM+NjUwLTY1NzwvcGFnZXM+PHZvbHVtZT45OTwvdm9sdW1lPjxudW1iZXI+
NjwvbnVtYmVyPjxyZXByaW50LWVkaXRpb24+Tm90IGluIEZpbGU8L3JlcHJpbnQtZWRpdGlvbj48
a2V5d29yZHM+PGtleXdvcmQ+QWRvbGVzY2VudDwva2V5d29yZD48a2V5d29yZD5BZG9sZXNjZW50
IE51dHJpdGlvbmFsIFBoeXNpb2xvZ2ljYWwgUGhlbm9tZW5hPC9rZXl3b3JkPjxrZXl3b3JkPkFm
cmljYW4gQW1lcmljYW5zPC9rZXl3b3JkPjxrZXl3b3JkPkJvbmUgRGVuc2l0eTwva2V5d29yZD48
a2V5d29yZD5DYWxjaXVtPC9rZXl3b3JkPjxrZXl3b3JkPkNoaWxkPC9rZXl3b3JkPjxrZXl3b3Jk
PmNvbXBsaWNhdGlvbnM8L2tleXdvcmQ+PGtleXdvcmQ+Q3Jvc3MtU2VjdGlvbmFsIFN0dWRpZXM8
L2tleXdvcmQ+PGtleXdvcmQ+ZXBpZGVtaW9sb2d5PC9rZXl3b3JkPjxrZXl3b3JkPmV0aG5vbG9n
eTwva2V5d29yZD48a2V5d29yZD5ldGlvbG9neTwva2V5d29yZD48a2V5d29yZD5GZW1hbGU8L2tl
eXdvcmQ+PGtleXdvcmQ+RmVtdXI8L2tleXdvcmQ+PGtleXdvcmQ+SHVtYW5zPC9rZXl3b3JkPjxr
ZXl3b3JkPm1ldGhvZHM8L2tleXdvcmQ+PGtleXdvcmQ+TmV3IFlvcms8L2tleXdvcmQ+PGtleXdv
cmQ+TnV0cml0aW9uIEFzc2Vzc21lbnQ8L2tleXdvcmQ+PGtleXdvcmQ+T3N0ZW9wb3Jvc2lzPC9r
ZXl3b3JkPjxrZXl3b3JkPlBhcmF0aHlyb2lkIEhvcm1vbmU8L2tleXdvcmQ+PGtleXdvcmQ+UmFk
aXVzPC9rZXl3b3JkPjxrZXl3b3JkPlJpc2sgRmFjdG9yczwva2V5d29yZD48a2V5d29yZD5TdWJ1
cmJhbiBQb3B1bGF0aW9uPC9rZXl3b3JkPjxrZXl3b3JkPlZpdGFtaW4gRDwva2V5d29yZD48a2V5
d29yZD5WaXRhbWluIEQgRGVmaWNpZW5jeTwva2V5d29yZD48L2tleXdvcmRzPjxkYXRlcz48eWVh
cj4yMDA3PC95ZWFyPjxwdWItZGF0ZXM+PGRhdGU+Ni8yMDA3PC9kYXRlPjwvcHViLWRhdGVzPjwv
ZGF0ZXM+PGxhYmVsPjEzNTwvbGFiZWw+PHVybHM+PHJlbGF0ZWQtdXJscz48dXJsPmh0dHA6Ly93
d3cubmNiaS5ubG0ubmloLmdvdi9wdWJtZWQvMTc1OTU5MzQ8L3VybD48L3JlbGF0ZWQtdXJscz48
L3VybHM+PC9yZWNvcmQ+PC9DaXRlPjxDaXRlPjxBdXRob3I+VmF0YW5wYXJhc3Q8L0F1dGhvcj48
WWVhcj4yMDEzPC9ZZWFyPjxSZWNOdW0+MzAxPC9SZWNOdW0+PHJlY29yZD48cmVjLW51bWJlcj4z
MDE8L3JlYy1udW1iZXI+PGZvcmVpZ24ta2V5cz48a2V5IGFwcD0iRU4iIGRiLWlkPSJhZXpmYXpm
cjU1dzJkZWUwOWF1dnplYW56ZDBheHR0NXgyNXYiIHRpbWVzdGFtcD0iMTM4MDY0OTI2NCI+MzAx
PC9rZXk+PC9mb3JlaWduLWtleXM+PHJlZi10eXBlIG5hbWU9IkpvdXJuYWwgQXJ0aWNsZSI+MTc8
L3JlZi10eXBlPjxjb250cmlidXRvcnM+PGF1dGhvcnM+PGF1dGhvcj5WYXRhbnBhcmFzdCxILjwv
YXV0aG9yPjxhdXRob3I+TmlzYmV0LEMuPC9hdXRob3I+PGF1dGhvcj5HdXNodWxhayxCLjwvYXV0
aG9yPjwvYXV0aG9ycz48L2NvbnRyaWJ1dG9ycz48YXV0aC1hZGRyZXNzPkRpdmlzaW9uIG9mIE51
dHJpdGlvbiBhbmQgRGlldGV0aWNzLCBDb2xsZWdlIG9mIFBoYXJtYWN5IGFuZCBOdXRyaXRpb24s
IFVuaXZlcnNpdHkgb2YgU2Fza2F0Y2hld2FuLCBTYXNrYXRvb24sIFNLIFM3TiA1QTIsIENhbmFk
YS4gdmF0YW4uaEB1c2Fzay5jYTwvYXV0aC1hZGRyZXNzPjx0aXRsZXM+PHRpdGxlPlZpdGFtaW4g
RCBpbnN1ZmZpY2llbmN5IGFuZCBib25lIG1pbmVyYWwgc3RhdHVzIGluIGEgcG9wdWxhdGlvbiBv
ZiBuZXdjb21lciBjaGlsZHJlbiBpbiBDYW5hZGE8L3RpdGxlPjxzZWNvbmRhcnktdGl0bGU+TnV0
cmllbnRzLjwvc2Vjb25kYXJ5LXRpdGxlPjwvdGl0bGVzPjxwZXJpb2RpY2FsPjxmdWxsLXRpdGxl
Pk51dHJpZW50cy48L2Z1bGwtdGl0bGU+PC9wZXJpb2RpY2FsPjxwYWdlcz4xNTYxLTE1NzI8L3Bh
Z2VzPjx2b2x1bWU+NTwvdm9sdW1lPjxudW1iZXI+NTwvbnVtYmVyPjxyZXByaW50LWVkaXRpb24+
Tm90IGluIEZpbGU8L3JlcHJpbnQtZWRpdGlvbj48a2V5d29yZHM+PGtleXdvcmQ+Q2FsY2l1bTwv
a2V5d29yZD48a2V5d29yZD5DYW5hZGE8L2tleXdvcmQ+PGtleXdvcmQ+ZGVmaWNpZW5jeTwva2V5
d29yZD48a2V5d29yZD5IZWFsdGg8L2tleXdvcmQ+PGtleXdvcmQ+bWV0aG9kczwva2V5d29yZD48
a2V5d29yZD5QcmV2YWxlbmNlPC9rZXl3b3JkPjxrZXl3b3JkPlJlZnVnZWVzPC9rZXl3b3JkPjxr
ZXl3b3JkPlJpc2s8L2tleXdvcmQ+PGtleXdvcmQ+U2tpbiBQaWdtZW50YXRpb248L2tleXdvcmQ+
PGtleXdvcmQ+Vml0YW1pbiBEPC9rZXl3b3JkPjxrZXl3b3JkPlZpdGFtaW4gRCBEZWZpY2llbmN5
PC9rZXl3b3JkPjwva2V5d29yZHM+PGRhdGVzPjx5ZWFyPjIwMTM8L3llYXI+PHB1Yi1kYXRlcz48
ZGF0ZT41LzIwMTM8L2RhdGU+PC9wdWItZGF0ZXM+PC9kYXRlcz48bGFiZWw+NTI8L2xhYmVsPjx1
cmxzPjxyZWxhdGVkLXVybHM+PHVybD5odHRwOi8vd3d3Lm5jYmkubmxtLm5paC5nb3YvcHVibWVk
LzIzNjczNjA3PC91cmw+PC9yZWxhdGVkLXVybHM+PC91cmxzPjxlbGVjdHJvbmljLXJlc291cmNl
LW51bT5udTUwNTE1NjEgW3BpaV07MTAuMzM5MC9udTUwNTE1NjEgW2RvaV08L2VsZWN0cm9uaWMt
cmVzb3VyY2UtbnVtPjwvcmVjb3JkPjwvQ2l0ZT48Q2l0ZT48QXV0aG9yPk1hcndhaGE8L0F1dGhv
cj48WWVhcj4yMDA1PC9ZZWFyPjxSZWNOdW0+MjMxPC9SZWNOdW0+PHJlY29yZD48cmVjLW51bWJl
cj4yMzE8L3JlYy1udW1iZXI+PGZvcmVpZ24ta2V5cz48a2V5IGFwcD0iRU4iIGRiLWlkPSJhZXpm
YXpmcjU1dzJkZWUwOWF1dnplYW56ZDBheHR0NXgyNXYiIHRpbWVzdGFtcD0iMTM4MDY0OTI2MyI+
MjMxPC9rZXk+PC9mb3JlaWduLWtleXM+PHJlZi10eXBlIG5hbWU9IkpvdXJuYWwgQXJ0aWNsZSI+
MTc8L3JlZi10eXBlPjxjb250cmlidXRvcnM+PGF1dGhvcnM+PGF1dGhvcj5NYXJ3YWhhLFIuSy48
L2F1dGhvcj48YXV0aG9yPlRhbmRvbixOLjwvYXV0aG9yPjxhdXRob3I+UmVkZHksRC5SLjwvYXV0
aG9yPjxhdXRob3I+QWdnYXJ3YWwsUi48L2F1dGhvcj48YXV0aG9yPlNpbmdoLFIuPC9hdXRob3I+
PGF1dGhvcj5TYXdobmV5LFIuQy48L2F1dGhvcj48YXV0aG9yPlNhbHVqYSxCLjwvYXV0aG9yPjxh
dXRob3I+R2FuaWUsTS5BLjwvYXV0aG9yPjxhdXRob3I+U2luZ2gsUy48L2F1dGhvcj48L2F1dGhv
cnM+PC9jb250cmlidXRvcnM+PGF1dGgtYWRkcmVzcz5EZXBhcnRtZW50IG9mIEVuZG9jcmlub2xv
Z3kgYW5kIFRoeXJvaWQgUmVzZWFyY2gsIEluc3RpdHV0ZSBvZiBOdWNsZWFyIE1lZGljaW5lIGFu
ZCBBbGxpZWQgU2NpZW5jZXMsIERlbGhpLCBJbmRpYS4gbWFyd2FoYV9yYW1hbkBob3RtYWlsLmNv
bTwvYXV0aC1hZGRyZXNzPjx0aXRsZXM+PHRpdGxlPlZpdGFtaW4gRCBhbmQgYm9uZSBtaW5lcmFs
IGRlbnNpdHkgc3RhdHVzIG9mIGhlYWx0aHkgc2Nob29sY2hpbGRyZW4gaW4gbm9ydGhlcm4gSW5k
aWE8L3RpdGxlPjxzZWNvbmRhcnktdGl0bGU+QW0uSi5DbGluLk51dHIuPC9zZWNvbmRhcnktdGl0
bGU+PC90aXRsZXM+PHBlcmlvZGljYWw+PGZ1bGwtdGl0bGU+QW0uSi5DbGluLk51dHIuPC9mdWxs
LXRpdGxlPjwvcGVyaW9kaWNhbD48cGFnZXM+NDc3LTQ4MjwvcGFnZXM+PHZvbHVtZT44Mjwvdm9s
dW1lPjxudW1iZXI+MjwvbnVtYmVyPjxyZXByaW50LWVkaXRpb24+Tm90IGluIEZpbGU8L3JlcHJp
bnQtZWRpdGlvbj48a2V5d29yZHM+PGtleXdvcmQ+MjUtSHlkcm94eXZpdGFtaW4gRCAyPC9rZXl3
b3JkPjxrZXl3b3JkPkFkb2xlc2NlbnQ8L2tleXdvcmQ+PGtleXdvcmQ+QWdlZDwva2V5d29yZD48
a2V5d29yZD5BbGthbGluZSBQaG9zcGhhdGFzZTwva2V5d29yZD48a2V5d29yZD5ibG9vZDwva2V5
d29yZD48a2V5d29yZD5Cb25lIERlbnNpdHk8L2tleXdvcmQ+PGtleXdvcmQ+Q2FsY2l1bTwva2V5
d29yZD48a2V5d29yZD5DaGlsZDwva2V5d29yZD48a2V5d29yZD5kZWZpY2llbmN5PC9rZXl3b3Jk
PjxrZXl3b3JkPmVwaWRlbWlvbG9neTwva2V5d29yZD48a2V5d29yZD5GZW1hbGU8L2tleXdvcmQ+
PGtleXdvcmQ+Rm9yZWFybTwva2V5d29yZD48a2V5d29yZD5IdW1hbnM8L2tleXdvcmQ+PGtleXdv
cmQ+SW5kaWE8L2tleXdvcmQ+PGtleXdvcmQ+TWFsZTwva2V5d29yZD48a2V5d29yZD5QYXJhdGh5
cm9pZCBIb3Jtb25lPC9rZXl3b3JkPjxrZXl3b3JkPlBob3NwaG9ydXM8L2tleXdvcmQ+PGtleXdv
cmQ+UHJldmFsZW5jZTwva2V5d29yZD48a2V5d29yZD5WaXRhbWluIEQ8L2tleXdvcmQ+PGtleXdv
cmQ+Vml0YW1pbiBEIERlZmljaWVuY3k8L2tleXdvcmQ+PC9rZXl3b3Jkcz48ZGF0ZXM+PHllYXI+
MjAwNTwveWVhcj48cHViLWRhdGVzPjxkYXRlPjgvMjAwNTwvZGF0ZT48L3B1Yi1kYXRlcz48L2Rh
dGVzPjxsYWJlbD4xMzk8L2xhYmVsPjx1cmxzPjxyZWxhdGVkLXVybHM+PHVybD5odHRwOi8vd3d3
Lm5jYmkubmxtLm5paC5nb3YvcHVibWVkLzE2MDg3OTk2PC91cmw+PC9yZWxhdGVkLXVybHM+PC91
cmxzPjxlbGVjdHJvbmljLXJlc291cmNlLW51bT44Mi8yLzQ3NyBbcGlpXTwvZWxlY3Ryb25pYy1y
ZXNvdXJjZS1udW0+PC9yZWNvcmQ+PC9DaXRlPjxDaXRlPjxBdXRob3I+VmFsdHVlbmE8L0F1dGhv
cj48WWVhcj4yMDEyPC9ZZWFyPjxSZWNOdW0+Mjk5PC9SZWNOdW0+PHJlY29yZD48cmVjLW51bWJl
cj4yOTk8L3JlYy1udW1iZXI+PGZvcmVpZ24ta2V5cz48a2V5IGFwcD0iRU4iIGRiLWlkPSJhZXpm
YXpmcjU1dzJkZWUwOWF1dnplYW56ZDBheHR0NXgyNXYiIHRpbWVzdGFtcD0iMTM4MDY0OTI2NCI+
Mjk5PC9rZXk+PC9mb3JlaWduLWtleXM+PHJlZi10eXBlIG5hbWU9IkpvdXJuYWwgQXJ0aWNsZSI+
MTc8L3JlZi10eXBlPjxjb250cmlidXRvcnM+PGF1dGhvcnM+PGF1dGhvcj5WYWx0dWVuYSxKLjwv
YXV0aG9yPjxhdXRob3I+R3JhY2lhLU1hcmNvLEwuPC9hdXRob3I+PGF1dGhvcj5WaWNlbnRlLVJv
ZHJpZ3VleixHLjwvYXV0aG9yPjxhdXRob3I+R29uemFsZXotR3Jvc3MsTS48L2F1dGhvcj48YXV0
aG9yPkh1eWJyZWNodHMsSS48L2F1dGhvcj48YXV0aG9yPlJleS1Mb3BleixKLlAuPC9hdXRob3I+
PGF1dGhvcj5Nb3VyYXRpZG91LFQuPC9hdXRob3I+PGF1dGhvcj5TaW9lbixJLjwvYXV0aG9yPjxh
dXRob3I+TWVzYW5hLE0uSS48L2F1dGhvcj48YXV0aG9yPk1hcnRpbmV6LEEuRS48L2F1dGhvcj48
YXV0aG9yPldpZGhhbG0sSy48L2F1dGhvcj48YXV0aG9yPk1vcmVubyxMLkEuPC9hdXRob3I+PC9h
dXRob3JzPjwvY29udHJpYnV0b3JzPjxhdXRoLWFkZHJlc3M+RGVwYXJ0bWVudCBvZiBIZWFsdGgg
YW5kIEh1bWFuIFBlcmZvcm1hbmNlLCBGYWN1bHR5IG9mIFBoeXNpY2FsIEFjdGl2aXR5IGFuZCBT
cG9ydCBTY2llbmNlcy1JTkVGLCBUZWNobmljYWwgVW5pdmVyc2l0eSBvZiBNYWRyaWQsIEMvIE1h
cnRpbiBGaWVycm8gNywgTWFkcmlkLCBTcGFpbi4gamFyYS52YWx0dWVuYUB1cG0uZXM8L2F1dGgt
YWRkcmVzcz48dGl0bGVzPjx0aXRsZT5WaXRhbWluIEQgc3RhdHVzIGFuZCBwaHlzaWNhbCBhY3Rp
dml0eSBpbnRlcmFjdCB0byBpbXByb3ZlIGJvbmUgbWFzcyBpbiBhZG9sZXNjZW50cy4gVGhlIEhF
TEVOQSBTdHVkeTwvdGl0bGU+PHNlY29uZGFyeS10aXRsZT5Pc3Rlb3Bvcm9zLkludC48L3NlY29u
ZGFyeS10aXRsZT48L3RpdGxlcz48cGVyaW9kaWNhbD48ZnVsbC10aXRsZT5Pc3Rlb3Bvcm9zLklu
dC48L2Z1bGwtdGl0bGU+PC9wZXJpb2RpY2FsPjxwYWdlcz4yMjI3LTIyMzc8L3BhZ2VzPjx2b2x1
bWU+MjM8L3ZvbHVtZT48bnVtYmVyPjg8L251bWJlcj48cmVwcmludC1lZGl0aW9uPk5vdCBpbiBG
aWxlPC9yZXByaW50LWVkaXRpb24+PGtleXdvcmRzPjxrZXl3b3JkPkFic29ycHRpb21ldHJ5LFBo
b3Rvbjwva2V5d29yZD48a2V5d29yZD5hZG1pbmlzdHJhdGlvbiAmYW1wOyBkb3NhZ2U8L2tleXdv
cmQ+PGtleXdvcmQ+QWRvbGVzY2VudDwva2V5d29yZD48a2V5d29yZD5BZG9sZXNjZW50IE51dHJp
dGlvbmFsIFBoeXNpb2xvZ2ljYWwgUGhlbm9tZW5hPC9rZXl3b3JkPjxrZXl3b3JkPkFnZWQ8L2tl
eXdvcmQ+PGtleXdvcmQ+Ymxvb2Q8L2tleXdvcmQ+PGtleXdvcmQ+Qm9keSBDb21wb3NpdGlvbjwv
a2V5d29yZD48a2V5d29yZD5Cb2R5IFdlaWdodHMgYW5kIE1lYXN1cmVzPC9rZXl3b3JkPjxrZXl3
b3JkPkJvbmUgYW5kIEJvbmVzPC9rZXl3b3JkPjxrZXl3b3JkPkJvbmUgRGVuc2l0eTwva2V5d29y
ZD48a2V5d29yZD5DYWxjaWZlZGlvbDwva2V5d29yZD48a2V5d29yZD5DYWxjaXVtPC9rZXl3b3Jk
PjxrZXl3b3JkPkNoaWxkPC9rZXl3b3JkPjxrZXl3b3JkPkNyb3NzLVNlY3Rpb25hbCBTdHVkaWVz
PC9rZXl3b3JkPjxrZXl3b3JkPkV1cm9wZTwva2V5d29yZD48a2V5d29yZD5GZW1hbGU8L2tleXdv
cmQ+PGtleXdvcmQ+SGVhbHRoPC9rZXl3b3JkPjxrZXl3b3JkPkh1bWFuczwva2V5d29yZD48a2V5
d29yZD5NYWxlPC9rZXl3b3JkPjxrZXl3b3JkPm1ldGhvZHM8L2tleXdvcmQ+PGtleXdvcmQ+TW90
b3IgQWN0aXZpdHk8L2tleXdvcmQ+PGtleXdvcmQ+UGh5c2ljYWwgRml0bmVzczwva2V5d29yZD48
a2V5d29yZD5waHlzaW9sb2d5PC9rZXl3b3JkPjxrZXl3b3JkPlF1ZXN0aW9ubmFpcmVzPC9rZXl3
b3JkPjxrZXl3b3JkPlJpc2sgRmFjdG9yczwva2V5d29yZD48a2V5d29yZD5TZWFzb25zPC9rZXl3
b3JkPjxrZXl3b3JkPlNwYWluPC9rZXl3b3JkPjxrZXl3b3JkPlZpdGFtaW4gRDwva2V5d29yZD48
L2tleXdvcmRzPjxkYXRlcz48eWVhcj4yMDEyPC95ZWFyPjxwdWItZGF0ZXM+PGRhdGU+OC8yMDEy
PC9kYXRlPjwvcHViLWRhdGVzPjwvZGF0ZXM+PGxhYmVsPjE0MTwvbGFiZWw+PHVybHM+PHJlbGF0
ZWQtdXJscz48dXJsPmh0dHA6Ly93d3cubmNiaS5ubG0ubmloLmdvdi9wdWJtZWQvMjIyMzc4MTY8
L3VybD48L3JlbGF0ZWQtdXJscz48L3VybHM+PGVsZWN0cm9uaWMtcmVzb3VyY2UtbnVtPjEwLjEw
MDcvczAwMTk4LTAxMS0xODg0LTcgW2RvaV08L2VsZWN0cm9uaWMtcmVzb3VyY2UtbnVtPjwvcmVj
b3JkPjwvQ2l0ZT48Q2l0ZT48QXV0aG9yPkx1dHo8L0F1dGhvcj48WWVhcj4xOTg2PC9ZZWFyPjxS
ZWNOdW0+MjIyPC9SZWNOdW0+PHJlY29yZD48cmVjLW51bWJlcj4yMjI8L3JlYy1udW1iZXI+PGZv
cmVpZ24ta2V5cz48a2V5IGFwcD0iRU4iIGRiLWlkPSJhZXpmYXpmcjU1dzJkZWUwOWF1dnplYW56
ZDBheHR0NXgyNXYiIHRpbWVzdGFtcD0iMTM4MDY0OTI2MyI+MjIyPC9rZXk+PC9mb3JlaWduLWtl
eXM+PHJlZi10eXBlIG5hbWU9IkpvdXJuYWwgQXJ0aWNsZSI+MTc8L3JlZi10eXBlPjxjb250cmli
dXRvcnM+PGF1dGhvcnM+PGF1dGhvcj5MdXR6LEouPC9hdXRob3I+PC9hdXRob3JzPjwvY29udHJp
YnV0b3JzPjx0aXRsZXM+PHRpdGxlPkJvbmUgbWluZXJhbCwgc2VydW0gY2FsY2l1bSwgYW5kIGRp
ZXRhcnkgaW50YWtlcyBvZiBtb3RoZXIvZGF1Z2h0ZXIgcGFpcnM8L3RpdGxlPjxzZWNvbmRhcnkt
dGl0bGU+QW0uSi5DbGluLk51dHIuPC9zZWNvbmRhcnktdGl0bGU+PC90aXRsZXM+PHBlcmlvZGlj
YWw+PGZ1bGwtdGl0bGU+QW0uSi5DbGluLk51dHIuPC9mdWxsLXRpdGxlPjwvcGVyaW9kaWNhbD48
cGFnZXM+OTktMTA2PC9wYWdlcz48dm9sdW1lPjQ0PC92b2x1bWU+PG51bWJlcj4xPC9udW1iZXI+
PHJlcHJpbnQtZWRpdGlvbj5Ob3QgaW4gRmlsZTwvcmVwcmludC1lZGl0aW9uPjxrZXl3b3Jkcz48
a2V5d29yZD5BZHVsdDwva2V5d29yZD48a2V5d29yZD5hbmFseXNpczwva2V5d29yZD48a2V5d29y
ZD5ibG9vZDwva2V5d29yZD48a2V5d29yZD5Cb25lIGFuZCBCb25lczwva2V5d29yZD48a2V5d29y
ZD5DYWxjaXVtPC9rZXl3b3JkPjxrZXl3b3JkPkRpZXQ8L2tleXdvcmQ+PGtleXdvcmQ+RW5lcmd5
IEludGFrZTwva2V5d29yZD48a2V5d29yZD5GZW1hbGU8L2tleXdvcmQ+PGtleXdvcmQ+Z2VuZXRp
Y3M8L2tleXdvcmQ+PGtleXdvcmQ+SHVtYW5zPC9rZXl3b3JkPjxrZXl3b3JkPkh5ZHJveHljaG9s
ZWNhbGNpZmVyb2xzPC9rZXl3b3JkPjxrZXl3b3JkPkluY2lkZW5jZTwva2V5d29yZD48a2V5d29y
ZD5NYWduZXNpdW08L2tleXdvcmQ+PGtleXdvcmQ+TWVub3BhdXNlPC9rZXl3b3JkPjxrZXl3b3Jk
Pk1pZGRsZSBBZ2VkPC9rZXl3b3JkPjxrZXl3b3JkPk1pbmVyYWxzPC9rZXl3b3JkPjxrZXl3b3Jk
Pk9zdGVvcG9yb3Npczwva2V5d29yZD48a2V5d29yZD5QaG9zcGhvcnVzPC9rZXl3b3JkPjxrZXl3
b3JkPnByZXZlbnRpb24gJmFtcDsgY29udHJvbDwva2V5d29yZD48a2V5d29yZD5SYWRpdXM8L2tl
eXdvcmQ+PGtleXdvcmQ+Umlzazwva2V5d29yZD48L2tleXdvcmRzPjxkYXRlcz48eWVhcj4xOTg2
PC95ZWFyPjxwdWItZGF0ZXM+PGRhdGU+Ny8xOTg2PC9kYXRlPjwvcHViLWRhdGVzPjwvZGF0ZXM+
PGxhYmVsPjE0NjwvbGFiZWw+PHVybHM+PHJlbGF0ZWQtdXJscz48dXJsPmh0dHA6Ly93d3cubmNi
aS5ubG0ubmloLmdvdi9wdWJtZWQvMzcyODM1MzwvdXJsPjwvcmVsYXRlZC11cmxzPjwvdXJscz48
L3JlY29yZD48L0NpdGU+PENpdGU+PEF1dGhvcj5XYXJkZW48L0F1dGhvcj48WWVhcj4yMDEzPC9Z
ZWFyPjxSZWNOdW0+MzA5PC9SZWNOdW0+PHJlY29yZD48cmVjLW51bWJlcj4zMDk8L3JlYy1udW1i
ZXI+PGZvcmVpZ24ta2V5cz48a2V5IGFwcD0iRU4iIGRiLWlkPSJhZXpmYXpmcjU1dzJkZWUwOWF1
dnplYW56ZDBheHR0NXgyNXYiIHRpbWVzdGFtcD0iMTM4MDY0OTI2NCI+MzA5PC9rZXk+PC9mb3Jl
aWduLWtleXM+PHJlZi10eXBlIG5hbWU9IkpvdXJuYWwgQXJ0aWNsZSI+MTc8L3JlZi10eXBlPjxj
b250cmlidXRvcnM+PGF1dGhvcnM+PGF1dGhvcj5XYXJkZW4sUy5KLjwvYXV0aG9yPjxhdXRob3I+
SGlsbCxLLk0uPC9hdXRob3I+PGF1dGhvcj5GZXJpcmEsQS5KLjwvYXV0aG9yPjxhdXRob3I+TGFp
bmcsRS5NLjwvYXV0aG9yPjxhdXRob3I+TWFydGluLEIuUi48L2F1dGhvcj48YXV0aG9yPkhhdXNt
YW4sRC5CLjwvYXV0aG9yPjxhdXRob3I+V2VhdmVyLEMuTS48L2F1dGhvcj48YXV0aG9yPlBlYWNv
Y2ssTS48L2F1dGhvcj48YXV0aG9yPkxld2lzLFIuRC48L2F1dGhvcj48L2F1dGhvcnM+PC9jb250
cmlidXRvcnM+PGF1dGgtYWRkcmVzcz5DZW50ZXIgZm9yIFRyYW5zbGF0aW9uYWwgTXVzY3Vsb3Nr
ZWxldGFsIFJlc2VhcmNoIGFuZCBEZXBhcnRtZW50IG9mIFBoeXNpY2FsIFRoZXJhcHksIFNjaG9v
bCBvZiBIZWFsdGggYW5kIFJlaGFiaWxpdGF0aW9uIFNjaWVuY2VzLCBJbmRpYW5hIFVuaXZlcnNp
dHksIDExNDAgVy4gTWljaGlnYW4gU3QuLCBDRi0zMjYsIEluZGlhbmFwb2xpcywgSU4gNDYyMDIs
IFVTQS4gc3R3YXJkZW5AaXVwdWkuZWR1PC9hdXRoLWFkZHJlc3M+PHRpdGxlcz48dGl0bGU+UmFj
aWFsIGRpZmZlcmVuY2VzIGluIGNvcnRpY2FsIGJvbmUgYW5kIHRoZWlyIHJlbGF0aW9uc2hpcCB0
byBiaW9jaGVtaWNhbCB2YXJpYWJsZXMgaW4gQmxhY2sgYW5kIFdoaXRlIGNoaWxkcmVuIGluIHRo
ZSBlYXJseSBzdGFnZXMgb2YgcHViZXJ0eTwvdGl0bGU+PHNlY29uZGFyeS10aXRsZT5Pc3Rlb3Bv
cm9zLkludC48L3NlY29uZGFyeS10aXRsZT48L3RpdGxlcz48cGVyaW9kaWNhbD48ZnVsbC10aXRs
ZT5Pc3Rlb3Bvcm9zLkludC48L2Z1bGwtdGl0bGU+PC9wZXJpb2RpY2FsPjxwYWdlcz4xODY5LTE4
Nzk8L3BhZ2VzPjx2b2x1bWU+MjQ8L3ZvbHVtZT48bnVtYmVyPjY8L251bWJlcj48cmVwcmludC1l
ZGl0aW9uPk5vdCBpbiBGaWxlPC9yZXByaW50LWVkaXRpb24+PGtleXdvcmRzPjxrZXl3b3JkPkFs
a2FsaW5lIFBob3NwaGF0YXNlPC9rZXl3b3JkPjxrZXl3b3JkPkJvbmUgUmVzb3JwdGlvbjwva2V5
d29yZD48a2V5d29yZD5Hcm93dGg8L2tleXdvcmQ+PGtleXdvcmQ+SGVhbHRoPC9rZXl3b3==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Pr>
          <w:rFonts w:ascii="Times New Roman" w:hAnsi="Times New Roman"/>
        </w:rPr>
        <w:fldChar w:fldCharType="begin">
          <w:fldData xml:space="preserve">cmQ+PGtleXdvcmQ+TWFsZTwva2V5d29yZD48a2V5d29yZD5tZXRob2RzPC9rZXl3b3JkPjxrZXl3
b3JkPk1pY2hpZ2FuPC9rZXl3b3JkPjxrZXl3b3JkPk9zdGVvY2FsY2luPC9rZXl3b3JkPjxrZXl3
b3JkPlBhcmF0aHlyb2lkIEhvcm1vbmU8L2tleXdvcmQ+PGtleXdvcmQ+UHViZXJ0eTwva2V5d29y
ZD48a2V5d29yZD5yZWhhYmlsaXRhdGlvbjwva2V5d29yZD48a2V5d29yZD50aGVyYXB5PC9rZXl3
b3JkPjwva2V5d29yZHM+PGRhdGVzPjx5ZWFyPjIwMTM8L3llYXI+PHB1Yi1kYXRlcz48ZGF0ZT42
LzIwMTM8L2RhdGU+PC9wdWItZGF0ZXM+PC9kYXRlcz48bGFiZWw+MTQ1PC9sYWJlbD48dXJscz48
cmVsYXRlZC11cmxzPjx1cmw+aHR0cDovL3d3dy5uY2JpLm5sbS5uaWguZ292L3B1Ym1lZC8yMzA5
MzM0ODwvdXJsPjx1cmw+aHR0cDovL2xpbmsuc3ByaW5nZXIuY29tL2FydGljbGUvMTAuMTAwNyUy
RnMwMDE5OC0wMTItMjE3NC04PC91cmw+PC9yZWxhdGVkLXVybHM+PC91cmxzPjxlbGVjdHJvbmlj
LXJlc291cmNlLW51bT4xMC4xMDA3L3MwMDE5OC0wMTItMjE3NC04IFtkb2ldPC9lbGVjdHJvbmlj
LXJlc291cmNlLW51bT48L3JlY29yZD48L0NpdGU+PENpdGU+PEF1dGhvcj5Db25zdGFudGluaTwv
QXV0aG9yPjxZZWFyPjIwMTA8L1llYXI+PFJlY051bT4xMjY8L1JlY051bT48cmVjb3JkPjxyZWMt
bnVtYmVyPjEyNjwvcmVjLW51bWJlcj48Zm9yZWlnbi1rZXlzPjxrZXkgYXBwPSJFTiIgZGItaWQ9
ImFlemZhemZyNTV3MmRlZTA5YXV2emVhbnpkMGF4dHQ1eDI1diIgdGltZXN0YW1wPSIxMzgwNjQ5
MjYyIj4xMjY8L2tleT48L2ZvcmVpZ24ta2V5cz48cmVmLXR5cGUgbmFtZT0iSm91cm5hbCBBcnRp
Y2xlIj4xNzwvcmVmLXR5cGU+PGNvbnRyaWJ1dG9ycz48YXV0aG9ycz48YXV0aG9yPkNvbnN0YW50
aW5pLE4uVy48L2F1dGhvcj48YXV0aG9yPkR1Ym5vdi1SYXosRy48L2F1dGhvcj48YXV0aG9yPkNo
b2RpY2ssRy48L2F1dGhvcj48YXV0aG9yPlJvemVuLEcuUy48L2F1dGhvcj48YXV0aG9yPkdpbGFk
aSxBLjwvYXV0aG9yPjxhdXRob3I+SXNoLVNoYWxvbSxTLjwvYXV0aG9yPjwvYXV0aG9ycz48L2Nv
bnRyaWJ1dG9ycz48YXV0aC1hZGRyZXNzPkRlcGFydG1lbnQgb2YgT3J0aG9wZWRpYyBTdXJnZXJ5
LCBIYWRhc3NhaC1IZWJyZXcgVW5pdmVyc2l0eSBNZWRpY2FsIENlbnRlciwgSmVydXNhbGVtLCBJ
c3JhZWwuIG5hYW1hY29uc0BnbWFpbC5jb208L2F1dGgtYWRkcmVzcz48dGl0bGVzPjx0aXRsZT5Q
aHlzaWNhbCBhY3Rpdml0eSBhbmQgYm9uZSBtaW5lcmFsIGRlbnNpdHkgaW4gYWRvbGVzY2VudHMg
d2l0aCB2aXRhbWluIEQgZGVmaWNpZW5jeTwvdGl0bGU+PHNlY29uZGFyeS10aXRsZT5NZWQuU2Np
LlNwb3J0cyBFeGVyYy48L3NlY29uZGFyeS10aXRsZT48L3RpdGxlcz48cGVyaW9kaWNhbD48ZnVs
bC10aXRsZT5NZWQuU2NpLlNwb3J0cyBFeGVyYy48L2Z1bGwtdGl0bGU+PC9wZXJpb2RpY2FsPjxw
YWdlcz42NDYtNjUwPC9wYWdlcz48dm9sdW1lPjQyPC92b2x1bWU+PG51bWJlcj40PC9udW1iZXI+
PHJlcHJpbnQtZWRpdGlvbj5Ob3QgaW4gRmlsZTwvcmVwcmludC1lZGl0aW9uPjxrZXl3b3Jkcz48
a2V5d29yZD5BYnNvcnB0aW9tZXRyeSxQaG90b248L2tleXdvcmQ+PGtleXdvcmQ+QWRvbGVzY2Vu
dDwva2V5d29yZD48a2V5d29yZD5hbmFseXNpczwva2V5d29yZD48a2V5d29yZD5ibG9vZDwva2V5
d29yZD48a2V5d29yZD5Cb2R5IE1hc3MgSW5kZXg8L2tleXdvcmQ+PGtleXdvcmQ+Qm9uZSBEZW5z
aXR5PC9rZXl3b3JkPjxrZXl3b3JkPkNhbGNpdW08L2tleXdvcmQ+PGtleXdvcmQ+RGFuY2luZzwv
a2V5d29yZD48a2V5d29yZD5kZWZpY2llbmN5PC9rZXl3b3JkPjxrZXl3b3JkPkRpZXQ8L2tleXdv
cmQ+PGtleXdvcmQ+RW5lcmd5IEludGFrZTwva2V5d29yZD48a2V5d29yZD5FeGVyY2lzZTwva2V5
d29yZD48a2V5d29yZD5GZW1hbGU8L2tleXdvcmQ+PGtleXdvcmQ+SHVtYW5zPC9rZXl3b3JkPjxr
ZXl3b3JkPklzcmFlbDwva2V5d29yZD48a2V5d29yZD5tZXRob2RzPC9rZXl3b3JkPjxrZXl3b3Jk
Pk1vdG9yIEFjdGl2aXR5PC9rZXl3b3JkPjxrZXl3b3JkPlBhcmF0aHlyb2lkIEhvcm1vbmU8L2tl
eXdvcmQ+PGtleXdvcmQ+cGh5c2lvbG9neTwva2V5d29yZD48a2V5d29yZD5RdWVzdGlvbm5haXJl
czwva2V5d29yZD48a2V5d29yZD5SZWdyZXNzaW9uIEFuYWx5c2lzPC9rZXl3b3JkPjxrZXl3b3Jk
PlZpdGFtaW4gRDwva2V5d29yZD48a2V5d29yZD5WaXRhbWluIEQgRGVmaWNpZW5jeTwva2V5d29y
ZD48L2tleXdvcmRzPjxkYXRlcz48eWVhcj4yMDEwPC95ZWFyPjxwdWItZGF0ZXM+PGRhdGU+NC8y
MDEwPC9kYXRlPjwvcHViLWRhdGVzPjwvZGF0ZXM+PGxhYmVsPjE0NzwvbGFiZWw+PHVybHM+PHJl
bGF0ZWQtdXJscz48dXJsPmh0dHA6Ly93d3cubmNiaS5ubG0ubmloLmdvdi9wdWJtZWQvMTk5NTI4
NDc8L3VybD48L3JlbGF0ZWQtdXJscz48L3VybHM+PGVsZWN0cm9uaWMtcmVzb3VyY2UtbnVtPjEw
LjEyNDkvTVNTLjBiMDEzZTMxODFiYjgxM2IgW2RvaV08L2VsZWN0cm9uaWMtcmVzb3VyY2UtbnVt
PjwvcmVj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3" w:tooltip="Outila, 2001 #252" w:history="1">
        <w:r w:rsidR="00B3117A">
          <w:rPr>
            <w:rFonts w:ascii="Times New Roman" w:hAnsi="Times New Roman"/>
            <w:noProof/>
          </w:rPr>
          <w:t>33</w:t>
        </w:r>
      </w:hyperlink>
      <w:r w:rsidR="00B3117A">
        <w:rPr>
          <w:rFonts w:ascii="Times New Roman" w:hAnsi="Times New Roman"/>
          <w:noProof/>
        </w:rPr>
        <w:t>,</w:t>
      </w:r>
      <w:hyperlink w:anchor="_ENREF_66" w:tooltip="Ceroni, 2012 #712" w:history="1">
        <w:r w:rsidR="00B3117A">
          <w:rPr>
            <w:rFonts w:ascii="Times New Roman" w:hAnsi="Times New Roman"/>
            <w:noProof/>
          </w:rPr>
          <w:t>66</w:t>
        </w:r>
      </w:hyperlink>
      <w:proofErr w:type="gramStart"/>
      <w:r w:rsidR="00B3117A">
        <w:rPr>
          <w:rFonts w:ascii="Times New Roman" w:hAnsi="Times New Roman"/>
          <w:noProof/>
        </w:rPr>
        <w:t>,</w:t>
      </w:r>
      <w:hyperlink w:anchor="_ENREF_67" w:tooltip="Mayranpaa, 2012 #235" w:history="1">
        <w:r w:rsidR="00B3117A">
          <w:rPr>
            <w:rFonts w:ascii="Times New Roman" w:hAnsi="Times New Roman"/>
            <w:noProof/>
          </w:rPr>
          <w:t>67</w:t>
        </w:r>
      </w:hyperlink>
      <w:r w:rsidR="00B3117A">
        <w:rPr>
          <w:rFonts w:ascii="Times New Roman" w:hAnsi="Times New Roman"/>
          <w:noProof/>
        </w:rPr>
        <w:t>,</w:t>
      </w:r>
      <w:proofErr w:type="gramEnd"/>
      <w:r w:rsidR="00315EFE">
        <w:fldChar w:fldCharType="begin"/>
      </w:r>
      <w:r w:rsidR="00315EFE">
        <w:instrText xml:space="preserve"> HYPERLINK \l "_ENREF_88" \o "Lee, 2013 #214" </w:instrText>
      </w:r>
      <w:r w:rsidR="00315EFE">
        <w:fldChar w:fldCharType="separate"/>
      </w:r>
      <w:r w:rsidR="00B3117A">
        <w:rPr>
          <w:rFonts w:ascii="Times New Roman" w:hAnsi="Times New Roman"/>
          <w:noProof/>
        </w:rPr>
        <w:t>88-101</w:t>
      </w:r>
      <w:r w:rsidR="00315EFE">
        <w:rPr>
          <w:rFonts w:ascii="Times New Roman" w:hAnsi="Times New Roman"/>
          <w:noProof/>
        </w:rPr>
        <w:fldChar w:fldCharType="end"/>
      </w:r>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able 3). However, there is considerable variation in the age of study participants, geographic location and the confounding factors considered.  </w:t>
      </w:r>
    </w:p>
    <w:p w:rsidR="008C045D" w:rsidRDefault="00752CC0">
      <w:pPr>
        <w:spacing w:after="120" w:line="360" w:lineRule="auto"/>
        <w:jc w:val="both"/>
        <w:rPr>
          <w:rFonts w:ascii="Times New Roman" w:hAnsi="Times New Roman"/>
          <w:b/>
        </w:rPr>
      </w:pPr>
      <w:r w:rsidRPr="00752CC0">
        <w:rPr>
          <w:rFonts w:ascii="Times New Roman" w:hAnsi="Times New Roman"/>
        </w:rPr>
        <w:t>Fewer studies have used peripheral quantitative computed tomography (</w:t>
      </w:r>
      <w:proofErr w:type="spellStart"/>
      <w:r w:rsidRPr="00752CC0">
        <w:rPr>
          <w:rFonts w:ascii="Times New Roman" w:hAnsi="Times New Roman"/>
        </w:rPr>
        <w:t>pQCT</w:t>
      </w:r>
      <w:proofErr w:type="spellEnd"/>
      <w:r w:rsidRPr="00752CC0">
        <w:rPr>
          <w:rFonts w:ascii="Times New Roman" w:hAnsi="Times New Roman"/>
        </w:rPr>
        <w:t xml:space="preserve">) to assess true </w:t>
      </w:r>
      <w:proofErr w:type="spellStart"/>
      <w:r w:rsidRPr="00752CC0">
        <w:rPr>
          <w:rFonts w:ascii="Times New Roman" w:hAnsi="Times New Roman"/>
        </w:rPr>
        <w:t>vBMD</w:t>
      </w:r>
      <w:proofErr w:type="spellEnd"/>
      <w:r w:rsidRPr="00752CC0">
        <w:rPr>
          <w:rFonts w:ascii="Times New Roman" w:hAnsi="Times New Roman"/>
        </w:rPr>
        <w:t xml:space="preserve">: Cheng et al found 25(OH)D was positively associated with cortical </w:t>
      </w:r>
      <w:proofErr w:type="spellStart"/>
      <w:r w:rsidRPr="00752CC0">
        <w:rPr>
          <w:rFonts w:ascii="Times New Roman" w:hAnsi="Times New Roman"/>
        </w:rPr>
        <w:t>vBMD</w:t>
      </w:r>
      <w:proofErr w:type="spellEnd"/>
      <w:r w:rsidRPr="00752CC0">
        <w:rPr>
          <w:rFonts w:ascii="Times New Roman" w:hAnsi="Times New Roman"/>
        </w:rPr>
        <w:t xml:space="preserve"> at the radius in Finish pre- and early-pubertal girls although did not identify any significant associations with whole body, </w:t>
      </w:r>
      <w:r w:rsidRPr="00752CC0">
        <w:rPr>
          <w:rFonts w:ascii="Times New Roman" w:hAnsi="Times New Roman"/>
        </w:rPr>
        <w:lastRenderedPageBreak/>
        <w:t xml:space="preserve">lumbar spine or total hip </w:t>
      </w:r>
      <w:proofErr w:type="spellStart"/>
      <w:r w:rsidRPr="00752CC0">
        <w:rPr>
          <w:rFonts w:ascii="Times New Roman" w:hAnsi="Times New Roman"/>
        </w:rPr>
        <w:t>aBMD</w:t>
      </w:r>
      <w:proofErr w:type="spellEnd"/>
      <w:r w:rsidRPr="00752CC0">
        <w:rPr>
          <w:rFonts w:ascii="Times New Roman" w:hAnsi="Times New Roman"/>
        </w:rPr>
        <w:t xml:space="preserve"> using DXA </w:t>
      </w:r>
      <w:r w:rsidR="008C045D" w:rsidRPr="00752CC0">
        <w:rPr>
          <w:rFonts w:ascii="Times New Roman" w:hAnsi="Times New Roman"/>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90" w:tooltip="Cheng, 2003 #121" w:history="1">
        <w:r w:rsidR="00B3117A">
          <w:rPr>
            <w:rFonts w:ascii="Times New Roman" w:hAnsi="Times New Roman"/>
            <w:noProof/>
          </w:rPr>
          <w:t>9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roofErr w:type="spellStart"/>
      <w:r w:rsidRPr="00752CC0">
        <w:rPr>
          <w:rFonts w:ascii="Times New Roman" w:hAnsi="Times New Roman"/>
        </w:rPr>
        <w:t>Talwar</w:t>
      </w:r>
      <w:proofErr w:type="spellEnd"/>
      <w:r w:rsidRPr="00752CC0">
        <w:rPr>
          <w:rFonts w:ascii="Times New Roman" w:hAnsi="Times New Roman"/>
        </w:rPr>
        <w:t xml:space="preserve"> et al identified positive, but not significantly significant, relationships between 25(OH)D and radial </w:t>
      </w:r>
      <w:proofErr w:type="spellStart"/>
      <w:r w:rsidRPr="00752CC0">
        <w:rPr>
          <w:rFonts w:ascii="Times New Roman" w:hAnsi="Times New Roman"/>
        </w:rPr>
        <w:t>vBMD</w:t>
      </w:r>
      <w:proofErr w:type="spellEnd"/>
      <w:r w:rsidRPr="00752CC0">
        <w:rPr>
          <w:rFonts w:ascii="Times New Roman" w:hAnsi="Times New Roman"/>
        </w:rPr>
        <w:t xml:space="preserve"> in a small study of African-American girl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Talwar&lt;/Author&gt;&lt;Year&gt;2007&lt;/Year&gt;&lt;RecNum&gt;291&lt;/RecNum&gt;&lt;DisplayText&gt;[95]&lt;/DisplayText&gt;&lt;record&gt;&lt;rec-number&gt;291&lt;/rec-number&gt;&lt;foreign-keys&gt;&lt;key app="EN" db-id="aezfazfr55w2dee09auvzeanzd0axtt5x25v" timestamp="1380649263"&gt;291&lt;/key&gt;&lt;/foreign-keys&gt;&lt;ref-type name="Journal Article"&gt;17&lt;/ref-type&gt;&lt;contributors&gt;&lt;authors&gt;&lt;author&gt;Talwar,S.A.&lt;/author&gt;&lt;author&gt;Swedler,J.&lt;/author&gt;&lt;author&gt;Yeh,J.&lt;/author&gt;&lt;author&gt;Pollack,S.&lt;/author&gt;&lt;author&gt;Aloia,J.F.&lt;/author&gt;&lt;/authors&gt;&lt;/contributors&gt;&lt;auth-address&gt;Bone Mineral Research Center, Winthrop-University Hospital, Mineola, NY, USA&lt;/auth-address&gt;&lt;titles&gt;&lt;title&gt;Vitamin-D nutrition and bone mass in adolescent black girls&lt;/title&gt;&lt;secondary-title&gt;J.Natl.Med.Assoc.&lt;/secondary-title&gt;&lt;/titles&gt;&lt;periodical&gt;&lt;full-title&gt;J.Natl.Med.Assoc.&lt;/full-title&gt;&lt;/periodical&gt;&lt;pages&gt;650-657&lt;/pages&gt;&lt;volume&gt;99&lt;/volume&gt;&lt;number&gt;6&lt;/number&gt;&lt;reprint-edition&gt;Not in File&lt;/reprint-edition&gt;&lt;keywords&gt;&lt;keyword&gt;Adolescent&lt;/keyword&gt;&lt;keyword&gt;Adolescent Nutritional Physiological Phenomena&lt;/keyword&gt;&lt;keyword&gt;African Americans&lt;/keyword&gt;&lt;keyword&gt;Bone Density&lt;/keyword&gt;&lt;keyword&gt;Calcium&lt;/keyword&gt;&lt;keyword&gt;Child&lt;/keyword&gt;&lt;keyword&gt;complications&lt;/keyword&gt;&lt;keyword&gt;Cross-Sectional Studies&lt;/keyword&gt;&lt;keyword&gt;epidemiology&lt;/keyword&gt;&lt;keyword&gt;ethnology&lt;/keyword&gt;&lt;keyword&gt;etiology&lt;/keyword&gt;&lt;keyword&gt;Female&lt;/keyword&gt;&lt;keyword&gt;Femur&lt;/keyword&gt;&lt;keyword&gt;Humans&lt;/keyword&gt;&lt;keyword&gt;methods&lt;/keyword&gt;&lt;keyword&gt;New York&lt;/keyword&gt;&lt;keyword&gt;Nutrition Assessment&lt;/keyword&gt;&lt;keyword&gt;Osteoporosis&lt;/keyword&gt;&lt;keyword&gt;Parathyroid Hormone&lt;/keyword&gt;&lt;keyword&gt;Radius&lt;/keyword&gt;&lt;keyword&gt;Risk Factors&lt;/keyword&gt;&lt;keyword&gt;Suburban Population&lt;/keyword&gt;&lt;keyword&gt;Vitamin D&lt;/keyword&gt;&lt;keyword&gt;Vitamin D Deficiency&lt;/keyword&gt;&lt;/keywords&gt;&lt;dates&gt;&lt;year&gt;2007&lt;/year&gt;&lt;pub-dates&gt;&lt;date&gt;6/2007&lt;/date&gt;&lt;/pub-dates&gt;&lt;/dates&gt;&lt;label&gt;135&lt;/label&gt;&lt;urls&gt;&lt;related-urls&gt;&lt;url&gt;http://www.ncbi.nlm.nih.gov/pubmed/17595934&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95" w:tooltip="Talwar, 2007 #291" w:history="1">
        <w:r w:rsidR="00B3117A">
          <w:rPr>
            <w:rFonts w:ascii="Times New Roman" w:hAnsi="Times New Roman"/>
            <w:noProof/>
          </w:rPr>
          <w:t>9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arden et al also did not find significant univariate relationships between 25(OH)D and </w:t>
      </w:r>
      <w:proofErr w:type="spellStart"/>
      <w:r w:rsidRPr="00752CC0">
        <w:rPr>
          <w:rFonts w:ascii="Times New Roman" w:hAnsi="Times New Roman"/>
        </w:rPr>
        <w:t>tibial</w:t>
      </w:r>
      <w:proofErr w:type="spellEnd"/>
      <w:r w:rsidRPr="00752CC0">
        <w:rPr>
          <w:rFonts w:ascii="Times New Roman" w:hAnsi="Times New Roman"/>
        </w:rPr>
        <w:t xml:space="preserve"> cortical </w:t>
      </w:r>
      <w:proofErr w:type="spellStart"/>
      <w:r w:rsidRPr="00752CC0">
        <w:rPr>
          <w:rFonts w:ascii="Times New Roman" w:hAnsi="Times New Roman"/>
        </w:rPr>
        <w:t>vBMD</w:t>
      </w:r>
      <w:proofErr w:type="spellEnd"/>
      <w:r w:rsidRPr="00752CC0">
        <w:rPr>
          <w:rFonts w:ascii="Times New Roman" w:hAnsi="Times New Roman"/>
        </w:rPr>
        <w:t xml:space="preserve"> in either white nor black children in early puberty, however when race and 25(OH)D were included in a multivariate model, 25(OH)D was a significant predictor of </w:t>
      </w:r>
      <w:proofErr w:type="spellStart"/>
      <w:r w:rsidRPr="00752CC0">
        <w:rPr>
          <w:rFonts w:ascii="Times New Roman" w:hAnsi="Times New Roman"/>
        </w:rPr>
        <w:t>tibial</w:t>
      </w:r>
      <w:proofErr w:type="spellEnd"/>
      <w:r w:rsidRPr="00752CC0">
        <w:rPr>
          <w:rFonts w:ascii="Times New Roman" w:hAnsi="Times New Roman"/>
        </w:rPr>
        <w:t xml:space="preserve"> cortical </w:t>
      </w:r>
      <w:proofErr w:type="spellStart"/>
      <w:r w:rsidRPr="00752CC0">
        <w:rPr>
          <w:rFonts w:ascii="Times New Roman" w:hAnsi="Times New Roman"/>
        </w:rPr>
        <w:t>vBMD</w:t>
      </w:r>
      <w:proofErr w:type="spellEnd"/>
      <w:r w:rsidRPr="00752CC0">
        <w:rPr>
          <w:rFonts w:ascii="Times New Roman" w:hAnsi="Times New Roman"/>
        </w:rPr>
        <w:t xml:space="preserv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Warden&lt;/Author&gt;&lt;Year&gt;2013&lt;/Year&gt;&lt;RecNum&gt;309&lt;/RecNum&gt;&lt;DisplayText&gt;[100]&lt;/DisplayText&gt;&lt;record&gt;&lt;rec-number&gt;309&lt;/rec-number&gt;&lt;foreign-keys&gt;&lt;key app="EN" db-id="aezfazfr55w2dee09auvzeanzd0axtt5x25v" timestamp="1380649264"&gt;309&lt;/key&gt;&lt;/foreign-keys&gt;&lt;ref-type name="Journal Article"&gt;17&lt;/ref-type&gt;&lt;contributors&gt;&lt;authors&gt;&lt;author&gt;Warden,S.J.&lt;/author&gt;&lt;author&gt;Hill,K.M.&lt;/author&gt;&lt;author&gt;Ferira,A.J.&lt;/author&gt;&lt;author&gt;Laing,E.M.&lt;/author&gt;&lt;author&gt;Martin,B.R.&lt;/author&gt;&lt;author&gt;Hausman,D.B.&lt;/author&gt;&lt;author&gt;Weaver,C.M.&lt;/author&gt;&lt;author&gt;Peacock,M.&lt;/author&gt;&lt;author&gt;Lewis,R.D.&lt;/author&gt;&lt;/authors&gt;&lt;/contributors&gt;&lt;auth-address&gt;Center for Translational Musculoskeletal Research and Department of Physical Therapy, School of Health and Rehabilitation Sciences, Indiana University, 1140 W. Michigan St., CF-326, Indianapolis, IN 46202, USA. stwarden@iupui.edu&lt;/auth-address&gt;&lt;titles&gt;&lt;title&gt;Racial differences in cortical bone and their relationship to biochemical variables in Black and White children in the early stages of puberty&lt;/title&gt;&lt;secondary-title&gt;Osteoporos.Int.&lt;/secondary-title&gt;&lt;/titles&gt;&lt;periodical&gt;&lt;full-title&gt;Osteoporos.Int.&lt;/full-title&gt;&lt;/periodical&gt;&lt;pages&gt;1869-1879&lt;/pages&gt;&lt;volume&gt;24&lt;/volume&gt;&lt;number&gt;6&lt;/number&gt;&lt;reprint-edition&gt;Not in File&lt;/reprint-edition&gt;&lt;keywords&gt;&lt;keyword&gt;Alkaline Phosphatase&lt;/keyword&gt;&lt;keyword&gt;Bone Resorption&lt;/keyword&gt;&lt;keyword&gt;Growth&lt;/keyword&gt;&lt;keyword&gt;Health&lt;/keyword&gt;&lt;keyword&gt;Male&lt;/keyword&gt;&lt;keyword&gt;methods&lt;/keyword&gt;&lt;keyword&gt;Michigan&lt;/keyword&gt;&lt;keyword&gt;Osteocalcin&lt;/keyword&gt;&lt;keyword&gt;Parathyroid Hormone&lt;/keyword&gt;&lt;keyword&gt;Puberty&lt;/keyword&gt;&lt;keyword&gt;rehabilitation&lt;/keyword&gt;&lt;keyword&gt;therapy&lt;/keyword&gt;&lt;/keywords&gt;&lt;dates&gt;&lt;year&gt;2013&lt;/year&gt;&lt;pub-dates&gt;&lt;date&gt;6/2013&lt;/date&gt;&lt;/pub-dates&gt;&lt;/dates&gt;&lt;label&gt;145&lt;/label&gt;&lt;urls&gt;&lt;related-urls&gt;&lt;url&gt;http://www.ncbi.nlm.nih.gov/pubmed/23093348&lt;/url&gt;&lt;url&gt;http://link.springer.com/article/10.1007%2Fs00198-012-2174-8&lt;/url&gt;&lt;/related-urls&gt;&lt;/urls&gt;&lt;electronic-resource-num&gt;10.1007/s00198-012-2174-8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00" w:tooltip="Warden, 2013 #309" w:history="1">
        <w:r w:rsidR="00B3117A">
          <w:rPr>
            <w:rFonts w:ascii="Times New Roman" w:hAnsi="Times New Roman"/>
            <w:noProof/>
          </w:rPr>
          <w:t>10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Furthermore, the relationship between 25(OH)D and geometric properties of bone differed by ethnicity; negative relationships were observed with total bone area and strength-strain index, a measure of bone strength, in the black children but not the white children, highlighting the potential importance of ethnicity to the relationships between 25(OH)D and bone development. </w:t>
      </w:r>
    </w:p>
    <w:p w:rsidR="008C045D" w:rsidRDefault="00752CC0">
      <w:pPr>
        <w:spacing w:after="120" w:line="360" w:lineRule="auto"/>
        <w:jc w:val="both"/>
        <w:rPr>
          <w:rFonts w:ascii="Times New Roman" w:hAnsi="Times New Roman"/>
        </w:rPr>
      </w:pPr>
      <w:r w:rsidRPr="00752CC0">
        <w:rPr>
          <w:rFonts w:ascii="Times New Roman" w:hAnsi="Times New Roman"/>
        </w:rPr>
        <w:t xml:space="preserve">Several studies examined BMD across groups according to either </w:t>
      </w:r>
      <w:proofErr w:type="spellStart"/>
      <w:r w:rsidRPr="00752CC0">
        <w:rPr>
          <w:rFonts w:ascii="Times New Roman" w:hAnsi="Times New Roman"/>
        </w:rPr>
        <w:t>tertiles</w:t>
      </w:r>
      <w:proofErr w:type="spellEnd"/>
      <w:r w:rsidRPr="00752CC0">
        <w:rPr>
          <w:rFonts w:ascii="Times New Roman" w:hAnsi="Times New Roman"/>
        </w:rPr>
        <w:t xml:space="preserve"> </w:t>
      </w:r>
      <w:r w:rsidR="008C045D" w:rsidRPr="00752CC0">
        <w:rPr>
          <w:rFonts w:ascii="Times New Roman" w:hAnsi="Times New Roman"/>
        </w:rPr>
        <w:fldChar w:fldCharType="begin">
          <w:fldData xml:space="preserve">PEVuZE5vdGU+PENpdGU+PEF1dGhvcj5DYXNobWFuPC9BdXRob3I+PFllYXI+MjAwODwvWWVhcj48
UmVjTnVtPjExNzwvUmVjTnVtPjxEaXNwbGF5VGV4dD5bODksOTIsMTAxXTwvRGlzcGxheVRleHQ+
PHJlY29yZD48cmVjLW51bWJlcj4xMTc8L3JlYy1udW1iZXI+PGZvcmVpZ24ta2V5cz48a2V5IGFw
cD0iRU4iIGRiLWlkPSJhZXpmYXpmcjU1dzJkZWUwOWF1dnplYW56ZDBheHR0NXgyNXYiIHRpbWVz
dGFtcD0iMTM4MDY0OTI2MiI+MTE3PC9rZXk+PC9mb3JlaWduLWtleXM+PHJlZi10eXBlIG5hbWU9
IkpvdXJuYWwgQXJ0aWNsZSI+MTc8L3JlZi10eXBlPjxjb250cmlidXRvcnM+PGF1dGhvcnM+PGF1
dGhvcj5DYXNobWFuLEsuRC48L2F1dGhvcj48YXV0aG9yPkhpbGwsVC5SLjwvYXV0aG9yPjxhdXRo
b3I+Q290dGVyLEEuQS48L2F1dGhvcj48YXV0aG9yPkJvcmVoYW0sQy5BLjwvYXV0aG9yPjxhdXRo
b3I+RHViaXR6a3ksVy48L2F1dGhvcj48YXV0aG9yPk11cnJheSxMLjwvYXV0aG9yPjxhdXRob3I+
U3RyYWluLEouPC9hdXRob3I+PGF1dGhvcj5GbHlubixBLjwvYXV0aG9yPjxhdXRob3I+Um9ic29u
LFAuSi48L2F1dGhvcj48YXV0aG9yPldhbGxhY2UsSi5NLjwvYXV0aG9yPjxhdXRob3I+S2llbHks
TS48L2F1dGhvcj48L2F1dGhvcnM+PC9jb250cmlidXRvcnM+PGF1dGgtYWRkcmVzcz5EZXBhcnRt
ZW50IG9mIEZvb2QgYW5kIE51dHJpdGlvbmFsIFNjaWVuY2VzLCBVbml2ZXJzaXR5IENvbGxlZ2Us
IFdlc3Rlcm4gUm9hZCwgQ29yaywgSXJlbGFuZC4gay5jYXNobWFuQHVjYy5pZTwvYXV0aC1hZGRy
ZXNzPjx0aXRsZXM+PHRpdGxlPkxvdyB2aXRhbWluIEQgc3RhdHVzIGFkdmVyc2VseSBhZmZlY3Rz
IGJvbmUgaGVhbHRoIHBhcmFtZXRlcnMgaW4gYWRvbGVzY2VudHM8L3RpdGxlPjxzZWNvbmRhcnkt
dGl0bGU+QW0uSi5DbGluLk51dHIuPC9zZWNvbmRhcnktdGl0bGU+PC90aXRsZXM+PHBlcmlvZGlj
YWw+PGZ1bGwtdGl0bGU+QW0uSi5DbGluLk51dHIuPC9mdWxsLXRpdGxlPjwvcGVyaW9kaWNhbD48
cGFnZXM+MTAzOS0xMDQ0PC9wYWdlcz48dm9sdW1lPjg3PC92b2x1bWU+PG51bWJlcj40PC9udW1i
ZXI+PHJlcHJpbnQtZWRpdGlvbj5Ob3QgaW4gRmlsZTwvcmVwcmludC1lZGl0aW9uPjxrZXl3b3Jk
cz48a2V5d29yZD5BYnNvcnB0aW9tZXRyeSxQaG90b248L2tleXdvcmQ+PGtleXdvcmQ+YWRtaW5p
c3RyYXRpb24gJmFtcDsgZG9zYWdlPC9rZXl3b3JkPjxrZXl3b3JkPkFkb2xlc2NlbnQ8L2tleXdv
cmQ+PGtleXdvcmQ+QWRvbGVzY2VudCBOdXRyaXRpb25hbCBQaHlzaW9sb2dpY2FsIFBoZW5vbWVu
YTwva2V5d29yZD48a2V5d29yZD5hbmFsb2dzICZhbXA7IGRlcml2YXRpdmVzPC9rZXl3b3JkPjxr
ZXl3b3JkPmJsb29kPC9rZXl3b3JkPjxrZXl3b3JkPkJvbmUgYW5kIEJvbmVzPC9rZXl3b3JkPjxr
ZXl3b3JkPkJvbmUgRGVuc2l0eTwva2V5d29yZD48a2V5d29yZD5Cb25lIERlbnNpdHkgQ29uc2Vy
dmF0aW9uIEFnZW50czwva2V5d29yZD48a2V5d29yZD5DaGlsZDwva2V5d29yZD48a2V5d29yZD5D
b2xsYWdlbiBUeXBlIEk8L2tleXdvcmQ+PGtleXdvcmQ+Q3Jvc3MtU2VjdGlvbmFsIFN0dWRpZXM8
L2tleXdvcmQ+PGtleXdvcmQ+ZGVmaWNpZW5jeTwva2V5d29yZD48a2V5d29yZD5Fbnp5bWUtTGlu
a2VkIEltbXVub3NvcmJlbnQgQXNzYXk8L2tleXdvcmQ+PGtleXdvcmQ+RmVtYWxlPC9rZXl3b3Jk
PjxrZXl3b3JkPkhlYWx0aDwva2V5d29yZD48a2V5d29yZD5IdW1hbnM8L2tleXdvcmQ+PGtleXdv
cmQ+SXJlbGFuZDwva2V5d29yZD48a2V5d29yZD5NYWxlPC9rZXl3b3JkPjxrZXl3b3JkPm1ldGFi
b2xpc208L2tleXdvcmQ+PGtleXdvcmQ+TXVsdGl2YXJpYXRlIEFuYWx5c2lzPC9rZXl3b3JkPjxr
ZXl3b3JkPk9zdGVvY2FsY2luPC9rZXl3b3JkPjxrZXl3b3JkPlBhcmF0aHlyb2lkIEhvcm1vbmU8
L2tleXdvcmQ+PGtleXdvcmQ+UGVwdGlkZXM8L2tleXdvcmQ+PGtleXdvcmQ+cGh5c2lvbG9neTwv
a2V5d29yZD48a2V5d29yZD5waHlzaW9wYXRob2xvZ3k8L2tleXdvcmQ+PGtleXdvcmQ+UmVncmVz
c2lvbiBBbmFseXNpczwva2V5d29yZD48a2V5d29yZD5TZWFzb25zPC9rZXl3b3JkPjxrZXl3b3Jk
PlZpdGFtaW4gRDwva2V5d29yZD48a2V5d29yZD5WaXRhbWluIEQgRGVmaWNpZW5jeTwva2V5d29y
ZD48L2tleXdvcmRzPjxkYXRlcz48eWVhcj4yMDA4PC95ZWFyPjxwdWItZGF0ZXM+PGRhdGU+NC8y
MDA4PC9kYXRlPjwvcHViLWRhdGVzPjwvZGF0ZXM+PGxhYmVsPjQ2PC9sYWJlbD48dXJscz48cmVs
YXRlZC11cmxzPjx1cmw+aHR0cDovL3d3dy5uY2JpLm5sbS5uaWguZ292L3B1Ym1lZC8xODQwMDcy
OTwvdXJsPjwvcmVsYXRlZC11cmxzPjwvdXJscz48ZWxlY3Ryb25pYy1yZXNvdXJjZS1udW0+ODcv
NC8xMDM5IFtwaWldPC9lbGVjdHJvbmljLXJlc291cmNlLW51bT48L3JlY29yZD48L0NpdGU+PENp
dGU+PEF1dGhvcj5Nb3VyYXRpZG91PC9BdXRob3I+PFllYXI+MjAxMzwvWWVhcj48UmVjTnVtPjI0
MTwvUmVjTnVtPjxyZWNvcmQ+PHJlYy1udW1iZXI+MjQxPC9yZWMtbnVtYmVyPjxmb3JlaWduLWtl
eXM+PGtleSBhcHA9IkVOIiBkYi1pZD0iYWV6ZmF6ZnI1NXcyZGVlMDlhdXZ6ZWFuemQwYXh0dDV4
MjV2IiB0aW1lc3RhbXA9IjEzODA2NDkyNjMiPjI0MTwva2V5PjwvZm9yZWlnbi1rZXlzPjxyZWYt
dHlwZSBuYW1lPSJKb3VybmFsIEFydGljbGUiPjE3PC9yZWYtdHlwZT48Y29udHJpYnV0b3JzPjxh
dXRob3JzPjxhdXRob3I+TW91cmF0aWRvdSxULjwvYXV0aG9yPjxhdXRob3I+VmljZW50ZS1Sb2Ry
aWd1ZXosRy48L2F1dGhvcj48YXV0aG9yPkdyYWNpYS1NYXJjbyxMLjwvYXV0aG9yPjxhdXRob3I+
SHV5YnJlY2h0cyxJLjwvYXV0aG9yPjxhdXRob3I+U2lvZW4sSS48L2F1dGhvcj48YXV0aG9yPldp
ZGhhbG0sSy48L2F1dGhvcj48YXV0aG9yPlZhbHR1ZW5hLEouPC9hdXRob3I+PGF1dGhvcj5Hb256
YWxlei1Hcm9zcyxNLjwvYXV0aG9yPjxhdXRob3I+TW9yZW5vLEwuQS48L2F1dGhvcj48L2F1dGhv
cnM+PC9jb250cmlidXRvcnM+PGF1dGgtYWRkcmVzcz5OdXRyaXRpb24gYW5kIERldmVsb3BtZW50
IFJlc2VhcmNoIEdyb3VwLCBVbml2ZXJzaXR5IG9mIFphcmFnb3phLCBDL0Nvcm9uYSBkZSBBcmFn
b24sIFphcmFnb3phLCBTcGFpbi4gdGhlb2RvcmFAdW5pemFyLmVzPC9hdXRoLWFkZHJlc3M+PHRp
dGxlcz48dGl0bGU+QXNzb2NpYXRpb25zIG9mIGRpZXRhcnkgY2FsY2l1bSwgdml0YW1pbiBELCBt
aWxrIGludGFrZXMsIGFuZCAyNS1oeWRyb3h5dml0YW1pbiBEIHdpdGggYm9uZSBtYXNzIGluIFNw
YW5pc2ggYWRvbGVzY2VudHM6IHRoZSBIRUxFTkEgc3R1ZHk8L3RpdGxlPjxzZWNvbmRhcnktdGl0
bGU+Si5DbGluLkRlbnNpdG9tLjwvc2Vjb25kYXJ5LXRpdGxlPjwvdGl0bGVzPjxwZXJpb2RpY2Fs
PjxmdWxsLXRpdGxlPkouQ2xpbi5EZW5zaXRvbS48L2Z1bGwtdGl0bGU+PC9wZXJpb2RpY2FsPjxw
YWdlcz4xMTAtMTE3PC9wYWdlcz48dm9sdW1lPjE2PC92b2x1bWU+PG51bWJlcj4xPC9udW1iZXI+
PHJlcHJpbnQtZWRpdGlvbj5Ob3QgaW4gRmlsZTwvcmVwcmludC1lZGl0aW9uPjxrZXl3b3Jkcz48
a2V5d29yZD5hZG1pbmlzdHJhdGlvbiAmYW1wOyBkb3NhZ2U8L2tleXdvcmQ+PGtleXdvcmQ+QWRv
bGVzY2VudDwva2V5d29yZD48a2V5d29yZD5BZ2VkPC9rZXl3b3JkPjxrZXl3b3JkPmFuYWxvZ3Mg
JmFtcDsgZGVyaXZhdGl2ZXM8L2tleXdvcmQ+PGtleXdvcmQ+YW5hbHlzaXM8L2tleXdvcmQ+PGtl
eXdvcmQ+Qm9uZSBEZW5zaXR5PC9rZXl3b3JkPjxrZXl3b3JkPkNhbGNpdW08L2tleXdvcmQ+PGtl
eXdvcmQ+Q2FsY2l1bSxEaWV0YXJ5PC9rZXl3b3JkPjxrZXl3b3JkPkNoaWxkPC9rZXl3b3JkPjxr
ZXl3b3JkPkRpZXQ8L2tleXdvcmQ+PGtleXdvcmQ+RXJnb2NhbGNpZmVyb2xzPC9rZXl3b3JkPjxr
ZXl3b3JkPkV1cm9wZTwva2V5d29yZD48a2V5d29yZD5GZW1hbGU8L2tleXdvcmQ+PGtleXdvcmQ+
R3Jvd3RoPC9rZXl3b3JkPjxrZXl3b3JkPkhlYWx0aCBCZWhhdmlvcjwva2V5d29yZD48a2V5d29y
ZD5IdW1hbnM8L2tleXdvcmQ+PGtleXdvcmQ+SHlkcm94eWNob2xlY2FsY2lmZXJvbHM8L2tleXdv
cmQ+PGtleXdvcmQ+TGlmZSBTdHlsZTwva2V5d29yZD48a2V5d29yZD5NYWxlPC9rZXl3b3JkPjxr
ZXl3b3JkPk1pbGs8L2tleXdvcmQ+PGtleXdvcmQ+cGh5c2lvbG9neTwva2V5d29yZD48a2V5d29y
ZD5TcGFpbjwva2V5d29yZD48a2V5d29yZD5WaXRhbWluIEQ8L2tleXdvcmQ+PC9rZXl3b3Jkcz48
ZGF0ZXM+PHllYXI+MjAxMzwveWVhcj48cHViLWRhdGVzPjxkYXRlPjEvMjAxMzwvZGF0ZT48L3B1
Yi1kYXRlcz48L2RhdGVzPjxsYWJlbD40ODwvbGFiZWw+PHVybHM+PHJlbGF0ZWQtdXJscz48dXJs
Pmh0dHA6Ly93d3cubmNiaS5ubG0ubmloLmdvdi9wdWJtZWQvMjI5MDE1NTA8L3VybD48L3JlbGF0
ZWQtdXJscz48L3VybHM+PGVsZWN0cm9uaWMtcmVzb3VyY2UtbnVtPlMxMDk0LTY5NTAoMTIpMDAx
MTAtMiBbcGlpXTsxMC4xMDE2L2ouam9jZC4yMDEyLjA3LjAwOCBbZG9pXTwvZWxlY3Ryb25pYy1y
ZXNvdXJjZS1udW0+PC9yZWNvcmQ+PC9DaXRlPjxDaXRlPjxBdXRob3I+Q29uc3RhbnRpbmk8L0F1
dGhvcj48WWVhcj4yMDEwPC9ZZWFyPjxSZWNOdW0+MTI2PC9SZWNOdW0+PHJlY29yZD48cmVjLW51
bWJlcj4xMjY8L3JlYy1udW1iZXI+PGZvcmVpZ24ta2V5cz48a2V5IGFwcD0iRU4iIGRiLWlkPSJh
ZXpmYXpmcjU1dzJkZWUwOWF1dnplYW56ZDBheHR0NXgyNXYiIHRpbWVzdGFtcD0iMTM4MDY0OTI2
MiI+MTI2PC9rZXk+PC9mb3JlaWduLWtleXM+PHJlZi10eXBlIG5hbWU9IkpvdXJuYWwgQXJ0aWNs
ZSI+MTc8L3JlZi10eXBlPjxjb250cmlidXRvcnM+PGF1dGhvcnM+PGF1dGhvcj5Db25zdGFudGlu
aSxOLlcuPC9hdXRob3I+PGF1dGhvcj5EdWJub3YtUmF6LEcuPC9hdXRob3I+PGF1dGhvcj5DaG9k
aWNrLEcuPC9hdXRob3I+PGF1dGhvcj5Sb3plbixHLlMuPC9hdXRob3I+PGF1dGhvcj5HaWxhZGks
QS48L2F1dGhvcj48YXV0aG9yPklzaC1TaGFsb20sUy48L2F1dGhvcj48L2F1dGhvcnM+PC9jb250
cmlidXRvcnM+PGF1dGgtYWRkcmVzcz5EZXBhcnRtZW50IG9mIE9ydGhvcGVkaWMgU3VyZ2VyeSwg
SGFkYXNzYWgtSGVicmV3IFVuaXZlcnNpdHkgTWVkaWNhbCBDZW50ZXIsIEplcnVzYWxlbSwgSXNy
YWVsLiBuYWFtYWNvbnNAZ21haWwuY29tPC9hdXRoLWFkZHJlc3M+PHRpdGxlcz48dGl0bGU+UGh5
c2ljYWwgYWN0aXZpdHkgYW5kIGJvbmUgbWluZXJhbCBkZW5zaXR5IGluIGFkb2xlc2NlbnRzIHdp
dGggdml0YW1pbiBEIGRlZmljaWVuY3k8L3RpdGxlPjxzZWNvbmRhcnktdGl0bGU+TWVkLlNjaS5T
cG9ydHMgRXhlcmMuPC9zZWNvbmRhcnktdGl0bGU+PC90aXRsZXM+PHBlcmlvZGljYWw+PGZ1bGwt
dGl0bGU+TWVkLlNjaS5TcG9ydHMgRXhlcmMuPC9mdWxsLXRpdGxlPjwvcGVyaW9kaWNhbD48cGFn
ZXM+NjQ2LTY1MDwvcGFnZXM+PHZvbHVtZT40Mjwvdm9sdW1lPjxudW1iZXI+NDwvbnVtYmVyPjxy
ZXByaW50LWVkaXRpb24+Tm90IGluIEZpbGU8L3JlcHJpbnQtZWRpdGlvbj48a2V5d29yZHM+PGtl
eXdvcmQ+QWJzb3JwdGlvbWV0cnksUGhvdG9uPC9rZXl3b3JkPjxrZXl3b3JkPkFkb2xlc2NlbnQ8
L2tleXdvcmQ+PGtleXdvcmQ+YW5hbHlzaXM8L2tleXdvcmQ+PGtleXdvcmQ+Ymxvb2Q8L2tleXdv
cmQ+PGtleXdvcmQ+Qm9keSBNYXNzIEluZGV4PC9rZXl3b3JkPjxrZXl3b3JkPkJvbmUgRGVuc2l0
eTwva2V5d29yZD48a2V5d29yZD5DYWxjaXVtPC9rZXl3b3JkPjxrZXl3b3JkPkRhbmNpbmc8L2tl
eXdvcmQ+PGtleXdvcmQ+ZGVmaWNpZW5jeTwva2V5d29yZD48a2V5d29yZD5EaWV0PC9rZXl3b3Jk
PjxrZXl3b3JkPkVuZXJneSBJbnRha2U8L2tleXdvcmQ+PGtleXdvcmQ+RXhlcmNpc2U8L2tleXdv
cmQ+PGtleXdvcmQ+RmVtYWxlPC9rZXl3b3JkPjxrZXl3b3JkPkh1bWFuczwva2V5d29yZD48a2V5
d29yZD5Jc3JhZWw8L2tleXdvcmQ+PGtleXdvcmQ+bWV0aG9kczwva2V5d29yZD48a2V5d29yZD5N
b3RvciBBY3Rpdml0eTwva2V5d29yZD48a2V5d29yZD5QYXJhdGh5cm9pZCBIb3Jtb25lPC9rZXl3
b3JkPjxrZXl3b3JkPnBoeXNpb2xvZ3k8L2tleXdvcmQ+PGtleXdvcmQ+UXVlc3Rpb25uYWlyZXM8
L2tleXdvcmQ+PGtleXdvcmQ+UmVncmVzc2lvbiBBbmFseXNpczwva2V5d29yZD48a2V5d29yZD5W
aXRhbWluIEQ8L2tleXdvcmQ+PGtleXdvcmQ+Vml0YW1pbiBEIERlZmljaWVuY3k8L2tleXdvcmQ+
PC9rZXl3b3Jkcz48ZGF0ZXM+PHllYXI+MjAxMDwveWVhcj48cHViLWRhdGVzPjxkYXRlPjQvMjAx
MDwvZGF0ZT48L3B1Yi1kYXRlcz48L2RhdGVzPjxsYWJlbD4xNDc8L2xhYmVsPjx1cmxzPjxyZWxh
dGVkLXVybHM+PHVybD5odHRwOi8vd3d3Lm5jYmkubmxtLm5paC5nb3YvcHVibWVkLzE5OTUyODQ3
PC91cmw+PC9yZWxhdGVkLXVybHM+PC91cmxzPjxlbGVjdHJvbmljLXJlc291cmNlLW51bT4xMC4x
MjQ5L01TUy4wYjAxM2UzMTgxYmI4MTNiIFtkb2ldPC9lbGVjdHJvbmljLXJlc291cmNlLW51bT48
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YXNobWFuPC9BdXRob3I+PFllYXI+MjAwODwvWWVhcj48
UmVjTnVtPjExNzwvUmVjTnVtPjxEaXNwbGF5VGV4dD5bODksOTIsMTAxXTwvRGlzcGxheVRleHQ+
PHJlY29yZD48cmVjLW51bWJlcj4xMTc8L3JlYy1udW1iZXI+PGZvcmVpZ24ta2V5cz48a2V5IGFw
cD0iRU4iIGRiLWlkPSJhZXpmYXpmcjU1dzJkZWUwOWF1dnplYW56ZDBheHR0NXgyNXYiIHRpbWVz
dGFtcD0iMTM4MDY0OTI2MiI+MTE3PC9rZXk+PC9mb3JlaWduLWtleXM+PHJlZi10eXBlIG5hbWU9
IkpvdXJuYWwgQXJ0aWNsZSI+MTc8L3JlZi10eXBlPjxjb250cmlidXRvcnM+PGF1dGhvcnM+PGF1
dGhvcj5DYXNobWFuLEsuRC48L2F1dGhvcj48YXV0aG9yPkhpbGwsVC5SLjwvYXV0aG9yPjxhdXRo
b3I+Q290dGVyLEEuQS48L2F1dGhvcj48YXV0aG9yPkJvcmVoYW0sQy5BLjwvYXV0aG9yPjxhdXRo
b3I+RHViaXR6a3ksVy48L2F1dGhvcj48YXV0aG9yPk11cnJheSxMLjwvYXV0aG9yPjxhdXRob3I+
U3RyYWluLEouPC9hdXRob3I+PGF1dGhvcj5GbHlubixBLjwvYXV0aG9yPjxhdXRob3I+Um9ic29u
LFAuSi48L2F1dGhvcj48YXV0aG9yPldhbGxhY2UsSi5NLjwvYXV0aG9yPjxhdXRob3I+S2llbHks
TS48L2F1dGhvcj48L2F1dGhvcnM+PC9jb250cmlidXRvcnM+PGF1dGgtYWRkcmVzcz5EZXBhcnRt
ZW50IG9mIEZvb2QgYW5kIE51dHJpdGlvbmFsIFNjaWVuY2VzLCBVbml2ZXJzaXR5IENvbGxlZ2Us
IFdlc3Rlcm4gUm9hZCwgQ29yaywgSXJlbGFuZC4gay5jYXNobWFuQHVjYy5pZTwvYXV0aC1hZGRy
ZXNzPjx0aXRsZXM+PHRpdGxlPkxvdyB2aXRhbWluIEQgc3RhdHVzIGFkdmVyc2VseSBhZmZlY3Rz
IGJvbmUgaGVhbHRoIHBhcmFtZXRlcnMgaW4gYWRvbGVzY2VudHM8L3RpdGxlPjxzZWNvbmRhcnkt
dGl0bGU+QW0uSi5DbGluLk51dHIuPC9zZWNvbmRhcnktdGl0bGU+PC90aXRsZXM+PHBlcmlvZGlj
YWw+PGZ1bGwtdGl0bGU+QW0uSi5DbGluLk51dHIuPC9mdWxsLXRpdGxlPjwvcGVyaW9kaWNhbD48
cGFnZXM+MTAzOS0xMDQ0PC9wYWdlcz48dm9sdW1lPjg3PC92b2x1bWU+PG51bWJlcj40PC9udW1i
ZXI+PHJlcHJpbnQtZWRpdGlvbj5Ob3QgaW4gRmlsZTwvcmVwcmludC1lZGl0aW9uPjxrZXl3b3Jk
cz48a2V5d29yZD5BYnNvcnB0aW9tZXRyeSxQaG90b248L2tleXdvcmQ+PGtleXdvcmQ+YWRtaW5p
c3RyYXRpb24gJmFtcDsgZG9zYWdlPC9rZXl3b3JkPjxrZXl3b3JkPkFkb2xlc2NlbnQ8L2tleXdv
cmQ+PGtleXdvcmQ+QWRvbGVzY2VudCBOdXRyaXRpb25hbCBQaHlzaW9sb2dpY2FsIFBoZW5vbWVu
YTwva2V5d29yZD48a2V5d29yZD5hbmFsb2dzICZhbXA7IGRlcml2YXRpdmVzPC9rZXl3b3JkPjxr
ZXl3b3JkPmJsb29kPC9rZXl3b3JkPjxrZXl3b3JkPkJvbmUgYW5kIEJvbmVzPC9rZXl3b3JkPjxr
ZXl3b3JkPkJvbmUgRGVuc2l0eTwva2V5d29yZD48a2V5d29yZD5Cb25lIERlbnNpdHkgQ29uc2Vy
dmF0aW9uIEFnZW50czwva2V5d29yZD48a2V5d29yZD5DaGlsZDwva2V5d29yZD48a2V5d29yZD5D
b2xsYWdlbiBUeXBlIEk8L2tleXdvcmQ+PGtleXdvcmQ+Q3Jvc3MtU2VjdGlvbmFsIFN0dWRpZXM8
L2tleXdvcmQ+PGtleXdvcmQ+ZGVmaWNpZW5jeTwva2V5d29yZD48a2V5d29yZD5Fbnp5bWUtTGlu
a2VkIEltbXVub3NvcmJlbnQgQXNzYXk8L2tleXdvcmQ+PGtleXdvcmQ+RmVtYWxlPC9rZXl3b3Jk
PjxrZXl3b3JkPkhlYWx0aDwva2V5d29yZD48a2V5d29yZD5IdW1hbnM8L2tleXdvcmQ+PGtleXdv
cmQ+SXJlbGFuZDwva2V5d29yZD48a2V5d29yZD5NYWxlPC9rZXl3b3JkPjxrZXl3b3JkPm1ldGFi
b2xpc208L2tleXdvcmQ+PGtleXdvcmQ+TXVsdGl2YXJpYXRlIEFuYWx5c2lzPC9rZXl3b3JkPjxr
ZXl3b3JkPk9zdGVvY2FsY2luPC9rZXl3b3JkPjxrZXl3b3JkPlBhcmF0aHlyb2lkIEhvcm1vbmU8
L2tleXdvcmQ+PGtleXdvcmQ+UGVwdGlkZXM8L2tleXdvcmQ+PGtleXdvcmQ+cGh5c2lvbG9neTwv
a2V5d29yZD48a2V5d29yZD5waHlzaW9wYXRob2xvZ3k8L2tleXdvcmQ+PGtleXdvcmQ+UmVncmVz
c2lvbiBBbmFseXNpczwva2V5d29yZD48a2V5d29yZD5TZWFzb25zPC9rZXl3b3JkPjxrZXl3b3Jk
PlZpdGFtaW4gRDwva2V5d29yZD48a2V5d29yZD5WaXRhbWluIEQgRGVmaWNpZW5jeTwva2V5d29y
ZD48L2tleXdvcmRzPjxkYXRlcz48eWVhcj4yMDA4PC95ZWFyPjxwdWItZGF0ZXM+PGRhdGU+NC8y
MDA4PC9kYXRlPjwvcHViLWRhdGVzPjwvZGF0ZXM+PGxhYmVsPjQ2PC9sYWJlbD48dXJscz48cmVs
YXRlZC11cmxzPjx1cmw+aHR0cDovL3d3dy5uY2JpLm5sbS5uaWguZ292L3B1Ym1lZC8xODQwMDcy
OTwvdXJsPjwvcmVsYXRlZC11cmxzPjwvdXJscz48ZWxlY3Ryb25pYy1yZXNvdXJjZS1udW0+ODcv
NC8xMDM5IFtwaWldPC9lbGVjdHJvbmljLXJlc291cmNlLW51bT48L3JlY29yZD48L0NpdGU+PENp
dGU+PEF1dGhvcj5Nb3VyYXRpZG91PC9BdXRob3I+PFllYXI+MjAxMzwvWWVhcj48UmVjTnVtPjI0
MTwvUmVjTnVtPjxyZWNvcmQ+PHJlYy1udW1iZXI+MjQxPC9yZWMtbnVtYmVyPjxmb3JlaWduLWtl
eXM+PGtleSBhcHA9IkVOIiBkYi1pZD0iYWV6ZmF6ZnI1NXcyZGVlMDlhdXZ6ZWFuemQwYXh0dDV4
MjV2IiB0aW1lc3RhbXA9IjEzODA2NDkyNjMiPjI0MTwva2V5PjwvZm9yZWlnbi1rZXlzPjxyZWYt
dHlwZSBuYW1lPSJKb3VybmFsIEFydGljbGUiPjE3PC9yZWYtdHlwZT48Y29udHJpYnV0b3JzPjxh
dXRob3JzPjxhdXRob3I+TW91cmF0aWRvdSxULjwvYXV0aG9yPjxhdXRob3I+VmljZW50ZS1Sb2Ry
aWd1ZXosRy48L2F1dGhvcj48YXV0aG9yPkdyYWNpYS1NYXJjbyxMLjwvYXV0aG9yPjxhdXRob3I+
SHV5YnJlY2h0cyxJLjwvYXV0aG9yPjxhdXRob3I+U2lvZW4sSS48L2F1dGhvcj48YXV0aG9yPldp
ZGhhbG0sSy48L2F1dGhvcj48YXV0aG9yPlZhbHR1ZW5hLEouPC9hdXRob3I+PGF1dGhvcj5Hb256
YWxlei1Hcm9zcyxNLjwvYXV0aG9yPjxhdXRob3I+TW9yZW5vLEwuQS48L2F1dGhvcj48L2F1dGhv
cnM+PC9jb250cmlidXRvcnM+PGF1dGgtYWRkcmVzcz5OdXRyaXRpb24gYW5kIERldmVsb3BtZW50
IFJlc2VhcmNoIEdyb3VwLCBVbml2ZXJzaXR5IG9mIFphcmFnb3phLCBDL0Nvcm9uYSBkZSBBcmFn
b24sIFphcmFnb3phLCBTcGFpbi4gdGhlb2RvcmFAdW5pemFyLmVzPC9hdXRoLWFkZHJlc3M+PHRp
dGxlcz48dGl0bGU+QXNzb2NpYXRpb25zIG9mIGRpZXRhcnkgY2FsY2l1bSwgdml0YW1pbiBELCBt
aWxrIGludGFrZXMsIGFuZCAyNS1oeWRyb3h5dml0YW1pbiBEIHdpdGggYm9uZSBtYXNzIGluIFNw
YW5pc2ggYWRvbGVzY2VudHM6IHRoZSBIRUxFTkEgc3R1ZHk8L3RpdGxlPjxzZWNvbmRhcnktdGl0
bGU+Si5DbGluLkRlbnNpdG9tLjwvc2Vjb25kYXJ5LXRpdGxlPjwvdGl0bGVzPjxwZXJpb2RpY2Fs
PjxmdWxsLXRpdGxlPkouQ2xpbi5EZW5zaXRvbS48L2Z1bGwtdGl0bGU+PC9wZXJpb2RpY2FsPjxw
YWdlcz4xMTAtMTE3PC9wYWdlcz48dm9sdW1lPjE2PC92b2x1bWU+PG51bWJlcj4xPC9udW1iZXI+
PHJlcHJpbnQtZWRpdGlvbj5Ob3QgaW4gRmlsZTwvcmVwcmludC1lZGl0aW9uPjxrZXl3b3Jkcz48
a2V5d29yZD5hZG1pbmlzdHJhdGlvbiAmYW1wOyBkb3NhZ2U8L2tleXdvcmQ+PGtleXdvcmQ+QWRv
bGVzY2VudDwva2V5d29yZD48a2V5d29yZD5BZ2VkPC9rZXl3b3JkPjxrZXl3b3JkPmFuYWxvZ3Mg
JmFtcDsgZGVyaXZhdGl2ZXM8L2tleXdvcmQ+PGtleXdvcmQ+YW5hbHlzaXM8L2tleXdvcmQ+PGtl
eXdvcmQ+Qm9uZSBEZW5zaXR5PC9rZXl3b3JkPjxrZXl3b3JkPkNhbGNpdW08L2tleXdvcmQ+PGtl
eXdvcmQ+Q2FsY2l1bSxEaWV0YXJ5PC9rZXl3b3JkPjxrZXl3b3JkPkNoaWxkPC9rZXl3b3JkPjxr
ZXl3b3JkPkRpZXQ8L2tleXdvcmQ+PGtleXdvcmQ+RXJnb2NhbGNpZmVyb2xzPC9rZXl3b3JkPjxr
ZXl3b3JkPkV1cm9wZTwva2V5d29yZD48a2V5d29yZD5GZW1hbGU8L2tleXdvcmQ+PGtleXdvcmQ+
R3Jvd3RoPC9rZXl3b3JkPjxrZXl3b3JkPkhlYWx0aCBCZWhhdmlvcjwva2V5d29yZD48a2V5d29y
ZD5IdW1hbnM8L2tleXdvcmQ+PGtleXdvcmQ+SHlkcm94eWNob2xlY2FsY2lmZXJvbHM8L2tleXdv
cmQ+PGtleXdvcmQ+TGlmZSBTdHlsZTwva2V5d29yZD48a2V5d29yZD5NYWxlPC9rZXl3b3JkPjxr
ZXl3b3JkPk1pbGs8L2tleXdvcmQ+PGtleXdvcmQ+cGh5c2lvbG9neTwva2V5d29yZD48a2V5d29y
ZD5TcGFpbjwva2V5d29yZD48a2V5d29yZD5WaXRhbWluIEQ8L2tleXdvcmQ+PC9rZXl3b3Jkcz48
ZGF0ZXM+PHllYXI+MjAxMzwveWVhcj48cHViLWRhdGVzPjxkYXRlPjEvMjAxMzwvZGF0ZT48L3B1
Yi1kYXRlcz48L2RhdGVzPjxsYWJlbD40ODwvbGFiZWw+PHVybHM+PHJlbGF0ZWQtdXJscz48dXJs
Pmh0dHA6Ly93d3cubmNiaS5ubG0ubmloLmdvdi9wdWJtZWQvMjI5MDE1NTA8L3VybD48L3JlbGF0
ZWQtdXJscz48L3VybHM+PGVsZWN0cm9uaWMtcmVzb3VyY2UtbnVtPlMxMDk0LTY5NTAoMTIpMDAx
MTAtMiBbcGlpXTsxMC4xMDE2L2ouam9jZC4yMDEyLjA3LjAwOCBbZG9pXTwvZWxlY3Ryb25pYy1y
ZXNvdXJjZS1udW0+PC9yZWNvcmQ+PC9DaXRlPjxDaXRlPjxBdXRob3I+Q29uc3RhbnRpbmk8L0F1
dGhvcj48WWVhcj4yMDEwPC9ZZWFyPjxSZWNOdW0+MTI2PC9SZWNOdW0+PHJlY29yZD48cmVjLW51
bWJlcj4xMjY8L3JlYy1udW1iZXI+PGZvcmVpZ24ta2V5cz48a2V5IGFwcD0iRU4iIGRiLWlkPSJh
ZXpmYXpmcjU1dzJkZWUwOWF1dnplYW56ZDBheHR0NXgyNXYiIHRpbWVzdGFtcD0iMTM4MDY0OTI2
MiI+MTI2PC9rZXk+PC9mb3JlaWduLWtleXM+PHJlZi10eXBlIG5hbWU9IkpvdXJuYWwgQXJ0aWNs
ZSI+MTc8L3JlZi10eXBlPjxjb250cmlidXRvcnM+PGF1dGhvcnM+PGF1dGhvcj5Db25zdGFudGlu
aSxOLlcuPC9hdXRob3I+PGF1dGhvcj5EdWJub3YtUmF6LEcuPC9hdXRob3I+PGF1dGhvcj5DaG9k
aWNrLEcuPC9hdXRob3I+PGF1dGhvcj5Sb3plbixHLlMuPC9hdXRob3I+PGF1dGhvcj5HaWxhZGks
QS48L2F1dGhvcj48YXV0aG9yPklzaC1TaGFsb20sUy48L2F1dGhvcj48L2F1dGhvcnM+PC9jb250
cmlidXRvcnM+PGF1dGgtYWRkcmVzcz5EZXBhcnRtZW50IG9mIE9ydGhvcGVkaWMgU3VyZ2VyeSwg
SGFkYXNzYWgtSGVicmV3IFVuaXZlcnNpdHkgTWVkaWNhbCBDZW50ZXIsIEplcnVzYWxlbSwgSXNy
YWVsLiBuYWFtYWNvbnNAZ21haWwuY29tPC9hdXRoLWFkZHJlc3M+PHRpdGxlcz48dGl0bGU+UGh5
c2ljYWwgYWN0aXZpdHkgYW5kIGJvbmUgbWluZXJhbCBkZW5zaXR5IGluIGFkb2xlc2NlbnRzIHdp
dGggdml0YW1pbiBEIGRlZmljaWVuY3k8L3RpdGxlPjxzZWNvbmRhcnktdGl0bGU+TWVkLlNjaS5T
cG9ydHMgRXhlcmMuPC9zZWNvbmRhcnktdGl0bGU+PC90aXRsZXM+PHBlcmlvZGljYWw+PGZ1bGwt
dGl0bGU+TWVkLlNjaS5TcG9ydHMgRXhlcmMuPC9mdWxsLXRpdGxlPjwvcGVyaW9kaWNhbD48cGFn
ZXM+NjQ2LTY1MDwvcGFnZXM+PHZvbHVtZT40Mjwvdm9sdW1lPjxudW1iZXI+NDwvbnVtYmVyPjxy
ZXByaW50LWVkaXRpb24+Tm90IGluIEZpbGU8L3JlcHJpbnQtZWRpdGlvbj48a2V5d29yZHM+PGtl
eXdvcmQ+QWJzb3JwdGlvbWV0cnksUGhvdG9uPC9rZXl3b3JkPjxrZXl3b3JkPkFkb2xlc2NlbnQ8
L2tleXdvcmQ+PGtleXdvcmQ+YW5hbHlzaXM8L2tleXdvcmQ+PGtleXdvcmQ+Ymxvb2Q8L2tleXdv
cmQ+PGtleXdvcmQ+Qm9keSBNYXNzIEluZGV4PC9rZXl3b3JkPjxrZXl3b3JkPkJvbmUgRGVuc2l0
eTwva2V5d29yZD48a2V5d29yZD5DYWxjaXVtPC9rZXl3b3JkPjxrZXl3b3JkPkRhbmNpbmc8L2tl
eXdvcmQ+PGtleXdvcmQ+ZGVmaWNpZW5jeTwva2V5d29yZD48a2V5d29yZD5EaWV0PC9rZXl3b3Jk
PjxrZXl3b3JkPkVuZXJneSBJbnRha2U8L2tleXdvcmQ+PGtleXdvcmQ+RXhlcmNpc2U8L2tleXdv
cmQ+PGtleXdvcmQ+RmVtYWxlPC9rZXl3b3JkPjxrZXl3b3JkPkh1bWFuczwva2V5d29yZD48a2V5
d29yZD5Jc3JhZWw8L2tleXdvcmQ+PGtleXdvcmQ+bWV0aG9kczwva2V5d29yZD48a2V5d29yZD5N
b3RvciBBY3Rpdml0eTwva2V5d29yZD48a2V5d29yZD5QYXJhdGh5cm9pZCBIb3Jtb25lPC9rZXl3
b3JkPjxrZXl3b3JkPnBoeXNpb2xvZ3k8L2tleXdvcmQ+PGtleXdvcmQ+UXVlc3Rpb25uYWlyZXM8
L2tleXdvcmQ+PGtleXdvcmQ+UmVncmVzc2lvbiBBbmFseXNpczwva2V5d29yZD48a2V5d29yZD5W
aXRhbWluIEQ8L2tleXdvcmQ+PGtleXdvcmQ+Vml0YW1pbiBEIERlZmljaWVuY3k8L2tleXdvcmQ+
PC9rZXl3b3Jkcz48ZGF0ZXM+PHllYXI+MjAxMDwveWVhcj48cHViLWRhdGVzPjxkYXRlPjQvMjAx
MDwvZGF0ZT48L3B1Yi1kYXRlcz48L2RhdGVzPjxsYWJlbD4xNDc8L2xhYmVsPjx1cmxzPjxyZWxh
dGVkLXVybHM+PHVybD5odHRwOi8vd3d3Lm5jYmkubmxtLm5paC5nb3YvcHVibWVkLzE5OTUyODQ3
PC91cmw+PC9yZWxhdGVkLXVybHM+PC91cmxzPjxlbGVjdHJvbmljLXJlc291cmNlLW51bT4xMC4x
MjQ5L01TUy4wYjAxM2UzMTgxYmI4MTNiIFtkb2ldPC9lbGVjdHJvbmljLXJlc291cmNlLW51bT48
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89" w:tooltip="Cashman, 2008 #117" w:history="1">
        <w:r w:rsidR="00B3117A">
          <w:rPr>
            <w:rFonts w:ascii="Times New Roman" w:hAnsi="Times New Roman"/>
            <w:noProof/>
          </w:rPr>
          <w:t>89</w:t>
        </w:r>
      </w:hyperlink>
      <w:r w:rsidR="00B3117A">
        <w:rPr>
          <w:rFonts w:ascii="Times New Roman" w:hAnsi="Times New Roman"/>
          <w:noProof/>
        </w:rPr>
        <w:t>,</w:t>
      </w:r>
      <w:hyperlink w:anchor="_ENREF_92" w:tooltip="Mouratidou, 2013 #241" w:history="1">
        <w:r w:rsidR="00B3117A">
          <w:rPr>
            <w:rFonts w:ascii="Times New Roman" w:hAnsi="Times New Roman"/>
            <w:noProof/>
          </w:rPr>
          <w:t>92</w:t>
        </w:r>
      </w:hyperlink>
      <w:r w:rsidR="00B3117A">
        <w:rPr>
          <w:rFonts w:ascii="Times New Roman" w:hAnsi="Times New Roman"/>
          <w:noProof/>
        </w:rPr>
        <w:t>,</w:t>
      </w:r>
      <w:hyperlink w:anchor="_ENREF_101" w:tooltip="Constantini, 2010 #126" w:history="1">
        <w:r w:rsidR="00B3117A">
          <w:rPr>
            <w:rFonts w:ascii="Times New Roman" w:hAnsi="Times New Roman"/>
            <w:noProof/>
          </w:rPr>
          <w:t>10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or pre-defined cut-points for 25(OH)D </w:t>
      </w:r>
      <w:r w:rsidR="008C045D" w:rsidRPr="00752CC0">
        <w:rPr>
          <w:rFonts w:ascii="Times New Roman" w:hAnsi="Times New Roman"/>
        </w:rPr>
        <w:fldChar w:fldCharType="begin">
          <w:fldData xml:space="preserve">PEVuZE5vdGU+PENpdGU+PEF1dGhvcj5PdXRpbGE8L0F1dGhvcj48WWVhcj4yMDAxPC9ZZWFyPjxS
ZWNOdW0+MjUyPC9SZWNOdW0+PERpc3BsYXlUZXh0PlszMyw4OCw5MCwxMDIsMTAzXTwvRGlzcGxh
eVRleHQ+PHJlY29yZD48cmVjLW51bWJlcj4yNTI8L3JlYy1udW1iZXI+PGZvcmVpZ24ta2V5cz48
a2V5IGFwcD0iRU4iIGRiLWlkPSJhZXpmYXpmcjU1dzJkZWUwOWF1dnplYW56ZDBheHR0NXgyNXYi
IHRpbWVzdGFtcD0iMTM4MDY0OTI2MyI+MjUyPC9rZXk+PC9mb3JlaWduLWtleXM+PHJlZi10eXBl
IG5hbWU9IkpvdXJuYWwgQXJ0aWNsZSI+MTc8L3JlZi10eXBlPjxjb250cmlidXRvcnM+PGF1dGhv
cnM+PGF1dGhvcj5PdXRpbGEsVC5BLjwvYXV0aG9yPjxhdXRob3I+S2Fya2thaW5lbixNLlUuPC9h
dXRob3I+PGF1dGhvcj5MYW1iZXJnLUFsbGFyZHQsQy5KLjwvYXV0aG9yPjwvYXV0aG9ycz48L2Nv
bnRyaWJ1dG9ycz48YXV0aC1hZGRyZXNzPkNhbGNpdW0gUmVzZWFyY2ggVW5pdCwgdGhlIERlcGFy
dG1lbnQgb2YgQXBwbGllZCBDaGVtaXN0cnkgYW5kIE1pY3JvYmlvbG9neSwgVW5pdmVyc2l0eSBv
ZiBIZWxzaW5raSwgRmlubGFuZDwvYXV0aC1hZGRyZXNzPjx0aXRsZXM+PHRpdGxlPlZpdGFtaW4g
RCBzdGF0dXMgYWZmZWN0cyBzZXJ1bSBwYXJhdGh5cm9pZCBob3Jtb25lIGNvbmNlbnRyYXRpb25z
IGR1cmluZyB3aW50ZXIgaW4gZmVtYWxlIGFkb2xlc2NlbnRzOiBhc3NvY2lhdGlvbnMgd2l0aCBm
b3JlYXJtIGJvbmUgbWluZXJhbCBkZW5zaXR5PC90aXRsZT48c2Vjb25kYXJ5LXRpdGxlPkFtLkou
Q2xpbi5OdXRyLjwvc2Vjb25kYXJ5LXRpdGxlPjwvdGl0bGVzPjxwZXJpb2RpY2FsPjxmdWxsLXRp
dGxlPkFtLkouQ2xpbi5OdXRyLjwvZnVsbC10aXRsZT48L3BlcmlvZGljYWw+PHBhZ2VzPjIwNi0y
MTA8L3BhZ2VzPjx2b2x1bWU+NzQ8L3ZvbHVtZT48bnVtYmVyPjI8L251bWJlcj48cmVwcmludC1l
ZGl0aW9uPk5vdCBpbiBGaWxlPC9yZXByaW50LWVkaXRpb24+PGtleXdvcmRzPjxrZXl3b3JkPkFi
c29ycHRpb21ldHJ5LFBob3Rvbjwva2V5d29yZD48a2V5d29yZD5hZG1pbmlzdHJhdGlvbiAmYW1w
OyBkb3NhZ2U8L2tleXdvcmQ+PGtleXdvcmQ+QWRvbGVzY2VudDwva2V5d29yZD48a2V5d29yZD5B
ZG9sZXNjZW50IE51dHJpdGlvbmFsIFBoeXNpb2xvZ2ljYWwgUGhlbm9tZW5hPC9rZXl3b3JkPjxr
ZXl3b3JkPkFnZWQ8L2tleXdvcmQ+PGtleXdvcmQ+YW5hbG9ncyAmYW1wOyBkZXJpdmF0aXZlczwv
a2V5d29yZD48a2V5d29yZD5ibG9vZDwva2V5d29yZD48a2V5d29yZD5Cb25lIGFuZCBCb25lczwv
a2V5d29yZD48a2V5d29yZD5Cb25lIERlbnNpdHk8L2tleXdvcmQ+PGtleXdvcmQ+Q2FsY2l1bTwv
a2V5d29yZD48a2V5d29yZD5DYWxjaXVtLERpZXRhcnk8L2tleXdvcmQ+PGtleXdvcmQ+Y2hlbWlz
dHJ5PC9rZXl3b3JkPjxrZXl3b3JkPkNyb3NzLVNlY3Rpb25hbCBTdHVkaWVzPC9rZXl3b3JkPjxr
ZXl3b3JkPmRlZmljaWVuY3k8L2tleXdvcmQ+PGtleXdvcmQ+ZXBpZGVtaW9sb2d5PC9rZXl3b3Jk
PjxrZXl3b3JkPkZlbWFsZTwva2V5d29yZD48a2V5d29yZD5GaW5sYW5kPC9rZXl3b3JkPjxrZXl3
b3JkPkZvcmVhcm08L2tleXdvcmQ+PGtleXdvcmQ+R3Jvd3RoPC9rZXl3b3JkPjxrZXl3b3JkPkhl
YWx0aDwva2V5d29yZD48a2V5d29yZD5IdW1hbnM8L2tleXdvcmQ+PGtleXdvcmQ+SHlwZXJwYXJh
dGh5cm9pZGlzbTwva2V5d29yZD48a2V5d29yZD5tZXRhYm9saXNtPC9rZXl3b3JkPjxrZXl3b3Jk
PlBhcmF0aHlyb2lkIEhvcm1vbmU8L2tleXdvcmQ+PGtleXdvcmQ+cGh5c2lvbG9neTwva2V5d29y
ZD48a2V5d29yZD5QdWJlcnR5PC9rZXl3b3JkPjxrZXl3b3JkPlJlZ3Jlc3Npb24gQW5hbHlzaXM8
L2tleXdvcmQ+PGtleXdvcmQ+U2Vhc29uczwva2V5d29yZD48a2V5d29yZD5WaXRhbWluIEQ8L2tl
eXdvcmQ+PGtleXdvcmQ+Vml0YW1pbiBEIERlZmljaWVuY3k8L2tleXdvcmQ+PC9rZXl3b3Jkcz48
ZGF0ZXM+PHllYXI+MjAwMTwveWVhcj48cHViLWRhdGVzPjxkYXRlPjgvMjAwMTwvZGF0ZT48L3B1
Yi1kYXRlcz48L2RhdGVzPjxsYWJlbD4xMDc8L2xhYmVsPjx1cmxzPjxyZWxhdGVkLXVybHM+PHVy
bD5odHRwOi8vd3d3Lm5jYmkubmxtLm5paC5nb3YvcHVibWVkLzExNDcwNzIyPC91cmw+PC9yZWxh
dGVkLXVybHM+PC91cmxzPjwvcmVjb3JkPjwvQ2l0ZT48Q2l0ZT48QXV0aG9yPkxlZTwvQXV0aG9y
PjxZZWFyPjIwMTM8L1llYXI+PFJlY051bT4yMTQ8L1JlY051bT48cmVjb3JkPjxyZWMtbnVtYmVy
PjIxNDwvcmVjLW51bWJlcj48Zm9yZWlnbi1rZXlzPjxrZXkgYXBwPSJFTiIgZGItaWQ9ImFlemZh
emZyNTV3MmRlZTA5YXV2emVhbnpkMGF4dHQ1eDI1diIgdGltZXN0YW1wPSIxMzgwNjQ5MjYzIj4y
MTQ8L2tleT48L2ZvcmVpZ24ta2V5cz48cmVmLXR5cGUgbmFtZT0iSm91cm5hbCBBcnRpY2xlIj4x
NzwvcmVmLXR5cGU+PGNvbnRyaWJ1dG9ycz48YXV0aG9ycz48YXV0aG9yPkxlZSxZLkEuPC9hdXRo
b3I+PGF1dGhvcj5LaW0sSi5ZLjwvYXV0aG9yPjxhdXRob3I+S2FuZyxNLkouPC9hdXRob3I+PGF1
dGhvcj5DaHVuZyxTLkouPC9hdXRob3I+PGF1dGhvcj5TaGluLEMuSC48L2F1dGhvcj48YXV0aG9y
PllhbmcsUy5XLjwvYXV0aG9yPjwvYXV0aG9ycz48L2NvbnRyaWJ1dG9ycz48YXV0aC1hZGRyZXNz
PkRpdmlzaW9uIG9mIEVuZG9jcmlub2xvZ3kgYW5kIE1ldGFib2xpc20sIERlcGFydG1lbnQgb2Yg
UGVkaWF0cmljcywgU2VvdWwgTmF0aW9uYWwgVW5pdmVyc2l0eSBDb2xsZWdlIG9mIE1lZGljaW5l
LCAxMDEgRGFlaGFrLXJvLCBKb25nbm8tZ3UsIFNlb3VsLCAxMTAtNzY5LCBLb3JlYTwvYXV0aC1h
ZGRyZXNzPjx0aXRsZXM+PHRpdGxlPkFkZXF1YXRlIHZpdGFtaW4gRCBzdGF0dXMgYW5kIGFkaXBv
c2l0eSBjb250cmlidXRlIHRvIGJvbmUgaGVhbHRoIGluIHBlcmlwdWJlcnRhbCBub25vYmVzZSBj
aGlsZHJlbjwvdGl0bGU+PHNlY29uZGFyeS10aXRsZT5KLkJvbmUgTWluZXIuTWV0YWI8L3NlY29u
ZGFyeS10aXRsZT48L3RpdGxlcz48cGVyaW9kaWNhbD48ZnVsbC10aXRsZT5KLkJvbmUgTWluZXIu
TWV0YWI8L2Z1bGwtdGl0bGU+PC9wZXJpb2RpY2FsPjxwYWdlcz4zMzctMzQ1PC9wYWdlcz48dm9s
dW1lPjMxPC92b2x1bWU+PG51bWJlcj4zPC9udW1iZXI+PHJlcHJpbnQtZWRpdGlvbj5Ob3QgaW4g
RmlsZTwvcmVwcmludC1lZGl0aW9uPjxrZXl3b3Jkcz48a2V5d29yZD5BZGlwb3NpdHk8L2tleXdv
cmQ+PGtleXdvcmQ+Q2FsY2l1bTwva2V5d29yZD48a2V5d29yZD5kZWZpY2llbmN5PC9rZXl3b3Jk
PjxrZXl3b3JkPkhlYWx0aDwva2V5d29yZD48a2V5d29yZD5Lb3JlYTwva2V5d29yZD48a2V5d29y
ZD5tZXRhYm9saXNtPC9rZXl3b3JkPjxrZXl3b3JkPlBlZGlhdHJpY3M8L2tleXdvcmQ+PGtleXdv
cmQ+UHViZXJ0eTwva2V5d29yZD48a2V5d29yZD5SaXNrPC9rZXl3b3JkPjxrZXl3b3JkPlJpc2sg
RmFjdG9yczwva2V5d29yZD48a2V5d29yZD5WaXRhbWluIEQ8L2tleXdvcmQ+PGtleXdvcmQ+Vml0
YW1pbiBEIERlZmljaWVuY3k8L2tleXdvcmQ+PC9rZXl3b3Jkcz48ZGF0ZXM+PHllYXI+MjAxMzwv
eWVhcj48cHViLWRhdGVzPjxkYXRlPjUvMjAxMzwvZGF0ZT48L3B1Yi1kYXRlcz48L2RhdGVzPjxs
YWJlbD4xMDg8L2xhYmVsPjx1cmxzPjxyZWxhdGVkLXVybHM+PHVybD5odHRwOi8vd3d3Lm5jYmku
bmxtLm5paC5nb3YvcHVibWVkLzIzMzcxNTYwPC91cmw+PC9yZWxhdGVkLXVybHM+PC91cmxzPjxl
bGVjdHJvbmljLXJlc291cmNlLW51bT4xMC4xMDA3L3MwMDc3NC0wMTItMDQxOS00IFtkb2ldPC9l
bGVjdHJvbmljLXJlc291cmNlLW51bT48L3JlY29yZD48L0NpdGU+PENpdGU+PEF1dGhvcj5DaGVu
ZzwvQXV0aG9yPjxZZWFyPjIwMDM8L1llYXI+PFJlY051bT4xMjE8L1JlY051bT48cmVjb3JkPjxy
ZWMtbnVtYmVyPjEyMTwvcmVjLW51bWJlcj48Zm9yZWlnbi1rZXlzPjxrZXkgYXBwPSJFTiIgZGIt
aWQ9ImFlemZhemZyNTV3MmRlZTA5YXV2emVhbnpkMGF4dHQ1eDI1diIgdGltZXN0YW1wPSIxMzgw
NjQ5MjYyIj4xMjE8L2tleT48L2ZvcmVpZ24ta2V5cz48cmVmLXR5cGUgbmFtZT0iSm91cm5hbCBB
cnRpY2xlIj4xNzwvcmVmLXR5cGU+PGNvbnRyaWJ1dG9ycz48YXV0aG9ycz48YXV0aG9yPkNoZW5n
LFMuPC9hdXRob3I+PGF1dGhvcj5UeWxhdnNreSxGLjwvYXV0aG9yPjxhdXRob3I+S3JvZ2VyLEgu
PC9hdXRob3I+PGF1dGhvcj5LYXJra2FpbmVuLE0uPC9hdXRob3I+PGF1dGhvcj5MeXl0aWthaW5l
bixBLjwvYXV0aG9yPjxhdXRob3I+S29pc3RpbmVuLEEuPC9hdXRob3I+PGF1dGhvcj5NYWhvbmVu
LEEuPC9hdXRob3I+PGF1dGhvcj5BbGVuLE0uPC9hdXRob3I+PGF1dGhvcj5IYWxsZWVuLEouPC9h
dXRob3I+PGF1dGhvcj5WYWFuYW5lbixLLjwvYXV0aG9yPjxhdXRob3I+TGFtYmVyZy1BbGxhcmR0
LEMuPC9hdXRob3I+PC9hdXRob3JzPjwvY29udHJpYnV0b3JzPjxhdXRoLWFkZHJlc3M+RGVwYXJ0
bWVudCBvZiBIZWFsdGggU2NpZW5jZXMsIFVuaXZlcnNpdHkgb2YgSnl2YXNreWxhLCBKeXZhc2t5
bGEsIEZpbmxhbmQuIGNoZW5nQHNwb3J0Lmp5dS5maTwvYXV0aC1hZGRyZXNzPjx0aXRsZXM+PHRp
dGxlPkFzc29jaWF0aW9uIG9mIGxvdyAyNS1oeWRyb3h5dml0YW1pbiBEIGNvbmNlbnRyYXRpb25z
IHdpdGggZWxldmF0ZWQgcGFyYXRoeXJvaWQgaG9ybW9uZSBjb25jZW50cmF0aW9ucyBhbmQgbG93
IGNvcnRpY2FsIGJvbmUgZGVuc2l0eSBpbiBlYXJseSBwdWJlcnRhbCBhbmQgcHJlcHViZXJ0YWwg
RmlubmlzaCBnaXJsczwvdGl0bGU+PHNlY29uZGFyeS10aXRsZT5BbS5KLkNsaW4uTnV0ci48L3Nl
Y29uZGFyeS10aXRsZT48L3RpdGxlcz48cGVyaW9kaWNhbD48ZnVsbC10aXRsZT5BbS5KLkNsaW4u
TnV0ci48L2Z1bGwtdGl0bGU+PC9wZXJpb2RpY2FsPjxwYWdlcz40ODUtNDkyPC9wYWdlcz48dm9s
dW1lPjc4PC92b2x1bWU+PG51bWJlcj4zPC9udW1iZXI+PHJlcHJpbnQtZWRpdGlvbj5Ob3QgaW4g
RmlsZTwvcmVwcmludC1lZGl0aW9uPjxrZXl3b3Jkcz48a2V5d29yZD5BY2lkIFBob3NwaGF0YXNl
PC9rZXl3b3JkPjxrZXl3b3JkPmFkbWluaXN0cmF0aW9uICZhbXA7IGRvc2FnZTwva2V5d29yZD48
a2V5d29yZD5hbmFsb2dzICZhbXA7IGRlcml2YXRpdmVzPC9rZXl3b3JkPjxrZXl3b3JkPkJpb2xv
Z2ljYWwgTWFya2Vyczwva2V5d29yZD48a2V5d29yZD5ibG9vZDwva2V5d29yZD48a2V5d29yZD5C
b25lIERlbnNpdHk8L2tleXdvcmQ+PGtleXdvcmQ+Qm9uZSBSZXNvcnB0aW9uPC9rZXl3b3JkPjxr
ZXl3b3JkPkNhbGNpdW08L2tleXdvcmQ+PGtleXdvcmQ+Q2FsY2l1bSxEaWV0YXJ5PC9rZXl3b3Jk
PjxrZXl3b3JkPkNoaWxkPC9rZXl3b3JkPjxrZXl3b3JkPmNvbXBsaWNhdGlvbnM8L2tleXdvcmQ+
PGtleXdvcmQ+Q3Jvc3MtU2VjdGlvbmFsIFN0dWRpZXM8L2tleXdvcmQ+PGtleXdvcmQ+ZGlhZ25v
c2lzPC9rZXl3b3JkPjxrZXl3b3JkPmVwaWRlbWlvbG9neTwva2V5d29yZD48a2V5d29yZD5ldGlv
bG9neTwva2V5d29yZD48a2V5d29yZD5GZW1hbGU8L2tleXdvcmQ+PGtleXdvcmQ+RmlubGFuZDwv
a2V5d29yZD48a2V5d29yZD5IZWFsdGg8L2tleXdvcmQ+PGtleXdvcmQ+SHVtYW5zPC9rZXl3b3Jk
PjxrZXl3b3JkPkh5cGVycGFyYXRoeXJvaWRpc208L2tleXdvcmQ+PGtleXdvcmQ+SHlwZXJwYXJh
dGh5cm9pZGlzbSxTZWNvbmRhcnk8L2tleXdvcmQ+PGtleXdvcmQ+SXNvZW56eW1lczwva2V5d29y
ZD48a2V5d29yZD5tZXRhYm9saXNtPC9rZXl3b3JkPjxrZXl3b3JkPm1ldGhvZHM8L2tleXdvcmQ+
PGtleXdvcmQ+UGFyYXRoeXJvaWQgSG9ybW9uZTwva2V5d29yZD48a2V5d29yZD5QdWJlcnR5PC9r
ZXl3b3JkPjxrZXl3b3JkPlJhZGl1czwva2V5d29yZD48a2V5d29yZD5TZWFzb25zPC9rZXl3b3Jk
PjxrZXl3b3JkPlRpYmlhPC9rZXl3b3JkPjxrZXl3b3JkPnVyaW5lPC9rZXl3b3JkPjxrZXl3b3Jk
PlZpdGFtaW4gRDwva2V5d29yZD48a2V5d29yZD5WaXRhbWluIEQgRGVmaWNpZW5jeTwva2V5d29y
ZD48L2tleXdvcmRzPjxkYXRlcz48eWVhcj4yMDAzPC95ZWFyPjxwdWItZGF0ZXM+PGRhdGU+OS8y
MDAzPC9kYXRlPjwvcHViLWRhdGVzPjwvZGF0ZXM+PGxhYmVsPjQ3PC9sYWJlbD48dXJscz48cmVs
YXRlZC11cmxzPjx1cmw+aHR0cDovL3d3dy5uY2JpLm5sbS5uaWguZ292L3B1Ym1lZC8xMjkzNjkz
MzwvdXJsPjwvcmVsYXRlZC11cmxzPjwvdXJscz48L3JlY29yZD48L0NpdGU+PENpdGU+PEF1dGhv
cj5IaWxsPC9BdXRob3I+PFllYXI+MjAxMDwvWWVhcj48UmVjTnVtPjE4OTwvUmVjTnVtPjxyZWNv
cmQ+PHJlYy1udW1iZXI+MTg5PC9yZWMtbnVtYmVyPjxmb3JlaWduLWtleXM+PGtleSBhcHA9IkVO
IiBkYi1pZD0iYWV6ZmF6ZnI1NXcyZGVlMDlhdXZ6ZWFuemQwYXh0dDV4MjV2IiB0aW1lc3RhbXA9
IjEzODA2NDkyNjIiPjE4OTwva2V5PjwvZm9yZWlnbi1rZXlzPjxyZWYtdHlwZSBuYW1lPSJKb3Vy
bmFsIEFydGljbGUiPjE3PC9yZWYtdHlwZT48Y29udHJpYnV0b3JzPjxhdXRob3JzPjxhdXRob3I+
SGlsbCxULlIuPC9hdXRob3I+PGF1dGhvcj5Db3R0ZXIsQS5BLjwvYXV0aG9yPjxhdXRob3I+TWl0
Y2hlbGwsUy48L2F1dGhvcj48YXV0aG9yPkJvcmVoYW0sQy5BLjwvYXV0aG9yPjxhdXRob3I+RHVi
aXR6a3ksVy48L2F1dGhvcj48YXV0aG9yPk11cnJheSxMLjwvYXV0aG9yPjxhdXRob3I+U3RyYWlu
LEouSi48L2F1dGhvcj48YXV0aG9yPkZseW5uLEEuPC9hdXRob3I+PGF1dGhvcj5Sb2Jzb24sUC5K
LjwvYXV0aG9yPjxhdXRob3I+V2FsbGFjZSxKLk0uPC9hdXRob3I+PGF1dGhvcj5LaWVseSxNLjwv
YXV0aG9yPjxhdXRob3I+Q2FzaG1hbixLLkQuPC9hdXRob3I+PC9hdXRob3JzPjwvY29udHJpYnV0
b3JzPjxhdXRoLWFkZHJlc3M+RGVwYXJ0bWVudCBvZiBGb29kIGFuZCBOdXRyaXRpb25hbCBTY2ll
bmNlcywgVW5pdmVyc2l0eSBDb2xsZWdlLCBDb3JrLCBJcmVsYW5kLiB0LmhpbGxAdWNjLmllPC9h
dXRoLWFkZHJlc3M+PHRpdGxlcz48dGl0bGU+Vml0YW1pbiBEIHN0YXR1cyBhbmQgcGFyYXRoeXJv
aWQgaG9ybW9uZSByZWxhdGlvbnNoaXAgaW4gYWRvbGVzY2VudHMgYW5kIGl0cyBhc3NvY2lhdGlv
biB3aXRoIGJvbmUgaGVhbHRoIHBhcmFtZXRlcnM6IGFuYWx5c2lzIG9mIHRoZSBOb3J0aGVybiBJ
cmVsYW5kIFlvdW5nIEhlYXJ0JmFwb3M7cyBQcm9qZWN0PC90aXRsZT48c2Vjb25kYXJ5LXRpdGxl
Pk9zdGVvcG9yb3MuSW50Ljwvc2Vjb25kYXJ5LXRpdGxlPjwvdGl0bGVzPjxwZXJpb2RpY2FsPjxm
dWxsLXRpdGxlPk9zdGVvcG9yb3MuSW50LjwvZnVsbC10aXRsZT48L3BlcmlvZGljYWw+PHBhZ2Vz
PjY5NS03MDA8L3BhZ2VzPjx2b2x1bWU+MjE8L3ZvbHVtZT48bnVtYmVyPjQ8L251bWJlcj48cmVw
cmludC1lZGl0aW9uPk5vdCBpbiBGaWxlPC9yZXByaW50LWVkaXRpb24+PGtleXdvcmRzPjxrZXl3
b3JkPkFkb2xlc2NlbnQ8L2tleXdvcmQ+PGtleXdvcmQ+QWdlZDwva2V5d29yZD48a2V5d29yZD5h
bmFsb2dzICZhbXA7IGRlcml2YXRpdmVzPC9rZXl3b3JkPjxrZXl3b3JkPmFuYWx5c2lzPC9rZXl3
b3JkPjxrZXl3b3JkPkJpb2xvZ2ljYWwgTWFya2Vyczwva2V5d29yZD48a2V5d29yZD5ibG9vZDwv
a2V5d29yZD48a2V5d29yZD5Cb25lIERlbnNpdHk8L2tleXdvcmQ+PGtleXdvcmQ+Qm9uZSBSZW1v
ZGVsaW5nPC9rZXl3b3JkPjxrZXl3b3JkPkNoaWxkPC9rZXl3b3JkPjxrZXl3b3JkPkNvbGxhZ2Vu
IFR5cGUgSTwva2V5d29yZD48a2V5d29yZD5Dcm9zcy1TZWN0aW9uYWwgU3R1ZGllczwva2V5d29y
ZD48a2V5d29yZD5GZW1hbGU8L2tleXdvcmQ+PGtleXdvcmQ+Rm9yZWFybTwva2V5d29yZD48a2V5
d29yZD5IZWFsdGg8L2tleXdvcmQ+PGtleXdvcmQ+SHVtYW5zPC9rZXl3b3JkPjxrZXl3b3JkPkly
ZWxhbmQ8L2tleXdvcmQ+PGtleXdvcmQ+TWFsZTwva2V5d29yZD48a2V5d29yZD5tZXRob2RzPC9r
ZXl3b3JkPjxrZXl3b3JkPk9zdGVvY2FsY2luPC9rZXl3b3JkPjxrZXl3b3JkPlBhcmF0aHlyb2lk
IEhvcm1vbmU8L2tleXdvcmQ+PGtleXdvcmQ+UGVwdGlkZXM8L2tleXdvcmQ+PGtleXdvcmQ+cGh5
c2lvbG9neTwva2V5d29yZD48a2V5d29yZD5SZWdyZXNzaW9uIEFuYWx5c2lzPC9rZXl3b3JkPjxr
ZXl3b3JkPlNleCBGYWN0b3JzPC9rZXl3b3JkPjxrZXl3b3JkPlZpdGFtaW4gRDwva2V5d29yZD48
L2tleXdvcmRzPjxkYXRlcz48eWVhcj4yMDEwPC95ZWFyPjxwdWItZGF0ZXM+PGRhdGU+NC8yMDEw
PC9kYXRlPjwvcHViLWRhdGVzPjwvZGF0ZXM+PGxhYmVsPjE0MDwvbGFiZWw+PHVybHM+PHJlbGF0
ZWQtdXJscz48dXJsPmh0dHA6Ly93d3cubmNiaS5ubG0ubmloLmdvdi9wdWJtZWQvMTk0MzY5MzA8
L3VybD48L3JlbGF0ZWQtdXJscz48L3VybHM+PGVsZWN0cm9uaWMtcmVzb3VyY2UtbnVtPjEwLjEw
MDcvczAwMTk4LTAwOS0wOTU5LTEgW2RvaV08L2VsZWN0cm9uaWMtcmVzb3VyY2UtbnVtPjwvcmVj
b3JkPjwvQ2l0ZT48Q2l0ZT48QXV0aG9yPkR1Y2hlcjwvQXV0aG9yPjxZZWFyPjIwMTE8L1llYXI+
PFJlY051bT4xNDg8L1JlY051bT48cmVjb3JkPjxyZWMtbnVtYmVyPjE0ODwvcmVjLW51bWJlcj48
Zm9yZWlnbi1rZXlzPjxrZXkgYXBwPSJFTiIgZGItaWQ9ImFlemZhemZyNTV3MmRlZTA5YXV2emVh
bnpkMGF4dHQ1eDI1diIgdGltZXN0YW1wPSIxMzgwNjQ5MjYyIj4xNDg8L2tleT48L2ZvcmVpZ24t
a2V5cz48cmVmLXR5cGUgbmFtZT0iSm91cm5hbCBBcnRpY2xlIj4xNzwvcmVmLXR5cGU+PGNvbnRy
aWJ1dG9ycz48YXV0aG9ycz48YXV0aG9yPkR1Y2hlcixHLjwvYXV0aG9yPjxhdXRob3I+S3VrdWxq
YW4sUy48L2F1dGhvcj48YXV0aG9yPkhpbGwsQi48L2F1dGhvcj48YXV0aG9yPkdhcm5oYW0sQS5Q
LjwvYXV0aG9yPjxhdXRob3I+Tm93c29uLEMuQS48L2F1dGhvcj48YXV0aG9yPktpbWxpbixNLkcu
PC9hdXRob3I+PGF1dGhvcj5Db29rLEouPC9hdXRob3I+PC9hdXRob3JzPjwvY29udHJpYnV0b3Jz
PjxhdXRoLWFkZHJlc3M+Tm9sbCBMYWJvcmF0b3J5LCBEZXBhcnRtZW50IG9mIEtpbmVzaW9sb2d5
LCBQZW5uc3lsdmFuaWEgU3RhdGUgVW5pdmVyc2l0eSwgVW5pdmVyc2l0eSBQYXJrIDE2ODAyLCBV
U0EuIGdhZWxlLmR1Y2hlckBob3RtYWlsLmNvbTwvYXV0aC1hZGRyZXNzPjx0aXRsZXM+PHRpdGxl
PlZpdGFtaW4gRCBzdGF0dXMgYW5kIG11c2N1bG9za2VsZXRhbCBoZWFsdGggaW4gYWRvbGVzY2Vu
dCBtYWxlIGJhbGxldCBkYW5jZXJzIGEgcGlsb3Qgc3R1ZHk8L3RpdGxlPjxzZWNvbmRhcnktdGl0
bGU+Si5EYW5jZS5NZWQuU2NpLjwvc2Vjb25kYXJ5LXRpdGxlPjwvdGl0bGVzPjxwZXJpb2RpY2Fs
PjxmdWxsLXRpdGxlPkouRGFuY2UuTWVkLlNjaS48L2Z1bGwtdGl0bGU+PC9wZXJpb2RpY2FsPjxw
YWdlcz45OS0xMDc8L3BhZ2VzPjx2b2x1bWU+MTU8L3ZvbHVtZT48bnVtYmVyPjM8L251bWJlcj48
cmVwcmludC1lZGl0aW9uPk5vdCBpbiBGaWxlPC9yZXByaW50LWVkaXRpb24+PGtleXdvcmRzPjxr
ZXl3b3JkPkFic29ycHRpb21ldHJ5LFBob3Rvbjwva2V5d29yZD48a2V5d29yZD5BZG9sZXNjZW50
PC9rZXl3b3JkPjxrZXl3b3JkPkFnZWQ8L2tleXdvcmQ+PGtleXdvcmQ+QXVzdHJhbGlhPC9rZXl3
b3JkPjxrZXl3b3JkPmJsb29kPC9rZXl3b3JkPjxrZXl3b3JkPkJvZHkgQ29tcG9zaXRpb248L2tl
eXdvcmQ+PGtleXdvcmQ+Qm9uZSBEZW5zaXR5PC9rZXl3b3JkPjxrZXl3b3JkPkJvbmUgRGV2ZWxv
cG1lbnQ8L2tleXdvcmQ+PGtleXdvcmQ+Q2hpbGQ8L2tleXdvcmQ+PGtleXdvcmQ+RGFuY2luZzwv
a2V5d29yZD48a2V5d29yZD5kZWZpY2llbmN5PC9rZXl3b3JkPjxrZXl3b3JkPmRpYWdub3Npczwv
a2V5d29yZD48a2V5d29yZD5Hcm93dGg8L2tleXdvcmQ+PGtleXdvcmQ+SGVhbHRoPC9rZXl3b3Jk
PjxrZXl3b3JkPkhlYWx0aCBTdGF0dXM8L2tleXdvcmQ+PGtleXdvcmQ+SHVtYW5zPC9rZXl3b3Jk
PjxrZXl3b3JkPmluanVyaWVzPC9rZXl3b3JkPjxrZXl3b3JkPk1hbGU8L2tleXdvcmQ+PGtleXdv
cmQ+TXVzY2xlLFNrZWxldGFsPC9rZXl3b3JkPjxrZXl3b3JkPlBhaW48L2tleXdvcmQ+PGtleXdv
cmQ+cGh5c2lvbG9neTwva2V5d29yZD48a2V5d29yZD5QaWxvdCBQcm9qZWN0czwva2V5d29yZD48
a2V5d29yZD5QcmV2YWxlbmNlPC9rZXl3b3JkPjxrZXl3b3JkPnByZXZlbnRpb24gJmFtcDsgY29u
dHJvbDwva2V5d29yZD48a2V5d29yZD5SaXNrPC9rZXl3b3JkPjxrZXl3b3JkPlJpc2sgQXNzZXNz
bWVudDwva2V5d29yZD48a2V5d29yZD5TdW5saWdodDwva2V5d29yZD48a2V5d29yZD5WaXRhbWlu
IEQ8L2tleXdvcmQ+PGtleXdvcmQ+Vml0YW1pbiBEIERlZmljaWVuY3k8L2tleXdvcmQ+PC9rZXl3
b3Jkcz48ZGF0ZXM+PHllYXI+MjAxMTwveWVhcj48cHViLWRhdGVzPjxkYXRlPjkvMjAxMTwvZGF0
ZT48L3B1Yi1kYXRlcz48L2RhdGVzPjxsYWJlbD4xMzg8L2xhYmVsPjx1cmxzPjxyZWxhdGVkLXVy
bHM+PHVybD5odHRwOi8vd3d3Lm5jYmkubmxtLm5paC5nb3YvcHVibWVkLzIyMDQwNzU1PC91cmw+
PC9yZWxhdGVkLXVybHM+PC91cmxzPjwv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PdXRpbGE8L0F1dGhvcj48WWVhcj4yMDAxPC9ZZWFyPjxS
ZWNOdW0+MjUyPC9SZWNOdW0+PERpc3BsYXlUZXh0PlszMyw4OCw5MCwxMDIsMTAzXTwvRGlzcGxh
eVRleHQ+PHJlY29yZD48cmVjLW51bWJlcj4yNTI8L3JlYy1udW1iZXI+PGZvcmVpZ24ta2V5cz48
a2V5IGFwcD0iRU4iIGRiLWlkPSJhZXpmYXpmcjU1dzJkZWUwOWF1dnplYW56ZDBheHR0NXgyNXYi
IHRpbWVzdGFtcD0iMTM4MDY0OTI2MyI+MjUyPC9rZXk+PC9mb3JlaWduLWtleXM+PHJlZi10eXBl
IG5hbWU9IkpvdXJuYWwgQXJ0aWNsZSI+MTc8L3JlZi10eXBlPjxjb250cmlidXRvcnM+PGF1dGhv
cnM+PGF1dGhvcj5PdXRpbGEsVC5BLjwvYXV0aG9yPjxhdXRob3I+S2Fya2thaW5lbixNLlUuPC9h
dXRob3I+PGF1dGhvcj5MYW1iZXJnLUFsbGFyZHQsQy5KLjwvYXV0aG9yPjwvYXV0aG9ycz48L2Nv
bnRyaWJ1dG9ycz48YXV0aC1hZGRyZXNzPkNhbGNpdW0gUmVzZWFyY2ggVW5pdCwgdGhlIERlcGFy
dG1lbnQgb2YgQXBwbGllZCBDaGVtaXN0cnkgYW5kIE1pY3JvYmlvbG9neSwgVW5pdmVyc2l0eSBv
ZiBIZWxzaW5raSwgRmlubGFuZDwvYXV0aC1hZGRyZXNzPjx0aXRsZXM+PHRpdGxlPlZpdGFtaW4g
RCBzdGF0dXMgYWZmZWN0cyBzZXJ1bSBwYXJhdGh5cm9pZCBob3Jtb25lIGNvbmNlbnRyYXRpb25z
IGR1cmluZyB3aW50ZXIgaW4gZmVtYWxlIGFkb2xlc2NlbnRzOiBhc3NvY2lhdGlvbnMgd2l0aCBm
b3JlYXJtIGJvbmUgbWluZXJhbCBkZW5zaXR5PC90aXRsZT48c2Vjb25kYXJ5LXRpdGxlPkFtLkou
Q2xpbi5OdXRyLjwvc2Vjb25kYXJ5LXRpdGxlPjwvdGl0bGVzPjxwZXJpb2RpY2FsPjxmdWxsLXRp
dGxlPkFtLkouQ2xpbi5OdXRyLjwvZnVsbC10aXRsZT48L3BlcmlvZGljYWw+PHBhZ2VzPjIwNi0y
MTA8L3BhZ2VzPjx2b2x1bWU+NzQ8L3ZvbHVtZT48bnVtYmVyPjI8L251bWJlcj48cmVwcmludC1l
ZGl0aW9uPk5vdCBpbiBGaWxlPC9yZXByaW50LWVkaXRpb24+PGtleXdvcmRzPjxrZXl3b3JkPkFi
c29ycHRpb21ldHJ5LFBob3Rvbjwva2V5d29yZD48a2V5d29yZD5hZG1pbmlzdHJhdGlvbiAmYW1w
OyBkb3NhZ2U8L2tleXdvcmQ+PGtleXdvcmQ+QWRvbGVzY2VudDwva2V5d29yZD48a2V5d29yZD5B
ZG9sZXNjZW50IE51dHJpdGlvbmFsIFBoeXNpb2xvZ2ljYWwgUGhlbm9tZW5hPC9rZXl3b3JkPjxr
ZXl3b3JkPkFnZWQ8L2tleXdvcmQ+PGtleXdvcmQ+YW5hbG9ncyAmYW1wOyBkZXJpdmF0aXZlczwv
a2V5d29yZD48a2V5d29yZD5ibG9vZDwva2V5d29yZD48a2V5d29yZD5Cb25lIGFuZCBCb25lczwv
a2V5d29yZD48a2V5d29yZD5Cb25lIERlbnNpdHk8L2tleXdvcmQ+PGtleXdvcmQ+Q2FsY2l1bTwv
a2V5d29yZD48a2V5d29yZD5DYWxjaXVtLERpZXRhcnk8L2tleXdvcmQ+PGtleXdvcmQ+Y2hlbWlz
dHJ5PC9rZXl3b3JkPjxrZXl3b3JkPkNyb3NzLVNlY3Rpb25hbCBTdHVkaWVzPC9rZXl3b3JkPjxr
ZXl3b3JkPmRlZmljaWVuY3k8L2tleXdvcmQ+PGtleXdvcmQ+ZXBpZGVtaW9sb2d5PC9rZXl3b3Jk
PjxrZXl3b3JkPkZlbWFsZTwva2V5d29yZD48a2V5d29yZD5GaW5sYW5kPC9rZXl3b3JkPjxrZXl3
b3JkPkZvcmVhcm08L2tleXdvcmQ+PGtleXdvcmQ+R3Jvd3RoPC9rZXl3b3JkPjxrZXl3b3JkPkhl
YWx0aDwva2V5d29yZD48a2V5d29yZD5IdW1hbnM8L2tleXdvcmQ+PGtleXdvcmQ+SHlwZXJwYXJh
dGh5cm9pZGlzbTwva2V5d29yZD48a2V5d29yZD5tZXRhYm9saXNtPC9rZXl3b3JkPjxrZXl3b3Jk
PlBhcmF0aHlyb2lkIEhvcm1vbmU8L2tleXdvcmQ+PGtleXdvcmQ+cGh5c2lvbG9neTwva2V5d29y
ZD48a2V5d29yZD5QdWJlcnR5PC9rZXl3b3JkPjxrZXl3b3JkPlJlZ3Jlc3Npb24gQW5hbHlzaXM8
L2tleXdvcmQ+PGtleXdvcmQ+U2Vhc29uczwva2V5d29yZD48a2V5d29yZD5WaXRhbWluIEQ8L2tl
eXdvcmQ+PGtleXdvcmQ+Vml0YW1pbiBEIERlZmljaWVuY3k8L2tleXdvcmQ+PC9rZXl3b3Jkcz48
ZGF0ZXM+PHllYXI+MjAwMTwveWVhcj48cHViLWRhdGVzPjxkYXRlPjgvMjAwMTwvZGF0ZT48L3B1
Yi1kYXRlcz48L2RhdGVzPjxsYWJlbD4xMDc8L2xhYmVsPjx1cmxzPjxyZWxhdGVkLXVybHM+PHVy
bD5odHRwOi8vd3d3Lm5jYmkubmxtLm5paC5nb3YvcHVibWVkLzExNDcwNzIyPC91cmw+PC9yZWxh
dGVkLXVybHM+PC91cmxzPjwvcmVjb3JkPjwvQ2l0ZT48Q2l0ZT48QXV0aG9yPkxlZTwvQXV0aG9y
PjxZZWFyPjIwMTM8L1llYXI+PFJlY051bT4yMTQ8L1JlY051bT48cmVjb3JkPjxyZWMtbnVtYmVy
PjIxNDwvcmVjLW51bWJlcj48Zm9yZWlnbi1rZXlzPjxrZXkgYXBwPSJFTiIgZGItaWQ9ImFlemZh
emZyNTV3MmRlZTA5YXV2emVhbnpkMGF4dHQ1eDI1diIgdGltZXN0YW1wPSIxMzgwNjQ5MjYzIj4y
MTQ8L2tleT48L2ZvcmVpZ24ta2V5cz48cmVmLXR5cGUgbmFtZT0iSm91cm5hbCBBcnRpY2xlIj4x
NzwvcmVmLXR5cGU+PGNvbnRyaWJ1dG9ycz48YXV0aG9ycz48YXV0aG9yPkxlZSxZLkEuPC9hdXRo
b3I+PGF1dGhvcj5LaW0sSi5ZLjwvYXV0aG9yPjxhdXRob3I+S2FuZyxNLkouPC9hdXRob3I+PGF1
dGhvcj5DaHVuZyxTLkouPC9hdXRob3I+PGF1dGhvcj5TaGluLEMuSC48L2F1dGhvcj48YXV0aG9y
PllhbmcsUy5XLjwvYXV0aG9yPjwvYXV0aG9ycz48L2NvbnRyaWJ1dG9ycz48YXV0aC1hZGRyZXNz
PkRpdmlzaW9uIG9mIEVuZG9jcmlub2xvZ3kgYW5kIE1ldGFib2xpc20sIERlcGFydG1lbnQgb2Yg
UGVkaWF0cmljcywgU2VvdWwgTmF0aW9uYWwgVW5pdmVyc2l0eSBDb2xsZWdlIG9mIE1lZGljaW5l
LCAxMDEgRGFlaGFrLXJvLCBKb25nbm8tZ3UsIFNlb3VsLCAxMTAtNzY5LCBLb3JlYTwvYXV0aC1h
ZGRyZXNzPjx0aXRsZXM+PHRpdGxlPkFkZXF1YXRlIHZpdGFtaW4gRCBzdGF0dXMgYW5kIGFkaXBv
c2l0eSBjb250cmlidXRlIHRvIGJvbmUgaGVhbHRoIGluIHBlcmlwdWJlcnRhbCBub25vYmVzZSBj
aGlsZHJlbjwvdGl0bGU+PHNlY29uZGFyeS10aXRsZT5KLkJvbmUgTWluZXIuTWV0YWI8L3NlY29u
ZGFyeS10aXRsZT48L3RpdGxlcz48cGVyaW9kaWNhbD48ZnVsbC10aXRsZT5KLkJvbmUgTWluZXIu
TWV0YWI8L2Z1bGwtdGl0bGU+PC9wZXJpb2RpY2FsPjxwYWdlcz4zMzctMzQ1PC9wYWdlcz48dm9s
dW1lPjMxPC92b2x1bWU+PG51bWJlcj4zPC9udW1iZXI+PHJlcHJpbnQtZWRpdGlvbj5Ob3QgaW4g
RmlsZTwvcmVwcmludC1lZGl0aW9uPjxrZXl3b3Jkcz48a2V5d29yZD5BZGlwb3NpdHk8L2tleXdv
cmQ+PGtleXdvcmQ+Q2FsY2l1bTwva2V5d29yZD48a2V5d29yZD5kZWZpY2llbmN5PC9rZXl3b3Jk
PjxrZXl3b3JkPkhlYWx0aDwva2V5d29yZD48a2V5d29yZD5Lb3JlYTwva2V5d29yZD48a2V5d29y
ZD5tZXRhYm9saXNtPC9rZXl3b3JkPjxrZXl3b3JkPlBlZGlhdHJpY3M8L2tleXdvcmQ+PGtleXdv
cmQ+UHViZXJ0eTwva2V5d29yZD48a2V5d29yZD5SaXNrPC9rZXl3b3JkPjxrZXl3b3JkPlJpc2sg
RmFjdG9yczwva2V5d29yZD48a2V5d29yZD5WaXRhbWluIEQ8L2tleXdvcmQ+PGtleXdvcmQ+Vml0
YW1pbiBEIERlZmljaWVuY3k8L2tleXdvcmQ+PC9rZXl3b3Jkcz48ZGF0ZXM+PHllYXI+MjAxMzwv
eWVhcj48cHViLWRhdGVzPjxkYXRlPjUvMjAxMzwvZGF0ZT48L3B1Yi1kYXRlcz48L2RhdGVzPjxs
YWJlbD4xMDg8L2xhYmVsPjx1cmxzPjxyZWxhdGVkLXVybHM+PHVybD5odHRwOi8vd3d3Lm5jYmku
bmxtLm5paC5nb3YvcHVibWVkLzIzMzcxNTYwPC91cmw+PC9yZWxhdGVkLXVybHM+PC91cmxzPjxl
bGVjdHJvbmljLXJlc291cmNlLW51bT4xMC4xMDA3L3MwMDc3NC0wMTItMDQxOS00IFtkb2ldPC9l
bGVjdHJvbmljLXJlc291cmNlLW51bT48L3JlY29yZD48L0NpdGU+PENpdGU+PEF1dGhvcj5DaGVu
ZzwvQXV0aG9yPjxZZWFyPjIwMDM8L1llYXI+PFJlY051bT4xMjE8L1JlY051bT48cmVjb3JkPjxy
ZWMtbnVtYmVyPjEyMTwvcmVjLW51bWJlcj48Zm9yZWlnbi1rZXlzPjxrZXkgYXBwPSJFTiIgZGIt
aWQ9ImFlemZhemZyNTV3MmRlZTA5YXV2emVhbnpkMGF4dHQ1eDI1diIgdGltZXN0YW1wPSIxMzgw
NjQ5MjYyIj4xMjE8L2tleT48L2ZvcmVpZ24ta2V5cz48cmVmLXR5cGUgbmFtZT0iSm91cm5hbCBB
cnRpY2xlIj4xNzwvcmVmLXR5cGU+PGNvbnRyaWJ1dG9ycz48YXV0aG9ycz48YXV0aG9yPkNoZW5n
LFMuPC9hdXRob3I+PGF1dGhvcj5UeWxhdnNreSxGLjwvYXV0aG9yPjxhdXRob3I+S3JvZ2VyLEgu
PC9hdXRob3I+PGF1dGhvcj5LYXJra2FpbmVuLE0uPC9hdXRob3I+PGF1dGhvcj5MeXl0aWthaW5l
bixBLjwvYXV0aG9yPjxhdXRob3I+S29pc3RpbmVuLEEuPC9hdXRob3I+PGF1dGhvcj5NYWhvbmVu
LEEuPC9hdXRob3I+PGF1dGhvcj5BbGVuLE0uPC9hdXRob3I+PGF1dGhvcj5IYWxsZWVuLEouPC9h
dXRob3I+PGF1dGhvcj5WYWFuYW5lbixLLjwvYXV0aG9yPjxhdXRob3I+TGFtYmVyZy1BbGxhcmR0
LEMuPC9hdXRob3I+PC9hdXRob3JzPjwvY29udHJpYnV0b3JzPjxhdXRoLWFkZHJlc3M+RGVwYXJ0
bWVudCBvZiBIZWFsdGggU2NpZW5jZXMsIFVuaXZlcnNpdHkgb2YgSnl2YXNreWxhLCBKeXZhc2t5
bGEsIEZpbmxhbmQuIGNoZW5nQHNwb3J0Lmp5dS5maTwvYXV0aC1hZGRyZXNzPjx0aXRsZXM+PHRp
dGxlPkFzc29jaWF0aW9uIG9mIGxvdyAyNS1oeWRyb3h5dml0YW1pbiBEIGNvbmNlbnRyYXRpb25z
IHdpdGggZWxldmF0ZWQgcGFyYXRoeXJvaWQgaG9ybW9uZSBjb25jZW50cmF0aW9ucyBhbmQgbG93
IGNvcnRpY2FsIGJvbmUgZGVuc2l0eSBpbiBlYXJseSBwdWJlcnRhbCBhbmQgcHJlcHViZXJ0YWwg
RmlubmlzaCBnaXJsczwvdGl0bGU+PHNlY29uZGFyeS10aXRsZT5BbS5KLkNsaW4uTnV0ci48L3Nl
Y29uZGFyeS10aXRsZT48L3RpdGxlcz48cGVyaW9kaWNhbD48ZnVsbC10aXRsZT5BbS5KLkNsaW4u
TnV0ci48L2Z1bGwtdGl0bGU+PC9wZXJpb2RpY2FsPjxwYWdlcz40ODUtNDkyPC9wYWdlcz48dm9s
dW1lPjc4PC92b2x1bWU+PG51bWJlcj4zPC9udW1iZXI+PHJlcHJpbnQtZWRpdGlvbj5Ob3QgaW4g
RmlsZTwvcmVwcmludC1lZGl0aW9uPjxrZXl3b3Jkcz48a2V5d29yZD5BY2lkIFBob3NwaGF0YXNl
PC9rZXl3b3JkPjxrZXl3b3JkPmFkbWluaXN0cmF0aW9uICZhbXA7IGRvc2FnZTwva2V5d29yZD48
a2V5d29yZD5hbmFsb2dzICZhbXA7IGRlcml2YXRpdmVzPC9rZXl3b3JkPjxrZXl3b3JkPkJpb2xv
Z2ljYWwgTWFya2Vyczwva2V5d29yZD48a2V5d29yZD5ibG9vZDwva2V5d29yZD48a2V5d29yZD5C
b25lIERlbnNpdHk8L2tleXdvcmQ+PGtleXdvcmQ+Qm9uZSBSZXNvcnB0aW9uPC9rZXl3b3JkPjxr
ZXl3b3JkPkNhbGNpdW08L2tleXdvcmQ+PGtleXdvcmQ+Q2FsY2l1bSxEaWV0YXJ5PC9rZXl3b3Jk
PjxrZXl3b3JkPkNoaWxkPC9rZXl3b3JkPjxrZXl3b3JkPmNvbXBsaWNhdGlvbnM8L2tleXdvcmQ+
PGtleXdvcmQ+Q3Jvc3MtU2VjdGlvbmFsIFN0dWRpZXM8L2tleXdvcmQ+PGtleXdvcmQ+ZGlhZ25v
c2lzPC9rZXl3b3JkPjxrZXl3b3JkPmVwaWRlbWlvbG9neTwva2V5d29yZD48a2V5d29yZD5ldGlv
bG9neTwva2V5d29yZD48a2V5d29yZD5GZW1hbGU8L2tleXdvcmQ+PGtleXdvcmQ+RmlubGFuZDwv
a2V5d29yZD48a2V5d29yZD5IZWFsdGg8L2tleXdvcmQ+PGtleXdvcmQ+SHVtYW5zPC9rZXl3b3Jk
PjxrZXl3b3JkPkh5cGVycGFyYXRoeXJvaWRpc208L2tleXdvcmQ+PGtleXdvcmQ+SHlwZXJwYXJh
dGh5cm9pZGlzbSxTZWNvbmRhcnk8L2tleXdvcmQ+PGtleXdvcmQ+SXNvZW56eW1lczwva2V5d29y
ZD48a2V5d29yZD5tZXRhYm9saXNtPC9rZXl3b3JkPjxrZXl3b3JkPm1ldGhvZHM8L2tleXdvcmQ+
PGtleXdvcmQ+UGFyYXRoeXJvaWQgSG9ybW9uZTwva2V5d29yZD48a2V5d29yZD5QdWJlcnR5PC9r
ZXl3b3JkPjxrZXl3b3JkPlJhZGl1czwva2V5d29yZD48a2V5d29yZD5TZWFzb25zPC9rZXl3b3Jk
PjxrZXl3b3JkPlRpYmlhPC9rZXl3b3JkPjxrZXl3b3JkPnVyaW5lPC9rZXl3b3JkPjxrZXl3b3Jk
PlZpdGFtaW4gRDwva2V5d29yZD48a2V5d29yZD5WaXRhbWluIEQgRGVmaWNpZW5jeTwva2V5d29y
ZD48L2tleXdvcmRzPjxkYXRlcz48eWVhcj4yMDAzPC95ZWFyPjxwdWItZGF0ZXM+PGRhdGU+OS8y
MDAzPC9kYXRlPjwvcHViLWRhdGVzPjwvZGF0ZXM+PGxhYmVsPjQ3PC9sYWJlbD48dXJscz48cmVs
YXRlZC11cmxzPjx1cmw+aHR0cDovL3d3dy5uY2JpLm5sbS5uaWguZ292L3B1Ym1lZC8xMjkzNjkz
MzwvdXJsPjwvcmVsYXRlZC11cmxzPjwvdXJscz48L3JlY29yZD48L0NpdGU+PENpdGU+PEF1dGhv
cj5IaWxsPC9BdXRob3I+PFllYXI+MjAxMDwvWWVhcj48UmVjTnVtPjE4OTwvUmVjTnVtPjxyZWNv
cmQ+PHJlYy1udW1iZXI+MTg5PC9yZWMtbnVtYmVyPjxmb3JlaWduLWtleXM+PGtleSBhcHA9IkVO
IiBkYi1pZD0iYWV6ZmF6ZnI1NXcyZGVlMDlhdXZ6ZWFuemQwYXh0dDV4MjV2IiB0aW1lc3RhbXA9
IjEzODA2NDkyNjIiPjE4OTwva2V5PjwvZm9yZWlnbi1rZXlzPjxyZWYtdHlwZSBuYW1lPSJKb3Vy
bmFsIEFydGljbGUiPjE3PC9yZWYtdHlwZT48Y29udHJpYnV0b3JzPjxhdXRob3JzPjxhdXRob3I+
SGlsbCxULlIuPC9hdXRob3I+PGF1dGhvcj5Db3R0ZXIsQS5BLjwvYXV0aG9yPjxhdXRob3I+TWl0
Y2hlbGwsUy48L2F1dGhvcj48YXV0aG9yPkJvcmVoYW0sQy5BLjwvYXV0aG9yPjxhdXRob3I+RHVi
aXR6a3ksVy48L2F1dGhvcj48YXV0aG9yPk11cnJheSxMLjwvYXV0aG9yPjxhdXRob3I+U3RyYWlu
LEouSi48L2F1dGhvcj48YXV0aG9yPkZseW5uLEEuPC9hdXRob3I+PGF1dGhvcj5Sb2Jzb24sUC5K
LjwvYXV0aG9yPjxhdXRob3I+V2FsbGFjZSxKLk0uPC9hdXRob3I+PGF1dGhvcj5LaWVseSxNLjwv
YXV0aG9yPjxhdXRob3I+Q2FzaG1hbixLLkQuPC9hdXRob3I+PC9hdXRob3JzPjwvY29udHJpYnV0
b3JzPjxhdXRoLWFkZHJlc3M+RGVwYXJ0bWVudCBvZiBGb29kIGFuZCBOdXRyaXRpb25hbCBTY2ll
bmNlcywgVW5pdmVyc2l0eSBDb2xsZWdlLCBDb3JrLCBJcmVsYW5kLiB0LmhpbGxAdWNjLmllPC9h
dXRoLWFkZHJlc3M+PHRpdGxlcz48dGl0bGU+Vml0YW1pbiBEIHN0YXR1cyBhbmQgcGFyYXRoeXJv
aWQgaG9ybW9uZSByZWxhdGlvbnNoaXAgaW4gYWRvbGVzY2VudHMgYW5kIGl0cyBhc3NvY2lhdGlv
biB3aXRoIGJvbmUgaGVhbHRoIHBhcmFtZXRlcnM6IGFuYWx5c2lzIG9mIHRoZSBOb3J0aGVybiBJ
cmVsYW5kIFlvdW5nIEhlYXJ0JmFwb3M7cyBQcm9qZWN0PC90aXRsZT48c2Vjb25kYXJ5LXRpdGxl
Pk9zdGVvcG9yb3MuSW50Ljwvc2Vjb25kYXJ5LXRpdGxlPjwvdGl0bGVzPjxwZXJpb2RpY2FsPjxm
dWxsLXRpdGxlPk9zdGVvcG9yb3MuSW50LjwvZnVsbC10aXRsZT48L3BlcmlvZGljYWw+PHBhZ2Vz
PjY5NS03MDA8L3BhZ2VzPjx2b2x1bWU+MjE8L3ZvbHVtZT48bnVtYmVyPjQ8L251bWJlcj48cmVw
cmludC1lZGl0aW9uPk5vdCBpbiBGaWxlPC9yZXByaW50LWVkaXRpb24+PGtleXdvcmRzPjxrZXl3
b3JkPkFkb2xlc2NlbnQ8L2tleXdvcmQ+PGtleXdvcmQ+QWdlZDwva2V5d29yZD48a2V5d29yZD5h
bmFsb2dzICZhbXA7IGRlcml2YXRpdmVzPC9rZXl3b3JkPjxrZXl3b3JkPmFuYWx5c2lzPC9rZXl3
b3JkPjxrZXl3b3JkPkJpb2xvZ2ljYWwgTWFya2Vyczwva2V5d29yZD48a2V5d29yZD5ibG9vZDwv
a2V5d29yZD48a2V5d29yZD5Cb25lIERlbnNpdHk8L2tleXdvcmQ+PGtleXdvcmQ+Qm9uZSBSZW1v
ZGVsaW5nPC9rZXl3b3JkPjxrZXl3b3JkPkNoaWxkPC9rZXl3b3JkPjxrZXl3b3JkPkNvbGxhZ2Vu
IFR5cGUgSTwva2V5d29yZD48a2V5d29yZD5Dcm9zcy1TZWN0aW9uYWwgU3R1ZGllczwva2V5d29y
ZD48a2V5d29yZD5GZW1hbGU8L2tleXdvcmQ+PGtleXdvcmQ+Rm9yZWFybTwva2V5d29yZD48a2V5
d29yZD5IZWFsdGg8L2tleXdvcmQ+PGtleXdvcmQ+SHVtYW5zPC9rZXl3b3JkPjxrZXl3b3JkPkly
ZWxhbmQ8L2tleXdvcmQ+PGtleXdvcmQ+TWFsZTwva2V5d29yZD48a2V5d29yZD5tZXRob2RzPC9r
ZXl3b3JkPjxrZXl3b3JkPk9zdGVvY2FsY2luPC9rZXl3b3JkPjxrZXl3b3JkPlBhcmF0aHlyb2lk
IEhvcm1vbmU8L2tleXdvcmQ+PGtleXdvcmQ+UGVwdGlkZXM8L2tleXdvcmQ+PGtleXdvcmQ+cGh5
c2lvbG9neTwva2V5d29yZD48a2V5d29yZD5SZWdyZXNzaW9uIEFuYWx5c2lzPC9rZXl3b3JkPjxr
ZXl3b3JkPlNleCBGYWN0b3JzPC9rZXl3b3JkPjxrZXl3b3JkPlZpdGFtaW4gRDwva2V5d29yZD48
L2tleXdvcmRzPjxkYXRlcz48eWVhcj4yMDEwPC95ZWFyPjxwdWItZGF0ZXM+PGRhdGU+NC8yMDEw
PC9kYXRlPjwvcHViLWRhdGVzPjwvZGF0ZXM+PGxhYmVsPjE0MDwvbGFiZWw+PHVybHM+PHJlbGF0
ZWQtdXJscz48dXJsPmh0dHA6Ly93d3cubmNiaS5ubG0ubmloLmdvdi9wdWJtZWQvMTk0MzY5MzA8
L3VybD48L3JlbGF0ZWQtdXJscz48L3VybHM+PGVsZWN0cm9uaWMtcmVzb3VyY2UtbnVtPjEwLjEw
MDcvczAwMTk4LTAwOS0wOTU5LTEgW2RvaV08L2VsZWN0cm9uaWMtcmVzb3VyY2UtbnVtPjwvcmVj
b3JkPjwvQ2l0ZT48Q2l0ZT48QXV0aG9yPkR1Y2hlcjwvQXV0aG9yPjxZZWFyPjIwMTE8L1llYXI+
PFJlY051bT4xNDg8L1JlY051bT48cmVjb3JkPjxyZWMtbnVtYmVyPjE0ODwvcmVjLW51bWJlcj48
Zm9yZWlnbi1rZXlzPjxrZXkgYXBwPSJFTiIgZGItaWQ9ImFlemZhemZyNTV3MmRlZTA5YXV2emVh
bnpkMGF4dHQ1eDI1diIgdGltZXN0YW1wPSIxMzgwNjQ5MjYyIj4xNDg8L2tleT48L2ZvcmVpZ24t
a2V5cz48cmVmLXR5cGUgbmFtZT0iSm91cm5hbCBBcnRpY2xlIj4xNzwvcmVmLXR5cGU+PGNvbnRy
aWJ1dG9ycz48YXV0aG9ycz48YXV0aG9yPkR1Y2hlcixHLjwvYXV0aG9yPjxhdXRob3I+S3VrdWxq
YW4sUy48L2F1dGhvcj48YXV0aG9yPkhpbGwsQi48L2F1dGhvcj48YXV0aG9yPkdhcm5oYW0sQS5Q
LjwvYXV0aG9yPjxhdXRob3I+Tm93c29uLEMuQS48L2F1dGhvcj48YXV0aG9yPktpbWxpbixNLkcu
PC9hdXRob3I+PGF1dGhvcj5Db29rLEouPC9hdXRob3I+PC9hdXRob3JzPjwvY29udHJpYnV0b3Jz
PjxhdXRoLWFkZHJlc3M+Tm9sbCBMYWJvcmF0b3J5LCBEZXBhcnRtZW50IG9mIEtpbmVzaW9sb2d5
LCBQZW5uc3lsdmFuaWEgU3RhdGUgVW5pdmVyc2l0eSwgVW5pdmVyc2l0eSBQYXJrIDE2ODAyLCBV
U0EuIGdhZWxlLmR1Y2hlckBob3RtYWlsLmNvbTwvYXV0aC1hZGRyZXNzPjx0aXRsZXM+PHRpdGxl
PlZpdGFtaW4gRCBzdGF0dXMgYW5kIG11c2N1bG9za2VsZXRhbCBoZWFsdGggaW4gYWRvbGVzY2Vu
dCBtYWxlIGJhbGxldCBkYW5jZXJzIGEgcGlsb3Qgc3R1ZHk8L3RpdGxlPjxzZWNvbmRhcnktdGl0
bGU+Si5EYW5jZS5NZWQuU2NpLjwvc2Vjb25kYXJ5LXRpdGxlPjwvdGl0bGVzPjxwZXJpb2RpY2Fs
PjxmdWxsLXRpdGxlPkouRGFuY2UuTWVkLlNjaS48L2Z1bGwtdGl0bGU+PC9wZXJpb2RpY2FsPjxw
YWdlcz45OS0xMDc8L3BhZ2VzPjx2b2x1bWU+MTU8L3ZvbHVtZT48bnVtYmVyPjM8L251bWJlcj48
cmVwcmludC1lZGl0aW9uPk5vdCBpbiBGaWxlPC9yZXByaW50LWVkaXRpb24+PGtleXdvcmRzPjxr
ZXl3b3JkPkFic29ycHRpb21ldHJ5LFBob3Rvbjwva2V5d29yZD48a2V5d29yZD5BZG9sZXNjZW50
PC9rZXl3b3JkPjxrZXl3b3JkPkFnZWQ8L2tleXdvcmQ+PGtleXdvcmQ+QXVzdHJhbGlhPC9rZXl3
b3JkPjxrZXl3b3JkPmJsb29kPC9rZXl3b3JkPjxrZXl3b3JkPkJvZHkgQ29tcG9zaXRpb248L2tl
eXdvcmQ+PGtleXdvcmQ+Qm9uZSBEZW5zaXR5PC9rZXl3b3JkPjxrZXl3b3JkPkJvbmUgRGV2ZWxv
cG1lbnQ8L2tleXdvcmQ+PGtleXdvcmQ+Q2hpbGQ8L2tleXdvcmQ+PGtleXdvcmQ+RGFuY2luZzwv
a2V5d29yZD48a2V5d29yZD5kZWZpY2llbmN5PC9rZXl3b3JkPjxrZXl3b3JkPmRpYWdub3Npczwv
a2V5d29yZD48a2V5d29yZD5Hcm93dGg8L2tleXdvcmQ+PGtleXdvcmQ+SGVhbHRoPC9rZXl3b3Jk
PjxrZXl3b3JkPkhlYWx0aCBTdGF0dXM8L2tleXdvcmQ+PGtleXdvcmQ+SHVtYW5zPC9rZXl3b3Jk
PjxrZXl3b3JkPmluanVyaWVzPC9rZXl3b3JkPjxrZXl3b3JkPk1hbGU8L2tleXdvcmQ+PGtleXdv
cmQ+TXVzY2xlLFNrZWxldGFsPC9rZXl3b3JkPjxrZXl3b3JkPlBhaW48L2tleXdvcmQ+PGtleXdv
cmQ+cGh5c2lvbG9neTwva2V5d29yZD48a2V5d29yZD5QaWxvdCBQcm9qZWN0czwva2V5d29yZD48
a2V5d29yZD5QcmV2YWxlbmNlPC9rZXl3b3JkPjxrZXl3b3JkPnByZXZlbnRpb24gJmFtcDsgY29u
dHJvbDwva2V5d29yZD48a2V5d29yZD5SaXNrPC9rZXl3b3JkPjxrZXl3b3JkPlJpc2sgQXNzZXNz
bWVudDwva2V5d29yZD48a2V5d29yZD5TdW5saWdodDwva2V5d29yZD48a2V5d29yZD5WaXRhbWlu
IEQ8L2tleXdvcmQ+PGtleXdvcmQ+Vml0YW1pbiBEIERlZmljaWVuY3k8L2tleXdvcmQ+PC9rZXl3
b3Jkcz48ZGF0ZXM+PHllYXI+MjAxMTwveWVhcj48cHViLWRhdGVzPjxkYXRlPjkvMjAxMTwvZGF0
ZT48L3B1Yi1kYXRlcz48L2RhdGVzPjxsYWJlbD4xMzg8L2xhYmVsPjx1cmxzPjxyZWxhdGVkLXVy
bHM+PHVybD5odHRwOi8vd3d3Lm5jYmkubmxtLm5paC5nb3YvcHVibWVkLzIyMDQwNzU1PC91cmw+
PC9yZWxhdGVkLXVybHM+PC91cmxzPjwv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3" w:tooltip="Outila, 2001 #252" w:history="1">
        <w:r w:rsidR="00B3117A">
          <w:rPr>
            <w:rFonts w:ascii="Times New Roman" w:hAnsi="Times New Roman"/>
            <w:noProof/>
          </w:rPr>
          <w:t>33</w:t>
        </w:r>
      </w:hyperlink>
      <w:r w:rsidR="00B3117A">
        <w:rPr>
          <w:rFonts w:ascii="Times New Roman" w:hAnsi="Times New Roman"/>
          <w:noProof/>
        </w:rPr>
        <w:t>,</w:t>
      </w:r>
      <w:hyperlink w:anchor="_ENREF_88" w:tooltip="Lee, 2013 #214" w:history="1">
        <w:r w:rsidR="00B3117A">
          <w:rPr>
            <w:rFonts w:ascii="Times New Roman" w:hAnsi="Times New Roman"/>
            <w:noProof/>
          </w:rPr>
          <w:t>88</w:t>
        </w:r>
      </w:hyperlink>
      <w:r w:rsidR="00B3117A">
        <w:rPr>
          <w:rFonts w:ascii="Times New Roman" w:hAnsi="Times New Roman"/>
          <w:noProof/>
        </w:rPr>
        <w:t>,</w:t>
      </w:r>
      <w:hyperlink w:anchor="_ENREF_90" w:tooltip="Cheng, 2003 #121" w:history="1">
        <w:r w:rsidR="00B3117A">
          <w:rPr>
            <w:rFonts w:ascii="Times New Roman" w:hAnsi="Times New Roman"/>
            <w:noProof/>
          </w:rPr>
          <w:t>90</w:t>
        </w:r>
      </w:hyperlink>
      <w:r w:rsidR="00B3117A">
        <w:rPr>
          <w:rFonts w:ascii="Times New Roman" w:hAnsi="Times New Roman"/>
          <w:noProof/>
        </w:rPr>
        <w:t>,</w:t>
      </w:r>
      <w:hyperlink w:anchor="_ENREF_102" w:tooltip="Hill, 2010 #189" w:history="1">
        <w:r w:rsidR="00B3117A">
          <w:rPr>
            <w:rFonts w:ascii="Times New Roman" w:hAnsi="Times New Roman"/>
            <w:noProof/>
          </w:rPr>
          <w:t>102</w:t>
        </w:r>
      </w:hyperlink>
      <w:r w:rsidR="00B3117A">
        <w:rPr>
          <w:rFonts w:ascii="Times New Roman" w:hAnsi="Times New Roman"/>
          <w:noProof/>
        </w:rPr>
        <w:t>,</w:t>
      </w:r>
      <w:hyperlink w:anchor="_ENREF_103" w:tooltip="Ducher, 2011 #148" w:history="1">
        <w:r w:rsidR="00B3117A">
          <w:rPr>
            <w:rFonts w:ascii="Times New Roman" w:hAnsi="Times New Roman"/>
            <w:noProof/>
          </w:rPr>
          <w:t>10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Despite variations in the definition used, five out of the seven studies found children and adolescents with the lowest levels of serum 25(OH)D had significantly lower BMD at one or more skeletal site, although one research group found this was only evident in girls and not boys </w:t>
      </w:r>
      <w:r w:rsidR="008C045D" w:rsidRPr="00752CC0">
        <w:rPr>
          <w:rFonts w:ascii="Times New Roman" w:hAnsi="Times New Roman"/>
        </w:rPr>
        <w:fldChar w:fldCharType="begin">
          <w:fldData xml:space="preserve">PEVuZE5vdGU+PENpdGU+PEF1dGhvcj5IaWxsPC9BdXRob3I+PFllYXI+MjAxMDwvWWVhcj48UmVj
TnVtPjE4OTwvUmVjTnVtPjxEaXNwbGF5VGV4dD5bMTAyLDg5XTwvRGlzcGxheVRleHQ+PHJlY29y
ZD48cmVjLW51bWJlcj4xODk8L3JlYy1udW1iZXI+PGZvcmVpZ24ta2V5cz48a2V5IGFwcD0iRU4i
IGRiLWlkPSJhZXpmYXpmcjU1dzJkZWUwOWF1dnplYW56ZDBheHR0NXgyNXYiIHRpbWVzdGFtcD0i
MTM4MDY0OTI2MiI+MTg5PC9rZXk+PC9mb3JlaWduLWtleXM+PHJlZi10eXBlIG5hbWU9IkpvdXJu
YWwgQXJ0aWNsZSI+MTc8L3JlZi10eXBlPjxjb250cmlidXRvcnM+PGF1dGhvcnM+PGF1dGhvcj5I
aWxsLFQuUi48L2F1dGhvcj48YXV0aG9yPkNvdHRlcixBLkEuPC9hdXRob3I+PGF1dGhvcj5NaXRj
aGVsbCxTLjwvYXV0aG9yPjxhdXRob3I+Qm9yZWhhbSxDLkEuPC9hdXRob3I+PGF1dGhvcj5EdWJp
dHpreSxXLjwvYXV0aG9yPjxhdXRob3I+TXVycmF5LEwuPC9hdXRob3I+PGF1dGhvcj5TdHJhaW4s
Si5KLjwvYXV0aG9yPjxhdXRob3I+Rmx5bm4sQS48L2F1dGhvcj48YXV0aG9yPlJvYnNvbixQLkou
PC9hdXRob3I+PGF1dGhvcj5XYWxsYWNlLEouTS48L2F1dGhvcj48YXV0aG9yPktpZWx5LE0uPC9h
dXRob3I+PGF1dGhvcj5DYXNobWFuLEsuRC48L2F1dGhvcj48L2F1dGhvcnM+PC9jb250cmlidXRv
cnM+PGF1dGgtYWRkcmVzcz5EZXBhcnRtZW50IG9mIEZvb2QgYW5kIE51dHJpdGlvbmFsIFNjaWVu
Y2VzLCBVbml2ZXJzaXR5IENvbGxlZ2UsIENvcmssIElyZWxhbmQuIHQuaGlsbEB1Y2MuaWU8L2F1
dGgtYWRkcmVzcz48dGl0bGVzPjx0aXRsZT5WaXRhbWluIEQgc3RhdHVzIGFuZCBwYXJhdGh5cm9p
ZCBob3Jtb25lIHJlbGF0aW9uc2hpcCBpbiBhZG9sZXNjZW50cyBhbmQgaXRzIGFzc29jaWF0aW9u
IHdpdGggYm9uZSBoZWFsdGggcGFyYW1ldGVyczogYW5hbHlzaXMgb2YgdGhlIE5vcnRoZXJuIEly
ZWxhbmQgWW91bmcgSGVhcnQmYXBvcztzIFByb2plY3Q8L3RpdGxlPjxzZWNvbmRhcnktdGl0bGU+
T3N0ZW9wb3Jvcy5JbnQuPC9zZWNvbmRhcnktdGl0bGU+PC90aXRsZXM+PHBlcmlvZGljYWw+PGZ1
bGwtdGl0bGU+T3N0ZW9wb3Jvcy5JbnQuPC9mdWxsLXRpdGxlPjwvcGVyaW9kaWNhbD48cGFnZXM+
Njk1LTcwMDwvcGFnZXM+PHZvbHVtZT4yMTwvdm9sdW1lPjxudW1iZXI+NDwvbnVtYmVyPjxyZXBy
aW50LWVkaXRpb24+Tm90IGluIEZpbGU8L3JlcHJpbnQtZWRpdGlvbj48a2V5d29yZHM+PGtleXdv
cmQ+QWRvbGVzY2VudDwva2V5d29yZD48a2V5d29yZD5BZ2VkPC9rZXl3b3JkPjxrZXl3b3JkPmFu
YWxvZ3MgJmFtcDsgZGVyaXZhdGl2ZXM8L2tleXdvcmQ+PGtleXdvcmQ+YW5hbHlzaXM8L2tleXdv
cmQ+PGtleXdvcmQ+QmlvbG9naWNhbCBNYXJrZXJzPC9rZXl3b3JkPjxrZXl3b3JkPmJsb29kPC9r
ZXl3b3JkPjxrZXl3b3JkPkJvbmUgRGVuc2l0eTwva2V5d29yZD48a2V5d29yZD5Cb25lIFJlbW9k
ZWxpbmc8L2tleXdvcmQ+PGtleXdvcmQ+Q2hpbGQ8L2tleXdvcmQ+PGtleXdvcmQ+Q29sbGFnZW4g
VHlwZSBJPC9rZXl3b3JkPjxrZXl3b3JkPkNyb3NzLVNlY3Rpb25hbCBTdHVkaWVzPC9rZXl3b3Jk
PjxrZXl3b3JkPkZlbWFsZTwva2V5d29yZD48a2V5d29yZD5Gb3JlYXJtPC9rZXl3b3JkPjxrZXl3
b3JkPkhlYWx0aDwva2V5d29yZD48a2V5d29yZD5IdW1hbnM8L2tleXdvcmQ+PGtleXdvcmQ+SXJl
bGFuZDwva2V5d29yZD48a2V5d29yZD5NYWxlPC9rZXl3b3JkPjxrZXl3b3JkPm1ldGhvZHM8L2tl
eXdvcmQ+PGtleXdvcmQ+T3N0ZW9jYWxjaW48L2tleXdvcmQ+PGtleXdvcmQ+UGFyYXRoeXJvaWQg
SG9ybW9uZTwva2V5d29yZD48a2V5d29yZD5QZXB0aWRlczwva2V5d29yZD48a2V5d29yZD5waHlz
aW9sb2d5PC9rZXl3b3JkPjxrZXl3b3JkPlJlZ3Jlc3Npb24gQW5hbHlzaXM8L2tleXdvcmQ+PGtl
eXdvcmQ+U2V4IEZhY3RvcnM8L2tleXdvcmQ+PGtleXdvcmQ+Vml0YW1pbiBEPC9rZXl3b3JkPjwv
a2V5d29yZHM+PGRhdGVzPjx5ZWFyPjIwMTA8L3llYXI+PHB1Yi1kYXRlcz48ZGF0ZT40LzIwMTA8
L2RhdGU+PC9wdWItZGF0ZXM+PC9kYXRlcz48bGFiZWw+MTQwPC9sYWJlbD48dXJscz48cmVsYXRl
ZC11cmxzPjx1cmw+aHR0cDovL3d3dy5uY2JpLm5sbS5uaWguZ292L3B1Ym1lZC8xOTQzNjkzMDwv
dXJsPjwvcmVsYXRlZC11cmxzPjwvdXJscz48ZWxlY3Ryb25pYy1yZXNvdXJjZS1udW0+MTAuMTAw
Ny9zMDAxOTgtMDA5LTA5NTktMSBbZG9pXTwvZWxlY3Ryb25pYy1yZXNvdXJjZS1udW0+PC9yZWNv
cmQ+PC9DaXRlPjxDaXRlPjxBdXRob3I+Q2FzaG1hbjwvQXV0aG9yPjxZZWFyPjIwMDg8L1llYXI+
PFJlY051bT4xMTc8L1JlY051bT48cmVjb3JkPjxyZWMtbnVtYmVyPjExNzwvcmVjLW51bWJlcj48
Zm9yZWlnbi1rZXlzPjxrZXkgYXBwPSJFTiIgZGItaWQ9ImFlemZhemZyNTV3MmRlZTA5YXV2emVh
bnpkMGF4dHQ1eDI1diIgdGltZXN0YW1wPSIxMzgwNjQ5MjYyIj4xMTc8L2tleT48L2ZvcmVpZ24t
a2V5cz48cmVmLXR5cGUgbmFtZT0iSm91cm5hbCBBcnRpY2xlIj4xNzwvcmVmLXR5cGU+PGNvbnRy
aWJ1dG9ycz48YXV0aG9ycz48YXV0aG9yPkNhc2htYW4sSy5ELjwvYXV0aG9yPjxhdXRob3I+SGls
bCxULlIuPC9hdXRob3I+PGF1dGhvcj5Db3R0ZXIsQS5BLjwvYXV0aG9yPjxhdXRob3I+Qm9yZWhh
bSxDLkEuPC9hdXRob3I+PGF1dGhvcj5EdWJpdHpreSxXLjwvYXV0aG9yPjxhdXRob3I+TXVycmF5
LEwuPC9hdXRob3I+PGF1dGhvcj5TdHJhaW4sSi48L2F1dGhvcj48YXV0aG9yPkZseW5uLEEuPC9h
dXRob3I+PGF1dGhvcj5Sb2Jzb24sUC5KLjwvYXV0aG9yPjxhdXRob3I+V2FsbGFjZSxKLk0uPC9h
dXRob3I+PGF1dGhvcj5LaWVseSxNLjwvYXV0aG9yPjwvYXV0aG9ycz48L2NvbnRyaWJ1dG9ycz48
YXV0aC1hZGRyZXNzPkRlcGFydG1lbnQgb2YgRm9vZCBhbmQgTnV0cml0aW9uYWwgU2NpZW5jZXMs
IFVuaXZlcnNpdHkgQ29sbGVnZSwgV2VzdGVybiBSb2FkLCBDb3JrLCBJcmVsYW5kLiBrLmNhc2ht
YW5AdWNjLmllPC9hdXRoLWFkZHJlc3M+PHRpdGxlcz48dGl0bGU+TG93IHZpdGFtaW4gRCBzdGF0
dXMgYWR2ZXJzZWx5IGFmZmVjdHMgYm9uZSBoZWFsdGggcGFyYW1ldGVycyBpbiBhZG9sZXNjZW50
czwvdGl0bGU+PHNlY29uZGFyeS10aXRsZT5BbS5KLkNsaW4uTnV0ci48L3NlY29uZGFyeS10aXRs
ZT48L3RpdGxlcz48cGVyaW9kaWNhbD48ZnVsbC10aXRsZT5BbS5KLkNsaW4uTnV0ci48L2Z1bGwt
dGl0bGU+PC9wZXJpb2RpY2FsPjxwYWdlcz4xMDM5LTEwNDQ8L3BhZ2VzPjx2b2x1bWU+ODc8L3Zv
bHVtZT48bnVtYmVyPjQ8L251bWJlcj48cmVwcmludC1lZGl0aW9uPk5vdCBpbiBGaWxlPC9yZXBy
aW50LWVkaXRpb24+PGtleXdvcmRzPjxrZXl3b3JkPkFic29ycHRpb21ldHJ5LFBob3Rvbjwva2V5
d29yZD48a2V5d29yZD5hZG1pbmlzdHJhdGlvbiAmYW1wOyBkb3NhZ2U8L2tleXdvcmQ+PGtleXdv
cmQ+QWRvbGVzY2VudDwva2V5d29yZD48a2V5d29yZD5BZG9sZXNjZW50IE51dHJpdGlvbmFsIFBo
eXNpb2xvZ2ljYWwgUGhlbm9tZW5hPC9rZXl3b3JkPjxrZXl3b3JkPmFuYWxvZ3MgJmFtcDsgZGVy
aXZhdGl2ZXM8L2tleXdvcmQ+PGtleXdvcmQ+Ymxvb2Q8L2tleXdvcmQ+PGtleXdvcmQ+Qm9uZSBh
bmQgQm9uZXM8L2tleXdvcmQ+PGtleXdvcmQ+Qm9uZSBEZW5zaXR5PC9rZXl3b3JkPjxrZXl3b3Jk
PkJvbmUgRGVuc2l0eSBDb25zZXJ2YXRpb24gQWdlbnRzPC9rZXl3b3JkPjxrZXl3b3JkPkNoaWxk
PC9rZXl3b3JkPjxrZXl3b3JkPkNvbGxhZ2VuIFR5cGUgSTwva2V5d29yZD48a2V5d29yZD5Dcm9z
cy1TZWN0aW9uYWwgU3R1ZGllczwva2V5d29yZD48a2V5d29yZD5kZWZpY2llbmN5PC9rZXl3b3Jk
PjxrZXl3b3JkPkVuenltZS1MaW5rZWQgSW1tdW5vc29yYmVudCBBc3NheTwva2V5d29yZD48a2V5
d29yZD5GZW1hbGU8L2tleXdvcmQ+PGtleXdvcmQ+SGVhbHRoPC9rZXl3b3JkPjxrZXl3b3JkPkh1
bWFuczwva2V5d29yZD48a2V5d29yZD5JcmVsYW5kPC9rZXl3b3JkPjxrZXl3b3JkPk1hbGU8L2tl
eXdvcmQ+PGtleXdvcmQ+bWV0YWJvbGlzbTwva2V5d29yZD48a2V5d29yZD5NdWx0aXZhcmlhdGUg
QW5hbHlzaXM8L2tleXdvcmQ+PGtleXdvcmQ+T3N0ZW9jYWxjaW48L2tleXdvcmQ+PGtleXdvcmQ+
UGFyYXRoeXJvaWQgSG9ybW9uZTwva2V5d29yZD48a2V5d29yZD5QZXB0aWRlczwva2V5d29yZD48
a2V5d29yZD5waHlzaW9sb2d5PC9rZXl3b3JkPjxrZXl3b3JkPnBoeXNpb3BhdGhvbG9neTwva2V5
d29yZD48a2V5d29yZD5SZWdyZXNzaW9uIEFuYWx5c2lzPC9rZXl3b3JkPjxrZXl3b3JkPlNlYXNv
bnM8L2tleXdvcmQ+PGtleXdvcmQ+Vml0YW1pbiBEPC9rZXl3b3JkPjxrZXl3b3JkPlZpdGFtaW4g
RCBEZWZpY2llbmN5PC9rZXl3b3JkPjwva2V5d29yZHM+PGRhdGVzPjx5ZWFyPjIwMDg8L3llYXI+
PHB1Yi1kYXRlcz48ZGF0ZT40LzIwMDg8L2RhdGU+PC9wdWItZGF0ZXM+PC9kYXRlcz48bGFiZWw+
NDY8L2xhYmVsPjx1cmxzPjxyZWxhdGVkLXVybHM+PHVybD5odHRwOi8vd3d3Lm5jYmkubmxtLm5p
aC5nb3YvcHVibWVkLzE4NDAwNzI5PC91cmw+PC9yZWxhdGVkLXVybHM+PC91cmxzPjxlbGVjdHJv
bmljLXJlc291cmNlLW51bT44Ny80LzEwMzkgW3BpaV08L2VsZWN0cm9uaWMtcmVzb3VyY2UtbnVt
Pjwv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IaWxsPC9BdXRob3I+PFllYXI+MjAxMDwvWWVhcj48UmVj
TnVtPjE4OTwvUmVjTnVtPjxEaXNwbGF5VGV4dD5bMTAyLDg5XTwvRGlzcGxheVRleHQ+PHJlY29y
ZD48cmVjLW51bWJlcj4xODk8L3JlYy1udW1iZXI+PGZvcmVpZ24ta2V5cz48a2V5IGFwcD0iRU4i
IGRiLWlkPSJhZXpmYXpmcjU1dzJkZWUwOWF1dnplYW56ZDBheHR0NXgyNXYiIHRpbWVzdGFtcD0i
MTM4MDY0OTI2MiI+MTg5PC9rZXk+PC9mb3JlaWduLWtleXM+PHJlZi10eXBlIG5hbWU9IkpvdXJu
YWwgQXJ0aWNsZSI+MTc8L3JlZi10eXBlPjxjb250cmlidXRvcnM+PGF1dGhvcnM+PGF1dGhvcj5I
aWxsLFQuUi48L2F1dGhvcj48YXV0aG9yPkNvdHRlcixBLkEuPC9hdXRob3I+PGF1dGhvcj5NaXRj
aGVsbCxTLjwvYXV0aG9yPjxhdXRob3I+Qm9yZWhhbSxDLkEuPC9hdXRob3I+PGF1dGhvcj5EdWJp
dHpreSxXLjwvYXV0aG9yPjxhdXRob3I+TXVycmF5LEwuPC9hdXRob3I+PGF1dGhvcj5TdHJhaW4s
Si5KLjwvYXV0aG9yPjxhdXRob3I+Rmx5bm4sQS48L2F1dGhvcj48YXV0aG9yPlJvYnNvbixQLkou
PC9hdXRob3I+PGF1dGhvcj5XYWxsYWNlLEouTS48L2F1dGhvcj48YXV0aG9yPktpZWx5LE0uPC9h
dXRob3I+PGF1dGhvcj5DYXNobWFuLEsuRC48L2F1dGhvcj48L2F1dGhvcnM+PC9jb250cmlidXRv
cnM+PGF1dGgtYWRkcmVzcz5EZXBhcnRtZW50IG9mIEZvb2QgYW5kIE51dHJpdGlvbmFsIFNjaWVu
Y2VzLCBVbml2ZXJzaXR5IENvbGxlZ2UsIENvcmssIElyZWxhbmQuIHQuaGlsbEB1Y2MuaWU8L2F1
dGgtYWRkcmVzcz48dGl0bGVzPjx0aXRsZT5WaXRhbWluIEQgc3RhdHVzIGFuZCBwYXJhdGh5cm9p
ZCBob3Jtb25lIHJlbGF0aW9uc2hpcCBpbiBhZG9sZXNjZW50cyBhbmQgaXRzIGFzc29jaWF0aW9u
IHdpdGggYm9uZSBoZWFsdGggcGFyYW1ldGVyczogYW5hbHlzaXMgb2YgdGhlIE5vcnRoZXJuIEly
ZWxhbmQgWW91bmcgSGVhcnQmYXBvcztzIFByb2plY3Q8L3RpdGxlPjxzZWNvbmRhcnktdGl0bGU+
T3N0ZW9wb3Jvcy5JbnQuPC9zZWNvbmRhcnktdGl0bGU+PC90aXRsZXM+PHBlcmlvZGljYWw+PGZ1
bGwtdGl0bGU+T3N0ZW9wb3Jvcy5JbnQuPC9mdWxsLXRpdGxlPjwvcGVyaW9kaWNhbD48cGFnZXM+
Njk1LTcwMDwvcGFnZXM+PHZvbHVtZT4yMTwvdm9sdW1lPjxudW1iZXI+NDwvbnVtYmVyPjxyZXBy
aW50LWVkaXRpb24+Tm90IGluIEZpbGU8L3JlcHJpbnQtZWRpdGlvbj48a2V5d29yZHM+PGtleXdv
cmQ+QWRvbGVzY2VudDwva2V5d29yZD48a2V5d29yZD5BZ2VkPC9rZXl3b3JkPjxrZXl3b3JkPmFu
YWxvZ3MgJmFtcDsgZGVyaXZhdGl2ZXM8L2tleXdvcmQ+PGtleXdvcmQ+YW5hbHlzaXM8L2tleXdv
cmQ+PGtleXdvcmQ+QmlvbG9naWNhbCBNYXJrZXJzPC9rZXl3b3JkPjxrZXl3b3JkPmJsb29kPC9r
ZXl3b3JkPjxrZXl3b3JkPkJvbmUgRGVuc2l0eTwva2V5d29yZD48a2V5d29yZD5Cb25lIFJlbW9k
ZWxpbmc8L2tleXdvcmQ+PGtleXdvcmQ+Q2hpbGQ8L2tleXdvcmQ+PGtleXdvcmQ+Q29sbGFnZW4g
VHlwZSBJPC9rZXl3b3JkPjxrZXl3b3JkPkNyb3NzLVNlY3Rpb25hbCBTdHVkaWVzPC9rZXl3b3Jk
PjxrZXl3b3JkPkZlbWFsZTwva2V5d29yZD48a2V5d29yZD5Gb3JlYXJtPC9rZXl3b3JkPjxrZXl3
b3JkPkhlYWx0aDwva2V5d29yZD48a2V5d29yZD5IdW1hbnM8L2tleXdvcmQ+PGtleXdvcmQ+SXJl
bGFuZDwva2V5d29yZD48a2V5d29yZD5NYWxlPC9rZXl3b3JkPjxrZXl3b3JkPm1ldGhvZHM8L2tl
eXdvcmQ+PGtleXdvcmQ+T3N0ZW9jYWxjaW48L2tleXdvcmQ+PGtleXdvcmQ+UGFyYXRoeXJvaWQg
SG9ybW9uZTwva2V5d29yZD48a2V5d29yZD5QZXB0aWRlczwva2V5d29yZD48a2V5d29yZD5waHlz
aW9sb2d5PC9rZXl3b3JkPjxrZXl3b3JkPlJlZ3Jlc3Npb24gQW5hbHlzaXM8L2tleXdvcmQ+PGtl
eXdvcmQ+U2V4IEZhY3RvcnM8L2tleXdvcmQ+PGtleXdvcmQ+Vml0YW1pbiBEPC9rZXl3b3JkPjwv
a2V5d29yZHM+PGRhdGVzPjx5ZWFyPjIwMTA8L3llYXI+PHB1Yi1kYXRlcz48ZGF0ZT40LzIwMTA8
L2RhdGU+PC9wdWItZGF0ZXM+PC9kYXRlcz48bGFiZWw+MTQwPC9sYWJlbD48dXJscz48cmVsYXRl
ZC11cmxzPjx1cmw+aHR0cDovL3d3dy5uY2JpLm5sbS5uaWguZ292L3B1Ym1lZC8xOTQzNjkzMDwv
dXJsPjwvcmVsYXRlZC11cmxzPjwvdXJscz48ZWxlY3Ryb25pYy1yZXNvdXJjZS1udW0+MTAuMTAw
Ny9zMDAxOTgtMDA5LTA5NTktMSBbZG9pXTwvZWxlY3Ryb25pYy1yZXNvdXJjZS1udW0+PC9yZWNv
cmQ+PC9DaXRlPjxDaXRlPjxBdXRob3I+Q2FzaG1hbjwvQXV0aG9yPjxZZWFyPjIwMDg8L1llYXI+
PFJlY051bT4xMTc8L1JlY051bT48cmVjb3JkPjxyZWMtbnVtYmVyPjExNzwvcmVjLW51bWJlcj48
Zm9yZWlnbi1rZXlzPjxrZXkgYXBwPSJFTiIgZGItaWQ9ImFlemZhemZyNTV3MmRlZTA5YXV2emVh
bnpkMGF4dHQ1eDI1diIgdGltZXN0YW1wPSIxMzgwNjQ5MjYyIj4xMTc8L2tleT48L2ZvcmVpZ24t
a2V5cz48cmVmLXR5cGUgbmFtZT0iSm91cm5hbCBBcnRpY2xlIj4xNzwvcmVmLXR5cGU+PGNvbnRy
aWJ1dG9ycz48YXV0aG9ycz48YXV0aG9yPkNhc2htYW4sSy5ELjwvYXV0aG9yPjxhdXRob3I+SGls
bCxULlIuPC9hdXRob3I+PGF1dGhvcj5Db3R0ZXIsQS5BLjwvYXV0aG9yPjxhdXRob3I+Qm9yZWhh
bSxDLkEuPC9hdXRob3I+PGF1dGhvcj5EdWJpdHpreSxXLjwvYXV0aG9yPjxhdXRob3I+TXVycmF5
LEwuPC9hdXRob3I+PGF1dGhvcj5TdHJhaW4sSi48L2F1dGhvcj48YXV0aG9yPkZseW5uLEEuPC9h
dXRob3I+PGF1dGhvcj5Sb2Jzb24sUC5KLjwvYXV0aG9yPjxhdXRob3I+V2FsbGFjZSxKLk0uPC9h
dXRob3I+PGF1dGhvcj5LaWVseSxNLjwvYXV0aG9yPjwvYXV0aG9ycz48L2NvbnRyaWJ1dG9ycz48
YXV0aC1hZGRyZXNzPkRlcGFydG1lbnQgb2YgRm9vZCBhbmQgTnV0cml0aW9uYWwgU2NpZW5jZXMs
IFVuaXZlcnNpdHkgQ29sbGVnZSwgV2VzdGVybiBSb2FkLCBDb3JrLCBJcmVsYW5kLiBrLmNhc2ht
YW5AdWNjLmllPC9hdXRoLWFkZHJlc3M+PHRpdGxlcz48dGl0bGU+TG93IHZpdGFtaW4gRCBzdGF0
dXMgYWR2ZXJzZWx5IGFmZmVjdHMgYm9uZSBoZWFsdGggcGFyYW1ldGVycyBpbiBhZG9sZXNjZW50
czwvdGl0bGU+PHNlY29uZGFyeS10aXRsZT5BbS5KLkNsaW4uTnV0ci48L3NlY29uZGFyeS10aXRs
ZT48L3RpdGxlcz48cGVyaW9kaWNhbD48ZnVsbC10aXRsZT5BbS5KLkNsaW4uTnV0ci48L2Z1bGwt
dGl0bGU+PC9wZXJpb2RpY2FsPjxwYWdlcz4xMDM5LTEwNDQ8L3BhZ2VzPjx2b2x1bWU+ODc8L3Zv
bHVtZT48bnVtYmVyPjQ8L251bWJlcj48cmVwcmludC1lZGl0aW9uPk5vdCBpbiBGaWxlPC9yZXBy
aW50LWVkaXRpb24+PGtleXdvcmRzPjxrZXl3b3JkPkFic29ycHRpb21ldHJ5LFBob3Rvbjwva2V5
d29yZD48a2V5d29yZD5hZG1pbmlzdHJhdGlvbiAmYW1wOyBkb3NhZ2U8L2tleXdvcmQ+PGtleXdv
cmQ+QWRvbGVzY2VudDwva2V5d29yZD48a2V5d29yZD5BZG9sZXNjZW50IE51dHJpdGlvbmFsIFBo
eXNpb2xvZ2ljYWwgUGhlbm9tZW5hPC9rZXl3b3JkPjxrZXl3b3JkPmFuYWxvZ3MgJmFtcDsgZGVy
aXZhdGl2ZXM8L2tleXdvcmQ+PGtleXdvcmQ+Ymxvb2Q8L2tleXdvcmQ+PGtleXdvcmQ+Qm9uZSBh
bmQgQm9uZXM8L2tleXdvcmQ+PGtleXdvcmQ+Qm9uZSBEZW5zaXR5PC9rZXl3b3JkPjxrZXl3b3Jk
PkJvbmUgRGVuc2l0eSBDb25zZXJ2YXRpb24gQWdlbnRzPC9rZXl3b3JkPjxrZXl3b3JkPkNoaWxk
PC9rZXl3b3JkPjxrZXl3b3JkPkNvbGxhZ2VuIFR5cGUgSTwva2V5d29yZD48a2V5d29yZD5Dcm9z
cy1TZWN0aW9uYWwgU3R1ZGllczwva2V5d29yZD48a2V5d29yZD5kZWZpY2llbmN5PC9rZXl3b3Jk
PjxrZXl3b3JkPkVuenltZS1MaW5rZWQgSW1tdW5vc29yYmVudCBBc3NheTwva2V5d29yZD48a2V5
d29yZD5GZW1hbGU8L2tleXdvcmQ+PGtleXdvcmQ+SGVhbHRoPC9rZXl3b3JkPjxrZXl3b3JkPkh1
bWFuczwva2V5d29yZD48a2V5d29yZD5JcmVsYW5kPC9rZXl3b3JkPjxrZXl3b3JkPk1hbGU8L2tl
eXdvcmQ+PGtleXdvcmQ+bWV0YWJvbGlzbTwva2V5d29yZD48a2V5d29yZD5NdWx0aXZhcmlhdGUg
QW5hbHlzaXM8L2tleXdvcmQ+PGtleXdvcmQ+T3N0ZW9jYWxjaW48L2tleXdvcmQ+PGtleXdvcmQ+
UGFyYXRoeXJvaWQgSG9ybW9uZTwva2V5d29yZD48a2V5d29yZD5QZXB0aWRlczwva2V5d29yZD48
a2V5d29yZD5waHlzaW9sb2d5PC9rZXl3b3JkPjxrZXl3b3JkPnBoeXNpb3BhdGhvbG9neTwva2V5
d29yZD48a2V5d29yZD5SZWdyZXNzaW9uIEFuYWx5c2lzPC9rZXl3b3JkPjxrZXl3b3JkPlNlYXNv
bnM8L2tleXdvcmQ+PGtleXdvcmQ+Vml0YW1pbiBEPC9rZXl3b3JkPjxrZXl3b3JkPlZpdGFtaW4g
RCBEZWZpY2llbmN5PC9rZXl3b3JkPjwva2V5d29yZHM+PGRhdGVzPjx5ZWFyPjIwMDg8L3llYXI+
PHB1Yi1kYXRlcz48ZGF0ZT40LzIwMDg8L2RhdGU+PC9wdWItZGF0ZXM+PC9kYXRlcz48bGFiZWw+
NDY8L2xhYmVsPjx1cmxzPjxyZWxhdGVkLXVybHM+PHVybD5odHRwOi8vd3d3Lm5jYmkubmxtLm5p
aC5nb3YvcHVibWVkLzE4NDAwNzI5PC91cmw+PC9yZWxhdGVkLXVybHM+PC91cmxzPjxlbGVjdHJv
bmljLXJlc291cmNlLW51bT44Ny80LzEwMzkgW3BpaV08L2VsZWN0cm9uaWMtcmVzb3VyY2UtbnVt
Pjwv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2" w:tooltip="Hill, 2010 #189" w:history="1">
        <w:r w:rsidR="00B3117A">
          <w:rPr>
            <w:rFonts w:ascii="Times New Roman" w:hAnsi="Times New Roman"/>
            <w:noProof/>
          </w:rPr>
          <w:t>102</w:t>
        </w:r>
      </w:hyperlink>
      <w:r w:rsidR="00B3117A">
        <w:rPr>
          <w:rFonts w:ascii="Times New Roman" w:hAnsi="Times New Roman"/>
          <w:noProof/>
        </w:rPr>
        <w:t>,</w:t>
      </w:r>
      <w:hyperlink w:anchor="_ENREF_89" w:tooltip="Cashman, 2008 #117" w:history="1">
        <w:r w:rsidR="00B3117A">
          <w:rPr>
            <w:rFonts w:ascii="Times New Roman" w:hAnsi="Times New Roman"/>
            <w:noProof/>
          </w:rPr>
          <w:t>89</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another only in more sexually mature girls </w:t>
      </w:r>
      <w:r w:rsidR="008C045D" w:rsidRPr="00752CC0">
        <w:rPr>
          <w:rFonts w:ascii="Times New Roman" w:hAnsi="Times New Roman"/>
        </w:rPr>
        <w:fldChar w:fldCharType="begin">
          <w:fldData xml:space="preserve">PEVuZE5vdGU+PENpdGU+PEF1dGhvcj5MZWh0b25lbi1WZXJvbWFhPC9BdXRob3I+PFllYXI+MjAw
MjwvWWVhcj48UmVjTnVtPjIxNTwvUmVjTnVtPjxEaXNwbGF5VGV4dD5bOTFdPC9EaXNwbGF5VGV4
dD48cmVjb3JkPjxyZWMtbnVtYmVyPjIxNTwvcmVjLW51bWJlcj48Zm9yZWlnbi1rZXlzPjxrZXkg
YXBwPSJFTiIgZGItaWQ9ImFlemZhemZyNTV3MmRlZTA5YXV2emVhbnpkMGF4dHQ1eDI1diIgdGlt
ZXN0YW1wPSIxMzgwNjQ5MjYzIj4yMTU8L2tleT48L2ZvcmVpZ24ta2V5cz48cmVmLXR5cGUgbmFt
ZT0iSm91cm5hbCBBcnRpY2xlIj4xNzwvcmVmLXR5cGU+PGNvbnRyaWJ1dG9ycz48YXV0aG9ycz48
YXV0aG9yPkxlaHRvbmVuLVZlcm9tYWEsTS5LLjwvYXV0aG9yPjxhdXRob3I+TW90dG9uZW4sVC5U
LjwvYXV0aG9yPjxhdXRob3I+TnVvdGlvLEkuTy48L2F1dGhvcj48YXV0aG9yPklyamFsYSxLLk0u
PC9hdXRob3I+PGF1dGhvcj5MZWlubyxBLkUuPC9hdXRob3I+PGF1dGhvcj5WaWlrYXJpLEouUy48
L2F1dGhvcj48L2F1dGhvcnM+PC9jb250cmlidXRvcnM+PGF1dGgtYWRkcmVzcz5QYWF2byBOdXJt
aSBDZW50cmUsIFNwb3J0IGFuZCBFeGVyY2lzZSBNZWRpY2luZSBVbml0LCBEZXBhcnRtZW50IG9m
IFBoeXNpb2xvZ3ksIFVuaXZlcnNpdHkgb2YgVHVya3UsIFR1cmt1LCBGaW5sYW5kPC9hdXRoLWFk
ZHJlc3M+PHRpdGxlcz48dGl0bGU+Vml0YW1pbiBEIGFuZCBhdHRhaW5tZW50IG9mIHBlYWsgYm9u
ZSBtYXNzIGFtb25nIHBlcmlwdWJlcnRhbCBGaW5uaXNoIGdpcmxzOiBhIDMteSBwcm9zcGVjdGl2
ZSBzdHVkeTwvdGl0bGU+PHNlY29uZGFyeS10aXRsZT5BbS5KLkNsaW4uTnV0ci48L3NlY29uZGFy
eS10aXRsZT48L3RpdGxlcz48cGVyaW9kaWNhbD48ZnVsbC10aXRsZT5BbS5KLkNsaW4uTnV0ci48
L2Z1bGwtdGl0bGU+PC9wZXJpb2RpY2FsPjxwYWdlcz4xNDQ2LTE0NTM8L3BhZ2VzPjx2b2x1bWU+
NzY8L3ZvbHVtZT48bnVtYmVyPjY8L251bWJlcj48cmVwcmludC1lZGl0aW9uPk5vdCBpbiBGaWxl
PC9yZXByaW50LWVkaXRpb24+PGtleXdvcmRzPjxrZXl3b3JkPkFic29ycHRpb21ldHJ5LFBob3Rv
bjwva2V5d29yZD48a2V5d29yZD5hZG1pbmlzdHJhdGlvbiAmYW1wOyBkb3NhZ2U8L2tleXdvcmQ+
PGtleXdvcmQ+QWRvbGVzY2VudDwva2V5d29yZD48a2V5d29yZD5BZ2VkPC9rZXl3b3JkPjxrZXl3
b3JkPmJsb29kPC9rZXl3b3JkPjxrZXl3b3JkPkJvbmUgRGVuc2l0eTwva2V5d29yZD48a2V5d29y
ZD5Cb25lIERldmVsb3BtZW50PC9rZXl3b3JkPjxrZXl3b3JkPkNhbGNpZmVkaW9sPC9rZXl3b3Jk
PjxrZXl3b3JkPkNhbGNpdW08L2tleXdvcmQ+PGtleXdvcmQ+Q2FsY2l1bSxEaWV0YXJ5PC9rZXl3
b3JkPjxrZXl3b3JkPkNoaWxkPC9rZXl3b3JkPjxrZXl3b3JkPmNvbXBsaWNhdGlvbnM8L2tleXdv
cmQ+PGtleXdvcmQ+RGlldGFyeSBTdXBwbGVtZW50czwva2V5d29yZD48a2V5d29yZD5FeGVyY2lz
ZTwva2V5d29yZD48a2V5d29yZD5GZW1hbGU8L2tleXdvcmQ+PGtleXdvcmQ+RmVtdXI8L2tleXdv
cmQ+PGtleXdvcmQ+RmlubGFuZDwva2V5d29yZD48a2V5d29yZD5IdW1hbnM8L2tleXdvcmQ+PGtl
eXdvcmQ+THVtYmFyIFZlcnRlYnJhZTwva2V5d29yZD48a2V5d29yZD5NZW5hcmNoZTwva2V5d29y
ZD48a2V5d29yZD5OdXRyaXRpb25hbCBTdGF0dXM8L2tleXdvcmQ+PGtleXdvcmQ+cGh5c2lvbG9n
eTwva2V5d29yZD48a2V5d29yZD5wcmV2ZW50aW9uICZhbXA7IGNvbnRyb2w8L2tleXdvcmQ+PGtl
eXdvcmQ+UHJvc3BlY3RpdmUgU3R1ZGllczwva2V5d29yZD48a2V5d29yZD5QdWJlcnR5PC9rZXl3
b3JkPjxrZXl3b3JkPlJpc2s8L2tleXdvcmQ+PGtleXdvcmQ+Vml0YW1pbiBEPC9rZXl3b3JkPjxr
ZXl3b3JkPlZpdGFtaW4gRCBEZWZpY2llbmN5PC9rZXl3b3JkPjwva2V5d29yZHM+PGRhdGVzPjx5
ZWFyPjIwMDI8L3llYXI+PHB1Yi1kYXRlcz48ZGF0ZT4xMi8yMDAyPC9kYXRlPjwvcHViLWRhdGVz
PjwvZGF0ZXM+PGxhYmVsPjUxPC9sYWJlbD48dXJscz48cmVsYXRlZC11cmxzPjx1cmw+aHR0cDov
L3d3dy5uY2JpLm5sbS5uaWguZ292L3B1Ym1lZC8xMjQ1MDkxNTwvdXJsPjwvcmVsYXRlZC11cmxz
PjwvdXJscz48L3JlY29yZD48L0NpdGU+PC9FbmROb3RlPgB=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MZWh0b25lbi1WZXJvbWFhPC9BdXRob3I+PFllYXI+MjAw
MjwvWWVhcj48UmVjTnVtPjIxNTwvUmVjTnVtPjxEaXNwbGF5VGV4dD5bOTFdPC9EaXNwbGF5VGV4
dD48cmVjb3JkPjxyZWMtbnVtYmVyPjIxNTwvcmVjLW51bWJlcj48Zm9yZWlnbi1rZXlzPjxrZXkg
YXBwPSJFTiIgZGItaWQ9ImFlemZhemZyNTV3MmRlZTA5YXV2emVhbnpkMGF4dHQ1eDI1diIgdGlt
ZXN0YW1wPSIxMzgwNjQ5MjYzIj4yMTU8L2tleT48L2ZvcmVpZ24ta2V5cz48cmVmLXR5cGUgbmFt
ZT0iSm91cm5hbCBBcnRpY2xlIj4xNzwvcmVmLXR5cGU+PGNvbnRyaWJ1dG9ycz48YXV0aG9ycz48
YXV0aG9yPkxlaHRvbmVuLVZlcm9tYWEsTS5LLjwvYXV0aG9yPjxhdXRob3I+TW90dG9uZW4sVC5U
LjwvYXV0aG9yPjxhdXRob3I+TnVvdGlvLEkuTy48L2F1dGhvcj48YXV0aG9yPklyamFsYSxLLk0u
PC9hdXRob3I+PGF1dGhvcj5MZWlubyxBLkUuPC9hdXRob3I+PGF1dGhvcj5WaWlrYXJpLEouUy48
L2F1dGhvcj48L2F1dGhvcnM+PC9jb250cmlidXRvcnM+PGF1dGgtYWRkcmVzcz5QYWF2byBOdXJt
aSBDZW50cmUsIFNwb3J0IGFuZCBFeGVyY2lzZSBNZWRpY2luZSBVbml0LCBEZXBhcnRtZW50IG9m
IFBoeXNpb2xvZ3ksIFVuaXZlcnNpdHkgb2YgVHVya3UsIFR1cmt1LCBGaW5sYW5kPC9hdXRoLWFk
ZHJlc3M+PHRpdGxlcz48dGl0bGU+Vml0YW1pbiBEIGFuZCBhdHRhaW5tZW50IG9mIHBlYWsgYm9u
ZSBtYXNzIGFtb25nIHBlcmlwdWJlcnRhbCBGaW5uaXNoIGdpcmxzOiBhIDMteSBwcm9zcGVjdGl2
ZSBzdHVkeTwvdGl0bGU+PHNlY29uZGFyeS10aXRsZT5BbS5KLkNsaW4uTnV0ci48L3NlY29uZGFy
eS10aXRsZT48L3RpdGxlcz48cGVyaW9kaWNhbD48ZnVsbC10aXRsZT5BbS5KLkNsaW4uTnV0ci48
L2Z1bGwtdGl0bGU+PC9wZXJpb2RpY2FsPjxwYWdlcz4xNDQ2LTE0NTM8L3BhZ2VzPjx2b2x1bWU+
NzY8L3ZvbHVtZT48bnVtYmVyPjY8L251bWJlcj48cmVwcmludC1lZGl0aW9uPk5vdCBpbiBGaWxl
PC9yZXByaW50LWVkaXRpb24+PGtleXdvcmRzPjxrZXl3b3JkPkFic29ycHRpb21ldHJ5LFBob3Rv
bjwva2V5d29yZD48a2V5d29yZD5hZG1pbmlzdHJhdGlvbiAmYW1wOyBkb3NhZ2U8L2tleXdvcmQ+
PGtleXdvcmQ+QWRvbGVzY2VudDwva2V5d29yZD48a2V5d29yZD5BZ2VkPC9rZXl3b3JkPjxrZXl3
b3JkPmJsb29kPC9rZXl3b3JkPjxrZXl3b3JkPkJvbmUgRGVuc2l0eTwva2V5d29yZD48a2V5d29y
ZD5Cb25lIERldmVsb3BtZW50PC9rZXl3b3JkPjxrZXl3b3JkPkNhbGNpZmVkaW9sPC9rZXl3b3Jk
PjxrZXl3b3JkPkNhbGNpdW08L2tleXdvcmQ+PGtleXdvcmQ+Q2FsY2l1bSxEaWV0YXJ5PC9rZXl3
b3JkPjxrZXl3b3JkPkNoaWxkPC9rZXl3b3JkPjxrZXl3b3JkPmNvbXBsaWNhdGlvbnM8L2tleXdv
cmQ+PGtleXdvcmQ+RGlldGFyeSBTdXBwbGVtZW50czwva2V5d29yZD48a2V5d29yZD5FeGVyY2lz
ZTwva2V5d29yZD48a2V5d29yZD5GZW1hbGU8L2tleXdvcmQ+PGtleXdvcmQ+RmVtdXI8L2tleXdv
cmQ+PGtleXdvcmQ+RmlubGFuZDwva2V5d29yZD48a2V5d29yZD5IdW1hbnM8L2tleXdvcmQ+PGtl
eXdvcmQ+THVtYmFyIFZlcnRlYnJhZTwva2V5d29yZD48a2V5d29yZD5NZW5hcmNoZTwva2V5d29y
ZD48a2V5d29yZD5OdXRyaXRpb25hbCBTdGF0dXM8L2tleXdvcmQ+PGtleXdvcmQ+cGh5c2lvbG9n
eTwva2V5d29yZD48a2V5d29yZD5wcmV2ZW50aW9uICZhbXA7IGNvbnRyb2w8L2tleXdvcmQ+PGtl
eXdvcmQ+UHJvc3BlY3RpdmUgU3R1ZGllczwva2V5d29yZD48a2V5d29yZD5QdWJlcnR5PC9rZXl3
b3JkPjxrZXl3b3JkPlJpc2s8L2tleXdvcmQ+PGtleXdvcmQ+Vml0YW1pbiBEPC9rZXl3b3JkPjxr
ZXl3b3JkPlZpdGFtaW4gRCBEZWZpY2llbmN5PC9rZXl3b3JkPjwva2V5d29yZHM+PGRhdGVzPjx5
ZWFyPjIwMDI8L3llYXI+PHB1Yi1kYXRlcz48ZGF0ZT4xMi8yMDAyPC9kYXRlPjwvcHViLWRhdGVz
PjwvZGF0ZXM+PGxhYmVsPjUxPC9sYWJlbD48dXJscz48cmVsYXRlZC11cmxzPjx1cmw+aHR0cDov
L3d3dy5uY2JpLm5sbS5uaWguZ292L3B1Ym1lZC8xMjQ1MDkxNTwvdXJsPjwvcmVsYXRlZC11cmxz
PjwvdXJscz48L3JlY29yZD48L0NpdGU+PC9FbmROb3RlPgB=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91" w:tooltip="Lehtonen-Veromaa, 2002 #215" w:history="1">
        <w:r w:rsidR="00B3117A">
          <w:rPr>
            <w:rFonts w:ascii="Times New Roman" w:hAnsi="Times New Roman"/>
            <w:noProof/>
          </w:rPr>
          <w:t>9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e two studies that reported no significant difference were based on cohorts of ballet dancers </w:t>
      </w:r>
      <w:r w:rsidR="008C045D" w:rsidRPr="00752CC0">
        <w:rPr>
          <w:rFonts w:ascii="Times New Roman" w:hAnsi="Times New Roman"/>
        </w:rPr>
        <w:fldChar w:fldCharType="begin">
          <w:fldData xml:space="preserve">PEVuZE5vdGU+PENpdGU+PEF1dGhvcj5Db25zdGFudGluaTwvQXV0aG9yPjxZZWFyPjIwMTA8L1ll
YXI+PFJlY051bT4xMjY8L1JlY051bT48RGlzcGxheVRleHQ+WzEwMSwxMDNdPC9EaXNwbGF5VGV4
dD48cmVjb3JkPjxyZWMtbnVtYmVyPjEyNjwvcmVjLW51bWJlcj48Zm9yZWlnbi1rZXlzPjxrZXkg
YXBwPSJFTiIgZGItaWQ9ImFlemZhemZyNTV3MmRlZTA5YXV2emVhbnpkMGF4dHQ1eDI1diIgdGlt
ZXN0YW1wPSIxMzgwNjQ5MjYyIj4xMjY8L2tleT48L2ZvcmVpZ24ta2V5cz48cmVmLXR5cGUgbmFt
ZT0iSm91cm5hbCBBcnRpY2xlIj4xNzwvcmVmLXR5cGU+PGNvbnRyaWJ1dG9ycz48YXV0aG9ycz48
YXV0aG9yPkNvbnN0YW50aW5pLE4uVy48L2F1dGhvcj48YXV0aG9yPkR1Ym5vdi1SYXosRy48L2F1
dGhvcj48YXV0aG9yPkNob2RpY2ssRy48L2F1dGhvcj48YXV0aG9yPlJvemVuLEcuUy48L2F1dGhv
cj48YXV0aG9yPkdpbGFkaSxBLjwvYXV0aG9yPjxhdXRob3I+SXNoLVNoYWxvbSxTLjwvYXV0aG9y
PjwvYXV0aG9ycz48L2NvbnRyaWJ1dG9ycz48YXV0aC1hZGRyZXNzPkRlcGFydG1lbnQgb2YgT3J0
aG9wZWRpYyBTdXJnZXJ5LCBIYWRhc3NhaC1IZWJyZXcgVW5pdmVyc2l0eSBNZWRpY2FsIENlbnRl
ciwgSmVydXNhbGVtLCBJc3JhZWwuIG5hYW1hY29uc0BnbWFpbC5jb208L2F1dGgtYWRkcmVzcz48
dGl0bGVzPjx0aXRsZT5QaHlzaWNhbCBhY3Rpdml0eSBhbmQgYm9uZSBtaW5lcmFsIGRlbnNpdHkg
aW4gYWRvbGVzY2VudHMgd2l0aCB2aXRhbWluIEQgZGVmaWNpZW5jeTwvdGl0bGU+PHNlY29uZGFy
eS10aXRsZT5NZWQuU2NpLlNwb3J0cyBFeGVyYy48L3NlY29uZGFyeS10aXRsZT48L3RpdGxlcz48
cGVyaW9kaWNhbD48ZnVsbC10aXRsZT5NZWQuU2NpLlNwb3J0cyBFeGVyYy48L2Z1bGwtdGl0bGU+
PC9wZXJpb2RpY2FsPjxwYWdlcz42NDYtNjUwPC9wYWdlcz48dm9sdW1lPjQyPC92b2x1bWU+PG51
bWJlcj40PC9udW1iZXI+PHJlcHJpbnQtZWRpdGlvbj5Ob3QgaW4gRmlsZTwvcmVwcmludC1lZGl0
aW9uPjxrZXl3b3Jkcz48a2V5d29yZD5BYnNvcnB0aW9tZXRyeSxQaG90b248L2tleXdvcmQ+PGtl
eXdvcmQ+QWRvbGVzY2VudDwva2V5d29yZD48a2V5d29yZD5hbmFseXNpczwva2V5d29yZD48a2V5
d29yZD5ibG9vZDwva2V5d29yZD48a2V5d29yZD5Cb2R5IE1hc3MgSW5kZXg8L2tleXdvcmQ+PGtl
eXdvcmQ+Qm9uZSBEZW5zaXR5PC9rZXl3b3JkPjxrZXl3b3JkPkNhbGNpdW08L2tleXdvcmQ+PGtl
eXdvcmQ+RGFuY2luZzwva2V5d29yZD48a2V5d29yZD5kZWZpY2llbmN5PC9rZXl3b3JkPjxrZXl3
b3JkPkRpZXQ8L2tleXdvcmQ+PGtleXdvcmQ+RW5lcmd5IEludGFrZTwva2V5d29yZD48a2V5d29y
ZD5FeGVyY2lzZTwva2V5d29yZD48a2V5d29yZD5GZW1hbGU8L2tleXdvcmQ+PGtleXdvcmQ+SHVt
YW5zPC9rZXl3b3JkPjxrZXl3b3JkPklzcmFlbDwva2V5d29yZD48a2V5d29yZD5tZXRob2RzPC9r
ZXl3b3JkPjxrZXl3b3JkPk1vdG9yIEFjdGl2aXR5PC9rZXl3b3JkPjxrZXl3b3JkPlBhcmF0aHly
b2lkIEhvcm1vbmU8L2tleXdvcmQ+PGtleXdvcmQ+cGh5c2lvbG9neTwva2V5d29yZD48a2V5d29y
ZD5RdWVzdGlvbm5haXJlczwva2V5d29yZD48a2V5d29yZD5SZWdyZXNzaW9uIEFuYWx5c2lzPC9r
ZXl3b3JkPjxrZXl3b3JkPlZpdGFtaW4gRDwva2V5d29yZD48a2V5d29yZD5WaXRhbWluIEQgRGVm
aWNpZW5jeTwva2V5d29yZD48L2tleXdvcmRzPjxkYXRlcz48eWVhcj4yMDEwPC95ZWFyPjxwdWIt
ZGF0ZXM+PGRhdGU+NC8yMDEwPC9kYXRlPjwvcHViLWRhdGVzPjwvZGF0ZXM+PGxhYmVsPjE0Nzwv
bGFiZWw+PHVybHM+PHJlbGF0ZWQtdXJscz48dXJsPmh0dHA6Ly93d3cubmNiaS5ubG0ubmloLmdv
di9wdWJtZWQvMTk5NTI4NDc8L3VybD48L3JlbGF0ZWQtdXJscz48L3VybHM+PGVsZWN0cm9uaWMt
cmVzb3VyY2UtbnVtPjEwLjEyNDkvTVNTLjBiMDEzZTMxODFiYjgxM2IgW2RvaV08L2VsZWN0cm9u
aWMtcmVzb3VyY2UtbnVtPjwvcmVjb3JkPjwvQ2l0ZT48Q2l0ZT48QXV0aG9yPkR1Y2hlcjwvQXV0
aG9yPjxZZWFyPjIwMTE8L1llYXI+PFJlY051bT4xNDg8L1JlY051bT48cmVjb3JkPjxyZWMtbnVt
YmVyPjE0ODwvcmVjLW51bWJlcj48Zm9yZWlnbi1rZXlzPjxrZXkgYXBwPSJFTiIgZGItaWQ9ImFl
emZhemZyNTV3MmRlZTA5YXV2emVhbnpkMGF4dHQ1eDI1diIgdGltZXN0YW1wPSIxMzgwNjQ5MjYy
Ij4xNDg8L2tleT48L2ZvcmVpZ24ta2V5cz48cmVmLXR5cGUgbmFtZT0iSm91cm5hbCBBcnRpY2xl
Ij4xNzwvcmVmLXR5cGU+PGNvbnRyaWJ1dG9ycz48YXV0aG9ycz48YXV0aG9yPkR1Y2hlcixHLjwv
YXV0aG9yPjxhdXRob3I+S3VrdWxqYW4sUy48L2F1dGhvcj48YXV0aG9yPkhpbGwsQi48L2F1dGhv
cj48YXV0aG9yPkdhcm5oYW0sQS5QLjwvYXV0aG9yPjxhdXRob3I+Tm93c29uLEMuQS48L2F1dGhv
cj48YXV0aG9yPktpbWxpbixNLkcuPC9hdXRob3I+PGF1dGhvcj5Db29rLEouPC9hdXRob3I+PC9h
dXRob3JzPjwvY29udHJpYnV0b3JzPjxhdXRoLWFkZHJlc3M+Tm9sbCBMYWJvcmF0b3J5LCBEZXBh
cnRtZW50IG9mIEtpbmVzaW9sb2d5LCBQZW5uc3lsdmFuaWEgU3RhdGUgVW5pdmVyc2l0eSwgVW5p
dmVyc2l0eSBQYXJrIDE2ODAyLCBVU0EuIGdhZWxlLmR1Y2hlckBob3RtYWlsLmNvbTwvYXV0aC1h
ZGRyZXNzPjx0aXRsZXM+PHRpdGxlPlZpdGFtaW4gRCBzdGF0dXMgYW5kIG11c2N1bG9za2VsZXRh
bCBoZWFsdGggaW4gYWRvbGVzY2VudCBtYWxlIGJhbGxldCBkYW5jZXJzIGEgcGlsb3Qgc3R1ZHk8
L3RpdGxlPjxzZWNvbmRhcnktdGl0bGU+Si5EYW5jZS5NZWQuU2NpLjwvc2Vjb25kYXJ5LXRpdGxl
PjwvdGl0bGVzPjxwZXJpb2RpY2FsPjxmdWxsLXRpdGxlPkouRGFuY2UuTWVkLlNjaS48L2Z1bGwt
dGl0bGU+PC9wZXJpb2RpY2FsPjxwYWdlcz45OS0xMDc8L3BhZ2VzPjx2b2x1bWU+MTU8L3ZvbHVt
ZT48bnVtYmVyPjM8L251bWJlcj48cmVwcmludC1lZGl0aW9uPk5vdCBpbiBGaWxlPC9yZXByaW50
LWVkaXRpb24+PGtleXdvcmRzPjxrZXl3b3JkPkFic29ycHRpb21ldHJ5LFBob3Rvbjwva2V5d29y
ZD48a2V5d29yZD5BZG9sZXNjZW50PC9rZXl3b3JkPjxrZXl3b3JkPkFnZWQ8L2tleXdvcmQ+PGtl
eXdvcmQ+QXVzdHJhbGlhPC9rZXl3b3JkPjxrZXl3b3JkPmJsb29kPC9rZXl3b3JkPjxrZXl3b3Jk
PkJvZHkgQ29tcG9zaXRpb248L2tleXdvcmQ+PGtleXdvcmQ+Qm9uZSBEZW5zaXR5PC9rZXl3b3Jk
PjxrZXl3b3JkPkJvbmUgRGV2ZWxvcG1lbnQ8L2tleXdvcmQ+PGtleXdvcmQ+Q2hpbGQ8L2tleXdv
cmQ+PGtleXdvcmQ+RGFuY2luZzwva2V5d29yZD48a2V5d29yZD5kZWZpY2llbmN5PC9rZXl3b3Jk
PjxrZXl3b3JkPmRpYWdub3Npczwva2V5d29yZD48a2V5d29yZD5Hcm93dGg8L2tleXdvcmQ+PGtl
eXdvcmQ+SGVhbHRoPC9rZXl3b3JkPjxrZXl3b3JkPkhlYWx0aCBTdGF0dXM8L2tleXdvcmQ+PGtl
eXdvcmQ+SHVtYW5zPC9rZXl3b3JkPjxrZXl3b3JkPmluanVyaWVzPC9rZXl3b3JkPjxrZXl3b3Jk
Pk1hbGU8L2tleXdvcmQ+PGtleXdvcmQ+TXVzY2xlLFNrZWxldGFsPC9rZXl3b3JkPjxrZXl3b3Jk
PlBhaW48L2tleXdvcmQ+PGtleXdvcmQ+cGh5c2lvbG9neTwva2V5d29yZD48a2V5d29yZD5QaWxv
dCBQcm9qZWN0czwva2V5d29yZD48a2V5d29yZD5QcmV2YWxlbmNlPC9rZXl3b3JkPjxrZXl3b3Jk
PnByZXZlbnRpb24gJmFtcDsgY29udHJvbDwva2V5d29yZD48a2V5d29yZD5SaXNrPC9rZXl3b3Jk
PjxrZXl3b3JkPlJpc2sgQXNzZXNzbWVudDwva2V5d29yZD48a2V5d29yZD5TdW5saWdodDwva2V5
d29yZD48a2V5d29yZD5WaXRhbWluIEQ8L2tleXdvcmQ+PGtleXdvcmQ+Vml0YW1pbiBEIERlZmlj
aWVuY3k8L2tleXdvcmQ+PC9rZXl3b3Jkcz48ZGF0ZXM+PHllYXI+MjAxMTwveWVhcj48cHViLWRh
dGVzPjxkYXRlPjkvMjAxMTwvZGF0ZT48L3B1Yi1kYXRlcz48L2RhdGVzPjxsYWJlbD4xMzg8L2xh
YmVsPjx1cmxzPjxyZWxhdGVkLXVybHM+PHVybD5odHRwOi8vd3d3Lm5jYmkubmxtLm5paC5nb3Yv
cHVibWVkLzIyMDQwNzU1PC91cmw+PC9yZWxhdGVkLXVybHM+PC91cmxzPjwvcmVjb3JkPjwvQ2l0
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b25zdGFudGluaTwvQXV0aG9yPjxZZWFyPjIwMTA8L1ll
YXI+PFJlY051bT4xMjY8L1JlY051bT48RGlzcGxheVRleHQ+WzEwMSwxMDNdPC9EaXNwbGF5VGV4
dD48cmVjb3JkPjxyZWMtbnVtYmVyPjEyNjwvcmVjLW51bWJlcj48Zm9yZWlnbi1rZXlzPjxrZXkg
YXBwPSJFTiIgZGItaWQ9ImFlemZhemZyNTV3MmRlZTA5YXV2emVhbnpkMGF4dHQ1eDI1diIgdGlt
ZXN0YW1wPSIxMzgwNjQ5MjYyIj4xMjY8L2tleT48L2ZvcmVpZ24ta2V5cz48cmVmLXR5cGUgbmFt
ZT0iSm91cm5hbCBBcnRpY2xlIj4xNzwvcmVmLXR5cGU+PGNvbnRyaWJ1dG9ycz48YXV0aG9ycz48
YXV0aG9yPkNvbnN0YW50aW5pLE4uVy48L2F1dGhvcj48YXV0aG9yPkR1Ym5vdi1SYXosRy48L2F1
dGhvcj48YXV0aG9yPkNob2RpY2ssRy48L2F1dGhvcj48YXV0aG9yPlJvemVuLEcuUy48L2F1dGhv
cj48YXV0aG9yPkdpbGFkaSxBLjwvYXV0aG9yPjxhdXRob3I+SXNoLVNoYWxvbSxTLjwvYXV0aG9y
PjwvYXV0aG9ycz48L2NvbnRyaWJ1dG9ycz48YXV0aC1hZGRyZXNzPkRlcGFydG1lbnQgb2YgT3J0
aG9wZWRpYyBTdXJnZXJ5LCBIYWRhc3NhaC1IZWJyZXcgVW5pdmVyc2l0eSBNZWRpY2FsIENlbnRl
ciwgSmVydXNhbGVtLCBJc3JhZWwuIG5hYW1hY29uc0BnbWFpbC5jb208L2F1dGgtYWRkcmVzcz48
dGl0bGVzPjx0aXRsZT5QaHlzaWNhbCBhY3Rpdml0eSBhbmQgYm9uZSBtaW5lcmFsIGRlbnNpdHkg
aW4gYWRvbGVzY2VudHMgd2l0aCB2aXRhbWluIEQgZGVmaWNpZW5jeTwvdGl0bGU+PHNlY29uZGFy
eS10aXRsZT5NZWQuU2NpLlNwb3J0cyBFeGVyYy48L3NlY29uZGFyeS10aXRsZT48L3RpdGxlcz48
cGVyaW9kaWNhbD48ZnVsbC10aXRsZT5NZWQuU2NpLlNwb3J0cyBFeGVyYy48L2Z1bGwtdGl0bGU+
PC9wZXJpb2RpY2FsPjxwYWdlcz42NDYtNjUwPC9wYWdlcz48dm9sdW1lPjQyPC92b2x1bWU+PG51
bWJlcj40PC9udW1iZXI+PHJlcHJpbnQtZWRpdGlvbj5Ob3QgaW4gRmlsZTwvcmVwcmludC1lZGl0
aW9uPjxrZXl3b3Jkcz48a2V5d29yZD5BYnNvcnB0aW9tZXRyeSxQaG90b248L2tleXdvcmQ+PGtl
eXdvcmQ+QWRvbGVzY2VudDwva2V5d29yZD48a2V5d29yZD5hbmFseXNpczwva2V5d29yZD48a2V5
d29yZD5ibG9vZDwva2V5d29yZD48a2V5d29yZD5Cb2R5IE1hc3MgSW5kZXg8L2tleXdvcmQ+PGtl
eXdvcmQ+Qm9uZSBEZW5zaXR5PC9rZXl3b3JkPjxrZXl3b3JkPkNhbGNpdW08L2tleXdvcmQ+PGtl
eXdvcmQ+RGFuY2luZzwva2V5d29yZD48a2V5d29yZD5kZWZpY2llbmN5PC9rZXl3b3JkPjxrZXl3
b3JkPkRpZXQ8L2tleXdvcmQ+PGtleXdvcmQ+RW5lcmd5IEludGFrZTwva2V5d29yZD48a2V5d29y
ZD5FeGVyY2lzZTwva2V5d29yZD48a2V5d29yZD5GZW1hbGU8L2tleXdvcmQ+PGtleXdvcmQ+SHVt
YW5zPC9rZXl3b3JkPjxrZXl3b3JkPklzcmFlbDwva2V5d29yZD48a2V5d29yZD5tZXRob2RzPC9r
ZXl3b3JkPjxrZXl3b3JkPk1vdG9yIEFjdGl2aXR5PC9rZXl3b3JkPjxrZXl3b3JkPlBhcmF0aHly
b2lkIEhvcm1vbmU8L2tleXdvcmQ+PGtleXdvcmQ+cGh5c2lvbG9neTwva2V5d29yZD48a2V5d29y
ZD5RdWVzdGlvbm5haXJlczwva2V5d29yZD48a2V5d29yZD5SZWdyZXNzaW9uIEFuYWx5c2lzPC9r
ZXl3b3JkPjxrZXl3b3JkPlZpdGFtaW4gRDwva2V5d29yZD48a2V5d29yZD5WaXRhbWluIEQgRGVm
aWNpZW5jeTwva2V5d29yZD48L2tleXdvcmRzPjxkYXRlcz48eWVhcj4yMDEwPC95ZWFyPjxwdWIt
ZGF0ZXM+PGRhdGU+NC8yMDEwPC9kYXRlPjwvcHViLWRhdGVzPjwvZGF0ZXM+PGxhYmVsPjE0Nzwv
bGFiZWw+PHVybHM+PHJlbGF0ZWQtdXJscz48dXJsPmh0dHA6Ly93d3cubmNiaS5ubG0ubmloLmdv
di9wdWJtZWQvMTk5NTI4NDc8L3VybD48L3JlbGF0ZWQtdXJscz48L3VybHM+PGVsZWN0cm9uaWMt
cmVzb3VyY2UtbnVtPjEwLjEyNDkvTVNTLjBiMDEzZTMxODFiYjgxM2IgW2RvaV08L2VsZWN0cm9u
aWMtcmVzb3VyY2UtbnVtPjwvcmVjb3JkPjwvQ2l0ZT48Q2l0ZT48QXV0aG9yPkR1Y2hlcjwvQXV0
aG9yPjxZZWFyPjIwMTE8L1llYXI+PFJlY051bT4xNDg8L1JlY051bT48cmVjb3JkPjxyZWMtbnVt
YmVyPjE0ODwvcmVjLW51bWJlcj48Zm9yZWlnbi1rZXlzPjxrZXkgYXBwPSJFTiIgZGItaWQ9ImFl
emZhemZyNTV3MmRlZTA5YXV2emVhbnpkMGF4dHQ1eDI1diIgdGltZXN0YW1wPSIxMzgwNjQ5MjYy
Ij4xNDg8L2tleT48L2ZvcmVpZ24ta2V5cz48cmVmLXR5cGUgbmFtZT0iSm91cm5hbCBBcnRpY2xl
Ij4xNzwvcmVmLXR5cGU+PGNvbnRyaWJ1dG9ycz48YXV0aG9ycz48YXV0aG9yPkR1Y2hlcixHLjwv
YXV0aG9yPjxhdXRob3I+S3VrdWxqYW4sUy48L2F1dGhvcj48YXV0aG9yPkhpbGwsQi48L2F1dGhv
cj48YXV0aG9yPkdhcm5oYW0sQS5QLjwvYXV0aG9yPjxhdXRob3I+Tm93c29uLEMuQS48L2F1dGhv
cj48YXV0aG9yPktpbWxpbixNLkcuPC9hdXRob3I+PGF1dGhvcj5Db29rLEouPC9hdXRob3I+PC9h
dXRob3JzPjwvY29udHJpYnV0b3JzPjxhdXRoLWFkZHJlc3M+Tm9sbCBMYWJvcmF0b3J5LCBEZXBh
cnRtZW50IG9mIEtpbmVzaW9sb2d5LCBQZW5uc3lsdmFuaWEgU3RhdGUgVW5pdmVyc2l0eSwgVW5p
dmVyc2l0eSBQYXJrIDE2ODAyLCBVU0EuIGdhZWxlLmR1Y2hlckBob3RtYWlsLmNvbTwvYXV0aC1h
ZGRyZXNzPjx0aXRsZXM+PHRpdGxlPlZpdGFtaW4gRCBzdGF0dXMgYW5kIG11c2N1bG9za2VsZXRh
bCBoZWFsdGggaW4gYWRvbGVzY2VudCBtYWxlIGJhbGxldCBkYW5jZXJzIGEgcGlsb3Qgc3R1ZHk8
L3RpdGxlPjxzZWNvbmRhcnktdGl0bGU+Si5EYW5jZS5NZWQuU2NpLjwvc2Vjb25kYXJ5LXRpdGxl
PjwvdGl0bGVzPjxwZXJpb2RpY2FsPjxmdWxsLXRpdGxlPkouRGFuY2UuTWVkLlNjaS48L2Z1bGwt
dGl0bGU+PC9wZXJpb2RpY2FsPjxwYWdlcz45OS0xMDc8L3BhZ2VzPjx2b2x1bWU+MTU8L3ZvbHVt
ZT48bnVtYmVyPjM8L251bWJlcj48cmVwcmludC1lZGl0aW9uPk5vdCBpbiBGaWxlPC9yZXByaW50
LWVkaXRpb24+PGtleXdvcmRzPjxrZXl3b3JkPkFic29ycHRpb21ldHJ5LFBob3Rvbjwva2V5d29y
ZD48a2V5d29yZD5BZG9sZXNjZW50PC9rZXl3b3JkPjxrZXl3b3JkPkFnZWQ8L2tleXdvcmQ+PGtl
eXdvcmQ+QXVzdHJhbGlhPC9rZXl3b3JkPjxrZXl3b3JkPmJsb29kPC9rZXl3b3JkPjxrZXl3b3Jk
PkJvZHkgQ29tcG9zaXRpb248L2tleXdvcmQ+PGtleXdvcmQ+Qm9uZSBEZW5zaXR5PC9rZXl3b3Jk
PjxrZXl3b3JkPkJvbmUgRGV2ZWxvcG1lbnQ8L2tleXdvcmQ+PGtleXdvcmQ+Q2hpbGQ8L2tleXdv
cmQ+PGtleXdvcmQ+RGFuY2luZzwva2V5d29yZD48a2V5d29yZD5kZWZpY2llbmN5PC9rZXl3b3Jk
PjxrZXl3b3JkPmRpYWdub3Npczwva2V5d29yZD48a2V5d29yZD5Hcm93dGg8L2tleXdvcmQ+PGtl
eXdvcmQ+SGVhbHRoPC9rZXl3b3JkPjxrZXl3b3JkPkhlYWx0aCBTdGF0dXM8L2tleXdvcmQ+PGtl
eXdvcmQ+SHVtYW5zPC9rZXl3b3JkPjxrZXl3b3JkPmluanVyaWVzPC9rZXl3b3JkPjxrZXl3b3Jk
Pk1hbGU8L2tleXdvcmQ+PGtleXdvcmQ+TXVzY2xlLFNrZWxldGFsPC9rZXl3b3JkPjxrZXl3b3Jk
PlBhaW48L2tleXdvcmQ+PGtleXdvcmQ+cGh5c2lvbG9neTwva2V5d29yZD48a2V5d29yZD5QaWxv
dCBQcm9qZWN0czwva2V5d29yZD48a2V5d29yZD5QcmV2YWxlbmNlPC9rZXl3b3JkPjxrZXl3b3Jk
PnByZXZlbnRpb24gJmFtcDsgY29udHJvbDwva2V5d29yZD48a2V5d29yZD5SaXNrPC9rZXl3b3Jk
PjxrZXl3b3JkPlJpc2sgQXNzZXNzbWVudDwva2V5d29yZD48a2V5d29yZD5TdW5saWdodDwva2V5
d29yZD48a2V5d29yZD5WaXRhbWluIEQ8L2tleXdvcmQ+PGtleXdvcmQ+Vml0YW1pbiBEIERlZmlj
aWVuY3k8L2tleXdvcmQ+PC9rZXl3b3Jkcz48ZGF0ZXM+PHllYXI+MjAxMTwveWVhcj48cHViLWRh
dGVzPjxkYXRlPjkvMjAxMTwvZGF0ZT48L3B1Yi1kYXRlcz48L2RhdGVzPjxsYWJlbD4xMzg8L2xh
YmVsPjx1cmxzPjxyZWxhdGVkLXVybHM+PHVybD5odHRwOi8vd3d3Lm5jYmkubmxtLm5paC5nb3Yv
cHVibWVkLzIyMDQwNzU1PC91cmw+PC9yZWxhdGVkLXVybHM+PC91cmxzPjwvcmVjb3JkPjwvQ2l0
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1" w:tooltip="Constantini, 2010 #126" w:history="1">
        <w:r w:rsidR="00B3117A">
          <w:rPr>
            <w:rFonts w:ascii="Times New Roman" w:hAnsi="Times New Roman"/>
            <w:noProof/>
          </w:rPr>
          <w:t>101</w:t>
        </w:r>
      </w:hyperlink>
      <w:r w:rsidR="00B3117A">
        <w:rPr>
          <w:rFonts w:ascii="Times New Roman" w:hAnsi="Times New Roman"/>
          <w:noProof/>
        </w:rPr>
        <w:t>,</w:t>
      </w:r>
      <w:hyperlink w:anchor="_ENREF_103" w:tooltip="Ducher, 2011 #148" w:history="1">
        <w:r w:rsidR="00B3117A">
          <w:rPr>
            <w:rFonts w:ascii="Times New Roman" w:hAnsi="Times New Roman"/>
            <w:noProof/>
          </w:rPr>
          <w:t>10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highlight the need for caution in the interpretation of cross-sectional studies relating vitamin D status to clinical outcomes.  As vitamin D status is primarily dependent on sunlight exposure, confounding and reverse causality are significant issues which must be considered.  For example, outdoor physical activity will both increase 25(OH</w:t>
      </w:r>
      <w:proofErr w:type="gramStart"/>
      <w:r w:rsidRPr="00752CC0">
        <w:rPr>
          <w:rFonts w:ascii="Times New Roman" w:hAnsi="Times New Roman"/>
        </w:rPr>
        <w:t>)D</w:t>
      </w:r>
      <w:proofErr w:type="gramEnd"/>
      <w:r w:rsidRPr="00752CC0">
        <w:rPr>
          <w:rFonts w:ascii="Times New Roman" w:hAnsi="Times New Roman"/>
        </w:rPr>
        <w:t xml:space="preserve"> status and have a positive effect on BMD.  In one study of 16 male adolescent ballet dancers there was a non-significantly greater whole body and lumbar spine </w:t>
      </w:r>
      <w:proofErr w:type="spellStart"/>
      <w:r w:rsidRPr="00752CC0">
        <w:rPr>
          <w:rFonts w:ascii="Times New Roman" w:hAnsi="Times New Roman"/>
        </w:rPr>
        <w:t>aBMD</w:t>
      </w:r>
      <w:proofErr w:type="spellEnd"/>
      <w:r w:rsidRPr="00752CC0">
        <w:rPr>
          <w:rFonts w:ascii="Times New Roman" w:hAnsi="Times New Roman"/>
        </w:rPr>
        <w:t xml:space="preserve"> z-score in those with 25(OH)D&lt;50nmol/l </w:t>
      </w:r>
      <w:r w:rsidR="008C045D" w:rsidRPr="00752CC0">
        <w:rPr>
          <w:rFonts w:ascii="Times New Roman" w:hAnsi="Times New Roman"/>
        </w:rPr>
        <w:fldChar w:fldCharType="begin">
          <w:fldData xml:space="preserve">PEVuZE5vdGU+PENpdGU+PEF1dGhvcj5EdWNoZXI8L0F1dGhvcj48WWVhcj4yMDExPC9ZZWFyPjxS
ZWNOdW0+MTQ4PC9SZWNOdW0+PERpc3BsYXlUZXh0PlsxMDNdPC9EaXNwbGF5VGV4dD48cmVjb3Jk
PjxyZWMtbnVtYmVyPjE0ODwvcmVjLW51bWJlcj48Zm9yZWlnbi1rZXlzPjxrZXkgYXBwPSJFTiIg
ZGItaWQ9ImFlemZhemZyNTV3MmRlZTA5YXV2emVhbnpkMGF4dHQ1eDI1diIgdGltZXN0YW1wPSIx
MzgwNjQ5MjYyIj4xNDg8L2tleT48L2ZvcmVpZ24ta2V5cz48cmVmLXR5cGUgbmFtZT0iSm91cm5h
bCBBcnRpY2xlIj4xNzwvcmVmLXR5cGU+PGNvbnRyaWJ1dG9ycz48YXV0aG9ycz48YXV0aG9yPkR1
Y2hlcixHLjwvYXV0aG9yPjxhdXRob3I+S3VrdWxqYW4sUy48L2F1dGhvcj48YXV0aG9yPkhpbGws
Qi48L2F1dGhvcj48YXV0aG9yPkdhcm5oYW0sQS5QLjwvYXV0aG9yPjxhdXRob3I+Tm93c29uLEMu
QS48L2F1dGhvcj48YXV0aG9yPktpbWxpbixNLkcuPC9hdXRob3I+PGF1dGhvcj5Db29rLEouPC9h
dXRob3I+PC9hdXRob3JzPjwvY29udHJpYnV0b3JzPjxhdXRoLWFkZHJlc3M+Tm9sbCBMYWJvcmF0
b3J5LCBEZXBhcnRtZW50IG9mIEtpbmVzaW9sb2d5LCBQZW5uc3lsdmFuaWEgU3RhdGUgVW5pdmVy
c2l0eSwgVW5pdmVyc2l0eSBQYXJrIDE2ODAyLCBVU0EuIGdhZWxlLmR1Y2hlckBob3RtYWlsLmNv
bTwvYXV0aC1hZGRyZXNzPjx0aXRsZXM+PHRpdGxlPlZpdGFtaW4gRCBzdGF0dXMgYW5kIG11c2N1
bG9za2VsZXRhbCBoZWFsdGggaW4gYWRvbGVzY2VudCBtYWxlIGJhbGxldCBkYW5jZXJzIGEgcGls
b3Qgc3R1ZHk8L3RpdGxlPjxzZWNvbmRhcnktdGl0bGU+Si5EYW5jZS5NZWQuU2NpLjwvc2Vjb25k
YXJ5LXRpdGxlPjwvdGl0bGVzPjxwZXJpb2RpY2FsPjxmdWxsLXRpdGxlPkouRGFuY2UuTWVkLlNj
aS48L2Z1bGwtdGl0bGU+PC9wZXJpb2RpY2FsPjxwYWdlcz45OS0xMDc8L3BhZ2VzPjx2b2x1bWU+
MTU8L3ZvbHVtZT48bnVtYmVyPjM8L251bWJlcj48cmVwcmludC1lZGl0aW9uPk5vdCBpbiBGaWxl
PC9yZXByaW50LWVkaXRpb24+PGtleXdvcmRzPjxrZXl3b3JkPkFic29ycHRpb21ldHJ5LFBob3Rv
bjwva2V5d29yZD48a2V5d29yZD5BZG9sZXNjZW50PC9rZXl3b3JkPjxrZXl3b3JkPkFnZWQ8L2tl
eXdvcmQ+PGtleXdvcmQ+QXVzdHJhbGlhPC9rZXl3b3JkPjxrZXl3b3JkPmJsb29kPC9rZXl3b3Jk
PjxrZXl3b3JkPkJvZHkgQ29tcG9zaXRpb248L2tleXdvcmQ+PGtleXdvcmQ+Qm9uZSBEZW5zaXR5
PC9rZXl3b3JkPjxrZXl3b3JkPkJvbmUgRGV2ZWxvcG1lbnQ8L2tleXdvcmQ+PGtleXdvcmQ+Q2hp
bGQ8L2tleXdvcmQ+PGtleXdvcmQ+RGFuY2luZzwva2V5d29yZD48a2V5d29yZD5kZWZpY2llbmN5
PC9rZXl3b3JkPjxrZXl3b3JkPmRpYWdub3Npczwva2V5d29yZD48a2V5d29yZD5Hcm93dGg8L2tl
eXdvcmQ+PGtleXdvcmQ+SGVhbHRoPC9rZXl3b3JkPjxrZXl3b3JkPkhlYWx0aCBTdGF0dXM8L2tl
eXdvcmQ+PGtleXdvcmQ+SHVtYW5zPC9rZXl3b3JkPjxrZXl3b3JkPmluanVyaWVzPC9rZXl3b3Jk
PjxrZXl3b3JkPk1hbGU8L2tleXdvcmQ+PGtleXdvcmQ+TXVzY2xlLFNrZWxldGFsPC9rZXl3b3Jk
PjxrZXl3b3JkPlBhaW48L2tleXdvcmQ+PGtleXdvcmQ+cGh5c2lvbG9neTwva2V5d29yZD48a2V5
d29yZD5QaWxvdCBQcm9qZWN0czwva2V5d29yZD48a2V5d29yZD5QcmV2YWxlbmNlPC9rZXl3b3Jk
PjxrZXl3b3JkPnByZXZlbnRpb24gJmFtcDsgY29udHJvbDwva2V5d29yZD48a2V5d29yZD5SaXNr
PC9rZXl3b3JkPjxrZXl3b3JkPlJpc2sgQXNzZXNzbWVudDwva2V5d29yZD48a2V5d29yZD5TdW5s
aWdodDwva2V5d29yZD48a2V5d29yZD5WaXRhbWluIEQ8L2tleXdvcmQ+PGtleXdvcmQ+Vml0YW1p
biBEIERlZmljaWVuY3k8L2tleXdvcmQ+PC9rZXl3b3Jkcz48ZGF0ZXM+PHllYXI+MjAxMTwveWVh
cj48cHViLWRhdGVzPjxkYXRlPjkvMjAxMTwvZGF0ZT48L3B1Yi1kYXRlcz48L2RhdGVzPjxsYWJl
bD4xMzg8L2xhYmVsPjx1cmxzPjxyZWxhdGVkLXVybHM+PHVybD5odHRwOi8vd3d3Lm5jYmkubmxt
Lm5paC5nb3YvcHVibWVkLzIyMDQwNzU1PC91cmw+PC9yZWxhdGVkLXVybHM+PC91cmxzPjwvcmVj
b3JkPjwvQ2l0ZT48L0VuZE5vdGU+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EdWNoZXI8L0F1dGhvcj48WWVhcj4yMDExPC9ZZWFyPjxS
ZWNOdW0+MTQ4PC9SZWNOdW0+PERpc3BsYXlUZXh0PlsxMDNdPC9EaXNwbGF5VGV4dD48cmVjb3Jk
PjxyZWMtbnVtYmVyPjE0ODwvcmVjLW51bWJlcj48Zm9yZWlnbi1rZXlzPjxrZXkgYXBwPSJFTiIg
ZGItaWQ9ImFlemZhemZyNTV3MmRlZTA5YXV2emVhbnpkMGF4dHQ1eDI1diIgdGltZXN0YW1wPSIx
MzgwNjQ5MjYyIj4xNDg8L2tleT48L2ZvcmVpZ24ta2V5cz48cmVmLXR5cGUgbmFtZT0iSm91cm5h
bCBBcnRpY2xlIj4xNzwvcmVmLXR5cGU+PGNvbnRyaWJ1dG9ycz48YXV0aG9ycz48YXV0aG9yPkR1
Y2hlcixHLjwvYXV0aG9yPjxhdXRob3I+S3VrdWxqYW4sUy48L2F1dGhvcj48YXV0aG9yPkhpbGws
Qi48L2F1dGhvcj48YXV0aG9yPkdhcm5oYW0sQS5QLjwvYXV0aG9yPjxhdXRob3I+Tm93c29uLEMu
QS48L2F1dGhvcj48YXV0aG9yPktpbWxpbixNLkcuPC9hdXRob3I+PGF1dGhvcj5Db29rLEouPC9h
dXRob3I+PC9hdXRob3JzPjwvY29udHJpYnV0b3JzPjxhdXRoLWFkZHJlc3M+Tm9sbCBMYWJvcmF0
b3J5LCBEZXBhcnRtZW50IG9mIEtpbmVzaW9sb2d5LCBQZW5uc3lsdmFuaWEgU3RhdGUgVW5pdmVy
c2l0eSwgVW5pdmVyc2l0eSBQYXJrIDE2ODAyLCBVU0EuIGdhZWxlLmR1Y2hlckBob3RtYWlsLmNv
bTwvYXV0aC1hZGRyZXNzPjx0aXRsZXM+PHRpdGxlPlZpdGFtaW4gRCBzdGF0dXMgYW5kIG11c2N1
bG9za2VsZXRhbCBoZWFsdGggaW4gYWRvbGVzY2VudCBtYWxlIGJhbGxldCBkYW5jZXJzIGEgcGls
b3Qgc3R1ZHk8L3RpdGxlPjxzZWNvbmRhcnktdGl0bGU+Si5EYW5jZS5NZWQuU2NpLjwvc2Vjb25k
YXJ5LXRpdGxlPjwvdGl0bGVzPjxwZXJpb2RpY2FsPjxmdWxsLXRpdGxlPkouRGFuY2UuTWVkLlNj
aS48L2Z1bGwtdGl0bGU+PC9wZXJpb2RpY2FsPjxwYWdlcz45OS0xMDc8L3BhZ2VzPjx2b2x1bWU+
MTU8L3ZvbHVtZT48bnVtYmVyPjM8L251bWJlcj48cmVwcmludC1lZGl0aW9uPk5vdCBpbiBGaWxl
PC9yZXByaW50LWVkaXRpb24+PGtleXdvcmRzPjxrZXl3b3JkPkFic29ycHRpb21ldHJ5LFBob3Rv
bjwva2V5d29yZD48a2V5d29yZD5BZG9sZXNjZW50PC9rZXl3b3JkPjxrZXl3b3JkPkFnZWQ8L2tl
eXdvcmQ+PGtleXdvcmQ+QXVzdHJhbGlhPC9rZXl3b3JkPjxrZXl3b3JkPmJsb29kPC9rZXl3b3Jk
PjxrZXl3b3JkPkJvZHkgQ29tcG9zaXRpb248L2tleXdvcmQ+PGtleXdvcmQ+Qm9uZSBEZW5zaXR5
PC9rZXl3b3JkPjxrZXl3b3JkPkJvbmUgRGV2ZWxvcG1lbnQ8L2tleXdvcmQ+PGtleXdvcmQ+Q2hp
bGQ8L2tleXdvcmQ+PGtleXdvcmQ+RGFuY2luZzwva2V5d29yZD48a2V5d29yZD5kZWZpY2llbmN5
PC9rZXl3b3JkPjxrZXl3b3JkPmRpYWdub3Npczwva2V5d29yZD48a2V5d29yZD5Hcm93dGg8L2tl
eXdvcmQ+PGtleXdvcmQ+SGVhbHRoPC9rZXl3b3JkPjxrZXl3b3JkPkhlYWx0aCBTdGF0dXM8L2tl
eXdvcmQ+PGtleXdvcmQ+SHVtYW5zPC9rZXl3b3JkPjxrZXl3b3JkPmluanVyaWVzPC9rZXl3b3Jk
PjxrZXl3b3JkPk1hbGU8L2tleXdvcmQ+PGtleXdvcmQ+TXVzY2xlLFNrZWxldGFsPC9rZXl3b3Jk
PjxrZXl3b3JkPlBhaW48L2tleXdvcmQ+PGtleXdvcmQ+cGh5c2lvbG9neTwva2V5d29yZD48a2V5
d29yZD5QaWxvdCBQcm9qZWN0czwva2V5d29yZD48a2V5d29yZD5QcmV2YWxlbmNlPC9rZXl3b3Jk
PjxrZXl3b3JkPnByZXZlbnRpb24gJmFtcDsgY29udHJvbDwva2V5d29yZD48a2V5d29yZD5SaXNr
PC9rZXl3b3JkPjxrZXl3b3JkPlJpc2sgQXNzZXNzbWVudDwva2V5d29yZD48a2V5d29yZD5TdW5s
aWdodDwva2V5d29yZD48a2V5d29yZD5WaXRhbWluIEQ8L2tleXdvcmQ+PGtleXdvcmQ+Vml0YW1p
biBEIERlZmljaWVuY3k8L2tleXdvcmQ+PC9rZXl3b3Jkcz48ZGF0ZXM+PHllYXI+MjAxMTwveWVh
cj48cHViLWRhdGVzPjxkYXRlPjkvMjAxMTwvZGF0ZT48L3B1Yi1kYXRlcz48L2RhdGVzPjxsYWJl
bD4xMzg8L2xhYmVsPjx1cmxzPjxyZWxhdGVkLXVybHM+PHVybD5odHRwOi8vd3d3Lm5jYmkubmxt
Lm5paC5nb3YvcHVibWVkLzIyMDQwNzU1PC91cmw+PC9yZWxhdGVkLXVybHM+PC91cmxzPjwvcmVj
b3JkPjwvQ2l0ZT48L0VuZE5vdGU+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3" w:tooltip="Ducher, 2011 #148" w:history="1">
        <w:r w:rsidR="00B3117A">
          <w:rPr>
            <w:rFonts w:ascii="Times New Roman" w:hAnsi="Times New Roman"/>
            <w:noProof/>
          </w:rPr>
          <w:t>10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e low vitamin D group had been training for longer, and for more hours a week.  Similarly, </w:t>
      </w:r>
      <w:proofErr w:type="spellStart"/>
      <w:r w:rsidRPr="00752CC0">
        <w:rPr>
          <w:rFonts w:ascii="Times New Roman" w:hAnsi="Times New Roman"/>
        </w:rPr>
        <w:t>Constantini</w:t>
      </w:r>
      <w:proofErr w:type="spellEnd"/>
      <w:r w:rsidRPr="00752CC0">
        <w:rPr>
          <w:rFonts w:ascii="Times New Roman" w:hAnsi="Times New Roman"/>
        </w:rPr>
        <w:t xml:space="preserve"> et al found no differences in whole body, lumbar spine nor femoral neck </w:t>
      </w:r>
      <w:proofErr w:type="spellStart"/>
      <w:r w:rsidRPr="00752CC0">
        <w:rPr>
          <w:rFonts w:ascii="Times New Roman" w:hAnsi="Times New Roman"/>
        </w:rPr>
        <w:t>aBMD</w:t>
      </w:r>
      <w:proofErr w:type="spellEnd"/>
      <w:r w:rsidRPr="00752CC0">
        <w:rPr>
          <w:rFonts w:ascii="Times New Roman" w:hAnsi="Times New Roman"/>
        </w:rPr>
        <w:t xml:space="preserve"> across </w:t>
      </w:r>
      <w:proofErr w:type="spellStart"/>
      <w:r w:rsidRPr="00752CC0">
        <w:rPr>
          <w:rFonts w:ascii="Times New Roman" w:hAnsi="Times New Roman"/>
        </w:rPr>
        <w:t>tertiles</w:t>
      </w:r>
      <w:proofErr w:type="spellEnd"/>
      <w:r w:rsidRPr="00752CC0">
        <w:rPr>
          <w:rFonts w:ascii="Times New Roman" w:hAnsi="Times New Roman"/>
        </w:rPr>
        <w:t xml:space="preserve"> of 25(OH)D in adolescent females, but a third of participants were ballet dancers, and the proportion of dancers was greatest in the lowest </w:t>
      </w:r>
      <w:proofErr w:type="spellStart"/>
      <w:r w:rsidRPr="00752CC0">
        <w:rPr>
          <w:rFonts w:ascii="Times New Roman" w:hAnsi="Times New Roman"/>
        </w:rPr>
        <w:t>tertiles</w:t>
      </w:r>
      <w:proofErr w:type="spellEnd"/>
      <w:r w:rsidRPr="00752CC0">
        <w:rPr>
          <w:rFonts w:ascii="Times New Roman" w:hAnsi="Times New Roman"/>
        </w:rPr>
        <w:t xml:space="preserve"> of 25(OH)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onstantini&lt;/Author&gt;&lt;Year&gt;2010&lt;/Year&gt;&lt;RecNum&gt;126&lt;/RecNum&gt;&lt;DisplayText&gt;[101]&lt;/DisplayText&gt;&lt;record&gt;&lt;rec-number&gt;126&lt;/rec-number&gt;&lt;foreign-keys&gt;&lt;key app="EN" db-id="aezfazfr55w2dee09auvzeanzd0axtt5x25v" timestamp="1380649262"&gt;126&lt;/key&gt;&lt;/foreign-keys&gt;&lt;ref-type name="Journal Article"&gt;17&lt;/ref-type&gt;&lt;contributors&gt;&lt;authors&gt;&lt;author&gt;Constantini,N.W.&lt;/author&gt;&lt;author&gt;Dubnov-Raz,G.&lt;/author&gt;&lt;author&gt;Chodick,G.&lt;/author&gt;&lt;author&gt;Rozen,G.S.&lt;/author&gt;&lt;author&gt;Giladi,A.&lt;/author&gt;&lt;author&gt;Ish-Shalom,S.&lt;/author&gt;&lt;/authors&gt;&lt;/contributors&gt;&lt;auth-address&gt;Department of Orthopedic Surgery, Hadassah-Hebrew University Medical Center, Jerusalem, Israel. naamacons@gmail.com&lt;/auth-address&gt;&lt;titles&gt;&lt;title&gt;Physical activity and bone mineral density in adolescents with vitamin D deficiency&lt;/title&gt;&lt;secondary-title&gt;Med.Sci.Sports Exerc.&lt;/secondary-title&gt;&lt;/titles&gt;&lt;periodical&gt;&lt;full-title&gt;Med.Sci.Sports Exerc.&lt;/full-title&gt;&lt;/periodical&gt;&lt;pages&gt;646-650&lt;/pages&gt;&lt;volume&gt;42&lt;/volume&gt;&lt;number&gt;4&lt;/number&gt;&lt;reprint-edition&gt;Not in File&lt;/reprint-edition&gt;&lt;keywords&gt;&lt;keyword&gt;Absorptiometry,Photon&lt;/keyword&gt;&lt;keyword&gt;Adolescent&lt;/keyword&gt;&lt;keyword&gt;analysis&lt;/keyword&gt;&lt;keyword&gt;blood&lt;/keyword&gt;&lt;keyword&gt;Body Mass Index&lt;/keyword&gt;&lt;keyword&gt;Bone Density&lt;/keyword&gt;&lt;keyword&gt;Calcium&lt;/keyword&gt;&lt;keyword&gt;Dancing&lt;/keyword&gt;&lt;keyword&gt;deficiency&lt;/keyword&gt;&lt;keyword&gt;Diet&lt;/keyword&gt;&lt;keyword&gt;Energy Intake&lt;/keyword&gt;&lt;keyword&gt;Exercise&lt;/keyword&gt;&lt;keyword&gt;Female&lt;/keyword&gt;&lt;keyword&gt;Humans&lt;/keyword&gt;&lt;keyword&gt;Israel&lt;/keyword&gt;&lt;keyword&gt;methods&lt;/keyword&gt;&lt;keyword&gt;Motor Activity&lt;/keyword&gt;&lt;keyword&gt;Parathyroid Hormone&lt;/keyword&gt;&lt;keyword&gt;physiology&lt;/keyword&gt;&lt;keyword&gt;Questionnaires&lt;/keyword&gt;&lt;keyword&gt;Regression Analysis&lt;/keyword&gt;&lt;keyword&gt;Vitamin D&lt;/keyword&gt;&lt;keyword&gt;Vitamin D Deficiency&lt;/keyword&gt;&lt;/keywords&gt;&lt;dates&gt;&lt;year&gt;2010&lt;/year&gt;&lt;pub-dates&gt;&lt;date&gt;4/2010&lt;/date&gt;&lt;/pub-dates&gt;&lt;/dates&gt;&lt;label&gt;147&lt;/label&gt;&lt;urls&gt;&lt;related-urls&gt;&lt;url&gt;http://www.ncbi.nlm.nih.gov/pubmed/19952847&lt;/url&gt;&lt;/related-urls&gt;&lt;/urls&gt;&lt;electronic-resource-num&gt;10.1249/MSS.0b013e3181bb813b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01" w:tooltip="Constantini, 2010 #126" w:history="1">
        <w:r w:rsidR="00B3117A">
          <w:rPr>
            <w:rFonts w:ascii="Times New Roman" w:hAnsi="Times New Roman"/>
            <w:noProof/>
          </w:rPr>
          <w:t>10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n both these studies, it is possible that high levels of indoor physical activity partly confounded the findings.  Overall, these studies suggest that the relationship between 25(OH)D and BMD is non-linear and BMD is predominantly affected in severe VDD, however only one study, which found no association between 25(OH)D and forearm BMD, also assessed PTH, and this found no association between PTH and BMD </w:t>
      </w:r>
      <w:r w:rsidR="008C045D" w:rsidRPr="00752CC0">
        <w:rPr>
          <w:rFonts w:ascii="Times New Roman" w:hAnsi="Times New Roman"/>
        </w:rPr>
        <w:fldChar w:fldCharType="begin">
          <w:fldData xml:space="preserve">PEVuZE5vdGU+PENpdGU+PEF1dGhvcj5PdXRpbGE8L0F1dGhvcj48WWVhcj4yMDAxPC9ZZWFyPjxS
ZWNOdW0+MjUyPC9SZWNOdW0+PERpc3BsYXlUZXh0PlszM108L0Rpc3BsYXlUZXh0PjxyZWNvcmQ+
PHJlYy1udW1iZXI+MjUyPC9yZWMtbnVtYmVyPjxmb3JlaWduLWtleXM+PGtleSBhcHA9IkVOIiBk
Yi1pZD0iYWV6ZmF6ZnI1NXcyZGVlMDlhdXZ6ZWFuemQwYXh0dDV4MjV2IiB0aW1lc3RhbXA9IjEz
ODA2NDkyNjMiPjI1Mjwva2V5PjwvZm9yZWlnbi1rZXlzPjxyZWYtdHlwZSBuYW1lPSJKb3VybmFs
IEFydGljbGUiPjE3PC9yZWYtdHlwZT48Y29udHJpYnV0b3JzPjxhdXRob3JzPjxhdXRob3I+T3V0
aWxhLFQuQS48L2F1dGhvcj48YXV0aG9yPkthcmtrYWluZW4sTS5VLjwvYXV0aG9yPjxhdXRob3I+
TGFtYmVyZy1BbGxhcmR0LEMuSi48L2F1dGhvcj48L2F1dGhvcnM+PC9jb250cmlidXRvcnM+PGF1
dGgtYWRkcmVzcz5DYWxjaXVtIFJlc2VhcmNoIFVuaXQsIHRoZSBEZXBhcnRtZW50IG9mIEFwcGxp
ZWQgQ2hlbWlzdHJ5IGFuZCBNaWNyb2Jpb2xvZ3ksIFVuaXZlcnNpdHkgb2YgSGVsc2lua2ksIEZp
bmxhbmQ8L2F1dGgtYWRkcmVzcz48dGl0bGVzPjx0aXRsZT5WaXRhbWluIEQgc3RhdHVzIGFmZmVj
dHMgc2VydW0gcGFyYXRoeXJvaWQgaG9ybW9uZSBjb25jZW50cmF0aW9ucyBkdXJpbmcgd2ludGVy
IGluIGZlbWFsZSBhZG9sZXNjZW50czogYXNzb2NpYXRpb25zIHdpdGggZm9yZWFybSBib25lIG1p
bmVyYWwgZGVuc2l0eTwvdGl0bGU+PHNlY29uZGFyeS10aXRsZT5BbS5KLkNsaW4uTnV0ci48L3Nl
Y29uZGFyeS10aXRsZT48L3RpdGxlcz48cGVyaW9kaWNhbD48ZnVsbC10aXRsZT5BbS5KLkNsaW4u
TnV0ci48L2Z1bGwtdGl0bGU+PC9wZXJpb2RpY2FsPjxwYWdlcz4yMDYtMjEwPC9wYWdlcz48dm9s
dW1lPjc0PC92b2x1bWU+PG51bWJlcj4yPC9udW1iZXI+PHJlcHJpbnQtZWRpdGlvbj5Ob3QgaW4g
RmlsZTwvcmVwcmludC1lZGl0aW9uPjxrZXl3b3Jkcz48a2V5d29yZD5BYnNvcnB0aW9tZXRyeSxQ
aG90b248L2tleXdvcmQ+PGtleXdvcmQ+YWRtaW5pc3RyYXRpb24gJmFtcDsgZG9zYWdlPC9rZXl3
b3JkPjxrZXl3b3JkPkFkb2xlc2NlbnQ8L2tleXdvcmQ+PGtleXdvcmQ+QWRvbGVzY2VudCBOdXRy
aXRpb25hbCBQaHlzaW9sb2dpY2FsIFBoZW5vbWVuYTwva2V5d29yZD48a2V5d29yZD5BZ2VkPC9r
ZXl3b3JkPjxrZXl3b3JkPmFuYWxvZ3MgJmFtcDsgZGVyaXZhdGl2ZXM8L2tleXdvcmQ+PGtleXdv
cmQ+Ymxvb2Q8L2tleXdvcmQ+PGtleXdvcmQ+Qm9uZSBhbmQgQm9uZXM8L2tleXdvcmQ+PGtleXdv
cmQ+Qm9uZSBEZW5zaXR5PC9rZXl3b3JkPjxrZXl3b3JkPkNhbGNpdW08L2tleXdvcmQ+PGtleXdv
cmQ+Q2FsY2l1bSxEaWV0YXJ5PC9rZXl3b3JkPjxrZXl3b3JkPmNoZW1pc3RyeTwva2V5d29yZD48
a2V5d29yZD5Dcm9zcy1TZWN0aW9uYWwgU3R1ZGllczwva2V5d29yZD48a2V5d29yZD5kZWZpY2ll
bmN5PC9rZXl3b3JkPjxrZXl3b3JkPmVwaWRlbWlvbG9neTwva2V5d29yZD48a2V5d29yZD5GZW1h
bGU8L2tleXdvcmQ+PGtleXdvcmQ+RmlubGFuZDwva2V5d29yZD48a2V5d29yZD5Gb3JlYXJtPC9r
ZXl3b3JkPjxrZXl3b3JkPkdyb3d0aDwva2V5d29yZD48a2V5d29yZD5IZWFsdGg8L2tleXdvcmQ+
PGtleXdvcmQ+SHVtYW5zPC9rZXl3b3JkPjxrZXl3b3JkPkh5cGVycGFyYXRoeXJvaWRpc208L2tl
eXdvcmQ+PGtleXdvcmQ+bWV0YWJvbGlzbTwva2V5d29yZD48a2V5d29yZD5QYXJhdGh5cm9pZCBI
b3Jtb25lPC9rZXl3b3JkPjxrZXl3b3JkPnBoeXNpb2xvZ3k8L2tleXdvcmQ+PGtleXdvcmQ+UHVi
ZXJ0eTwva2V5d29yZD48a2V5d29yZD5SZWdyZXNzaW9uIEFuYWx5c2lzPC9rZXl3b3JkPjxrZXl3
b3JkPlNlYXNvbnM8L2tleXdvcmQ+PGtleXdvcmQ+Vml0YW1pbiBEPC9rZXl3b3JkPjxrZXl3b3Jk
PlZpdGFtaW4gRCBEZWZpY2llbmN5PC9rZXl3b3JkPjwva2V5d29yZHM+PGRhdGVzPjx5ZWFyPjIw
MDE8L3llYXI+PHB1Yi1kYXRlcz48ZGF0ZT44LzIwMDE8L2RhdGU+PC9wdWItZGF0ZXM+PC9kYXRl
cz48bGFiZWw+MTA3PC9sYWJlbD48dXJscz48cmVsYXRlZC11cmxzPjx1cmw+aHR0cDovL3d3dy5u
Y2JpLm5sbS5uaWguZ292L3B1Ym1lZC8xMTQ3MDcyMjwvdXJsPjwvcmVsYXRlZC11cmxzPjwvdXJs
cz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PdXRpbGE8L0F1dGhvcj48WWVhcj4yMDAxPC9ZZWFyPjxS
ZWNOdW0+MjUyPC9SZWNOdW0+PERpc3BsYXlUZXh0PlszM108L0Rpc3BsYXlUZXh0PjxyZWNvcmQ+
PHJlYy1udW1iZXI+MjUyPC9yZWMtbnVtYmVyPjxmb3JlaWduLWtleXM+PGtleSBhcHA9IkVOIiBk
Yi1pZD0iYWV6ZmF6ZnI1NXcyZGVlMDlhdXZ6ZWFuemQwYXh0dDV4MjV2IiB0aW1lc3RhbXA9IjEz
ODA2NDkyNjMiPjI1Mjwva2V5PjwvZm9yZWlnbi1rZXlzPjxyZWYtdHlwZSBuYW1lPSJKb3VybmFs
IEFydGljbGUiPjE3PC9yZWYtdHlwZT48Y29udHJpYnV0b3JzPjxhdXRob3JzPjxhdXRob3I+T3V0
aWxhLFQuQS48L2F1dGhvcj48YXV0aG9yPkthcmtrYWluZW4sTS5VLjwvYXV0aG9yPjxhdXRob3I+
TGFtYmVyZy1BbGxhcmR0LEMuSi48L2F1dGhvcj48L2F1dGhvcnM+PC9jb250cmlidXRvcnM+PGF1
dGgtYWRkcmVzcz5DYWxjaXVtIFJlc2VhcmNoIFVuaXQsIHRoZSBEZXBhcnRtZW50IG9mIEFwcGxp
ZWQgQ2hlbWlzdHJ5IGFuZCBNaWNyb2Jpb2xvZ3ksIFVuaXZlcnNpdHkgb2YgSGVsc2lua2ksIEZp
bmxhbmQ8L2F1dGgtYWRkcmVzcz48dGl0bGVzPjx0aXRsZT5WaXRhbWluIEQgc3RhdHVzIGFmZmVj
dHMgc2VydW0gcGFyYXRoeXJvaWQgaG9ybW9uZSBjb25jZW50cmF0aW9ucyBkdXJpbmcgd2ludGVy
IGluIGZlbWFsZSBhZG9sZXNjZW50czogYXNzb2NpYXRpb25zIHdpdGggZm9yZWFybSBib25lIG1p
bmVyYWwgZGVuc2l0eTwvdGl0bGU+PHNlY29uZGFyeS10aXRsZT5BbS5KLkNsaW4uTnV0ci48L3Nl
Y29uZGFyeS10aXRsZT48L3RpdGxlcz48cGVyaW9kaWNhbD48ZnVsbC10aXRsZT5BbS5KLkNsaW4u
TnV0ci48L2Z1bGwtdGl0bGU+PC9wZXJpb2RpY2FsPjxwYWdlcz4yMDYtMjEwPC9wYWdlcz48dm9s
dW1lPjc0PC92b2x1bWU+PG51bWJlcj4yPC9udW1iZXI+PHJlcHJpbnQtZWRpdGlvbj5Ob3QgaW4g
RmlsZTwvcmVwcmludC1lZGl0aW9uPjxrZXl3b3Jkcz48a2V5d29yZD5BYnNvcnB0aW9tZXRyeSxQ
aG90b248L2tleXdvcmQ+PGtleXdvcmQ+YWRtaW5pc3RyYXRpb24gJmFtcDsgZG9zYWdlPC9rZXl3
b3JkPjxrZXl3b3JkPkFkb2xlc2NlbnQ8L2tleXdvcmQ+PGtleXdvcmQ+QWRvbGVzY2VudCBOdXRy
aXRpb25hbCBQaHlzaW9sb2dpY2FsIFBoZW5vbWVuYTwva2V5d29yZD48a2V5d29yZD5BZ2VkPC9r
ZXl3b3JkPjxrZXl3b3JkPmFuYWxvZ3MgJmFtcDsgZGVyaXZhdGl2ZXM8L2tleXdvcmQ+PGtleXdv
cmQ+Ymxvb2Q8L2tleXdvcmQ+PGtleXdvcmQ+Qm9uZSBhbmQgQm9uZXM8L2tleXdvcmQ+PGtleXdv
cmQ+Qm9uZSBEZW5zaXR5PC9rZXl3b3JkPjxrZXl3b3JkPkNhbGNpdW08L2tleXdvcmQ+PGtleXdv
cmQ+Q2FsY2l1bSxEaWV0YXJ5PC9rZXl3b3JkPjxrZXl3b3JkPmNoZW1pc3RyeTwva2V5d29yZD48
a2V5d29yZD5Dcm9zcy1TZWN0aW9uYWwgU3R1ZGllczwva2V5d29yZD48a2V5d29yZD5kZWZpY2ll
bmN5PC9rZXl3b3JkPjxrZXl3b3JkPmVwaWRlbWlvbG9neTwva2V5d29yZD48a2V5d29yZD5GZW1h
bGU8L2tleXdvcmQ+PGtleXdvcmQ+RmlubGFuZDwva2V5d29yZD48a2V5d29yZD5Gb3JlYXJtPC9r
ZXl3b3JkPjxrZXl3b3JkPkdyb3d0aDwva2V5d29yZD48a2V5d29yZD5IZWFsdGg8L2tleXdvcmQ+
PGtleXdvcmQ+SHVtYW5zPC9rZXl3b3JkPjxrZXl3b3JkPkh5cGVycGFyYXRoeXJvaWRpc208L2tl
eXdvcmQ+PGtleXdvcmQ+bWV0YWJvbGlzbTwva2V5d29yZD48a2V5d29yZD5QYXJhdGh5cm9pZCBI
b3Jtb25lPC9rZXl3b3JkPjxrZXl3b3JkPnBoeXNpb2xvZ3k8L2tleXdvcmQ+PGtleXdvcmQ+UHVi
ZXJ0eTwva2V5d29yZD48a2V5d29yZD5SZWdyZXNzaW9uIEFuYWx5c2lzPC9rZXl3b3JkPjxrZXl3
b3JkPlNlYXNvbnM8L2tleXdvcmQ+PGtleXdvcmQ+Vml0YW1pbiBEPC9rZXl3b3JkPjxrZXl3b3Jk
PlZpdGFtaW4gRCBEZWZpY2llbmN5PC9rZXl3b3JkPjwva2V5d29yZHM+PGRhdGVzPjx5ZWFyPjIw
MDE8L3llYXI+PHB1Yi1kYXRlcz48ZGF0ZT44LzIwMDE8L2RhdGU+PC9wdWItZGF0ZXM+PC9kYXRl
cz48bGFiZWw+MTA3PC9sYWJlbD48dXJscz48cmVsYXRlZC11cmxzPjx1cmw+aHR0cDovL3d3dy5u
Y2JpLm5sbS5uaWguZ292L3B1Ym1lZC8xMTQ3MDcyMjwvdXJsPjwvcmVsYXRlZC11cmxzPjwvdXJs
cz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3" w:tooltip="Outila, 2001 #252" w:history="1">
        <w:r w:rsidR="00B3117A">
          <w:rPr>
            <w:rFonts w:ascii="Times New Roman" w:hAnsi="Times New Roman"/>
            <w:noProof/>
          </w:rPr>
          <w:t>3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w:t>
      </w:r>
    </w:p>
    <w:p w:rsidR="008C045D" w:rsidRDefault="00752CC0">
      <w:pPr>
        <w:spacing w:after="120" w:line="360" w:lineRule="auto"/>
        <w:jc w:val="both"/>
        <w:rPr>
          <w:rFonts w:ascii="Times New Roman" w:hAnsi="Times New Roman"/>
        </w:rPr>
      </w:pPr>
      <w:r w:rsidRPr="00752CC0">
        <w:rPr>
          <w:rFonts w:ascii="Times New Roman" w:hAnsi="Times New Roman"/>
          <w:color w:val="000000"/>
        </w:rPr>
        <w:t xml:space="preserve">Furthermore, </w:t>
      </w:r>
      <w:r w:rsidRPr="00752CC0">
        <w:rPr>
          <w:rFonts w:ascii="Times New Roman" w:hAnsi="Times New Roman"/>
        </w:rPr>
        <w:t>the interpretation of cross-sectional studies is limited by a single measurement of 25(OH</w:t>
      </w:r>
      <w:proofErr w:type="gramStart"/>
      <w:r w:rsidRPr="00752CC0">
        <w:rPr>
          <w:rFonts w:ascii="Times New Roman" w:hAnsi="Times New Roman"/>
        </w:rPr>
        <w:t>)D</w:t>
      </w:r>
      <w:proofErr w:type="gramEnd"/>
      <w:r w:rsidRPr="00752CC0">
        <w:rPr>
          <w:rFonts w:ascii="Times New Roman" w:hAnsi="Times New Roman"/>
        </w:rPr>
        <w:t xml:space="preserve">, which in most countries is subject to seasonal variation.  For example, in preschool children in the UK, mean 25(OH)D was approximately 70% higher in summer compared to winter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Davies&lt;/Author&gt;&lt;Year&gt;1999&lt;/Year&gt;&lt;RecNum&gt;139&lt;/RecNum&gt;&lt;DisplayText&gt;[16]&lt;/DisplayText&gt;&lt;record&gt;&lt;rec-number&gt;139&lt;/rec-number&gt;&lt;foreign-keys&gt;&lt;key app="EN" db-id="aezfazfr55w2dee09auvzeanzd0axtt5x25v" timestamp="1380649262"&gt;139&lt;/key&gt;&lt;/foreign-keys&gt;&lt;ref-type name="Journal Article"&gt;17&lt;/ref-type&gt;&lt;contributors&gt;&lt;authors&gt;&lt;author&gt;Davies,P.S.&lt;/author&gt;&lt;author&gt;Bates,C.J.&lt;/author&gt;&lt;author&gt;Cole,T.J.&lt;/author&gt;&lt;author&gt;Prentice,A.&lt;/author&gt;&lt;author&gt;Clarke,P.C.&lt;/author&gt;&lt;/authors&gt;&lt;/contributors&gt;&lt;auth-address&gt;Medical Research Council Human Nutrition Research, Cambridge, UK&lt;/auth-address&gt;&lt;titles&gt;&lt;title&gt;Vitamin D: seasonal and regional differences in preschool children in Great Britain&lt;/title&gt;&lt;secondary-title&gt;Eur.J.Clin.Nutr.&lt;/secondary-title&gt;&lt;/titles&gt;&lt;periodical&gt;&lt;full-title&gt;Eur.J.Clin.Nutr.&lt;/full-title&gt;&lt;/periodical&gt;&lt;pages&gt;195-198&lt;/pages&gt;&lt;volume&gt;53&lt;/volume&gt;&lt;number&gt;3&lt;/number&gt;&lt;reprint-edition&gt;Not in File&lt;/reprint-edition&gt;&lt;keywords&gt;&lt;keyword&gt;administration &amp;amp; dosage&lt;/keyword&gt;&lt;keyword&gt;Aged&lt;/keyword&gt;&lt;keyword&gt;blood&lt;/keyword&gt;&lt;keyword&gt;Calcifediol&lt;/keyword&gt;&lt;keyword&gt;Child Nutritional Physiological Phenomena&lt;/keyword&gt;&lt;keyword&gt;Child,Preschool&lt;/keyword&gt;&lt;keyword&gt;Diet&lt;/keyword&gt;&lt;keyword&gt;Dietary Supplements&lt;/keyword&gt;&lt;keyword&gt;England&lt;/keyword&gt;&lt;keyword&gt;Female&lt;/keyword&gt;&lt;keyword&gt;Great Britain&lt;/keyword&gt;&lt;keyword&gt;Health&lt;/keyword&gt;&lt;keyword&gt;Humans&lt;/keyword&gt;&lt;keyword&gt;Infant&lt;/keyword&gt;&lt;keyword&gt;Male&lt;/keyword&gt;&lt;keyword&gt;Nutritional Status&lt;/keyword&gt;&lt;keyword&gt;Parents&lt;/keyword&gt;&lt;keyword&gt;Random Allocation&lt;/keyword&gt;&lt;keyword&gt;Rickets&lt;/keyword&gt;&lt;keyword&gt;Risk&lt;/keyword&gt;&lt;keyword&gt;Scotland&lt;/keyword&gt;&lt;keyword&gt;Seasons&lt;/keyword&gt;&lt;keyword&gt;Vitamin D&lt;/keyword&gt;&lt;/keywords&gt;&lt;dates&gt;&lt;year&gt;1999&lt;/year&gt;&lt;pub-dates&gt;&lt;date&gt;3/1999&lt;/date&gt;&lt;/pub-dates&gt;&lt;/dates&gt;&lt;label&gt;102&lt;/label&gt;&lt;urls&gt;&lt;related-urls&gt;&lt;url&gt;http://www.ncbi.nlm.nih.gov/pubmed/10201800&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6" w:tooltip="Davies, 1999 #139" w:history="1">
        <w:r w:rsidR="00B3117A">
          <w:rPr>
            <w:rFonts w:ascii="Times New Roman" w:hAnsi="Times New Roman"/>
            <w:noProof/>
          </w:rPr>
          <w:t>1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yet the potential tracking of 25(OH)D throughout the year has not been elucidated.  Reproducibility of 25(OH)D status in samples obtained in the same month at one to 5 year intervals has been demonstrated in adults </w:t>
      </w:r>
      <w:r w:rsidR="008C045D" w:rsidRPr="00752CC0">
        <w:rPr>
          <w:rFonts w:ascii="Times New Roman" w:hAnsi="Times New Roman"/>
        </w:rPr>
        <w:fldChar w:fldCharType="begin">
          <w:fldData xml:space="preserve">PEVuZE5vdGU+PENpdGU+PEF1dGhvcj5Tb25kZXJtYW48L0F1dGhvcj48WWVhcj4yMDEyPC9ZZWFy
PjxSZWNOdW0+MTA5MjwvUmVjTnVtPjxEaXNwbGF5VGV4dD5bMTA0LDEwNV08L0Rpc3BsYXlUZXh0
PjxyZWNvcmQ+PHJlYy1udW1iZXI+MTA5MjwvcmVjLW51bWJlcj48Zm9yZWlnbi1rZXlzPjxrZXkg
YXBwPSJFTiIgZGItaWQ9ImFlemZhemZyNTV3MmRlZTA5YXV2emVhbnpkMGF4dHQ1eDI1diIgdGlt
ZXN0YW1wPSIxNDAxMzg2NDIxIj4xMDkyPC9rZXk+PC9mb3JlaWduLWtleXM+PHJlZi10eXBlIG5h
bWU9IkpvdXJuYWwgQXJ0aWNsZSI+MTc8L3JlZi10eXBlPjxjb250cmlidXRvcnM+PGF1dGhvcnM+
PGF1dGhvcj5Tb25kZXJtYW4sIEouIFMuPC9hdXRob3I+PGF1dGhvcj5NdW5ybywgSC4gTS48L2F1
dGhvcj48YXV0aG9yPkJsb3QsIFcuIEouPC9hdXRob3I+PGF1dGhvcj5TaWdub3JlbGxvLCBMLiBC
LjwvYXV0aG9yPjwvYXV0aG9ycz48L2NvbnRyaWJ1dG9ycz48YXV0aC1hZGRyZXNzPkludGVybmF0
aW9uYWwgRXBpZGVtaW9sb2d5IEluc3RpdHV0ZSwgMTQ1NSBSZXNlYXJjaCBCbHZkLiwgU3VpdGUg
NTUwLCBSb2NrdmlsbGUsIE1EIDIwODUwLCBVU0EuIGplbm5pZmVyQGllaS51czwvYXV0aC1hZGRy
ZXNzPjx0aXRsZXM+PHRpdGxlPlJlcHJvZHVjaWJpbGl0eSBvZiBzZXJ1bSAyNS1oeWRyb3h5dml0
YW1pbiBkIGFuZCB2aXRhbWluIEQtYmluZGluZyBwcm90ZWluIGxldmVscyBvdmVyIHRpbWUgaW4g
YSBwcm9zcGVjdGl2ZSBjb2hvcnQgc3R1ZHkgb2YgYmxhY2sgYW5kIHdoaXRlIGFkdWx0cz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E1LTIxPC9wYWdlcz48dm9sdW1lPjE3Njwvdm9sdW1lPjxudW1iZXI+
NzwvbnVtYmVyPjxlZGl0aW9uPjIwMTIvMDkvMTU8L2VkaXRpb24+PGtleXdvcmRzPjxrZXl3b3Jk
PkFkdWx0PC9rZXl3b3JkPjxrZXl3b3JkPipBZnJpY2FuIEFtZXJpY2Fuczwva2V5d29yZD48a2V5
d29yZD5BZ2VkPC9rZXl3b3JkPjxrZXl3b3JkPkJpb2xvZ2ljYWwgTWFya2Vycy9ibG9vZDwva2V5
d29yZD48a2V5d29yZD5Db2hvcnQgU3R1ZGllczwva2V5d29yZD48a2V5d29yZD4qRXVyb3BlYW4g
Q29udGluZW50YWwgQW5jZXN0cnkgR3JvdXA8L2tleXdvcmQ+PGtleXdvcmQ+SHVtYW5zPC9rZXl3
b3JkPjxrZXl3b3JkPk1pZGRsZSBBZ2VkPC9rZXl3b3JkPjxrZXl3b3JkPk1vZGVscywgU3RhdGlz
dGljYWw8L2tleXdvcmQ+PGtleXdvcmQ+UHJvc3BlY3RpdmUgU3R1ZGllczwva2V5d29yZD48a2V5
d29yZD5SZXByb2R1Y2liaWxpdHkgb2YgUmVzdWx0czwva2V5d29yZD48a2V5d29yZD5Tb3V0aGVh
c3Rlcm4gVW5pdGVkIFN0YXRlczwva2V5d29yZD48a2V5d29yZD5WaXRhbWluIEQvKmFuYWxvZ3Mg
JmFtcDsgZGVyaXZhdGl2ZXMvYmxvb2Q8L2tleXdvcmQ+PGtleXdvcmQ+Vml0YW1pbiBELUJpbmRp
bmcgUHJvdGVpbi8qYmxvb2Q8L2tleXdvcmQ+PC9rZXl3b3Jkcz48ZGF0ZXM+PHllYXI+MjAxMjwv
eWVhcj48cHViLWRhdGVzPjxkYXRlPk9jdCAxPC9kYXRlPjwvcHViLWRhdGVzPjwvZGF0ZXM+PGlz
Ym4+MDAwMi05MjYyPC9pc2JuPjxhY2Nlc3Npb24tbnVtPjIyOTc1MTk5PC9hY2Nlc3Npb24tbnVt
Pjx1cmxzPjwvdXJscz48Y3VzdG9tMj5QbWMzNTMwMzcyPC9jdXN0b20yPjxlbGVjdHJvbmljLXJl
c291cmNlLW51bT4xMC4xMDkzL2FqZS9rd3MxNDE8L2VsZWN0cm9uaWMtcmVzb3VyY2UtbnVtPjxy
ZW1vdGUtZGF0YWJhc2UtcHJvdmlkZXI+TmxtPC9yZW1vdGUtZGF0YWJhc2UtcHJvdmlkZXI+PGxh
bmd1YWdlPmVuZzwvbGFuZ3VhZ2U+PC9yZWNvcmQ+PC9DaXRlPjxDaXRlPjxBdXRob3I+SG9mbWFu
bjwvQXV0aG9yPjxZZWFyPjIwMTA8L1llYXI+PFJlY051bT4xMDkxPC9SZWNOdW0+PHJlY29yZD48
cmVjLW51bWJlcj4xMDkxPC9yZWMtbnVtYmVyPjxmb3JlaWduLWtleXM+PGtleSBhcHA9IkVOIiBk
Yi1pZD0iYWV6ZmF6ZnI1NXcyZGVlMDlhdXZ6ZWFuemQwYXh0dDV4MjV2IiB0aW1lc3RhbXA9IjE0
MDEzODQ5MzIiPjEwOTE8L2tleT48L2ZvcmVpZ24ta2V5cz48cmVmLXR5cGUgbmFtZT0iSm91cm5h
bCBBcnRpY2xlIj4xNzwvcmVmLXR5cGU+PGNvbnRyaWJ1dG9ycz48YXV0aG9ycz48YXV0aG9yPkhv
Zm1hbm4sIEpvbmF0aGFuIE4uPC9hdXRob3I+PGF1dGhvcj5ZdSwgS2FpPC9hdXRob3I+PGF1dGhv
cj5Ib3JzdCwgUm9uYWxkIEwuPC9hdXRob3I+PGF1dGhvcj5IYXllcywgUmljaGFyZCBCLjwvYXV0
aG9yPjxhdXRob3I+UHVyZHVlLCBNYXJrIFAuPC9hdXRob3I+PC9hdXRob3JzPjwvY29udHJpYnV0
b3JzPjx0aXRsZXM+PHRpdGxlPkxvbmctdGVybSBWYXJpYXRpb24gaW4gU2VydW0gMjUtSHlkcm94
eXZpdGFtaW4gRCBDb25jZW50cmF0aW9uIGFtb25nIFBhcnRpY2lwYW50cyBpbiB0aGUgUHJvc3Rh
dGUsIEx1bmcsIENvbG9yZWN0YWwsIGFuZCBPdmFyaWFuIENhbmNlciBTY3JlZW5pbmcgVHJpYWw8
L3RpdGxlPjxzZWNvbmRhcnktdGl0bGU+Q2FuY2VyIEVwaWRlbWlvbG9neSBCaW9tYXJrZXJzICZh
bXA7IFByZXZlbnRpb248L3NlY29uZGFyeS10aXRsZT48L3RpdGxlcz48cGVyaW9kaWNhbD48ZnVs
bC10aXRsZT5DYW5jZXIgRXBpZGVtaW9sb2d5IEJpb21hcmtlcnMgJmFtcDsgUHJldmVudGlvbjwv
ZnVsbC10aXRsZT48L3BlcmlvZGljYWw+PHBhZ2VzPjkyNy05MzE8L3BhZ2VzPjx2b2x1bWU+MTk8
L3ZvbHVtZT48bnVtYmVyPjQ8L251bWJlcj48ZGF0ZXM+PHllYXI+MjAxMDwveWVhcj48cHViLWRh
dGVzPjxkYXRlPkFwcmlsIDEsIDIwMTA8L2RhdGU+PC9wdWItZGF0ZXM+PC9kYXRlcz48dXJscz48
cmVsYXRlZC11cmxzPjx1cmw+aHR0cDovL2NlYnAuYWFjcmpvdXJuYWxzLm9yZy9jb250ZW50LzE5
LzQvOTI3LmFic3RyYWN0PC91cmw+PC9yZWxhdGVkLXVybHM+PC91cmxzPjxlbGVjdHJvbmljLXJl
c291cmNlLW51bT4xMC4xMTU4LzEwNTUtOTk2NS5lcGktMDktMTEyMTwvZWxlY3Ryb25pYy1yZXNv
dXJjZS1udW0+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Tb25kZXJtYW48L0F1dGhvcj48WWVhcj4yMDEyPC9ZZWFy
PjxSZWNOdW0+MTA5MjwvUmVjTnVtPjxEaXNwbGF5VGV4dD5bMTA0LDEwNV08L0Rpc3BsYXlUZXh0
PjxyZWNvcmQ+PHJlYy1udW1iZXI+MTA5MjwvcmVjLW51bWJlcj48Zm9yZWlnbi1rZXlzPjxrZXkg
YXBwPSJFTiIgZGItaWQ9ImFlemZhemZyNTV3MmRlZTA5YXV2emVhbnpkMGF4dHQ1eDI1diIgdGlt
ZXN0YW1wPSIxNDAxMzg2NDIxIj4xMDkyPC9rZXk+PC9mb3JlaWduLWtleXM+PHJlZi10eXBlIG5h
bWU9IkpvdXJuYWwgQXJ0aWNsZSI+MTc8L3JlZi10eXBlPjxjb250cmlidXRvcnM+PGF1dGhvcnM+
PGF1dGhvcj5Tb25kZXJtYW4sIEouIFMuPC9hdXRob3I+PGF1dGhvcj5NdW5ybywgSC4gTS48L2F1
dGhvcj48YXV0aG9yPkJsb3QsIFcuIEouPC9hdXRob3I+PGF1dGhvcj5TaWdub3JlbGxvLCBMLiBC
LjwvYXV0aG9yPjwvYXV0aG9ycz48L2NvbnRyaWJ1dG9ycz48YXV0aC1hZGRyZXNzPkludGVybmF0
aW9uYWwgRXBpZGVtaW9sb2d5IEluc3RpdHV0ZSwgMTQ1NSBSZXNlYXJjaCBCbHZkLiwgU3VpdGUg
NTUwLCBSb2NrdmlsbGUsIE1EIDIwODUwLCBVU0EuIGplbm5pZmVyQGllaS51czwvYXV0aC1hZGRy
ZXNzPjx0aXRsZXM+PHRpdGxlPlJlcHJvZHVjaWJpbGl0eSBvZiBzZXJ1bSAyNS1oeWRyb3h5dml0
YW1pbiBkIGFuZCB2aXRhbWluIEQtYmluZGluZyBwcm90ZWluIGxldmVscyBvdmVyIHRpbWUgaW4g
YSBwcm9zcGVjdGl2ZSBjb2hvcnQgc3R1ZHkgb2YgYmxhY2sgYW5kIHdoaXRlIGFkdWx0cz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NjE1LTIxPC9wYWdlcz48dm9sdW1lPjE3Njwvdm9sdW1lPjxudW1iZXI+
NzwvbnVtYmVyPjxlZGl0aW9uPjIwMTIvMDkvMTU8L2VkaXRpb24+PGtleXdvcmRzPjxrZXl3b3Jk
PkFkdWx0PC9rZXl3b3JkPjxrZXl3b3JkPipBZnJpY2FuIEFtZXJpY2Fuczwva2V5d29yZD48a2V5
d29yZD5BZ2VkPC9rZXl3b3JkPjxrZXl3b3JkPkJpb2xvZ2ljYWwgTWFya2Vycy9ibG9vZDwva2V5
d29yZD48a2V5d29yZD5Db2hvcnQgU3R1ZGllczwva2V5d29yZD48a2V5d29yZD4qRXVyb3BlYW4g
Q29udGluZW50YWwgQW5jZXN0cnkgR3JvdXA8L2tleXdvcmQ+PGtleXdvcmQ+SHVtYW5zPC9rZXl3
b3JkPjxrZXl3b3JkPk1pZGRsZSBBZ2VkPC9rZXl3b3JkPjxrZXl3b3JkPk1vZGVscywgU3RhdGlz
dGljYWw8L2tleXdvcmQ+PGtleXdvcmQ+UHJvc3BlY3RpdmUgU3R1ZGllczwva2V5d29yZD48a2V5
d29yZD5SZXByb2R1Y2liaWxpdHkgb2YgUmVzdWx0czwva2V5d29yZD48a2V5d29yZD5Tb3V0aGVh
c3Rlcm4gVW5pdGVkIFN0YXRlczwva2V5d29yZD48a2V5d29yZD5WaXRhbWluIEQvKmFuYWxvZ3Mg
JmFtcDsgZGVyaXZhdGl2ZXMvYmxvb2Q8L2tleXdvcmQ+PGtleXdvcmQ+Vml0YW1pbiBELUJpbmRp
bmcgUHJvdGVpbi8qYmxvb2Q8L2tleXdvcmQ+PC9rZXl3b3Jkcz48ZGF0ZXM+PHllYXI+MjAxMjwv
eWVhcj48cHViLWRhdGVzPjxkYXRlPk9jdCAxPC9kYXRlPjwvcHViLWRhdGVzPjwvZGF0ZXM+PGlz
Ym4+MDAwMi05MjYyPC9pc2JuPjxhY2Nlc3Npb24tbnVtPjIyOTc1MTk5PC9hY2Nlc3Npb24tbnVt
Pjx1cmxzPjwvdXJscz48Y3VzdG9tMj5QbWMzNTMwMzcyPC9jdXN0b20yPjxlbGVjdHJvbmljLXJl
c291cmNlLW51bT4xMC4xMDkzL2FqZS9rd3MxNDE8L2VsZWN0cm9uaWMtcmVzb3VyY2UtbnVtPjxy
ZW1vdGUtZGF0YWJhc2UtcHJvdmlkZXI+TmxtPC9yZW1vdGUtZGF0YWJhc2UtcHJvdmlkZXI+PGxh
bmd1YWdlPmVuZzwvbGFuZ3VhZ2U+PC9yZWNvcmQ+PC9DaXRlPjxDaXRlPjxBdXRob3I+SG9mbWFu
bjwvQXV0aG9yPjxZZWFyPjIwMTA8L1llYXI+PFJlY051bT4xMDkxPC9SZWNOdW0+PHJlY29yZD48
cmVjLW51bWJlcj4xMDkxPC9yZWMtbnVtYmVyPjxmb3JlaWduLWtleXM+PGtleSBhcHA9IkVOIiBk
Yi1pZD0iYWV6ZmF6ZnI1NXcyZGVlMDlhdXZ6ZWFuemQwYXh0dDV4MjV2IiB0aW1lc3RhbXA9IjE0
MDEzODQ5MzIiPjEwOTE8L2tleT48L2ZvcmVpZ24ta2V5cz48cmVmLXR5cGUgbmFtZT0iSm91cm5h
bCBBcnRpY2xlIj4xNzwvcmVmLXR5cGU+PGNvbnRyaWJ1dG9ycz48YXV0aG9ycz48YXV0aG9yPkhv
Zm1hbm4sIEpvbmF0aGFuIE4uPC9hdXRob3I+PGF1dGhvcj5ZdSwgS2FpPC9hdXRob3I+PGF1dGhv
cj5Ib3JzdCwgUm9uYWxkIEwuPC9hdXRob3I+PGF1dGhvcj5IYXllcywgUmljaGFyZCBCLjwvYXV0
aG9yPjxhdXRob3I+UHVyZHVlLCBNYXJrIFAuPC9hdXRob3I+PC9hdXRob3JzPjwvY29udHJpYnV0
b3JzPjx0aXRsZXM+PHRpdGxlPkxvbmctdGVybSBWYXJpYXRpb24gaW4gU2VydW0gMjUtSHlkcm94
eXZpdGFtaW4gRCBDb25jZW50cmF0aW9uIGFtb25nIFBhcnRpY2lwYW50cyBpbiB0aGUgUHJvc3Rh
dGUsIEx1bmcsIENvbG9yZWN0YWwsIGFuZCBPdmFyaWFuIENhbmNlciBTY3JlZW5pbmcgVHJpYWw8
L3RpdGxlPjxzZWNvbmRhcnktdGl0bGU+Q2FuY2VyIEVwaWRlbWlvbG9neSBCaW9tYXJrZXJzICZh
bXA7IFByZXZlbnRpb248L3NlY29uZGFyeS10aXRsZT48L3RpdGxlcz48cGVyaW9kaWNhbD48ZnVs
bC10aXRsZT5DYW5jZXIgRXBpZGVtaW9sb2d5IEJpb21hcmtlcnMgJmFtcDsgUHJldmVudGlvbjwv
ZnVsbC10aXRsZT48L3BlcmlvZGljYWw+PHBhZ2VzPjkyNy05MzE8L3BhZ2VzPjx2b2x1bWU+MTk8
L3ZvbHVtZT48bnVtYmVyPjQ8L251bWJlcj48ZGF0ZXM+PHllYXI+MjAxMDwveWVhcj48cHViLWRh
dGVzPjxkYXRlPkFwcmlsIDEsIDIwMTA8L2RhdGU+PC9wdWItZGF0ZXM+PC9kYXRlcz48dXJscz48
cmVsYXRlZC11cmxzPjx1cmw+aHR0cDovL2NlYnAuYWFjcmpvdXJuYWxzLm9yZy9jb250ZW50LzE5
LzQvOTI3LmFic3RyYWN0PC91cmw+PC9yZWxhdGVkLXVybHM+PC91cmxzPjxlbGVjdHJvbmljLXJl
c291cmNlLW51bT4xMC4xMTU4LzEwNTUtOTk2NS5lcGktMDktMTEyMTwvZWxlY3Ryb25pYy1yZXNv
dXJjZS1udW0+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4" w:tooltip="Sonderman, 2012 #1092" w:history="1">
        <w:r w:rsidR="00B3117A">
          <w:rPr>
            <w:rFonts w:ascii="Times New Roman" w:hAnsi="Times New Roman"/>
            <w:noProof/>
          </w:rPr>
          <w:t>104</w:t>
        </w:r>
      </w:hyperlink>
      <w:r w:rsidR="00B3117A">
        <w:rPr>
          <w:rFonts w:ascii="Times New Roman" w:hAnsi="Times New Roman"/>
          <w:noProof/>
        </w:rPr>
        <w:t>,</w:t>
      </w:r>
      <w:hyperlink w:anchor="_ENREF_105" w:tooltip="Hofmann, 2010 #1091" w:history="1">
        <w:r w:rsidR="00B3117A">
          <w:rPr>
            <w:rFonts w:ascii="Times New Roman" w:hAnsi="Times New Roman"/>
            <w:noProof/>
          </w:rPr>
          <w:t>10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However, stability in the rank of an individual’s 25(OH</w:t>
      </w:r>
      <w:proofErr w:type="gramStart"/>
      <w:r w:rsidRPr="00752CC0">
        <w:rPr>
          <w:rFonts w:ascii="Times New Roman" w:hAnsi="Times New Roman"/>
        </w:rPr>
        <w:t>)D</w:t>
      </w:r>
      <w:proofErr w:type="gramEnd"/>
      <w:r w:rsidRPr="00752CC0">
        <w:rPr>
          <w:rFonts w:ascii="Times New Roman" w:hAnsi="Times New Roman"/>
        </w:rPr>
        <w:t xml:space="preserve"> </w:t>
      </w:r>
      <w:r w:rsidRPr="00752CC0">
        <w:rPr>
          <w:rFonts w:ascii="Times New Roman" w:hAnsi="Times New Roman"/>
        </w:rPr>
        <w:lastRenderedPageBreak/>
        <w:t xml:space="preserve">measurement within the population distribution at several time points during childhood/adolescence or across seasons is unknown.  Varying methods have been used to account for this, including only conducting the study during winter months (Table 3).  However, even comparing two Finnish studies of similar sizes and both sampling in winter months, one identified positive relationships between 25(OH)D and BM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Pekkinen&lt;/Author&gt;&lt;Year&gt;2012&lt;/Year&gt;&lt;RecNum&gt;256&lt;/RecNum&gt;&lt;DisplayText&gt;[93]&lt;/DisplayText&gt;&lt;record&gt;&lt;rec-number&gt;256&lt;/rec-number&gt;&lt;foreign-keys&gt;&lt;key app="EN" db-id="aezfazfr55w2dee09auvzeanzd0axtt5x25v" timestamp="1380649263"&gt;256&lt;/key&gt;&lt;/foreign-keys&gt;&lt;ref-type name="Journal Article"&gt;17&lt;/ref-type&gt;&lt;contributors&gt;&lt;authors&gt;&lt;author&gt;Pekkinen,M.&lt;/author&gt;&lt;author&gt;Viljakainen,H.&lt;/author&gt;&lt;author&gt;Saarnio,E.&lt;/author&gt;&lt;author&gt;Lamberg-Allardt,C.&lt;/author&gt;&lt;author&gt;Makitie,O.&lt;/author&gt;&lt;/authors&gt;&lt;/contributors&gt;&lt;auth-address&gt;Folkhalsan Institute of Genetics, University of Helsinki, Helsinki, Finland. minna.pekkinen@helsinki.fi&lt;/auth-address&gt;&lt;titles&gt;&lt;title&gt;Vitamin D is a major determinant of bone mineral density at school age&lt;/title&gt;&lt;secondary-title&gt;PLoS.One.&lt;/secondary-title&gt;&lt;/titles&gt;&lt;periodical&gt;&lt;full-title&gt;PLoS.One.&lt;/full-title&gt;&lt;/periodical&gt;&lt;pages&gt;e40090&lt;/pages&gt;&lt;volume&gt;7&lt;/volume&gt;&lt;number&gt;7&lt;/number&gt;&lt;reprint-edition&gt;Not in File&lt;/reprint-edition&gt;&lt;keywords&gt;&lt;keyword&gt;Absorptiometry,Photon&lt;/keyword&gt;&lt;keyword&gt;Adolescent&lt;/keyword&gt;&lt;keyword&gt;Adult&lt;/keyword&gt;&lt;keyword&gt;analogs &amp;amp; derivatives&lt;/keyword&gt;&lt;keyword&gt;analysis&lt;/keyword&gt;&lt;keyword&gt;blood&lt;/keyword&gt;&lt;keyword&gt;Body Composition&lt;/keyword&gt;&lt;keyword&gt;Bone Density&lt;/keyword&gt;&lt;keyword&gt;Calcium&lt;/keyword&gt;&lt;keyword&gt;Child&lt;/keyword&gt;&lt;keyword&gt;Exercise&lt;/keyword&gt;&lt;keyword&gt;Female&lt;/keyword&gt;&lt;keyword&gt;Finland&lt;/keyword&gt;&lt;keyword&gt;genetics&lt;/keyword&gt;&lt;keyword&gt;Health&lt;/keyword&gt;&lt;keyword&gt;Homeostasis&lt;/keyword&gt;&lt;keyword&gt;Humans&lt;/keyword&gt;&lt;keyword&gt;Male&lt;/keyword&gt;&lt;keyword&gt;metabolism&lt;/keyword&gt;&lt;keyword&gt;Regression Analysis&lt;/keyword&gt;&lt;keyword&gt;urine&lt;/keyword&gt;&lt;keyword&gt;Vitamin D&lt;/keyword&gt;&lt;keyword&gt;Vitamin D Deficiency&lt;/keyword&gt;&lt;/keywords&gt;&lt;dates&gt;&lt;year&gt;2012&lt;/year&gt;&lt;pub-dates&gt;&lt;date&gt;2012&lt;/date&gt;&lt;/pub-dates&gt;&lt;/dates&gt;&lt;label&gt;50&lt;/label&gt;&lt;urls&gt;&lt;related-urls&gt;&lt;url&gt;http://www.ncbi.nlm.nih.gov/pubmed/22768331&lt;/url&gt;&lt;/related-urls&gt;&lt;/urls&gt;&lt;electronic-resource-num&gt;10.1371/journal.pone.0040090 [doi];PONE-D-12-05287 [pi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93" w:tooltip="Pekkinen, 2012 #256" w:history="1">
        <w:r w:rsidR="00B3117A">
          <w:rPr>
            <w:rFonts w:ascii="Times New Roman" w:hAnsi="Times New Roman"/>
            <w:noProof/>
          </w:rPr>
          <w:t>93</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hereas the other did not </w:t>
      </w:r>
      <w:r w:rsidR="008C045D" w:rsidRPr="00752CC0">
        <w:rPr>
          <w:rFonts w:ascii="Times New Roman" w:hAnsi="Times New Roman"/>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90" w:tooltip="Cheng, 2003 #121" w:history="1">
        <w:r w:rsidR="00B3117A">
          <w:rPr>
            <w:rFonts w:ascii="Times New Roman" w:hAnsi="Times New Roman"/>
            <w:noProof/>
          </w:rPr>
          <w:t>9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Alternatively, some authors have adjusted the relationships between 25(OH</w:t>
      </w:r>
      <w:proofErr w:type="gramStart"/>
      <w:r w:rsidRPr="00752CC0">
        <w:rPr>
          <w:rFonts w:ascii="Times New Roman" w:hAnsi="Times New Roman"/>
        </w:rPr>
        <w:t>)D</w:t>
      </w:r>
      <w:proofErr w:type="gramEnd"/>
      <w:r w:rsidRPr="00752CC0">
        <w:rPr>
          <w:rFonts w:ascii="Times New Roman" w:hAnsi="Times New Roman"/>
        </w:rPr>
        <w:t xml:space="preserve"> and BMD for season of blood sampling </w:t>
      </w:r>
      <w:r w:rsidR="008C045D" w:rsidRPr="00752CC0">
        <w:rPr>
          <w:rFonts w:ascii="Times New Roman" w:hAnsi="Times New Roman"/>
        </w:rPr>
        <w:fldChar w:fldCharType="begin">
          <w:fldData xml:space="preserve">PEVuZE5vdGU+PENpdGU+PEF1dGhvcj5NYXlyYW5wYWE8L0F1dGhvcj48WWVhcj4yMDEyPC9ZZWFy
PjxSZWNOdW0+MjM1PC9SZWNOdW0+PERpc3BsYXlUZXh0Pls2Nyw5Miw5NF08L0Rpc3BsYXlUZXh0
PjxyZWNvcmQ+PHJlYy1udW1iZXI+MjM1PC9yZWMtbnVtYmVyPjxmb3JlaWduLWtleXM+PGtleSBh
cHA9IkVOIiBkYi1pZD0iYWV6ZmF6ZnI1NXcyZGVlMDlhdXZ6ZWFuemQwYXh0dDV4MjV2IiB0aW1l
c3RhbXA9IjEzODA2NDkyNjMiPjIzNTwva2V5PjwvZm9yZWlnbi1rZXlzPjxyZWYtdHlwZSBuYW1l
PSJKb3VybmFsIEFydGljbGUiPjE3PC9yZWYtdHlwZT48Y29udHJpYnV0b3JzPjxhdXRob3JzPjxh
dXRob3I+TWF5cmFucGFhLE0uSy48L2F1dGhvcj48YXV0aG9yPlZpbGpha2FpbmVuLEguVC48L2F1
dGhvcj48YXV0aG9yPlRvaXZpYWluZW4tU2FsbyxTLjwvYXV0aG9yPjxhdXRob3I+S2FsbGlvLFAu
RS48L2F1dGhvcj48YXV0aG9yPk1ha2l0aWUsTy48L2F1dGhvcj48L2F1dGhvcnM+PC9jb250cmli
dXRvcnM+PGF1dGgtYWRkcmVzcz5DaGlsZHJlbiZhcG9zO3MgSG9zcGl0YWwsIEhlbHNpbmtpIFVu
aXZlcnNpdHkgQ2VudHJhbCBIb3NwaXRhbCBhbmQgVW5pdmVyc2l0eSBvZiBIZWxzaW5raSwgU3Rl
bmJhY2tpbmthdHUgMTEsIEhVUywgSGVsc2lua2ksIEZpbmxhbmQuIG1lcnZpLm1heXJhbnBhYUBo
ZWxzaW5raS5maTwvYXV0aC1hZGRyZXNzPjx0aXRsZXM+PHRpdGxlPkltcGFpcmVkIGJvbmUgaGVh
bHRoIGFuZCBhc3ltcHRvbWF0aWMgdmVydGVicmFsIGNvbXByZXNzaW9ucyBpbiBmcmFjdHVyZS1w
cm9uZSBjaGlsZHJlbjogYSBjYXNlLWNvbnRyb2wgc3R1ZHk8L3RpdGxlPjxzZWNvbmRhcnktdGl0
bGU+Si5Cb25lIE1pbmVyLlJlcy48L3NlY29uZGFyeS10aXRsZT48L3RpdGxlcz48cGVyaW9kaWNh
bD48ZnVsbC10aXRsZT5KLkJvbmUgTWluZXIuUmVzLjwvZnVsbC10aXRsZT48L3BlcmlvZGljYWw+
PHBhZ2VzPjE0MTMtMTQyNDwvcGFnZXM+PHZvbHVtZT4yNzwvdm9sdW1lPjxudW1iZXI+NjwvbnVt
YmVyPjxyZXByaW50LWVkaXRpb24+Tm90IGluIEZpbGU8L3JlcHJpbnQtZWRpdGlvbj48a2V5d29y
ZHM+PGtleXdvcmQ+Ymxvb2Q8L2tleXdvcmQ+PGtleXdvcmQ+Qm9uZSBhbmQgQm9uZXM8L2tleXdv
cmQ+PGtleXdvcmQ+Qm9uZSBEZW5zaXR5PC9rZXl3b3JkPjxrZXl3b3JkPkNhbGNpdW08L2tleXdv
cmQ+PGtleXdvcmQ+Q2FzZS1Db250cm9sIFN0dWRpZXM8L2tleXdvcmQ+PGtleXdvcmQ+Q2hpbGQ8
L2tleXdvcmQ+PGtleXdvcmQ+Q2hpbGQsUHJlc2Nob29sPC9rZXl3b3JkPjxrZXl3b3JkPkNvaG9y
dCBTdHVkaWVzPC9rZXl3b3JkPjxrZXl3b3JkPmNvbXBsaWNhdGlvbnM8L2tleXdvcmQ+PGtleXdv
cmQ+RGVtb2dyYXBoeTwva2V5d29yZD48a2V5d29yZD5lcGlkZW1pb2xvZ3k8L2tleXdvcmQ+PGtl
eXdvcmQ+RmVtYWxlPC9rZXl3b3JkPjxrZXl3b3JkPkZpbmxhbmQ8L2tleXdvcmQ+PGtleXdvcmQ+
RnJhY3R1cmVzLENvbXByZXNzaW9uPC9rZXl3b3JkPjxrZXl3b3JkPkhlYWx0aDwva2V5d29yZD48
a2V5d29yZD5IdW1hbnM8L2tleXdvcmQ+PGtleXdvcmQ+TWFsZTwva2V5d29yZD48a2V5d29yZD5P
c3Rlb3Bvcm9zaXM8L2tleXdvcmQ+PGtleXdvcmQ+cGF0aG9sb2d5PC9rZXl3b3JkPjxrZXl3b3Jk
PlBhdGllbnRzPC9rZXl3b3JkPjxrZXl3b3JkPlBob3NwaGF0ZXM8L2tleXdvcmQ+PGtleXdvcmQ+
cGh5c2lvcGF0aG9sb2d5PC9rZXl3b3JkPjxrZXl3b3JkPlByZXZhbGVuY2U8L2tleXdvcmQ+PGtl
eXdvcmQ+UHJvc3BlY3RpdmUgU3R1ZGllczwva2V5d29yZD48a2V5d29yZD5yYWRpb2dyYXBoeTwv
a2V5d29yZD48a2V5d29yZD5SaXNrIEZhY3RvcnM8L2tleXdvcmQ+PGtleXdvcmQ+U3BpbmFsIEZy
YWN0dXJlczwva2V5d29yZD48a2V5d29yZD51cmluZTwva2V5d29yZD48a2V5d29yZD5WaXRhbWlu
IEQ8L2tleXdvcmQ+PC9rZXl3b3Jkcz48ZGF0ZXM+PHllYXI+MjAxMjwveWVhcj48cHViLWRhdGVz
PjxkYXRlPjYvMjAxMjwvZGF0ZT48L3B1Yi1kYXRlcz48L2RhdGVzPjxsYWJlbD4yNDwvbGFiZWw+
PHVybHM+PHJlbGF0ZWQtdXJscz48dXJsPmh0dHA6Ly93d3cubmNiaS5ubG0ubmloLmdvdi9wdWJt
ZWQvMjIzNjc5MjI8L3VybD48L3JlbGF0ZWQtdXJscz48L3VybHM+PGVsZWN0cm9uaWMtcmVzb3Vy
Y2UtbnVtPjEwLjEwMDIvamJtci4xNTc5IFtkb2ldPC9lbGVjdHJvbmljLXJlc291cmNlLW51bT48
L3JlY29yZD48L0NpdGU+PENpdGU+PEF1dGhvcj5Nb3VyYXRpZG91PC9BdXRob3I+PFllYXI+MjAx
MzwvWWVhcj48UmVjTnVtPjI0MTwvUmVjTnVtPjxyZWNvcmQ+PHJlYy1udW1iZXI+MjQxPC9yZWMt
bnVtYmVyPjxmb3JlaWduLWtleXM+PGtleSBhcHA9IkVOIiBkYi1pZD0iYWV6ZmF6ZnI1NXcyZGVl
MDlhdXZ6ZWFuemQwYXh0dDV4MjV2IiB0aW1lc3RhbXA9IjEzODA2NDkyNjMiPjI0MTwva2V5Pjwv
Zm9yZWlnbi1rZXlzPjxyZWYtdHlwZSBuYW1lPSJKb3VybmFsIEFydGljbGUiPjE3PC9yZWYtdHlw
ZT48Y29udHJpYnV0b3JzPjxhdXRob3JzPjxhdXRob3I+TW91cmF0aWRvdSxULjwvYXV0aG9yPjxh
dXRob3I+VmljZW50ZS1Sb2RyaWd1ZXosRy48L2F1dGhvcj48YXV0aG9yPkdyYWNpYS1NYXJjbyxM
LjwvYXV0aG9yPjxhdXRob3I+SHV5YnJlY2h0cyxJLjwvYXV0aG9yPjxhdXRob3I+U2lvZW4sSS48
L2F1dGhvcj48YXV0aG9yPldpZGhhbG0sSy48L2F1dGhvcj48YXV0aG9yPlZhbHR1ZW5hLEouPC9h
dXRob3I+PGF1dGhvcj5Hb256YWxlei1Hcm9zcyxNLjwvYXV0aG9yPjxhdXRob3I+TW9yZW5vLEwu
QS48L2F1dGhvcj48L2F1dGhvcnM+PC9jb250cmlidXRvcnM+PGF1dGgtYWRkcmVzcz5OdXRyaXRp
b24gYW5kIERldmVsb3BtZW50IFJlc2VhcmNoIEdyb3VwLCBVbml2ZXJzaXR5IG9mIFphcmFnb3ph
LCBDL0Nvcm9uYSBkZSBBcmFnb24sIFphcmFnb3phLCBTcGFpbi4gdGhlb2RvcmFAdW5pemFyLmVz
PC9hdXRoLWFkZHJlc3M+PHRpdGxlcz48dGl0bGU+QXNzb2NpYXRpb25zIG9mIGRpZXRhcnkgY2Fs
Y2l1bSwgdml0YW1pbiBELCBtaWxrIGludGFrZXMsIGFuZCAyNS1oeWRyb3h5dml0YW1pbiBEIHdp
dGggYm9uZSBtYXNzIGluIFNwYW5pc2ggYWRvbGVzY2VudHM6IHRoZSBIRUxFTkEgc3R1ZHk8L3Rp
dGxlPjxzZWNvbmRhcnktdGl0bGU+Si5DbGluLkRlbnNpdG9tLjwvc2Vjb25kYXJ5LXRpdGxlPjwv
dGl0bGVzPjxwZXJpb2RpY2FsPjxmdWxsLXRpdGxlPkouQ2xpbi5EZW5zaXRvbS48L2Z1bGwtdGl0
bGU+PC9wZXJpb2RpY2FsPjxwYWdlcz4xMTAtMTE3PC9wYWdlcz48dm9sdW1lPjE2PC92b2x1bWU+
PG51bWJlcj4xPC9udW1iZXI+PHJlcHJpbnQtZWRpdGlvbj5Ob3QgaW4gRmlsZTwvcmVwcmludC1l
ZGl0aW9uPjxrZXl3b3Jkcz48a2V5d29yZD5hZG1pbmlzdHJhdGlvbiAmYW1wOyBkb3NhZ2U8L2tl
eXdvcmQ+PGtleXdvcmQ+QWRvbGVzY2VudDwva2V5d29yZD48a2V5d29yZD5BZ2VkPC9rZXl3b3Jk
PjxrZXl3b3JkPmFuYWxvZ3MgJmFtcDsgZGVyaXZhdGl2ZXM8L2tleXdvcmQ+PGtleXdvcmQ+YW5h
bHlzaXM8L2tleXdvcmQ+PGtleXdvcmQ+Qm9uZSBEZW5zaXR5PC9rZXl3b3JkPjxrZXl3b3JkPkNh
bGNpdW08L2tleXdvcmQ+PGtleXdvcmQ+Q2FsY2l1bSxEaWV0YXJ5PC9rZXl3b3JkPjxrZXl3b3Jk
PkNoaWxkPC9rZXl3b3JkPjxrZXl3b3JkPkRpZXQ8L2tleXdvcmQ+PGtleXdvcmQ+RXJnb2NhbGNp
ZmVyb2xzPC9rZXl3b3JkPjxrZXl3b3JkPkV1cm9wZTwva2V5d29yZD48a2V5d29yZD5GZW1hbGU8
L2tleXdvcmQ+PGtleXdvcmQ+R3Jvd3RoPC9rZXl3b3JkPjxrZXl3b3JkPkhlYWx0aCBCZWhhdmlv
cjwva2V5d29yZD48a2V5d29yZD5IdW1hbnM8L2tleXdvcmQ+PGtleXdvcmQ+SHlkcm94eWNob2xl
Y2FsY2lmZXJvbHM8L2tleXdvcmQ+PGtleXdvcmQ+TGlmZSBTdHlsZTwva2V5d29yZD48a2V5d29y
ZD5NYWxlPC9rZXl3b3JkPjxrZXl3b3JkPk1pbGs8L2tleXdvcmQ+PGtleXdvcmQ+cGh5c2lvbG9n
eTwva2V5d29yZD48a2V5d29yZD5TcGFpbjwva2V5d29yZD48a2V5d29yZD5WaXRhbWluIEQ8L2tl
eXdvcmQ+PC9rZXl3b3Jkcz48ZGF0ZXM+PHllYXI+MjAxMzwveWVhcj48cHViLWRhdGVzPjxkYXRl
PjEvMjAxMzwvZGF0ZT48L3B1Yi1kYXRlcz48L2RhdGVzPjxsYWJlbD40ODwvbGFiZWw+PHVybHM+
PHJlbGF0ZWQtdXJscz48dXJsPmh0dHA6Ly93d3cubmNiaS5ubG0ubmloLmdvdi9wdWJtZWQvMjI5
MDE1NTA8L3VybD48L3JlbGF0ZWQtdXJscz48L3VybHM+PGVsZWN0cm9uaWMtcmVzb3VyY2UtbnVt
PlMxMDk0LTY5NTAoMTIpMDAxMTAtMiBbcGlpXTsxMC4xMDE2L2ouam9jZC4yMDEyLjA3LjAwOCBb
ZG9pXTwvZWxlY3Ryb25pYy1yZXNvdXJjZS1udW0+PC9yZWNvcmQ+PC9DaXRlPjxDaXRlPjxBdXRo
b3I+U3RlaW48L0F1dGhvcj48WWVhcj4yMDA2PC9ZZWFyPjxSZWNOdW0+Mjg3PC9SZWNOdW0+PHJl
Y29yZD48cmVjLW51bWJlcj4yODc8L3JlYy1udW1iZXI+PGZvcmVpZ24ta2V5cz48a2V5IGFwcD0i
RU4iIGRiLWlkPSJhZXpmYXpmcjU1dzJkZWUwOWF1dnplYW56ZDBheHR0NXgyNXYiIHRpbWVzdGFt
cD0iMTM4MDY0OTI2MyI+Mjg3PC9rZXk+PC9mb3JlaWduLWtleXM+PHJlZi10eXBlIG5hbWU9Ikpv
dXJuYWwgQXJ0aWNsZSI+MTc8L3JlZi10eXBlPjxjb250cmlidXRvcnM+PGF1dGhvcnM+PGF1dGhv
cj5TdGVpbixFLk0uPC9hdXRob3I+PGF1dGhvcj5MYWluZyxFLk0uPC9hdXRob3I+PGF1dGhvcj5I
YWxsLEQuQi48L2F1dGhvcj48YXV0aG9yPkhhdXNtYW4sRC5CLjwvYXV0aG9yPjxhdXRob3I+S2lt
bGluLE0uRy48L2F1dGhvcj48YXV0aG9yPkpvaG5zb24sTS5BLjwvYXV0aG9yPjxhdXRob3I+TW9k
bGVza3ksQy5NLjwvYXV0aG9yPjxhdXRob3I+V2lsc29uLEEuUi48L2F1dGhvcj48YXV0aG9yPkxl
d2lzLFIuRC48L2F1dGhvcj48L2F1dGhvcnM+PC9jb250cmlidXRvcnM+PGF1dGgtYWRkcmVzcz5E
ZXBhcnRtZW50IG9mIEZvb2RzIGFuZCBOdXRyaXRpb24gYW5kIFN0YXRpc3RpY3MsIFVuaXZlcnNp
dHkgb2YgR2VvcmdpYSwgQXRoZW5zLCBHQSwgVVNBPC9hdXRoLWFkZHJlc3M+PHRpdGxlcz48dGl0
bGU+U2VydW0gMjUtaHlkcm94eXZpdGFtaW4gRCBjb25jZW50cmF0aW9ucyBpbiBnaXJscyBhZ2Vk
IDQtOCB5IGxpdmluZyBpbiB0aGUgc291dGhlYXN0ZXJuIFVuaXRlZCBTdGF0ZXM8L3RpdGxlPjxz
ZWNvbmRhcnktdGl0bGU+QW0uSi5DbGluLk51dHIuPC9zZWNvbmRhcnktdGl0bGU+PC90aXRsZXM+
PHBlcmlvZGljYWw+PGZ1bGwtdGl0bGU+QW0uSi5DbGluLk51dHIuPC9mdWxsLXRpdGxlPjwvcGVy
aW9kaWNhbD48cGFnZXM+NzUtODE8L3BhZ2VzPjx2b2x1bWU+ODM8L3ZvbHVtZT48bnVtYmVyPjE8
L251bWJlcj48cmVwcmludC1lZGl0aW9uPk5vdCBpbiBGaWxlPC9yZXByaW50LWVkaXRpb24+PGtl
eXdvcmRzPjxrZXl3b3JkPkFic29ycHRpb21ldHJ5LFBob3Rvbjwva2V5d29yZD48a2V5d29yZD5B
ZG9sZXNjZW50PC9rZXl3b3JkPjxrZXl3b3JkPkFkdWx0PC9rZXl3b3JkPjxrZXl3b3JkPkFmcmlj
YW4gQW1lcmljYW5zPC9rZXl3b3JkPjxrZXl3b3JkPkFnZWQ8L2tleXdvcmQ+PGtleXdvcmQ+YW5h
bG9ncyAmYW1wOyBkZXJpdmF0aXZlczwva2V5d29yZD48a2V5d29yZD5hbmFseXNpczwva2V5d29y
ZD48a2V5d29yZD5BbmFseXNpcyBvZiBWYXJpYW5jZTwva2V5d29yZD48a2V5d29yZD5iaW9zeW50
aGVzaXM8L2tleXdvcmQ+PGtleXdvcmQ+Ymxvb2Q8L2tleXdvcmQ+PGtleXdvcmQ+Qm9keSBNYXNz
IEluZGV4PC9rZXl3b3JkPjxrZXl3b3JkPkJvbmUgRGVuc2l0eTwva2V5d29yZD48a2V5d29yZD5D
aGlsZDwva2V5d29yZD48a2V5d29yZD5DaGlsZCxQcmVzY2hvb2w8L2tleXdvcmQ+PGtleXdvcmQ+
Q3Jvc3MtU2VjdGlvbmFsIFN0dWRpZXM8L2tleXdvcmQ+PGtleXdvcmQ+ZXBpZGVtaW9sb2d5PC9r
ZXl3b3JkPjxrZXl3b3JkPkV1cm9wZWFuIENvbnRpbmVudGFsIEFuY2VzdHJ5IEdyb3VwPC9rZXl3
b3JkPjxrZXl3b3JkPkZlbWFsZTwva2V5d29yZD48a2V5d29yZD5GZW11cjwva2V5d29yZD48a2V5
d29yZD5Gb3JlYXJtPC9rZXl3b3JkPjxrZXl3b3JkPkdlb3JnaWE8L2tleXdvcmQ+PGtleXdvcmQ+
SHVtYW5zPC9rZXl3b3JkPjxrZXl3b3JkPkxpZmUgU3R5bGU8L2tleXdvcmQ+PGtleXdvcmQ+TnV0
cml0aW9uYWwgU3RhdHVzPC9rZXl3b3JkPjxrZXl3b3JkPnBoeXNpb2xvZ3k8L2tleXdvcmQ+PGtl
eXdvcmQ+UmFkaW9pbW11bm9hc3NheTwva2V5d29yZD48a2V5d29yZD5SZWdyZXNzaW9uIEFuYWx5
c2lzPC9rZXl3b3JkPjxrZXl3b3JkPlJpc2s8L2tleXdvcmQ+PGtleXdvcmQ+U2Vhc29uczwva2V5
d29yZD48a2V5d29yZD5TZXJvZXBpZGVtaW9sb2dpYyBTdHVkaWVzPC9rZXl3b3JkPjxrZXl3b3Jk
PlNvdXRoZWFzdGVybiBVbml0ZWQgU3RhdGVzPC9rZXl3b3JkPjxrZXl3b3JkPlN1bmxpZ2h0PC9r
ZXl3b3JkPjxrZXl3b3JkPlVuaXRlZCBTdGF0ZXM8L2tleXdvcmQ+PGtleXdvcmQ+Vml0YW1pbiBE
PC9rZXl3b3JkPjxrZXl3b3JkPlZpdGFtaW4gRCBEZWZpY2llbmN5PC9rZXl3b3JkPjwva2V5d29y
ZHM+PGRhdGVzPjx5ZWFyPjIwMDY8L3llYXI+PHB1Yi1kYXRlcz48ZGF0ZT4xLzIwMDY8L2RhdGU+
PC9wdWItZGF0ZXM+PC9kYXRlcz48bGFiZWw+MTMzPC9sYWJlbD48dXJscz48cmVsYXRlZC11cmxz
Pjx1cmw+aHR0cDovL3d3dy5uY2JpLm5sbS5uaWguZ292L3B1Ym1lZC8xNjQwMDA1MzwvdXJsPjwv
cmVsYXRlZC11cmxzPjwvdXJscz48ZWxlY3Ryb25pYy1yZXNvdXJjZS1udW0+ODMvMS83NSBbcGlp
XTwvZWxlY3Ryb25pYy1yZXNvdXJjZS1udW0+PC9yZWNvcmQ+PC9DaXRlPjwvRW5kTm90ZT5=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YXlyYW5wYWE8L0F1dGhvcj48WWVhcj4yMDEyPC9ZZWFy
PjxSZWNOdW0+MjM1PC9SZWNOdW0+PERpc3BsYXlUZXh0Pls2Nyw5Miw5NF08L0Rpc3BsYXlUZXh0
PjxyZWNvcmQ+PHJlYy1udW1iZXI+MjM1PC9yZWMtbnVtYmVyPjxmb3JlaWduLWtleXM+PGtleSBh
cHA9IkVOIiBkYi1pZD0iYWV6ZmF6ZnI1NXcyZGVlMDlhdXZ6ZWFuemQwYXh0dDV4MjV2IiB0aW1l
c3RhbXA9IjEzODA2NDkyNjMiPjIzNTwva2V5PjwvZm9yZWlnbi1rZXlzPjxyZWYtdHlwZSBuYW1l
PSJKb3VybmFsIEFydGljbGUiPjE3PC9yZWYtdHlwZT48Y29udHJpYnV0b3JzPjxhdXRob3JzPjxh
dXRob3I+TWF5cmFucGFhLE0uSy48L2F1dGhvcj48YXV0aG9yPlZpbGpha2FpbmVuLEguVC48L2F1
dGhvcj48YXV0aG9yPlRvaXZpYWluZW4tU2FsbyxTLjwvYXV0aG9yPjxhdXRob3I+S2FsbGlvLFAu
RS48L2F1dGhvcj48YXV0aG9yPk1ha2l0aWUsTy48L2F1dGhvcj48L2F1dGhvcnM+PC9jb250cmli
dXRvcnM+PGF1dGgtYWRkcmVzcz5DaGlsZHJlbiZhcG9zO3MgSG9zcGl0YWwsIEhlbHNpbmtpIFVu
aXZlcnNpdHkgQ2VudHJhbCBIb3NwaXRhbCBhbmQgVW5pdmVyc2l0eSBvZiBIZWxzaW5raSwgU3Rl
bmJhY2tpbmthdHUgMTEsIEhVUywgSGVsc2lua2ksIEZpbmxhbmQuIG1lcnZpLm1heXJhbnBhYUBo
ZWxzaW5raS5maTwvYXV0aC1hZGRyZXNzPjx0aXRsZXM+PHRpdGxlPkltcGFpcmVkIGJvbmUgaGVh
bHRoIGFuZCBhc3ltcHRvbWF0aWMgdmVydGVicmFsIGNvbXByZXNzaW9ucyBpbiBmcmFjdHVyZS1w
cm9uZSBjaGlsZHJlbjogYSBjYXNlLWNvbnRyb2wgc3R1ZHk8L3RpdGxlPjxzZWNvbmRhcnktdGl0
bGU+Si5Cb25lIE1pbmVyLlJlcy48L3NlY29uZGFyeS10aXRsZT48L3RpdGxlcz48cGVyaW9kaWNh
bD48ZnVsbC10aXRsZT5KLkJvbmUgTWluZXIuUmVzLjwvZnVsbC10aXRsZT48L3BlcmlvZGljYWw+
PHBhZ2VzPjE0MTMtMTQyNDwvcGFnZXM+PHZvbHVtZT4yNzwvdm9sdW1lPjxudW1iZXI+NjwvbnVt
YmVyPjxyZXByaW50LWVkaXRpb24+Tm90IGluIEZpbGU8L3JlcHJpbnQtZWRpdGlvbj48a2V5d29y
ZHM+PGtleXdvcmQ+Ymxvb2Q8L2tleXdvcmQ+PGtleXdvcmQ+Qm9uZSBhbmQgQm9uZXM8L2tleXdv
cmQ+PGtleXdvcmQ+Qm9uZSBEZW5zaXR5PC9rZXl3b3JkPjxrZXl3b3JkPkNhbGNpdW08L2tleXdv
cmQ+PGtleXdvcmQ+Q2FzZS1Db250cm9sIFN0dWRpZXM8L2tleXdvcmQ+PGtleXdvcmQ+Q2hpbGQ8
L2tleXdvcmQ+PGtleXdvcmQ+Q2hpbGQsUHJlc2Nob29sPC9rZXl3b3JkPjxrZXl3b3JkPkNvaG9y
dCBTdHVkaWVzPC9rZXl3b3JkPjxrZXl3b3JkPmNvbXBsaWNhdGlvbnM8L2tleXdvcmQ+PGtleXdv
cmQ+RGVtb2dyYXBoeTwva2V5d29yZD48a2V5d29yZD5lcGlkZW1pb2xvZ3k8L2tleXdvcmQ+PGtl
eXdvcmQ+RmVtYWxlPC9rZXl3b3JkPjxrZXl3b3JkPkZpbmxhbmQ8L2tleXdvcmQ+PGtleXdvcmQ+
RnJhY3R1cmVzLENvbXByZXNzaW9uPC9rZXl3b3JkPjxrZXl3b3JkPkhlYWx0aDwva2V5d29yZD48
a2V5d29yZD5IdW1hbnM8L2tleXdvcmQ+PGtleXdvcmQ+TWFsZTwva2V5d29yZD48a2V5d29yZD5P
c3Rlb3Bvcm9zaXM8L2tleXdvcmQ+PGtleXdvcmQ+cGF0aG9sb2d5PC9rZXl3b3JkPjxrZXl3b3Jk
PlBhdGllbnRzPC9rZXl3b3JkPjxrZXl3b3JkPlBob3NwaGF0ZXM8L2tleXdvcmQ+PGtleXdvcmQ+
cGh5c2lvcGF0aG9sb2d5PC9rZXl3b3JkPjxrZXl3b3JkPlByZXZhbGVuY2U8L2tleXdvcmQ+PGtl
eXdvcmQ+UHJvc3BlY3RpdmUgU3R1ZGllczwva2V5d29yZD48a2V5d29yZD5yYWRpb2dyYXBoeTwv
a2V5d29yZD48a2V5d29yZD5SaXNrIEZhY3RvcnM8L2tleXdvcmQ+PGtleXdvcmQ+U3BpbmFsIEZy
YWN0dXJlczwva2V5d29yZD48a2V5d29yZD51cmluZTwva2V5d29yZD48a2V5d29yZD5WaXRhbWlu
IEQ8L2tleXdvcmQ+PC9rZXl3b3Jkcz48ZGF0ZXM+PHllYXI+MjAxMjwveWVhcj48cHViLWRhdGVz
PjxkYXRlPjYvMjAxMjwvZGF0ZT48L3B1Yi1kYXRlcz48L2RhdGVzPjxsYWJlbD4yNDwvbGFiZWw+
PHVybHM+PHJlbGF0ZWQtdXJscz48dXJsPmh0dHA6Ly93d3cubmNiaS5ubG0ubmloLmdvdi9wdWJt
ZWQvMjIzNjc5MjI8L3VybD48L3JlbGF0ZWQtdXJscz48L3VybHM+PGVsZWN0cm9uaWMtcmVzb3Vy
Y2UtbnVtPjEwLjEwMDIvamJtci4xNTc5IFtkb2ldPC9lbGVjdHJvbmljLXJlc291cmNlLW51bT48
L3JlY29yZD48L0NpdGU+PENpdGU+PEF1dGhvcj5Nb3VyYXRpZG91PC9BdXRob3I+PFllYXI+MjAx
MzwvWWVhcj48UmVjTnVtPjI0MTwvUmVjTnVtPjxyZWNvcmQ+PHJlYy1udW1iZXI+MjQxPC9yZWMt
bnVtYmVyPjxmb3JlaWduLWtleXM+PGtleSBhcHA9IkVOIiBkYi1pZD0iYWV6ZmF6ZnI1NXcyZGVl
MDlhdXZ6ZWFuemQwYXh0dDV4MjV2IiB0aW1lc3RhbXA9IjEzODA2NDkyNjMiPjI0MTwva2V5Pjwv
Zm9yZWlnbi1rZXlzPjxyZWYtdHlwZSBuYW1lPSJKb3VybmFsIEFydGljbGUiPjE3PC9yZWYtdHlw
ZT48Y29udHJpYnV0b3JzPjxhdXRob3JzPjxhdXRob3I+TW91cmF0aWRvdSxULjwvYXV0aG9yPjxh
dXRob3I+VmljZW50ZS1Sb2RyaWd1ZXosRy48L2F1dGhvcj48YXV0aG9yPkdyYWNpYS1NYXJjbyxM
LjwvYXV0aG9yPjxhdXRob3I+SHV5YnJlY2h0cyxJLjwvYXV0aG9yPjxhdXRob3I+U2lvZW4sSS48
L2F1dGhvcj48YXV0aG9yPldpZGhhbG0sSy48L2F1dGhvcj48YXV0aG9yPlZhbHR1ZW5hLEouPC9h
dXRob3I+PGF1dGhvcj5Hb256YWxlei1Hcm9zcyxNLjwvYXV0aG9yPjxhdXRob3I+TW9yZW5vLEwu
QS48L2F1dGhvcj48L2F1dGhvcnM+PC9jb250cmlidXRvcnM+PGF1dGgtYWRkcmVzcz5OdXRyaXRp
b24gYW5kIERldmVsb3BtZW50IFJlc2VhcmNoIEdyb3VwLCBVbml2ZXJzaXR5IG9mIFphcmFnb3ph
LCBDL0Nvcm9uYSBkZSBBcmFnb24sIFphcmFnb3phLCBTcGFpbi4gdGhlb2RvcmFAdW5pemFyLmVz
PC9hdXRoLWFkZHJlc3M+PHRpdGxlcz48dGl0bGU+QXNzb2NpYXRpb25zIG9mIGRpZXRhcnkgY2Fs
Y2l1bSwgdml0YW1pbiBELCBtaWxrIGludGFrZXMsIGFuZCAyNS1oeWRyb3h5dml0YW1pbiBEIHdp
dGggYm9uZSBtYXNzIGluIFNwYW5pc2ggYWRvbGVzY2VudHM6IHRoZSBIRUxFTkEgc3R1ZHk8L3Rp
dGxlPjxzZWNvbmRhcnktdGl0bGU+Si5DbGluLkRlbnNpdG9tLjwvc2Vjb25kYXJ5LXRpdGxlPjwv
dGl0bGVzPjxwZXJpb2RpY2FsPjxmdWxsLXRpdGxlPkouQ2xpbi5EZW5zaXRvbS48L2Z1bGwtdGl0
bGU+PC9wZXJpb2RpY2FsPjxwYWdlcz4xMTAtMTE3PC9wYWdlcz48dm9sdW1lPjE2PC92b2x1bWU+
PG51bWJlcj4xPC9udW1iZXI+PHJlcHJpbnQtZWRpdGlvbj5Ob3QgaW4gRmlsZTwvcmVwcmludC1l
ZGl0aW9uPjxrZXl3b3Jkcz48a2V5d29yZD5hZG1pbmlzdHJhdGlvbiAmYW1wOyBkb3NhZ2U8L2tl
eXdvcmQ+PGtleXdvcmQ+QWRvbGVzY2VudDwva2V5d29yZD48a2V5d29yZD5BZ2VkPC9rZXl3b3Jk
PjxrZXl3b3JkPmFuYWxvZ3MgJmFtcDsgZGVyaXZhdGl2ZXM8L2tleXdvcmQ+PGtleXdvcmQ+YW5h
bHlzaXM8L2tleXdvcmQ+PGtleXdvcmQ+Qm9uZSBEZW5zaXR5PC9rZXl3b3JkPjxrZXl3b3JkPkNh
bGNpdW08L2tleXdvcmQ+PGtleXdvcmQ+Q2FsY2l1bSxEaWV0YXJ5PC9rZXl3b3JkPjxrZXl3b3Jk
PkNoaWxkPC9rZXl3b3JkPjxrZXl3b3JkPkRpZXQ8L2tleXdvcmQ+PGtleXdvcmQ+RXJnb2NhbGNp
ZmVyb2xzPC9rZXl3b3JkPjxrZXl3b3JkPkV1cm9wZTwva2V5d29yZD48a2V5d29yZD5GZW1hbGU8
L2tleXdvcmQ+PGtleXdvcmQ+R3Jvd3RoPC9rZXl3b3JkPjxrZXl3b3JkPkhlYWx0aCBCZWhhdmlv
cjwva2V5d29yZD48a2V5d29yZD5IdW1hbnM8L2tleXdvcmQ+PGtleXdvcmQ+SHlkcm94eWNob2xl
Y2FsY2lmZXJvbHM8L2tleXdvcmQ+PGtleXdvcmQ+TGlmZSBTdHlsZTwva2V5d29yZD48a2V5d29y
ZD5NYWxlPC9rZXl3b3JkPjxrZXl3b3JkPk1pbGs8L2tleXdvcmQ+PGtleXdvcmQ+cGh5c2lvbG9n
eTwva2V5d29yZD48a2V5d29yZD5TcGFpbjwva2V5d29yZD48a2V5d29yZD5WaXRhbWluIEQ8L2tl
eXdvcmQ+PC9rZXl3b3Jkcz48ZGF0ZXM+PHllYXI+MjAxMzwveWVhcj48cHViLWRhdGVzPjxkYXRl
PjEvMjAxMzwvZGF0ZT48L3B1Yi1kYXRlcz48L2RhdGVzPjxsYWJlbD40ODwvbGFiZWw+PHVybHM+
PHJlbGF0ZWQtdXJscz48dXJsPmh0dHA6Ly93d3cubmNiaS5ubG0ubmloLmdvdi9wdWJtZWQvMjI5
MDE1NTA8L3VybD48L3JlbGF0ZWQtdXJscz48L3VybHM+PGVsZWN0cm9uaWMtcmVzb3VyY2UtbnVt
PlMxMDk0LTY5NTAoMTIpMDAxMTAtMiBbcGlpXTsxMC4xMDE2L2ouam9jZC4yMDEyLjA3LjAwOCBb
ZG9pXTwvZWxlY3Ryb25pYy1yZXNvdXJjZS1udW0+PC9yZWNvcmQ+PC9DaXRlPjxDaXRlPjxBdXRo
b3I+U3RlaW48L0F1dGhvcj48WWVhcj4yMDA2PC9ZZWFyPjxSZWNOdW0+Mjg3PC9SZWNOdW0+PHJl
Y29yZD48cmVjLW51bWJlcj4yODc8L3JlYy1udW1iZXI+PGZvcmVpZ24ta2V5cz48a2V5IGFwcD0i
RU4iIGRiLWlkPSJhZXpmYXpmcjU1dzJkZWUwOWF1dnplYW56ZDBheHR0NXgyNXYiIHRpbWVzdGFt
cD0iMTM4MDY0OTI2MyI+Mjg3PC9rZXk+PC9mb3JlaWduLWtleXM+PHJlZi10eXBlIG5hbWU9Ikpv
dXJuYWwgQXJ0aWNsZSI+MTc8L3JlZi10eXBlPjxjb250cmlidXRvcnM+PGF1dGhvcnM+PGF1dGhv
cj5TdGVpbixFLk0uPC9hdXRob3I+PGF1dGhvcj5MYWluZyxFLk0uPC9hdXRob3I+PGF1dGhvcj5I
YWxsLEQuQi48L2F1dGhvcj48YXV0aG9yPkhhdXNtYW4sRC5CLjwvYXV0aG9yPjxhdXRob3I+S2lt
bGluLE0uRy48L2F1dGhvcj48YXV0aG9yPkpvaG5zb24sTS5BLjwvYXV0aG9yPjxhdXRob3I+TW9k
bGVza3ksQy5NLjwvYXV0aG9yPjxhdXRob3I+V2lsc29uLEEuUi48L2F1dGhvcj48YXV0aG9yPkxl
d2lzLFIuRC48L2F1dGhvcj48L2F1dGhvcnM+PC9jb250cmlidXRvcnM+PGF1dGgtYWRkcmVzcz5E
ZXBhcnRtZW50IG9mIEZvb2RzIGFuZCBOdXRyaXRpb24gYW5kIFN0YXRpc3RpY3MsIFVuaXZlcnNp
dHkgb2YgR2VvcmdpYSwgQXRoZW5zLCBHQSwgVVNBPC9hdXRoLWFkZHJlc3M+PHRpdGxlcz48dGl0
bGU+U2VydW0gMjUtaHlkcm94eXZpdGFtaW4gRCBjb25jZW50cmF0aW9ucyBpbiBnaXJscyBhZ2Vk
IDQtOCB5IGxpdmluZyBpbiB0aGUgc291dGhlYXN0ZXJuIFVuaXRlZCBTdGF0ZXM8L3RpdGxlPjxz
ZWNvbmRhcnktdGl0bGU+QW0uSi5DbGluLk51dHIuPC9zZWNvbmRhcnktdGl0bGU+PC90aXRsZXM+
PHBlcmlvZGljYWw+PGZ1bGwtdGl0bGU+QW0uSi5DbGluLk51dHIuPC9mdWxsLXRpdGxlPjwvcGVy
aW9kaWNhbD48cGFnZXM+NzUtODE8L3BhZ2VzPjx2b2x1bWU+ODM8L3ZvbHVtZT48bnVtYmVyPjE8
L251bWJlcj48cmVwcmludC1lZGl0aW9uPk5vdCBpbiBGaWxlPC9yZXByaW50LWVkaXRpb24+PGtl
eXdvcmRzPjxrZXl3b3JkPkFic29ycHRpb21ldHJ5LFBob3Rvbjwva2V5d29yZD48a2V5d29yZD5B
ZG9sZXNjZW50PC9rZXl3b3JkPjxrZXl3b3JkPkFkdWx0PC9rZXl3b3JkPjxrZXl3b3JkPkFmcmlj
YW4gQW1lcmljYW5zPC9rZXl3b3JkPjxrZXl3b3JkPkFnZWQ8L2tleXdvcmQ+PGtleXdvcmQ+YW5h
bG9ncyAmYW1wOyBkZXJpdmF0aXZlczwva2V5d29yZD48a2V5d29yZD5hbmFseXNpczwva2V5d29y
ZD48a2V5d29yZD5BbmFseXNpcyBvZiBWYXJpYW5jZTwva2V5d29yZD48a2V5d29yZD5iaW9zeW50
aGVzaXM8L2tleXdvcmQ+PGtleXdvcmQ+Ymxvb2Q8L2tleXdvcmQ+PGtleXdvcmQ+Qm9keSBNYXNz
IEluZGV4PC9rZXl3b3JkPjxrZXl3b3JkPkJvbmUgRGVuc2l0eTwva2V5d29yZD48a2V5d29yZD5D
aGlsZDwva2V5d29yZD48a2V5d29yZD5DaGlsZCxQcmVzY2hvb2w8L2tleXdvcmQ+PGtleXdvcmQ+
Q3Jvc3MtU2VjdGlvbmFsIFN0dWRpZXM8L2tleXdvcmQ+PGtleXdvcmQ+ZXBpZGVtaW9sb2d5PC9r
ZXl3b3JkPjxrZXl3b3JkPkV1cm9wZWFuIENvbnRpbmVudGFsIEFuY2VzdHJ5IEdyb3VwPC9rZXl3
b3JkPjxrZXl3b3JkPkZlbWFsZTwva2V5d29yZD48a2V5d29yZD5GZW11cjwva2V5d29yZD48a2V5
d29yZD5Gb3JlYXJtPC9rZXl3b3JkPjxrZXl3b3JkPkdlb3JnaWE8L2tleXdvcmQ+PGtleXdvcmQ+
SHVtYW5zPC9rZXl3b3JkPjxrZXl3b3JkPkxpZmUgU3R5bGU8L2tleXdvcmQ+PGtleXdvcmQ+TnV0
cml0aW9uYWwgU3RhdHVzPC9rZXl3b3JkPjxrZXl3b3JkPnBoeXNpb2xvZ3k8L2tleXdvcmQ+PGtl
eXdvcmQ+UmFkaW9pbW11bm9hc3NheTwva2V5d29yZD48a2V5d29yZD5SZWdyZXNzaW9uIEFuYWx5
c2lzPC9rZXl3b3JkPjxrZXl3b3JkPlJpc2s8L2tleXdvcmQ+PGtleXdvcmQ+U2Vhc29uczwva2V5
d29yZD48a2V5d29yZD5TZXJvZXBpZGVtaW9sb2dpYyBTdHVkaWVzPC9rZXl3b3JkPjxrZXl3b3Jk
PlNvdXRoZWFzdGVybiBVbml0ZWQgU3RhdGVzPC9rZXl3b3JkPjxrZXl3b3JkPlN1bmxpZ2h0PC9r
ZXl3b3JkPjxrZXl3b3JkPlVuaXRlZCBTdGF0ZXM8L2tleXdvcmQ+PGtleXdvcmQ+Vml0YW1pbiBE
PC9rZXl3b3JkPjxrZXl3b3JkPlZpdGFtaW4gRCBEZWZpY2llbmN5PC9rZXl3b3JkPjwva2V5d29y
ZHM+PGRhdGVzPjx5ZWFyPjIwMDY8L3llYXI+PHB1Yi1kYXRlcz48ZGF0ZT4xLzIwMDY8L2RhdGU+
PC9wdWItZGF0ZXM+PC9kYXRlcz48bGFiZWw+MTMzPC9sYWJlbD48dXJscz48cmVsYXRlZC11cmxz
Pjx1cmw+aHR0cDovL3d3dy5uY2JpLm5sbS5uaWguZ292L3B1Ym1lZC8xNjQwMDA1MzwvdXJsPjwv
cmVsYXRlZC11cmxzPjwvdXJscz48ZWxlY3Ryb25pYy1yZXNvdXJjZS1udW0+ODMvMS83NSBbcGlp
XTwvZWxlY3Ryb25pYy1yZXNvdXJjZS1udW0+PC9yZWNvcmQ+PC9DaXRlPjwvRW5kTm90ZT5=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7" w:tooltip="Mayranpaa, 2012 #235" w:history="1">
        <w:r w:rsidR="00B3117A">
          <w:rPr>
            <w:rFonts w:ascii="Times New Roman" w:hAnsi="Times New Roman"/>
            <w:noProof/>
          </w:rPr>
          <w:t>67</w:t>
        </w:r>
      </w:hyperlink>
      <w:r w:rsidR="00B3117A">
        <w:rPr>
          <w:rFonts w:ascii="Times New Roman" w:hAnsi="Times New Roman"/>
          <w:noProof/>
        </w:rPr>
        <w:t>,</w:t>
      </w:r>
      <w:hyperlink w:anchor="_ENREF_92" w:tooltip="Mouratidou, 2013 #241" w:history="1">
        <w:r w:rsidR="00B3117A">
          <w:rPr>
            <w:rFonts w:ascii="Times New Roman" w:hAnsi="Times New Roman"/>
            <w:noProof/>
          </w:rPr>
          <w:t>92</w:t>
        </w:r>
      </w:hyperlink>
      <w:r w:rsidR="00B3117A">
        <w:rPr>
          <w:rFonts w:ascii="Times New Roman" w:hAnsi="Times New Roman"/>
          <w:noProof/>
        </w:rPr>
        <w:t>,</w:t>
      </w:r>
      <w:hyperlink w:anchor="_ENREF_94" w:tooltip="Stein, 2006 #287" w:history="1">
        <w:r w:rsidR="00B3117A">
          <w:rPr>
            <w:rFonts w:ascii="Times New Roman" w:hAnsi="Times New Roman"/>
            <w:noProof/>
          </w:rPr>
          <w:t>9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is, however, assumes the tracking of vitamin D status between seasons and despite this approach, the findings remain inconsistent with both positive </w:t>
      </w:r>
      <w:r w:rsidR="008C045D" w:rsidRPr="00752CC0">
        <w:rPr>
          <w:rFonts w:ascii="Times New Roman" w:hAnsi="Times New Roman"/>
        </w:rPr>
        <w:fldChar w:fldCharType="begin">
          <w:fldData xml:space="preserve">PEVuZE5vdGU+PENpdGU+PEF1dGhvcj5NYXlyYW5wYWE8L0F1dGhvcj48WWVhcj4yMDEyPC9ZZWFy
PjxSZWNOdW0+MjM1PC9SZWNOdW0+PERpc3BsYXlUZXh0Pls2Nyw5Ml08L0Rpc3BsYXlUZXh0Pjxy
ZWNvcmQ+PHJlYy1udW1iZXI+MjM1PC9yZWMtbnVtYmVyPjxmb3JlaWduLWtleXM+PGtleSBhcHA9
IkVOIiBkYi1pZD0iYWV6ZmF6ZnI1NXcyZGVlMDlhdXZ6ZWFuemQwYXh0dDV4MjV2IiB0aW1lc3Rh
bXA9IjEzODA2NDkyNjMiPjIzNTwva2V5PjwvZm9yZWlnbi1rZXlzPjxyZWYtdHlwZSBuYW1lPSJK
b3VybmFsIEFydGljbGUiPjE3PC9yZWYtdHlwZT48Y29udHJpYnV0b3JzPjxhdXRob3JzPjxhdXRo
b3I+TWF5cmFucGFhLE0uSy48L2F1dGhvcj48YXV0aG9yPlZpbGpha2FpbmVuLEguVC48L2F1dGhv
cj48YXV0aG9yPlRvaXZpYWluZW4tU2FsbyxTLjwvYXV0aG9yPjxhdXRob3I+S2FsbGlvLFAuRS48
L2F1dGhvcj48YXV0aG9yPk1ha2l0aWUsTy48L2F1dGhvcj48L2F1dGhvcnM+PC9jb250cmlidXRv
cnM+PGF1dGgtYWRkcmVzcz5DaGlsZHJlbiZhcG9zO3MgSG9zcGl0YWwsIEhlbHNpbmtpIFVuaXZl
cnNpdHkgQ2VudHJhbCBIb3NwaXRhbCBhbmQgVW5pdmVyc2l0eSBvZiBIZWxzaW5raSwgU3RlbmJh
Y2tpbmthdHUgMTEsIEhVUywgSGVsc2lua2ksIEZpbmxhbmQuIG1lcnZpLm1heXJhbnBhYUBoZWxz
aW5raS5maTwvYXV0aC1hZGRyZXNzPjx0aXRsZXM+PHRpdGxlPkltcGFpcmVkIGJvbmUgaGVhbHRo
IGFuZCBhc3ltcHRvbWF0aWMgdmVydGVicmFsIGNvbXByZXNzaW9ucyBpbiBmcmFjdHVyZS1wcm9u
ZSBjaGlsZHJlbjogYSBjYXNlLWNvbnRyb2wgc3R1ZHk8L3RpdGxlPjxzZWNvbmRhcnktdGl0bGU+
Si5Cb25lIE1pbmVyLlJlcy48L3NlY29uZGFyeS10aXRsZT48L3RpdGxlcz48cGVyaW9kaWNhbD48
ZnVsbC10aXRsZT5KLkJvbmUgTWluZXIuUmVzLjwvZnVsbC10aXRsZT48L3BlcmlvZGljYWw+PHBh
Z2VzPjE0MTMtMTQyNDwvcGFnZXM+PHZvbHVtZT4yNzwvdm9sdW1lPjxudW1iZXI+NjwvbnVtYmVy
PjxyZXByaW50LWVkaXRpb24+Tm90IGluIEZpbGU8L3JlcHJpbnQtZWRpdGlvbj48a2V5d29yZHM+
PGtleXdvcmQ+Ymxvb2Q8L2tleXdvcmQ+PGtleXdvcmQ+Qm9uZSBhbmQgQm9uZXM8L2tleXdvcmQ+
PGtleXdvcmQ+Qm9uZSBEZW5zaXR5PC9rZXl3b3JkPjxrZXl3b3JkPkNhbGNpdW08L2tleXdvcmQ+
PGtleXdvcmQ+Q2FzZS1Db250cm9sIFN0dWRpZXM8L2tleXdvcmQ+PGtleXdvcmQ+Q2hpbGQ8L2tl
eXdvcmQ+PGtleXdvcmQ+Q2hpbGQsUHJlc2Nob29sPC9rZXl3b3JkPjxrZXl3b3JkPkNvaG9ydCBT
dHVkaWVzPC9rZXl3b3JkPjxrZXl3b3JkPmNvbXBsaWNhdGlvbnM8L2tleXdvcmQ+PGtleXdvcmQ+
RGVtb2dyYXBoeTwva2V5d29yZD48a2V5d29yZD5lcGlkZW1pb2xvZ3k8L2tleXdvcmQ+PGtleXdv
cmQ+RmVtYWxlPC9rZXl3b3JkPjxrZXl3b3JkPkZpbmxhbmQ8L2tleXdvcmQ+PGtleXdvcmQ+RnJh
Y3R1cmVzLENvbXByZXNzaW9uPC9rZXl3b3JkPjxrZXl3b3JkPkhlYWx0aDwva2V5d29yZD48a2V5
d29yZD5IdW1hbnM8L2tleXdvcmQ+PGtleXdvcmQ+TWFsZTwva2V5d29yZD48a2V5d29yZD5Pc3Rl
b3Bvcm9zaXM8L2tleXdvcmQ+PGtleXdvcmQ+cGF0aG9sb2d5PC9rZXl3b3JkPjxrZXl3b3JkPlBh
dGllbnRzPC9rZXl3b3JkPjxrZXl3b3JkPlBob3NwaGF0ZXM8L2tleXdvcmQ+PGtleXdvcmQ+cGh5
c2lvcGF0aG9sb2d5PC9rZXl3b3JkPjxrZXl3b3JkPlByZXZhbGVuY2U8L2tleXdvcmQ+PGtleXdv
cmQ+UHJvc3BlY3RpdmUgU3R1ZGllczwva2V5d29yZD48a2V5d29yZD5yYWRpb2dyYXBoeTwva2V5
d29yZD48a2V5d29yZD5SaXNrIEZhY3RvcnM8L2tleXdvcmQ+PGtleXdvcmQ+U3BpbmFsIEZyYWN0
dXJlczwva2V5d29yZD48a2V5d29yZD51cmluZTwva2V5d29yZD48a2V5d29yZD5WaXRhbWluIEQ8
L2tleXdvcmQ+PC9rZXl3b3Jkcz48ZGF0ZXM+PHllYXI+MjAxMjwveWVhcj48cHViLWRhdGVzPjxk
YXRlPjYvMjAxMjwvZGF0ZT48L3B1Yi1kYXRlcz48L2RhdGVzPjxsYWJlbD4yNDwvbGFiZWw+PHVy
bHM+PHJlbGF0ZWQtdXJscz48dXJsPmh0dHA6Ly93d3cubmNiaS5ubG0ubmloLmdvdi9wdWJtZWQv
MjIzNjc5MjI8L3VybD48L3JlbGF0ZWQtdXJscz48L3VybHM+PGVsZWN0cm9uaWMtcmVzb3VyY2Ut
bnVtPjEwLjEwMDIvamJtci4xNTc5IFtkb2ldPC9lbGVjdHJvbmljLXJlc291cmNlLW51bT48L3Jl
Y29yZD48L0NpdGU+PENpdGU+PEF1dGhvcj5Nb3VyYXRpZG91PC9BdXRob3I+PFllYXI+MjAxMzwv
WWVhcj48UmVjTnVtPjI0MTwvUmVjTnVtPjxyZWNvcmQ+PHJlYy1udW1iZXI+MjQxPC9yZWMtbnVt
YmVyPjxmb3JlaWduLWtleXM+PGtleSBhcHA9IkVOIiBkYi1pZD0iYWV6ZmF6ZnI1NXcyZGVlMDlh
dXZ6ZWFuemQwYXh0dDV4MjV2IiB0aW1lc3RhbXA9IjEzODA2NDkyNjMiPjI0MTwva2V5PjwvZm9y
ZWlnbi1rZXlzPjxyZWYtdHlwZSBuYW1lPSJKb3VybmFsIEFydGljbGUiPjE3PC9yZWYtdHlwZT48
Y29udHJpYnV0b3JzPjxhdXRob3JzPjxhdXRob3I+TW91cmF0aWRvdSxULjwvYXV0aG9yPjxhdXRo
b3I+VmljZW50ZS1Sb2RyaWd1ZXosRy48L2F1dGhvcj48YXV0aG9yPkdyYWNpYS1NYXJjbyxMLjwv
YXV0aG9yPjxhdXRob3I+SHV5YnJlY2h0cyxJLjwvYXV0aG9yPjxhdXRob3I+U2lvZW4sSS48L2F1
dGhvcj48YXV0aG9yPldpZGhhbG0sSy48L2F1dGhvcj48YXV0aG9yPlZhbHR1ZW5hLEouPC9hdXRo
b3I+PGF1dGhvcj5Hb256YWxlei1Hcm9zcyxNLjwvYXV0aG9yPjxhdXRob3I+TW9yZW5vLEwuQS48
L2F1dGhvcj48L2F1dGhvcnM+PC9jb250cmlidXRvcnM+PGF1dGgtYWRkcmVzcz5OdXRyaXRpb24g
YW5kIERldmVsb3BtZW50IFJlc2VhcmNoIEdyb3VwLCBVbml2ZXJzaXR5IG9mIFphcmFnb3phLCBD
L0Nvcm9uYSBkZSBBcmFnb24sIFphcmFnb3phLCBTcGFpbi4gdGhlb2RvcmFAdW5pemFyLmVzPC9h
dXRoLWFkZHJlc3M+PHRpdGxlcz48dGl0bGU+QXNzb2NpYXRpb25zIG9mIGRpZXRhcnkgY2FsY2l1
bSwgdml0YW1pbiBELCBtaWxrIGludGFrZXMsIGFuZCAyNS1oeWRyb3h5dml0YW1pbiBEIHdpdGgg
Ym9uZSBtYXNzIGluIFNwYW5pc2ggYWRvbGVzY2VudHM6IHRoZSBIRUxFTkEgc3R1ZHk8L3RpdGxl
PjxzZWNvbmRhcnktdGl0bGU+Si5DbGluLkRlbnNpdG9tLjwvc2Vjb25kYXJ5LXRpdGxlPjwvdGl0
bGVzPjxwZXJpb2RpY2FsPjxmdWxsLXRpdGxlPkouQ2xpbi5EZW5zaXRvbS48L2Z1bGwtdGl0bGU+
PC9wZXJpb2RpY2FsPjxwYWdlcz4xMTAtMTE3PC9wYWdlcz48dm9sdW1lPjE2PC92b2x1bWU+PG51
bWJlcj4xPC9udW1iZXI+PHJlcHJpbnQtZWRpdGlvbj5Ob3QgaW4gRmlsZTwvcmVwcmludC1lZGl0
aW9uPjxrZXl3b3Jkcz48a2V5d29yZD5hZG1pbmlzdHJhdGlvbiAmYW1wOyBkb3NhZ2U8L2tleXdv
cmQ+PGtleXdvcmQ+QWRvbGVzY2VudDwva2V5d29yZD48a2V5d29yZD5BZ2VkPC9rZXl3b3JkPjxr
ZXl3b3JkPmFuYWxvZ3MgJmFtcDsgZGVyaXZhdGl2ZXM8L2tleXdvcmQ+PGtleXdvcmQ+YW5hbHlz
aXM8L2tleXdvcmQ+PGtleXdvcmQ+Qm9uZSBEZW5zaXR5PC9rZXl3b3JkPjxrZXl3b3JkPkNhbGNp
dW08L2tleXdvcmQ+PGtleXdvcmQ+Q2FsY2l1bSxEaWV0YXJ5PC9rZXl3b3JkPjxrZXl3b3JkPkNo
aWxkPC9rZXl3b3JkPjxrZXl3b3JkPkRpZXQ8L2tleXdvcmQ+PGtleXdvcmQ+RXJnb2NhbGNpZmVy
b2xzPC9rZXl3b3JkPjxrZXl3b3JkPkV1cm9wZTwva2V5d29yZD48a2V5d29yZD5GZW1hbGU8L2tl
eXdvcmQ+PGtleXdvcmQ+R3Jvd3RoPC9rZXl3b3JkPjxrZXl3b3JkPkhlYWx0aCBCZWhhdmlvcjwv
a2V5d29yZD48a2V5d29yZD5IdW1hbnM8L2tleXdvcmQ+PGtleXdvcmQ+SHlkcm94eWNob2xlY2Fs
Y2lmZXJvbHM8L2tleXdvcmQ+PGtleXdvcmQ+TGlmZSBTdHlsZTwva2V5d29yZD48a2V5d29yZD5N
YWxlPC9rZXl3b3JkPjxrZXl3b3JkPk1pbGs8L2tleXdvcmQ+PGtleXdvcmQ+cGh5c2lvbG9neTwv
a2V5d29yZD48a2V5d29yZD5TcGFpbjwva2V5d29yZD48a2V5d29yZD5WaXRhbWluIEQ8L2tleXdv
cmQ+PC9rZXl3b3Jkcz48ZGF0ZXM+PHllYXI+MjAxMzwveWVhcj48cHViLWRhdGVzPjxkYXRlPjEv
MjAxMzwvZGF0ZT48L3B1Yi1kYXRlcz48L2RhdGVzPjxsYWJlbD40ODwvbGFiZWw+PHVybHM+PHJl
bGF0ZWQtdXJscz48dXJsPmh0dHA6Ly93d3cubmNiaS5ubG0ubmloLmdvdi9wdWJtZWQvMjI5MDE1
NTA8L3VybD48L3JlbGF0ZWQtdXJscz48L3VybHM+PGVsZWN0cm9uaWMtcmVzb3VyY2UtbnVtPlMx
MDk0LTY5NTAoMTIpMDAxMTAtMiBbcGlpXTsxMC4xMDE2L2ouam9jZC4yMDEyLjA3LjAwOCBbZG9p
XTwvZWxlY3Ryb25pYy1yZXNvdXJjZS1udW0+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YXlyYW5wYWE8L0F1dGhvcj48WWVhcj4yMDEyPC9ZZWFy
PjxSZWNOdW0+MjM1PC9SZWNOdW0+PERpc3BsYXlUZXh0Pls2Nyw5Ml08L0Rpc3BsYXlUZXh0Pjxy
ZWNvcmQ+PHJlYy1udW1iZXI+MjM1PC9yZWMtbnVtYmVyPjxmb3JlaWduLWtleXM+PGtleSBhcHA9
IkVOIiBkYi1pZD0iYWV6ZmF6ZnI1NXcyZGVlMDlhdXZ6ZWFuemQwYXh0dDV4MjV2IiB0aW1lc3Rh
bXA9IjEzODA2NDkyNjMiPjIzNTwva2V5PjwvZm9yZWlnbi1rZXlzPjxyZWYtdHlwZSBuYW1lPSJK
b3VybmFsIEFydGljbGUiPjE3PC9yZWYtdHlwZT48Y29udHJpYnV0b3JzPjxhdXRob3JzPjxhdXRo
b3I+TWF5cmFucGFhLE0uSy48L2F1dGhvcj48YXV0aG9yPlZpbGpha2FpbmVuLEguVC48L2F1dGhv
cj48YXV0aG9yPlRvaXZpYWluZW4tU2FsbyxTLjwvYXV0aG9yPjxhdXRob3I+S2FsbGlvLFAuRS48
L2F1dGhvcj48YXV0aG9yPk1ha2l0aWUsTy48L2F1dGhvcj48L2F1dGhvcnM+PC9jb250cmlidXRv
cnM+PGF1dGgtYWRkcmVzcz5DaGlsZHJlbiZhcG9zO3MgSG9zcGl0YWwsIEhlbHNpbmtpIFVuaXZl
cnNpdHkgQ2VudHJhbCBIb3NwaXRhbCBhbmQgVW5pdmVyc2l0eSBvZiBIZWxzaW5raSwgU3RlbmJh
Y2tpbmthdHUgMTEsIEhVUywgSGVsc2lua2ksIEZpbmxhbmQuIG1lcnZpLm1heXJhbnBhYUBoZWxz
aW5raS5maTwvYXV0aC1hZGRyZXNzPjx0aXRsZXM+PHRpdGxlPkltcGFpcmVkIGJvbmUgaGVhbHRo
IGFuZCBhc3ltcHRvbWF0aWMgdmVydGVicmFsIGNvbXByZXNzaW9ucyBpbiBmcmFjdHVyZS1wcm9u
ZSBjaGlsZHJlbjogYSBjYXNlLWNvbnRyb2wgc3R1ZHk8L3RpdGxlPjxzZWNvbmRhcnktdGl0bGU+
Si5Cb25lIE1pbmVyLlJlcy48L3NlY29uZGFyeS10aXRsZT48L3RpdGxlcz48cGVyaW9kaWNhbD48
ZnVsbC10aXRsZT5KLkJvbmUgTWluZXIuUmVzLjwvZnVsbC10aXRsZT48L3BlcmlvZGljYWw+PHBh
Z2VzPjE0MTMtMTQyNDwvcGFnZXM+PHZvbHVtZT4yNzwvdm9sdW1lPjxudW1iZXI+NjwvbnVtYmVy
PjxyZXByaW50LWVkaXRpb24+Tm90IGluIEZpbGU8L3JlcHJpbnQtZWRpdGlvbj48a2V5d29yZHM+
PGtleXdvcmQ+Ymxvb2Q8L2tleXdvcmQ+PGtleXdvcmQ+Qm9uZSBhbmQgQm9uZXM8L2tleXdvcmQ+
PGtleXdvcmQ+Qm9uZSBEZW5zaXR5PC9rZXl3b3JkPjxrZXl3b3JkPkNhbGNpdW08L2tleXdvcmQ+
PGtleXdvcmQ+Q2FzZS1Db250cm9sIFN0dWRpZXM8L2tleXdvcmQ+PGtleXdvcmQ+Q2hpbGQ8L2tl
eXdvcmQ+PGtleXdvcmQ+Q2hpbGQsUHJlc2Nob29sPC9rZXl3b3JkPjxrZXl3b3JkPkNvaG9ydCBT
dHVkaWVzPC9rZXl3b3JkPjxrZXl3b3JkPmNvbXBsaWNhdGlvbnM8L2tleXdvcmQ+PGtleXdvcmQ+
RGVtb2dyYXBoeTwva2V5d29yZD48a2V5d29yZD5lcGlkZW1pb2xvZ3k8L2tleXdvcmQ+PGtleXdv
cmQ+RmVtYWxlPC9rZXl3b3JkPjxrZXl3b3JkPkZpbmxhbmQ8L2tleXdvcmQ+PGtleXdvcmQ+RnJh
Y3R1cmVzLENvbXByZXNzaW9uPC9rZXl3b3JkPjxrZXl3b3JkPkhlYWx0aDwva2V5d29yZD48a2V5
d29yZD5IdW1hbnM8L2tleXdvcmQ+PGtleXdvcmQ+TWFsZTwva2V5d29yZD48a2V5d29yZD5Pc3Rl
b3Bvcm9zaXM8L2tleXdvcmQ+PGtleXdvcmQ+cGF0aG9sb2d5PC9rZXl3b3JkPjxrZXl3b3JkPlBh
dGllbnRzPC9rZXl3b3JkPjxrZXl3b3JkPlBob3NwaGF0ZXM8L2tleXdvcmQ+PGtleXdvcmQ+cGh5
c2lvcGF0aG9sb2d5PC9rZXl3b3JkPjxrZXl3b3JkPlByZXZhbGVuY2U8L2tleXdvcmQ+PGtleXdv
cmQ+UHJvc3BlY3RpdmUgU3R1ZGllczwva2V5d29yZD48a2V5d29yZD5yYWRpb2dyYXBoeTwva2V5
d29yZD48a2V5d29yZD5SaXNrIEZhY3RvcnM8L2tleXdvcmQ+PGtleXdvcmQ+U3BpbmFsIEZyYWN0
dXJlczwva2V5d29yZD48a2V5d29yZD51cmluZTwva2V5d29yZD48a2V5d29yZD5WaXRhbWluIEQ8
L2tleXdvcmQ+PC9rZXl3b3Jkcz48ZGF0ZXM+PHllYXI+MjAxMjwveWVhcj48cHViLWRhdGVzPjxk
YXRlPjYvMjAxMjwvZGF0ZT48L3B1Yi1kYXRlcz48L2RhdGVzPjxsYWJlbD4yNDwvbGFiZWw+PHVy
bHM+PHJlbGF0ZWQtdXJscz48dXJsPmh0dHA6Ly93d3cubmNiaS5ubG0ubmloLmdvdi9wdWJtZWQv
MjIzNjc5MjI8L3VybD48L3JlbGF0ZWQtdXJscz48L3VybHM+PGVsZWN0cm9uaWMtcmVzb3VyY2Ut
bnVtPjEwLjEwMDIvamJtci4xNTc5IFtkb2ldPC9lbGVjdHJvbmljLXJlc291cmNlLW51bT48L3Jl
Y29yZD48L0NpdGU+PENpdGU+PEF1dGhvcj5Nb3VyYXRpZG91PC9BdXRob3I+PFllYXI+MjAxMzwv
WWVhcj48UmVjTnVtPjI0MTwvUmVjTnVtPjxyZWNvcmQ+PHJlYy1udW1iZXI+MjQxPC9yZWMtbnVt
YmVyPjxmb3JlaWduLWtleXM+PGtleSBhcHA9IkVOIiBkYi1pZD0iYWV6ZmF6ZnI1NXcyZGVlMDlh
dXZ6ZWFuemQwYXh0dDV4MjV2IiB0aW1lc3RhbXA9IjEzODA2NDkyNjMiPjI0MTwva2V5PjwvZm9y
ZWlnbi1rZXlzPjxyZWYtdHlwZSBuYW1lPSJKb3VybmFsIEFydGljbGUiPjE3PC9yZWYtdHlwZT48
Y29udHJpYnV0b3JzPjxhdXRob3JzPjxhdXRob3I+TW91cmF0aWRvdSxULjwvYXV0aG9yPjxhdXRo
b3I+VmljZW50ZS1Sb2RyaWd1ZXosRy48L2F1dGhvcj48YXV0aG9yPkdyYWNpYS1NYXJjbyxMLjwv
YXV0aG9yPjxhdXRob3I+SHV5YnJlY2h0cyxJLjwvYXV0aG9yPjxhdXRob3I+U2lvZW4sSS48L2F1
dGhvcj48YXV0aG9yPldpZGhhbG0sSy48L2F1dGhvcj48YXV0aG9yPlZhbHR1ZW5hLEouPC9hdXRo
b3I+PGF1dGhvcj5Hb256YWxlei1Hcm9zcyxNLjwvYXV0aG9yPjxhdXRob3I+TW9yZW5vLEwuQS48
L2F1dGhvcj48L2F1dGhvcnM+PC9jb250cmlidXRvcnM+PGF1dGgtYWRkcmVzcz5OdXRyaXRpb24g
YW5kIERldmVsb3BtZW50IFJlc2VhcmNoIEdyb3VwLCBVbml2ZXJzaXR5IG9mIFphcmFnb3phLCBD
L0Nvcm9uYSBkZSBBcmFnb24sIFphcmFnb3phLCBTcGFpbi4gdGhlb2RvcmFAdW5pemFyLmVzPC9h
dXRoLWFkZHJlc3M+PHRpdGxlcz48dGl0bGU+QXNzb2NpYXRpb25zIG9mIGRpZXRhcnkgY2FsY2l1
bSwgdml0YW1pbiBELCBtaWxrIGludGFrZXMsIGFuZCAyNS1oeWRyb3h5dml0YW1pbiBEIHdpdGgg
Ym9uZSBtYXNzIGluIFNwYW5pc2ggYWRvbGVzY2VudHM6IHRoZSBIRUxFTkEgc3R1ZHk8L3RpdGxl
PjxzZWNvbmRhcnktdGl0bGU+Si5DbGluLkRlbnNpdG9tLjwvc2Vjb25kYXJ5LXRpdGxlPjwvdGl0
bGVzPjxwZXJpb2RpY2FsPjxmdWxsLXRpdGxlPkouQ2xpbi5EZW5zaXRvbS48L2Z1bGwtdGl0bGU+
PC9wZXJpb2RpY2FsPjxwYWdlcz4xMTAtMTE3PC9wYWdlcz48dm9sdW1lPjE2PC92b2x1bWU+PG51
bWJlcj4xPC9udW1iZXI+PHJlcHJpbnQtZWRpdGlvbj5Ob3QgaW4gRmlsZTwvcmVwcmludC1lZGl0
aW9uPjxrZXl3b3Jkcz48a2V5d29yZD5hZG1pbmlzdHJhdGlvbiAmYW1wOyBkb3NhZ2U8L2tleXdv
cmQ+PGtleXdvcmQ+QWRvbGVzY2VudDwva2V5d29yZD48a2V5d29yZD5BZ2VkPC9rZXl3b3JkPjxr
ZXl3b3JkPmFuYWxvZ3MgJmFtcDsgZGVyaXZhdGl2ZXM8L2tleXdvcmQ+PGtleXdvcmQ+YW5hbHlz
aXM8L2tleXdvcmQ+PGtleXdvcmQ+Qm9uZSBEZW5zaXR5PC9rZXl3b3JkPjxrZXl3b3JkPkNhbGNp
dW08L2tleXdvcmQ+PGtleXdvcmQ+Q2FsY2l1bSxEaWV0YXJ5PC9rZXl3b3JkPjxrZXl3b3JkPkNo
aWxkPC9rZXl3b3JkPjxrZXl3b3JkPkRpZXQ8L2tleXdvcmQ+PGtleXdvcmQ+RXJnb2NhbGNpZmVy
b2xzPC9rZXl3b3JkPjxrZXl3b3JkPkV1cm9wZTwva2V5d29yZD48a2V5d29yZD5GZW1hbGU8L2tl
eXdvcmQ+PGtleXdvcmQ+R3Jvd3RoPC9rZXl3b3JkPjxrZXl3b3JkPkhlYWx0aCBCZWhhdmlvcjwv
a2V5d29yZD48a2V5d29yZD5IdW1hbnM8L2tleXdvcmQ+PGtleXdvcmQ+SHlkcm94eWNob2xlY2Fs
Y2lmZXJvbHM8L2tleXdvcmQ+PGtleXdvcmQ+TGlmZSBTdHlsZTwva2V5d29yZD48a2V5d29yZD5N
YWxlPC9rZXl3b3JkPjxrZXl3b3JkPk1pbGs8L2tleXdvcmQ+PGtleXdvcmQ+cGh5c2lvbG9neTwv
a2V5d29yZD48a2V5d29yZD5TcGFpbjwva2V5d29yZD48a2V5d29yZD5WaXRhbWluIEQ8L2tleXdv
cmQ+PC9rZXl3b3Jkcz48ZGF0ZXM+PHllYXI+MjAxMzwveWVhcj48cHViLWRhdGVzPjxkYXRlPjEv
MjAxMzwvZGF0ZT48L3B1Yi1kYXRlcz48L2RhdGVzPjxsYWJlbD40ODwvbGFiZWw+PHVybHM+PHJl
bGF0ZWQtdXJscz48dXJsPmh0dHA6Ly93d3cubmNiaS5ubG0ubmloLmdvdi9wdWJtZWQvMjI5MDE1
NTA8L3VybD48L3JlbGF0ZWQtdXJscz48L3VybHM+PGVsZWN0cm9uaWMtcmVzb3VyY2UtbnVtPlMx
MDk0LTY5NTAoMTIpMDAxMTAtMiBbcGlpXTsxMC4xMDE2L2ouam9jZC4yMDEyLjA3LjAwOCBbZG9p
XTwvZWxlY3Ryb25pYy1yZXNvdXJjZS1udW0+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67" w:tooltip="Mayranpaa, 2012 #235" w:history="1">
        <w:r w:rsidR="00B3117A">
          <w:rPr>
            <w:rFonts w:ascii="Times New Roman" w:hAnsi="Times New Roman"/>
            <w:noProof/>
          </w:rPr>
          <w:t>67</w:t>
        </w:r>
      </w:hyperlink>
      <w:r w:rsidR="00B3117A">
        <w:rPr>
          <w:rFonts w:ascii="Times New Roman" w:hAnsi="Times New Roman"/>
          <w:noProof/>
        </w:rPr>
        <w:t>,</w:t>
      </w:r>
      <w:hyperlink w:anchor="_ENREF_92" w:tooltip="Mouratidou, 2013 #241" w:history="1">
        <w:r w:rsidR="00B3117A">
          <w:rPr>
            <w:rFonts w:ascii="Times New Roman" w:hAnsi="Times New Roman"/>
            <w:noProof/>
          </w:rPr>
          <w:t>9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null </w:t>
      </w:r>
      <w:r w:rsidR="008C045D" w:rsidRPr="00752CC0">
        <w:rPr>
          <w:rFonts w:ascii="Times New Roman" w:hAnsi="Times New Roman"/>
        </w:rPr>
        <w:fldChar w:fldCharType="begin">
          <w:fldData xml:space="preserve">PEVuZE5vdGU+PENpdGU+PEF1dGhvcj5Nb3VyYXRpZG91PC9BdXRob3I+PFllYXI+MjAxMzwvWWVh
cj48UmVjTnVtPjI0MTwvUmVjTnVtPjxEaXNwbGF5VGV4dD5bOTIsOTRdPC9EaXNwbGF5VGV4dD48
cmVjb3JkPjxyZWMtbnVtYmVyPjI0MTwvcmVjLW51bWJlcj48Zm9yZWlnbi1rZXlzPjxrZXkgYXBw
PSJFTiIgZGItaWQ9ImFlemZhemZyNTV3MmRlZTA5YXV2emVhbnpkMGF4dHQ1eDI1diIgdGltZXN0
YW1wPSIxMzgwNjQ5MjYzIj4yNDE8L2tleT48L2ZvcmVpZ24ta2V5cz48cmVmLXR5cGUgbmFtZT0i
Sm91cm5hbCBBcnRpY2xlIj4xNzwvcmVmLXR5cGU+PGNvbnRyaWJ1dG9ycz48YXV0aG9ycz48YXV0
aG9yPk1vdXJhdGlkb3UsVC48L2F1dGhvcj48YXV0aG9yPlZpY2VudGUtUm9kcmlndWV6LEcuPC9h
dXRob3I+PGF1dGhvcj5HcmFjaWEtTWFyY28sTC48L2F1dGhvcj48YXV0aG9yPkh1eWJyZWNodHMs
SS48L2F1dGhvcj48YXV0aG9yPlNpb2VuLEkuPC9hdXRob3I+PGF1dGhvcj5XaWRoYWxtLEsuPC9h
dXRob3I+PGF1dGhvcj5WYWx0dWVuYSxKLjwvYXV0aG9yPjxhdXRob3I+R29uemFsZXotR3Jvc3Ms
TS48L2F1dGhvcj48YXV0aG9yPk1vcmVubyxMLkEuPC9hdXRob3I+PC9hdXRob3JzPjwvY29udHJp
YnV0b3JzPjxhdXRoLWFkZHJlc3M+TnV0cml0aW9uIGFuZCBEZXZlbG9wbWVudCBSZXNlYXJjaCBH
cm91cCwgVW5pdmVyc2l0eSBvZiBaYXJhZ296YSwgQy9Db3JvbmEgZGUgQXJhZ29uLCBaYXJhZ296
YSwgU3BhaW4uIHRoZW9kb3JhQHVuaXphci5lczwvYXV0aC1hZGRyZXNzPjx0aXRsZXM+PHRpdGxl
PkFzc29jaWF0aW9ucyBvZiBkaWV0YXJ5IGNhbGNpdW0sIHZpdGFtaW4gRCwgbWlsayBpbnRha2Vz
LCBhbmQgMjUtaHlkcm94eXZpdGFtaW4gRCB3aXRoIGJvbmUgbWFzcyBpbiBTcGFuaXNoIGFkb2xl
c2NlbnRzOiB0aGUgSEVMRU5BIHN0dWR5PC90aXRsZT48c2Vjb25kYXJ5LXRpdGxlPkouQ2xpbi5E
ZW5zaXRvbS48L3NlY29uZGFyeS10aXRsZT48L3RpdGxlcz48cGVyaW9kaWNhbD48ZnVsbC10aXRs
ZT5KLkNsaW4uRGVuc2l0b20uPC9mdWxsLXRpdGxlPjwvcGVyaW9kaWNhbD48cGFnZXM+MTEwLTEx
NzwvcGFnZXM+PHZvbHVtZT4xNjwvdm9sdW1lPjxudW1iZXI+MTwvbnVtYmVyPjxyZXByaW50LWVk
aXRpb24+Tm90IGluIEZpbGU8L3JlcHJpbnQtZWRpdGlvbj48a2V5d29yZHM+PGtleXdvcmQ+YWRt
aW5pc3RyYXRpb24gJmFtcDsgZG9zYWdlPC9rZXl3b3JkPjxrZXl3b3JkPkFkb2xlc2NlbnQ8L2tl
eXdvcmQ+PGtleXdvcmQ+QWdlZDwva2V5d29yZD48a2V5d29yZD5hbmFsb2dzICZhbXA7IGRlcml2
YXRpdmVzPC9rZXl3b3JkPjxrZXl3b3JkPmFuYWx5c2lzPC9rZXl3b3JkPjxrZXl3b3JkPkJvbmUg
RGVuc2l0eTwva2V5d29yZD48a2V5d29yZD5DYWxjaXVtPC9rZXl3b3JkPjxrZXl3b3JkPkNhbGNp
dW0sRGlldGFyeTwva2V5d29yZD48a2V5d29yZD5DaGlsZDwva2V5d29yZD48a2V5d29yZD5EaWV0
PC9rZXl3b3JkPjxrZXl3b3JkPkVyZ29jYWxjaWZlcm9sczwva2V5d29yZD48a2V5d29yZD5FdXJv
cGU8L2tleXdvcmQ+PGtleXdvcmQ+RmVtYWxlPC9rZXl3b3JkPjxrZXl3b3JkPkdyb3d0aDwva2V5
d29yZD48a2V5d29yZD5IZWFsdGggQmVoYXZpb3I8L2tleXdvcmQ+PGtleXdvcmQ+SHVtYW5zPC9r
ZXl3b3JkPjxrZXl3b3JkPkh5ZHJveHljaG9sZWNhbGNpZmVyb2xzPC9rZXl3b3JkPjxrZXl3b3Jk
PkxpZmUgU3R5bGU8L2tleXdvcmQ+PGtleXdvcmQ+TWFsZTwva2V5d29yZD48a2V5d29yZD5NaWxr
PC9rZXl3b3JkPjxrZXl3b3JkPnBoeXNpb2xvZ3k8L2tleXdvcmQ+PGtleXdvcmQ+U3BhaW48L2tl
eXdvcmQ+PGtleXdvcmQ+Vml0YW1pbiBEPC9rZXl3b3JkPjwva2V5d29yZHM+PGRhdGVzPjx5ZWFy
PjIwMTM8L3llYXI+PHB1Yi1kYXRlcz48ZGF0ZT4xLzIwMTM8L2RhdGU+PC9wdWItZGF0ZXM+PC9k
YXRlcz48bGFiZWw+NDg8L2xhYmVsPjx1cmxzPjxyZWxhdGVkLXVybHM+PHVybD5odHRwOi8vd3d3
Lm5jYmkubmxtLm5paC5nb3YvcHVibWVkLzIyOTAxNTUwPC91cmw+PC9yZWxhdGVkLXVybHM+PC91
cmxzPjxlbGVjdHJvbmljLXJlc291cmNlLW51bT5TMTA5NC02OTUwKDEyKTAwMTEwLTIgW3BpaV07
MTAuMTAxNi9qLmpvY2QuMjAxMi4wNy4wMDggW2RvaV08L2VsZWN0cm9uaWMtcmVzb3VyY2UtbnVt
PjwvcmVjb3JkPjwvQ2l0ZT48Q2l0ZT48QXV0aG9yPlN0ZWluPC9BdXRob3I+PFllYXI+MjAwNjwv
WWVhcj48UmVjTnVtPjI4NzwvUmVjTnVtPjxyZWNvcmQ+PHJlYy1udW1iZXI+Mjg3PC9yZWMtbnVt
YmVyPjxmb3JlaWduLWtleXM+PGtleSBhcHA9IkVOIiBkYi1pZD0iYWV6ZmF6ZnI1NXcyZGVlMDlh
dXZ6ZWFuemQwYXh0dDV4MjV2IiB0aW1lc3RhbXA9IjEzODA2NDkyNjMiPjI4Nzwva2V5PjwvZm9y
ZWlnbi1rZXlzPjxyZWYtdHlwZSBuYW1lPSJKb3VybmFsIEFydGljbGUiPjE3PC9yZWYtdHlwZT48
Y29udHJpYnV0b3JzPjxhdXRob3JzPjxhdXRob3I+U3RlaW4sRS5NLjwvYXV0aG9yPjxhdXRob3I+
TGFpbmcsRS5NLjwvYXV0aG9yPjxhdXRob3I+SGFsbCxELkIuPC9hdXRob3I+PGF1dGhvcj5IYXVz
bWFuLEQuQi48L2F1dGhvcj48YXV0aG9yPktpbWxpbixNLkcuPC9hdXRob3I+PGF1dGhvcj5Kb2hu
c29uLE0uQS48L2F1dGhvcj48YXV0aG9yPk1vZGxlc2t5LEMuTS48L2F1dGhvcj48YXV0aG9yPldp
bHNvbixBLlIuPC9hdXRob3I+PGF1dGhvcj5MZXdpcyxSLkQuPC9hdXRob3I+PC9hdXRob3JzPjwv
Y29udHJpYnV0b3JzPjxhdXRoLWFkZHJlc3M+RGVwYXJ0bWVudCBvZiBGb29kcyBhbmQgTnV0cml0
aW9uIGFuZCBTdGF0aXN0aWNzLCBVbml2ZXJzaXR5IG9mIEdlb3JnaWEsIEF0aGVucywgR0EsIFVT
QTwvYXV0aC1hZGRyZXNzPjx0aXRsZXM+PHRpdGxlPlNlcnVtIDI1LWh5ZHJveHl2aXRhbWluIEQg
Y29uY2VudHJhdGlvbnMgaW4gZ2lybHMgYWdlZCA0LTggeSBsaXZpbmcgaW4gdGhlIHNvdXRoZWFz
dGVybiBVbml0ZWQgU3RhdGVzPC90aXRsZT48c2Vjb25kYXJ5LXRpdGxlPkFtLkouQ2xpbi5OdXRy
Ljwvc2Vjb25kYXJ5LXRpdGxlPjwvdGl0bGVzPjxwZXJpb2RpY2FsPjxmdWxsLXRpdGxlPkFtLkou
Q2xpbi5OdXRyLjwvZnVsbC10aXRsZT48L3BlcmlvZGljYWw+PHBhZ2VzPjc1LTgxPC9wYWdlcz48
dm9sdW1lPjgzPC92b2x1bWU+PG51bWJlcj4xPC9udW1iZXI+PHJlcHJpbnQtZWRpdGlvbj5Ob3Qg
aW4gRmlsZTwvcmVwcmludC1lZGl0aW9uPjxrZXl3b3Jkcz48a2V5d29yZD5BYnNvcnB0aW9tZXRy
eSxQaG90b248L2tleXdvcmQ+PGtleXdvcmQ+QWRvbGVzY2VudDwva2V5d29yZD48a2V5d29yZD5B
ZHVsdDwva2V5d29yZD48a2V5d29yZD5BZnJpY2FuIEFtZXJpY2Fuczwva2V5d29yZD48a2V5d29y
ZD5BZ2VkPC9rZXl3b3JkPjxrZXl3b3JkPmFuYWxvZ3MgJmFtcDsgZGVyaXZhdGl2ZXM8L2tleXdv
cmQ+PGtleXdvcmQ+YW5hbHlzaXM8L2tleXdvcmQ+PGtleXdvcmQ+QW5hbHlzaXMgb2YgVmFyaWFu
Y2U8L2tleXdvcmQ+PGtleXdvcmQ+Ymlvc3ludGhlc2lzPC9rZXl3b3JkPjxrZXl3b3JkPmJsb29k
PC9rZXl3b3JkPjxrZXl3b3JkPkJvZHkgTWFzcyBJbmRleDwva2V5d29yZD48a2V5d29yZD5Cb25l
IERlbnNpdHk8L2tleXdvcmQ+PGtleXdvcmQ+Q2hpbGQ8L2tleXdvcmQ+PGtleXdvcmQ+Q2hpbGQs
UHJlc2Nob29sPC9rZXl3b3JkPjxrZXl3b3JkPkNyb3NzLVNlY3Rpb25hbCBTdHVkaWVzPC9rZXl3
b3JkPjxrZXl3b3JkPmVwaWRlbWlvbG9neTwva2V5d29yZD48a2V5d29yZD5FdXJvcGVhbiBDb250
aW5lbnRhbCBBbmNlc3RyeSBHcm91cDwva2V5d29yZD48a2V5d29yZD5GZW1hbGU8L2tleXdvcmQ+
PGtleXdvcmQ+RmVtdXI8L2tleXdvcmQ+PGtleXdvcmQ+Rm9yZWFybTwva2V5d29yZD48a2V5d29y
ZD5HZW9yZ2lhPC9rZXl3b3JkPjxrZXl3b3JkPkh1bWFuczwva2V5d29yZD48a2V5d29yZD5MaWZl
IFN0eWxlPC9rZXl3b3JkPjxrZXl3b3JkPk51dHJpdGlvbmFsIFN0YXR1czwva2V5d29yZD48a2V5
d29yZD5waHlzaW9sb2d5PC9rZXl3b3JkPjxrZXl3b3JkPlJhZGlvaW1tdW5vYXNzYXk8L2tleXdv
cmQ+PGtleXdvcmQ+UmVncmVzc2lvbiBBbmFseXNpczwva2V5d29yZD48a2V5d29yZD5SaXNrPC9r
ZXl3b3JkPjxrZXl3b3JkPlNlYXNvbnM8L2tleXdvcmQ+PGtleXdvcmQ+U2Vyb2VwaWRlbWlvbG9n
aWMgU3R1ZGllczwva2V5d29yZD48a2V5d29yZD5Tb3V0aGVhc3Rlcm4gVW5pdGVkIFN0YXRlczwv
a2V5d29yZD48a2V5d29yZD5TdW5saWdodDwva2V5d29yZD48a2V5d29yZD5Vbml0ZWQgU3RhdGVz
PC9rZXl3b3JkPjxrZXl3b3JkPlZpdGFtaW4gRDwva2V5d29yZD48a2V5d29yZD5WaXRhbWluIEQg
RGVmaWNpZW5jeTwva2V5d29yZD48L2tleXdvcmRzPjxkYXRlcz48eWVhcj4yMDA2PC95ZWFyPjxw
dWItZGF0ZXM+PGRhdGU+MS8yMDA2PC9kYXRlPjwvcHViLWRhdGVzPjwvZGF0ZXM+PGxhYmVsPjEz
MzwvbGFiZWw+PHVybHM+PHJlbGF0ZWQtdXJscz48dXJsPmh0dHA6Ly93d3cubmNiaS5ubG0ubmlo
Lmdvdi9wdWJtZWQvMTY0MDAwNTM8L3VybD48L3JlbGF0ZWQtdXJscz48L3VybHM+PGVsZWN0cm9u
aWMtcmVzb3VyY2UtbnVtPjgzLzEvNzUgW3BpaV08L2VsZWN0cm9uaWMtcmVzb3VyY2UtbnVtPjwv
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b3VyYXRpZG91PC9BdXRob3I+PFllYXI+MjAxMzwvWWVh
cj48UmVjTnVtPjI0MTwvUmVjTnVtPjxEaXNwbGF5VGV4dD5bOTIsOTRdPC9EaXNwbGF5VGV4dD48
cmVjb3JkPjxyZWMtbnVtYmVyPjI0MTwvcmVjLW51bWJlcj48Zm9yZWlnbi1rZXlzPjxrZXkgYXBw
PSJFTiIgZGItaWQ9ImFlemZhemZyNTV3MmRlZTA5YXV2emVhbnpkMGF4dHQ1eDI1diIgdGltZXN0
YW1wPSIxMzgwNjQ5MjYzIj4yNDE8L2tleT48L2ZvcmVpZ24ta2V5cz48cmVmLXR5cGUgbmFtZT0i
Sm91cm5hbCBBcnRpY2xlIj4xNzwvcmVmLXR5cGU+PGNvbnRyaWJ1dG9ycz48YXV0aG9ycz48YXV0
aG9yPk1vdXJhdGlkb3UsVC48L2F1dGhvcj48YXV0aG9yPlZpY2VudGUtUm9kcmlndWV6LEcuPC9h
dXRob3I+PGF1dGhvcj5HcmFjaWEtTWFyY28sTC48L2F1dGhvcj48YXV0aG9yPkh1eWJyZWNodHMs
SS48L2F1dGhvcj48YXV0aG9yPlNpb2VuLEkuPC9hdXRob3I+PGF1dGhvcj5XaWRoYWxtLEsuPC9h
dXRob3I+PGF1dGhvcj5WYWx0dWVuYSxKLjwvYXV0aG9yPjxhdXRob3I+R29uemFsZXotR3Jvc3Ms
TS48L2F1dGhvcj48YXV0aG9yPk1vcmVubyxMLkEuPC9hdXRob3I+PC9hdXRob3JzPjwvY29udHJp
YnV0b3JzPjxhdXRoLWFkZHJlc3M+TnV0cml0aW9uIGFuZCBEZXZlbG9wbWVudCBSZXNlYXJjaCBH
cm91cCwgVW5pdmVyc2l0eSBvZiBaYXJhZ296YSwgQy9Db3JvbmEgZGUgQXJhZ29uLCBaYXJhZ296
YSwgU3BhaW4uIHRoZW9kb3JhQHVuaXphci5lczwvYXV0aC1hZGRyZXNzPjx0aXRsZXM+PHRpdGxl
PkFzc29jaWF0aW9ucyBvZiBkaWV0YXJ5IGNhbGNpdW0sIHZpdGFtaW4gRCwgbWlsayBpbnRha2Vz
LCBhbmQgMjUtaHlkcm94eXZpdGFtaW4gRCB3aXRoIGJvbmUgbWFzcyBpbiBTcGFuaXNoIGFkb2xl
c2NlbnRzOiB0aGUgSEVMRU5BIHN0dWR5PC90aXRsZT48c2Vjb25kYXJ5LXRpdGxlPkouQ2xpbi5E
ZW5zaXRvbS48L3NlY29uZGFyeS10aXRsZT48L3RpdGxlcz48cGVyaW9kaWNhbD48ZnVsbC10aXRs
ZT5KLkNsaW4uRGVuc2l0b20uPC9mdWxsLXRpdGxlPjwvcGVyaW9kaWNhbD48cGFnZXM+MTEwLTEx
NzwvcGFnZXM+PHZvbHVtZT4xNjwvdm9sdW1lPjxudW1iZXI+MTwvbnVtYmVyPjxyZXByaW50LWVk
aXRpb24+Tm90IGluIEZpbGU8L3JlcHJpbnQtZWRpdGlvbj48a2V5d29yZHM+PGtleXdvcmQ+YWRt
aW5pc3RyYXRpb24gJmFtcDsgZG9zYWdlPC9rZXl3b3JkPjxrZXl3b3JkPkFkb2xlc2NlbnQ8L2tl
eXdvcmQ+PGtleXdvcmQ+QWdlZDwva2V5d29yZD48a2V5d29yZD5hbmFsb2dzICZhbXA7IGRlcml2
YXRpdmVzPC9rZXl3b3JkPjxrZXl3b3JkPmFuYWx5c2lzPC9rZXl3b3JkPjxrZXl3b3JkPkJvbmUg
RGVuc2l0eTwva2V5d29yZD48a2V5d29yZD5DYWxjaXVtPC9rZXl3b3JkPjxrZXl3b3JkPkNhbGNp
dW0sRGlldGFyeTwva2V5d29yZD48a2V5d29yZD5DaGlsZDwva2V5d29yZD48a2V5d29yZD5EaWV0
PC9rZXl3b3JkPjxrZXl3b3JkPkVyZ29jYWxjaWZlcm9sczwva2V5d29yZD48a2V5d29yZD5FdXJv
cGU8L2tleXdvcmQ+PGtleXdvcmQ+RmVtYWxlPC9rZXl3b3JkPjxrZXl3b3JkPkdyb3d0aDwva2V5
d29yZD48a2V5d29yZD5IZWFsdGggQmVoYXZpb3I8L2tleXdvcmQ+PGtleXdvcmQ+SHVtYW5zPC9r
ZXl3b3JkPjxrZXl3b3JkPkh5ZHJveHljaG9sZWNhbGNpZmVyb2xzPC9rZXl3b3JkPjxrZXl3b3Jk
PkxpZmUgU3R5bGU8L2tleXdvcmQ+PGtleXdvcmQ+TWFsZTwva2V5d29yZD48a2V5d29yZD5NaWxr
PC9rZXl3b3JkPjxrZXl3b3JkPnBoeXNpb2xvZ3k8L2tleXdvcmQ+PGtleXdvcmQ+U3BhaW48L2tl
eXdvcmQ+PGtleXdvcmQ+Vml0YW1pbiBEPC9rZXl3b3JkPjwva2V5d29yZHM+PGRhdGVzPjx5ZWFy
PjIwMTM8L3llYXI+PHB1Yi1kYXRlcz48ZGF0ZT4xLzIwMTM8L2RhdGU+PC9wdWItZGF0ZXM+PC9k
YXRlcz48bGFiZWw+NDg8L2xhYmVsPjx1cmxzPjxyZWxhdGVkLXVybHM+PHVybD5odHRwOi8vd3d3
Lm5jYmkubmxtLm5paC5nb3YvcHVibWVkLzIyOTAxNTUwPC91cmw+PC9yZWxhdGVkLXVybHM+PC91
cmxzPjxlbGVjdHJvbmljLXJlc291cmNlLW51bT5TMTA5NC02OTUwKDEyKTAwMTEwLTIgW3BpaV07
MTAuMTAxNi9qLmpvY2QuMjAxMi4wNy4wMDggW2RvaV08L2VsZWN0cm9uaWMtcmVzb3VyY2UtbnVt
PjwvcmVjb3JkPjwvQ2l0ZT48Q2l0ZT48QXV0aG9yPlN0ZWluPC9BdXRob3I+PFllYXI+MjAwNjwv
WWVhcj48UmVjTnVtPjI4NzwvUmVjTnVtPjxyZWNvcmQ+PHJlYy1udW1iZXI+Mjg3PC9yZWMtbnVt
YmVyPjxmb3JlaWduLWtleXM+PGtleSBhcHA9IkVOIiBkYi1pZD0iYWV6ZmF6ZnI1NXcyZGVlMDlh
dXZ6ZWFuemQwYXh0dDV4MjV2IiB0aW1lc3RhbXA9IjEzODA2NDkyNjMiPjI4Nzwva2V5PjwvZm9y
ZWlnbi1rZXlzPjxyZWYtdHlwZSBuYW1lPSJKb3VybmFsIEFydGljbGUiPjE3PC9yZWYtdHlwZT48
Y29udHJpYnV0b3JzPjxhdXRob3JzPjxhdXRob3I+U3RlaW4sRS5NLjwvYXV0aG9yPjxhdXRob3I+
TGFpbmcsRS5NLjwvYXV0aG9yPjxhdXRob3I+SGFsbCxELkIuPC9hdXRob3I+PGF1dGhvcj5IYXVz
bWFuLEQuQi48L2F1dGhvcj48YXV0aG9yPktpbWxpbixNLkcuPC9hdXRob3I+PGF1dGhvcj5Kb2hu
c29uLE0uQS48L2F1dGhvcj48YXV0aG9yPk1vZGxlc2t5LEMuTS48L2F1dGhvcj48YXV0aG9yPldp
bHNvbixBLlIuPC9hdXRob3I+PGF1dGhvcj5MZXdpcyxSLkQuPC9hdXRob3I+PC9hdXRob3JzPjwv
Y29udHJpYnV0b3JzPjxhdXRoLWFkZHJlc3M+RGVwYXJ0bWVudCBvZiBGb29kcyBhbmQgTnV0cml0
aW9uIGFuZCBTdGF0aXN0aWNzLCBVbml2ZXJzaXR5IG9mIEdlb3JnaWEsIEF0aGVucywgR0EsIFVT
QTwvYXV0aC1hZGRyZXNzPjx0aXRsZXM+PHRpdGxlPlNlcnVtIDI1LWh5ZHJveHl2aXRhbWluIEQg
Y29uY2VudHJhdGlvbnMgaW4gZ2lybHMgYWdlZCA0LTggeSBsaXZpbmcgaW4gdGhlIHNvdXRoZWFz
dGVybiBVbml0ZWQgU3RhdGVzPC90aXRsZT48c2Vjb25kYXJ5LXRpdGxlPkFtLkouQ2xpbi5OdXRy
Ljwvc2Vjb25kYXJ5LXRpdGxlPjwvdGl0bGVzPjxwZXJpb2RpY2FsPjxmdWxsLXRpdGxlPkFtLkou
Q2xpbi5OdXRyLjwvZnVsbC10aXRsZT48L3BlcmlvZGljYWw+PHBhZ2VzPjc1LTgxPC9wYWdlcz48
dm9sdW1lPjgzPC92b2x1bWU+PG51bWJlcj4xPC9udW1iZXI+PHJlcHJpbnQtZWRpdGlvbj5Ob3Qg
aW4gRmlsZTwvcmVwcmludC1lZGl0aW9uPjxrZXl3b3Jkcz48a2V5d29yZD5BYnNvcnB0aW9tZXRy
eSxQaG90b248L2tleXdvcmQ+PGtleXdvcmQ+QWRvbGVzY2VudDwva2V5d29yZD48a2V5d29yZD5B
ZHVsdDwva2V5d29yZD48a2V5d29yZD5BZnJpY2FuIEFtZXJpY2Fuczwva2V5d29yZD48a2V5d29y
ZD5BZ2VkPC9rZXl3b3JkPjxrZXl3b3JkPmFuYWxvZ3MgJmFtcDsgZGVyaXZhdGl2ZXM8L2tleXdv
cmQ+PGtleXdvcmQ+YW5hbHlzaXM8L2tleXdvcmQ+PGtleXdvcmQ+QW5hbHlzaXMgb2YgVmFyaWFu
Y2U8L2tleXdvcmQ+PGtleXdvcmQ+Ymlvc3ludGhlc2lzPC9rZXl3b3JkPjxrZXl3b3JkPmJsb29k
PC9rZXl3b3JkPjxrZXl3b3JkPkJvZHkgTWFzcyBJbmRleDwva2V5d29yZD48a2V5d29yZD5Cb25l
IERlbnNpdHk8L2tleXdvcmQ+PGtleXdvcmQ+Q2hpbGQ8L2tleXdvcmQ+PGtleXdvcmQ+Q2hpbGQs
UHJlc2Nob29sPC9rZXl3b3JkPjxrZXl3b3JkPkNyb3NzLVNlY3Rpb25hbCBTdHVkaWVzPC9rZXl3
b3JkPjxrZXl3b3JkPmVwaWRlbWlvbG9neTwva2V5d29yZD48a2V5d29yZD5FdXJvcGVhbiBDb250
aW5lbnRhbCBBbmNlc3RyeSBHcm91cDwva2V5d29yZD48a2V5d29yZD5GZW1hbGU8L2tleXdvcmQ+
PGtleXdvcmQ+RmVtdXI8L2tleXdvcmQ+PGtleXdvcmQ+Rm9yZWFybTwva2V5d29yZD48a2V5d29y
ZD5HZW9yZ2lhPC9rZXl3b3JkPjxrZXl3b3JkPkh1bWFuczwva2V5d29yZD48a2V5d29yZD5MaWZl
IFN0eWxlPC9rZXl3b3JkPjxrZXl3b3JkPk51dHJpdGlvbmFsIFN0YXR1czwva2V5d29yZD48a2V5
d29yZD5waHlzaW9sb2d5PC9rZXl3b3JkPjxrZXl3b3JkPlJhZGlvaW1tdW5vYXNzYXk8L2tleXdv
cmQ+PGtleXdvcmQ+UmVncmVzc2lvbiBBbmFseXNpczwva2V5d29yZD48a2V5d29yZD5SaXNrPC9r
ZXl3b3JkPjxrZXl3b3JkPlNlYXNvbnM8L2tleXdvcmQ+PGtleXdvcmQ+U2Vyb2VwaWRlbWlvbG9n
aWMgU3R1ZGllczwva2V5d29yZD48a2V5d29yZD5Tb3V0aGVhc3Rlcm4gVW5pdGVkIFN0YXRlczwv
a2V5d29yZD48a2V5d29yZD5TdW5saWdodDwva2V5d29yZD48a2V5d29yZD5Vbml0ZWQgU3RhdGVz
PC9rZXl3b3JkPjxrZXl3b3JkPlZpdGFtaW4gRDwva2V5d29yZD48a2V5d29yZD5WaXRhbWluIEQg
RGVmaWNpZW5jeTwva2V5d29yZD48L2tleXdvcmRzPjxkYXRlcz48eWVhcj4yMDA2PC95ZWFyPjxw
dWItZGF0ZXM+PGRhdGU+MS8yMDA2PC9kYXRlPjwvcHViLWRhdGVzPjwvZGF0ZXM+PGxhYmVsPjEz
MzwvbGFiZWw+PHVybHM+PHJlbGF0ZWQtdXJscz48dXJsPmh0dHA6Ly93d3cubmNiaS5ubG0ubmlo
Lmdvdi9wdWJtZWQvMTY0MDAwNTM8L3VybD48L3JlbGF0ZWQtdXJscz48L3VybHM+PGVsZWN0cm9u
aWMtcmVzb3VyY2UtbnVtPjgzLzEvNzUgW3BpaV08L2VsZWN0cm9uaWMtcmVzb3VyY2UtbnVtPjwv
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92" w:tooltip="Mouratidou, 2013 #241" w:history="1">
        <w:r w:rsidR="00B3117A">
          <w:rPr>
            <w:rFonts w:ascii="Times New Roman" w:hAnsi="Times New Roman"/>
            <w:noProof/>
          </w:rPr>
          <w:t>92</w:t>
        </w:r>
      </w:hyperlink>
      <w:r w:rsidR="00B3117A">
        <w:rPr>
          <w:rFonts w:ascii="Times New Roman" w:hAnsi="Times New Roman"/>
          <w:noProof/>
        </w:rPr>
        <w:t>,</w:t>
      </w:r>
      <w:hyperlink w:anchor="_ENREF_94" w:tooltip="Stein, 2006 #287" w:history="1">
        <w:r w:rsidR="00B3117A">
          <w:rPr>
            <w:rFonts w:ascii="Times New Roman" w:hAnsi="Times New Roman"/>
            <w:noProof/>
          </w:rPr>
          <w:t>9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relationships reported.</w:t>
      </w:r>
    </w:p>
    <w:p w:rsidR="008C045D" w:rsidRDefault="00752CC0">
      <w:pPr>
        <w:spacing w:after="120" w:line="360" w:lineRule="auto"/>
        <w:jc w:val="both"/>
        <w:rPr>
          <w:rFonts w:ascii="Times New Roman" w:hAnsi="Times New Roman"/>
        </w:rPr>
      </w:pPr>
      <w:r w:rsidRPr="00752CC0">
        <w:rPr>
          <w:rFonts w:ascii="Times New Roman" w:hAnsi="Times New Roman"/>
        </w:rPr>
        <w:t>Intervention studies are necessary to address the longitudinal variation in 25(OH</w:t>
      </w:r>
      <w:proofErr w:type="gramStart"/>
      <w:r w:rsidRPr="00752CC0">
        <w:rPr>
          <w:rFonts w:ascii="Times New Roman" w:hAnsi="Times New Roman"/>
        </w:rPr>
        <w:t>)D</w:t>
      </w:r>
      <w:proofErr w:type="gramEnd"/>
      <w:r w:rsidRPr="00752CC0">
        <w:rPr>
          <w:rFonts w:ascii="Times New Roman" w:hAnsi="Times New Roman"/>
        </w:rPr>
        <w:t xml:space="preserve"> status, and randomised controlled trials can eliminate potential known and unknown confounding factors.  A recent meta-analysis of six randomised controlled trials of vitamin D supplementation for at least 3 months in healthy children and adolescents found no significant gain in whole body, forearm, </w:t>
      </w:r>
      <w:proofErr w:type="gramStart"/>
      <w:r w:rsidRPr="00752CC0">
        <w:rPr>
          <w:rFonts w:ascii="Times New Roman" w:hAnsi="Times New Roman"/>
        </w:rPr>
        <w:t>hip</w:t>
      </w:r>
      <w:proofErr w:type="gramEnd"/>
      <w:r w:rsidRPr="00752CC0">
        <w:rPr>
          <w:rFonts w:ascii="Times New Roman" w:hAnsi="Times New Roman"/>
        </w:rPr>
        <w:t xml:space="preserve"> or lumbar spine </w:t>
      </w:r>
      <w:proofErr w:type="spellStart"/>
      <w:r w:rsidRPr="00752CC0">
        <w:rPr>
          <w:rFonts w:ascii="Times New Roman" w:hAnsi="Times New Roman"/>
        </w:rPr>
        <w:t>aBMD</w:t>
      </w:r>
      <w:proofErr w:type="spellEnd"/>
      <w:r w:rsidRPr="00752CC0">
        <w:rPr>
          <w:rFonts w:ascii="Times New Roman" w:hAnsi="Times New Roman"/>
        </w:rPr>
        <w:t xml:space="preserve">.  However, in children with a baseline 25(OH)D&lt;35nmol/l, beneficial effects of vitamin D supplementation on whole body and lumbar spine </w:t>
      </w:r>
      <w:proofErr w:type="spellStart"/>
      <w:r w:rsidRPr="00752CC0">
        <w:rPr>
          <w:rFonts w:ascii="Times New Roman" w:hAnsi="Times New Roman"/>
        </w:rPr>
        <w:t>aBMD</w:t>
      </w:r>
      <w:proofErr w:type="spellEnd"/>
      <w:r w:rsidRPr="00752CC0">
        <w:rPr>
          <w:rFonts w:ascii="Times New Roman" w:hAnsi="Times New Roman"/>
        </w:rPr>
        <w:t xml:space="preserve"> of borderline significance were identifie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Winzenberg&lt;/Author&gt;&lt;Year&gt;2010&lt;/Year&gt;&lt;RecNum&gt;312&lt;/RecNum&gt;&lt;DisplayText&gt;[106]&lt;/DisplayText&gt;&lt;record&gt;&lt;rec-number&gt;312&lt;/rec-number&gt;&lt;foreign-keys&gt;&lt;key app="EN" db-id="aezfazfr55w2dee09auvzeanzd0axtt5x25v" timestamp="1380649264"&gt;312&lt;/key&gt;&lt;/foreign-keys&gt;&lt;ref-type name="Journal Article"&gt;17&lt;/ref-type&gt;&lt;contributors&gt;&lt;authors&gt;&lt;author&gt;Winzenberg,T.M.&lt;/author&gt;&lt;author&gt;Powell,S.&lt;/author&gt;&lt;author&gt;Shaw,K.A.&lt;/author&gt;&lt;author&gt;Jones,G.&lt;/author&gt;&lt;/authors&gt;&lt;/contributors&gt;&lt;auth-address&gt;Menzies Research Institute, University of Tasmania, Private Bag 23, Hobart, TAS, Australia, 7001&lt;/auth-address&gt;&lt;titles&gt;&lt;title&gt;Vitamin D supplementation for improving bone mineral density in children&lt;/title&gt;&lt;secondary-title&gt;Cochrane.Database.Syst.Rev.&lt;/secondary-title&gt;&lt;/titles&gt;&lt;periodical&gt;&lt;full-title&gt;Cochrane.Database.Syst.Rev.&lt;/full-title&gt;&lt;/periodical&gt;&lt;pages&gt;CD006944&lt;/pages&gt;&lt;number&gt;10&lt;/number&gt;&lt;reprint-edition&gt;Not in File&lt;/reprint-edition&gt;&lt;keywords&gt;&lt;keyword&gt;Adolescent&lt;/keyword&gt;&lt;keyword&gt;Aged&lt;/keyword&gt;&lt;keyword&gt;analysis&lt;/keyword&gt;&lt;keyword&gt;Australia&lt;/keyword&gt;&lt;keyword&gt;blood&lt;/keyword&gt;&lt;keyword&gt;Bone Density&lt;/keyword&gt;&lt;keyword&gt;Bone Density Conservation Agents&lt;/keyword&gt;&lt;keyword&gt;Child&lt;/keyword&gt;&lt;keyword&gt;Dietary Supplements&lt;/keyword&gt;&lt;keyword&gt;drug effects&lt;/keyword&gt;&lt;keyword&gt;Forearm&lt;/keyword&gt;&lt;keyword&gt;Humans&lt;/keyword&gt;&lt;keyword&gt;Randomized Controlled Trials as Topic&lt;/keyword&gt;&lt;keyword&gt;Risk&lt;/keyword&gt;&lt;keyword&gt;therapeutic use&lt;/keyword&gt;&lt;keyword&gt;Vitamin D&lt;/keyword&gt;&lt;keyword&gt;Vitamins&lt;/keyword&gt;&lt;/keywords&gt;&lt;dates&gt;&lt;year&gt;2010&lt;/year&gt;&lt;pub-dates&gt;&lt;date&gt;2010&lt;/date&gt;&lt;/pub-dates&gt;&lt;/dates&gt;&lt;label&gt;53&lt;/label&gt;&lt;urls&gt;&lt;related-urls&gt;&lt;url&gt;http://www.ncbi.nlm.nih.gov/pubmed/20927753&lt;/url&gt;&lt;/related-urls&gt;&lt;/urls&gt;&lt;electronic-resource-num&gt;10.1002/14651858.CD006944.pub2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06" w:tooltip="Winzenberg, 2010 #312" w:history="1">
        <w:r w:rsidR="00B3117A">
          <w:rPr>
            <w:rFonts w:ascii="Times New Roman" w:hAnsi="Times New Roman"/>
            <w:noProof/>
          </w:rPr>
          <w:t>10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suggesting the possibility of a benefit of supplemental vitamin D in those with the lowest circulating 25(OH)D concentrations.   </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b/>
        </w:rPr>
      </w:pPr>
      <w:r w:rsidRPr="00752CC0">
        <w:rPr>
          <w:rFonts w:ascii="Times New Roman" w:hAnsi="Times New Roman"/>
          <w:b/>
        </w:rPr>
        <w:t>Discussion</w:t>
      </w:r>
    </w:p>
    <w:p w:rsidR="008C045D" w:rsidRDefault="00752CC0">
      <w:pPr>
        <w:spacing w:after="120" w:line="360" w:lineRule="auto"/>
        <w:jc w:val="both"/>
        <w:rPr>
          <w:rFonts w:ascii="Times New Roman" w:hAnsi="Times New Roman"/>
        </w:rPr>
      </w:pPr>
      <w:r w:rsidRPr="00752CC0">
        <w:rPr>
          <w:rFonts w:ascii="Times New Roman" w:hAnsi="Times New Roman"/>
        </w:rPr>
        <w:t xml:space="preserve">It is well-established that severe VDD can lead to overt rickets, </w:t>
      </w:r>
      <w:proofErr w:type="spellStart"/>
      <w:r w:rsidRPr="00752CC0">
        <w:rPr>
          <w:rFonts w:ascii="Times New Roman" w:hAnsi="Times New Roman"/>
        </w:rPr>
        <w:t>osteomalacia</w:t>
      </w:r>
      <w:proofErr w:type="spellEnd"/>
      <w:r w:rsidRPr="00752CC0">
        <w:rPr>
          <w:rFonts w:ascii="Times New Roman" w:hAnsi="Times New Roman"/>
        </w:rPr>
        <w:t xml:space="preserve"> and symptomatic hypocalcaemia.  However, these outcomes remain relatively uncommon.  In the UK, the overall incidence of rickets at 7.5 per 100,000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allaghan&lt;/Author&gt;&lt;Year&gt;2006&lt;/Year&gt;&lt;RecNum&gt;115&lt;/RecNum&gt;&lt;DisplayText&gt;[20]&lt;/DisplayText&gt;&lt;record&gt;&lt;rec-number&gt;115&lt;/rec-number&gt;&lt;foreign-keys&gt;&lt;key app="EN" db-id="aezfazfr55w2dee09auvzeanzd0axtt5x25v" timestamp="1380649262"&gt;115&lt;/key&gt;&lt;/foreign-keys&gt;&lt;ref-type name="Journal Article"&gt;17&lt;/ref-type&gt;&lt;contributors&gt;&lt;authors&gt;&lt;author&gt;Callaghan,A.L.&lt;/author&gt;&lt;author&gt;Moy,R.J.&lt;/author&gt;&lt;author&gt;Booth,I.W.&lt;/author&gt;&lt;author&gt;Debelle,G.&lt;/author&gt;&lt;author&gt;Shaw,N.J.&lt;/author&gt;&lt;/authors&gt;&lt;/contributors&gt;&lt;auth-address&gt;Birmingham Specialist Community Health NHS Trust, Birmingham, UK&lt;/auth-address&gt;&lt;titles&gt;&lt;title&gt;Incidence of symptomatic vitamin D deficiency&lt;/title&gt;&lt;secondary-title&gt;Arch.Dis.Child&lt;/secondary-title&gt;&lt;/titles&gt;&lt;periodical&gt;&lt;full-title&gt;Arch.Dis.Child&lt;/full-title&gt;&lt;/periodical&gt;&lt;pages&gt;606-607&lt;/pages&gt;&lt;volume&gt;91&lt;/volume&gt;&lt;number&gt;7&lt;/number&gt;&lt;reprint-edition&gt;Not in File&lt;/reprint-edition&gt;&lt;keywords&gt;&lt;keyword&gt;Africa&lt;/keyword&gt;&lt;keyword&gt;Asia&lt;/keyword&gt;&lt;keyword&gt;Breast Feeding&lt;/keyword&gt;&lt;keyword&gt;Child&lt;/keyword&gt;&lt;keyword&gt;Child,Preschool&lt;/keyword&gt;&lt;keyword&gt;deficiency&lt;/keyword&gt;&lt;keyword&gt;England&lt;/keyword&gt;&lt;keyword&gt;epidemiology&lt;/keyword&gt;&lt;keyword&gt;ethnology&lt;/keyword&gt;&lt;keyword&gt;Female&lt;/keyword&gt;&lt;keyword&gt;Health&lt;/keyword&gt;&lt;keyword&gt;Humans&lt;/keyword&gt;&lt;keyword&gt;Incidence&lt;/keyword&gt;&lt;keyword&gt;Infant&lt;/keyword&gt;&lt;keyword&gt;Infant,Newborn&lt;/keyword&gt;&lt;keyword&gt;Male&lt;/keyword&gt;&lt;keyword&gt;Prospective Studies&lt;/keyword&gt;&lt;keyword&gt;statistics &amp;amp; numerical data&lt;/keyword&gt;&lt;keyword&gt;Vitamin D&lt;/keyword&gt;&lt;keyword&gt;Vitamin D Deficiency&lt;/keyword&gt;&lt;keyword&gt;West Indies&lt;/keyword&gt;&lt;/keywords&gt;&lt;dates&gt;&lt;year&gt;2006&lt;/year&gt;&lt;pub-dates&gt;&lt;date&gt;7/2006&lt;/date&gt;&lt;/pub-dates&gt;&lt;/dates&gt;&lt;label&gt;59&lt;/label&gt;&lt;urls&gt;&lt;related-urls&gt;&lt;url&gt;http://www.ncbi.nlm.nih.gov/pubmed/16595644&lt;/url&gt;&lt;/related-urls&gt;&lt;/urls&gt;&lt;electronic-resource-num&gt;adc.2006.095075 [pii];10.1136/adc.2006.095075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0" w:tooltip="Callaghan, 2006 #115" w:history="1">
        <w:r w:rsidR="00B3117A">
          <w:rPr>
            <w:rFonts w:ascii="Times New Roman" w:hAnsi="Times New Roman"/>
            <w:noProof/>
          </w:rPr>
          <w:t>2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is approximately equal to that of childhood leukaemia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ancer Research UK&lt;/Author&gt;&lt;Year&gt;2013&lt;/Year&gt;&lt;RecNum&gt;967&lt;/RecNum&gt;&lt;DisplayText&gt;[107]&lt;/DisplayText&gt;&lt;record&gt;&lt;rec-number&gt;967&lt;/rec-number&gt;&lt;foreign-keys&gt;&lt;key app="EN" db-id="aezfazfr55w2dee09auvzeanzd0axtt5x25v" timestamp="1394536002"&gt;967&lt;/key&gt;&lt;/foreign-keys&gt;&lt;ref-type name="Web Page"&gt;12&lt;/ref-type&gt;&lt;contributors&gt;&lt;authors&gt;&lt;author&gt;Cancer Research UK,&lt;/author&gt;&lt;/authors&gt;&lt;/contributors&gt;&lt;titles&gt;&lt;title&gt;Leukemia incidence statistics&lt;/title&gt;&lt;/titles&gt;&lt;number&gt; Accessed 11/03/2014&lt;/number&gt;&lt;dates&gt;&lt;year&gt;2013,&lt;/year&gt;&lt;pub-dates&gt;&lt;date&gt;October 2013&lt;/date&gt;&lt;/pub-dates&gt;&lt;/dates&gt;&lt;urls&gt;&lt;related-urls&gt;&lt;url&gt;http://www.cancerresearchuk.org/cancer-info/cancerstats/types/leukaemia/incidence/uk-leukaemia-incidence-statistics#source1&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07" w:tooltip="Cancer Research UK, 2013, #967" w:history="1">
        <w:r w:rsidR="00B3117A">
          <w:rPr>
            <w:rFonts w:ascii="Times New Roman" w:hAnsi="Times New Roman"/>
            <w:noProof/>
          </w:rPr>
          <w:t>10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However for Caucasian children, the lifetime risk of childhood leukaemia far exceeds that of rickets.  Nonetheless, vitamin D deficiency rickets is a treatable disease, and targeting preventative strategies at high risk populations, in whom the incidence rates are up to 200 times that of white children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Callaghan&lt;/Author&gt;&lt;Year&gt;2006&lt;/Year&gt;&lt;RecNum&gt;115&lt;/RecNum&gt;&lt;DisplayText&gt;[20]&lt;/DisplayText&gt;&lt;record&gt;&lt;rec-number&gt;115&lt;/rec-number&gt;&lt;foreign-keys&gt;&lt;key app="EN" db-id="aezfazfr55w2dee09auvzeanzd0axtt5x25v" timestamp="1380649262"&gt;115&lt;/key&gt;&lt;/foreign-keys&gt;&lt;ref-type name="Journal Article"&gt;17&lt;/ref-type&gt;&lt;contributors&gt;&lt;authors&gt;&lt;author&gt;Callaghan,A.L.&lt;/author&gt;&lt;author&gt;Moy,R.J.&lt;/author&gt;&lt;author&gt;Booth,I.W.&lt;/author&gt;&lt;author&gt;Debelle,G.&lt;/author&gt;&lt;author&gt;Shaw,N.J.&lt;/author&gt;&lt;/authors&gt;&lt;/contributors&gt;&lt;auth-address&gt;Birmingham Specialist Community Health NHS Trust, Birmingham, UK&lt;/auth-address&gt;&lt;titles&gt;&lt;title&gt;Incidence of symptomatic vitamin D deficiency&lt;/title&gt;&lt;secondary-title&gt;Arch.Dis.Child&lt;/secondary-title&gt;&lt;/titles&gt;&lt;periodical&gt;&lt;full-title&gt;Arch.Dis.Child&lt;/full-title&gt;&lt;/periodical&gt;&lt;pages&gt;606-607&lt;/pages&gt;&lt;volume&gt;91&lt;/volume&gt;&lt;number&gt;7&lt;/number&gt;&lt;reprint-edition&gt;Not in File&lt;/reprint-edition&gt;&lt;keywords&gt;&lt;keyword&gt;Africa&lt;/keyword&gt;&lt;keyword&gt;Asia&lt;/keyword&gt;&lt;keyword&gt;Breast Feeding&lt;/keyword&gt;&lt;keyword&gt;Child&lt;/keyword&gt;&lt;keyword&gt;Child,Preschool&lt;/keyword&gt;&lt;keyword&gt;deficiency&lt;/keyword&gt;&lt;keyword&gt;England&lt;/keyword&gt;&lt;keyword&gt;epidemiology&lt;/keyword&gt;&lt;keyword&gt;ethnology&lt;/keyword&gt;&lt;keyword&gt;Female&lt;/keyword&gt;&lt;keyword&gt;Health&lt;/keyword&gt;&lt;keyword&gt;Humans&lt;/keyword&gt;&lt;keyword&gt;Incidence&lt;/keyword&gt;&lt;keyword&gt;Infant&lt;/keyword&gt;&lt;keyword&gt;Infant,Newborn&lt;/keyword&gt;&lt;keyword&gt;Male&lt;/keyword&gt;&lt;keyword&gt;Prospective Studies&lt;/keyword&gt;&lt;keyword&gt;statistics &amp;amp; numerical data&lt;/keyword&gt;&lt;keyword&gt;Vitamin D&lt;/keyword&gt;&lt;keyword&gt;Vitamin D Deficiency&lt;/keyword&gt;&lt;keyword&gt;West Indies&lt;/keyword&gt;&lt;/keywords&gt;&lt;dates&gt;&lt;year&gt;2006&lt;/year&gt;&lt;pub-dates&gt;&lt;date&gt;7/2006&lt;/date&gt;&lt;/pub-dates&gt;&lt;/dates&gt;&lt;label&gt;59&lt;/label&gt;&lt;urls&gt;&lt;related-urls&gt;&lt;url&gt;http://www.ncbi.nlm.nih.gov/pubmed/16595644&lt;/url&gt;&lt;/related-urls&gt;&lt;/urls&gt;&lt;electronic-resource-num&gt;adc.2006.095075 [pii];10.1136/adc.2006.095075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0" w:tooltip="Callaghan, 2006 #115" w:history="1">
        <w:r w:rsidR="00B3117A">
          <w:rPr>
            <w:rFonts w:ascii="Times New Roman" w:hAnsi="Times New Roman"/>
            <w:noProof/>
          </w:rPr>
          <w:t>2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may be appropriate.  Indeed the incidence of symptomatic VDD in children aged less than 5 years more than halved following the introduction of universal free vitamin D supplements for all pregnant women and children under 5 years in Birmingham, where 75% of the population are from high risk ethnic backgrounds </w:t>
      </w:r>
      <w:r w:rsidR="008C045D" w:rsidRPr="00752CC0">
        <w:rPr>
          <w:rFonts w:ascii="Times New Roman" w:hAnsi="Times New Roman"/>
        </w:rPr>
        <w:fldChar w:fldCharType="begin">
          <w:fldData xml:space="preserve">PEVuZE5vdGU+PENpdGU+PEF1dGhvcj5Nb3k8L0F1dGhvcj48WWVhcj4yMDEyPC9ZZWFyPjxSZWNO
dW0+MjQyPC9SZWNOdW0+PERpc3BsYXlUZXh0PlsxMDhdPC9EaXNwbGF5VGV4dD48cmVjb3JkPjxy
ZWMtbnVtYmVyPjI0MjwvcmVjLW51bWJlcj48Zm9yZWlnbi1rZXlzPjxrZXkgYXBwPSJFTiIgZGIt
aWQ9ImFlemZhemZyNTV3MmRlZTA5YXV2emVhbnpkMGF4dHQ1eDI1diIgdGltZXN0YW1wPSIxMzgw
NjQ5MjYzIj4yNDI8L2tleT48L2ZvcmVpZ24ta2V5cz48cmVmLXR5cGUgbmFtZT0iSm91cm5hbCBB
cnRpY2xlIj4xNzwvcmVmLXR5cGU+PGNvbnRyaWJ1dG9ycz48YXV0aG9ycz48YXV0aG9yPk1veSxS
LkouPC9hdXRob3I+PGF1dGhvcj5NY0dlZSxFLjwvYXV0aG9yPjxhdXRob3I+RGViZWxsZSxHLkQu
PC9hdXRob3I+PGF1dGhvcj5NYXRoZXIsSS48L2F1dGhvcj48YXV0aG9yPlNoYXcsTi5KLjwvYXV0
aG9yPjwvYXV0aG9ycz48L2NvbnRyaWJ1dG9ycz48YXV0aC1hZGRyZXNzPkRlcGFydG1lbnQgb2Yg
RW5kb2NyaW5vbG9neSwgQmlybWluZ2hhbSBDaGlsZHJlbiZhcG9zO3MgSG9zcGl0YWwgRm91bmRh
dGlvbiBOSFMgVHJ1c3QsIFN0ZWVsaG91c2UgTGFuZSwgQmlybWluZ2hhbSwgVUs8L2F1dGgtYWRk
cmVzcz48dGl0bGVzPjx0aXRsZT5TdWNjZXNzZnVsIHB1YmxpYyBoZWFsdGggYWN0aW9uIHRvIHJl
ZHVjZSB0aGUgaW5jaWRlbmNlIG9mIHN5bXB0b21hdGljIHZpdGFtaW4gRCBkZWZpY2llbmN5PC90
aXRsZT48c2Vjb25kYXJ5LXRpdGxlPkFyY2guRGlzLkNoaWxkPC9zZWNvbmRhcnktdGl0bGU+PC90
aXRsZXM+PHBlcmlvZGljYWw+PGZ1bGwtdGl0bGU+QXJjaC5EaXMuQ2hpbGQ8L2Z1bGwtdGl0bGU+
PC9wZXJpb2RpY2FsPjxwYWdlcz45NTItOTU0PC9wYWdlcz48dm9sdW1lPjk3PC92b2x1bWU+PG51
bWJlcj4xMTwvbnVtYmVyPjxyZXByaW50LWVkaXRpb24+Tm90IGluIEZpbGU8L3JlcHJpbnQtZWRp
dGlvbj48a2V5d29yZHM+PGtleXdvcmQ+Q2hpbGQsUHJlc2Nob29sPC9rZXl3b3JkPjxrZXl3b3Jk
PmRlZmljaWVuY3k8L2tleXdvcmQ+PGtleXdvcmQ+ZGlhZ25vc2lzPC9rZXl3b3JkPjxrZXl3b3Jk
PkRpZXRhcnkgU3VwcGxlbWVudHM8L2tleXdvcmQ+PGtleXdvcmQ+RW5nbGFuZDwva2V5d29yZD48
a2V5d29yZD5lcGlkZW1pb2xvZ3k8L2tleXdvcmQ+PGtleXdvcmQ+ZXRobm9sb2d5PC9rZXl3b3Jk
PjxrZXl3b3JkPkZlbWFsZTwva2V5d29yZD48a2V5d29yZD5Gb29kIEFzc2lzdGFuY2U8L2tleXdv
cmQ+PGtleXdvcmQ+SGVhbHRoPC9rZXl3b3JkPjxrZXl3b3JkPkh1bWFuczwva2V5d29yZD48a2V5
d29yZD5JbmNpZGVuY2U8L2tleXdvcmQ+PGtleXdvcmQ+SW5mYW50PC9rZXl3b3JkPjxrZXl3b3Jk
PkluZmFudCxOZXdib3JuPC9rZXl3b3JkPjxrZXl3b3JkPkxhY3RhdGlvbjwva2V5d29yZD48a2V5
d29yZD5tZXRob2RzPC9rZXl3b3JkPjxrZXl3b3JkPlByZWduYW5jeTwva2V5d29yZD48a2V5d29y
ZD5wcmV2ZW50aW9uICZhbXA7IGNvbnRyb2w8L2tleXdvcmQ+PGtleXdvcmQ+UHJvZ3JhbSBFdmFs
dWF0aW9uPC9rZXl3b3JkPjxrZXl3b3JkPlB1YmxpYyBIZWFsdGg8L2tleXdvcmQ+PGtleXdvcmQ+
Umlja2V0czwva2V5d29yZD48a2V5d29yZD50aGVyYXBldXRpYyB1c2U8L2tleXdvcmQ+PGtleXdv
cmQ+Vml0YW1pbiBEPC9rZXl3b3JkPjxrZXl3b3JkPlZpdGFtaW4gRCBEZWZpY2llbmN5PC9rZXl3
b3JkPjxrZXl3b3JkPlZpdGFtaW5zPC9rZXl3b3JkPjwva2V5d29yZHM+PGRhdGVzPjx5ZWFyPjIw
MTI8L3llYXI+PHB1Yi1kYXRlcz48ZGF0ZT4xMS8yMDEyPC9kYXRlPjwvcHViLWRhdGVzPjwvZGF0
ZXM+PGxhYmVsPjIxMTwvbGFiZWw+PHVybHM+PHJlbGF0ZWQtdXJscz48dXJsPmh0dHA6Ly93d3cu
bmNiaS5ubG0ubmloLmdvdi9wdWJtZWQvMjI5MTM5NzM8L3VybD48L3JlbGF0ZWQtdXJscz48L3Vy
bHM+PGVsZWN0cm9uaWMtcmVzb3VyY2UtbnVtPmFyY2hkaXNjaGlsZC0yMDEyLTMwMjI4NyBbcGlp
XTsxMC4xMTM2L2FyY2hkaXNjaGlsZC0yMDEyLTMwMjI4NyBbZG9pXTwvZWxlY3Ryb25pYy1yZXNv
dXJjZS1udW0+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Nb3k8L0F1dGhvcj48WWVhcj4yMDEyPC9ZZWFyPjxSZWNO
dW0+MjQyPC9SZWNOdW0+PERpc3BsYXlUZXh0PlsxMDhdPC9EaXNwbGF5VGV4dD48cmVjb3JkPjxy
ZWMtbnVtYmVyPjI0MjwvcmVjLW51bWJlcj48Zm9yZWlnbi1rZXlzPjxrZXkgYXBwPSJFTiIgZGIt
aWQ9ImFlemZhemZyNTV3MmRlZTA5YXV2emVhbnpkMGF4dHQ1eDI1diIgdGltZXN0YW1wPSIxMzgw
NjQ5MjYzIj4yNDI8L2tleT48L2ZvcmVpZ24ta2V5cz48cmVmLXR5cGUgbmFtZT0iSm91cm5hbCBB
cnRpY2xlIj4xNzwvcmVmLXR5cGU+PGNvbnRyaWJ1dG9ycz48YXV0aG9ycz48YXV0aG9yPk1veSxS
LkouPC9hdXRob3I+PGF1dGhvcj5NY0dlZSxFLjwvYXV0aG9yPjxhdXRob3I+RGViZWxsZSxHLkQu
PC9hdXRob3I+PGF1dGhvcj5NYXRoZXIsSS48L2F1dGhvcj48YXV0aG9yPlNoYXcsTi5KLjwvYXV0
aG9yPjwvYXV0aG9ycz48L2NvbnRyaWJ1dG9ycz48YXV0aC1hZGRyZXNzPkRlcGFydG1lbnQgb2Yg
RW5kb2NyaW5vbG9neSwgQmlybWluZ2hhbSBDaGlsZHJlbiZhcG9zO3MgSG9zcGl0YWwgRm91bmRh
dGlvbiBOSFMgVHJ1c3QsIFN0ZWVsaG91c2UgTGFuZSwgQmlybWluZ2hhbSwgVUs8L2F1dGgtYWRk
cmVzcz48dGl0bGVzPjx0aXRsZT5TdWNjZXNzZnVsIHB1YmxpYyBoZWFsdGggYWN0aW9uIHRvIHJl
ZHVjZSB0aGUgaW5jaWRlbmNlIG9mIHN5bXB0b21hdGljIHZpdGFtaW4gRCBkZWZpY2llbmN5PC90
aXRsZT48c2Vjb25kYXJ5LXRpdGxlPkFyY2guRGlzLkNoaWxkPC9zZWNvbmRhcnktdGl0bGU+PC90
aXRsZXM+PHBlcmlvZGljYWw+PGZ1bGwtdGl0bGU+QXJjaC5EaXMuQ2hpbGQ8L2Z1bGwtdGl0bGU+
PC9wZXJpb2RpY2FsPjxwYWdlcz45NTItOTU0PC9wYWdlcz48dm9sdW1lPjk3PC92b2x1bWU+PG51
bWJlcj4xMTwvbnVtYmVyPjxyZXByaW50LWVkaXRpb24+Tm90IGluIEZpbGU8L3JlcHJpbnQtZWRp
dGlvbj48a2V5d29yZHM+PGtleXdvcmQ+Q2hpbGQsUHJlc2Nob29sPC9rZXl3b3JkPjxrZXl3b3Jk
PmRlZmljaWVuY3k8L2tleXdvcmQ+PGtleXdvcmQ+ZGlhZ25vc2lzPC9rZXl3b3JkPjxrZXl3b3Jk
PkRpZXRhcnkgU3VwcGxlbWVudHM8L2tleXdvcmQ+PGtleXdvcmQ+RW5nbGFuZDwva2V5d29yZD48
a2V5d29yZD5lcGlkZW1pb2xvZ3k8L2tleXdvcmQ+PGtleXdvcmQ+ZXRobm9sb2d5PC9rZXl3b3Jk
PjxrZXl3b3JkPkZlbWFsZTwva2V5d29yZD48a2V5d29yZD5Gb29kIEFzc2lzdGFuY2U8L2tleXdv
cmQ+PGtleXdvcmQ+SGVhbHRoPC9rZXl3b3JkPjxrZXl3b3JkPkh1bWFuczwva2V5d29yZD48a2V5
d29yZD5JbmNpZGVuY2U8L2tleXdvcmQ+PGtleXdvcmQ+SW5mYW50PC9rZXl3b3JkPjxrZXl3b3Jk
PkluZmFudCxOZXdib3JuPC9rZXl3b3JkPjxrZXl3b3JkPkxhY3RhdGlvbjwva2V5d29yZD48a2V5
d29yZD5tZXRob2RzPC9rZXl3b3JkPjxrZXl3b3JkPlByZWduYW5jeTwva2V5d29yZD48a2V5d29y
ZD5wcmV2ZW50aW9uICZhbXA7IGNvbnRyb2w8L2tleXdvcmQ+PGtleXdvcmQ+UHJvZ3JhbSBFdmFs
dWF0aW9uPC9rZXl3b3JkPjxrZXl3b3JkPlB1YmxpYyBIZWFsdGg8L2tleXdvcmQ+PGtleXdvcmQ+
Umlja2V0czwva2V5d29yZD48a2V5d29yZD50aGVyYXBldXRpYyB1c2U8L2tleXdvcmQ+PGtleXdv
cmQ+Vml0YW1pbiBEPC9rZXl3b3JkPjxrZXl3b3JkPlZpdGFtaW4gRCBEZWZpY2llbmN5PC9rZXl3
b3JkPjxrZXl3b3JkPlZpdGFtaW5zPC9rZXl3b3JkPjwva2V5d29yZHM+PGRhdGVzPjx5ZWFyPjIw
MTI8L3llYXI+PHB1Yi1kYXRlcz48ZGF0ZT4xMS8yMDEyPC9kYXRlPjwvcHViLWRhdGVzPjwvZGF0
ZXM+PGxhYmVsPjIxMTwvbGFiZWw+PHVybHM+PHJlbGF0ZWQtdXJscz48dXJsPmh0dHA6Ly93d3cu
bmNiaS5ubG0ubmloLmdvdi9wdWJtZWQvMjI5MTM5NzM8L3VybD48L3JlbGF0ZWQtdXJscz48L3Vy
bHM+PGVsZWN0cm9uaWMtcmVzb3VyY2UtbnVtPmFyY2hkaXNjaGlsZC0yMDEyLTMwMjI4NyBbcGlp
XTsxMC4xMTM2L2FyY2hkaXNjaGlsZC0yMDEyLTMwMjI4NyBbZG9pXTwvZWxlY3Ryb25pYy1yZXNv
dXJjZS1udW0+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08" w:tooltip="Moy, 2012 #242" w:history="1">
        <w:r w:rsidR="00B3117A">
          <w:rPr>
            <w:rFonts w:ascii="Times New Roman" w:hAnsi="Times New Roman"/>
            <w:noProof/>
          </w:rPr>
          <w:t>108</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w:t>
      </w:r>
    </w:p>
    <w:p w:rsidR="008C045D" w:rsidRDefault="00752CC0">
      <w:pPr>
        <w:spacing w:after="120" w:line="360" w:lineRule="auto"/>
        <w:jc w:val="both"/>
        <w:rPr>
          <w:rFonts w:ascii="Times New Roman" w:hAnsi="Times New Roman"/>
        </w:rPr>
      </w:pPr>
      <w:r w:rsidRPr="00752CC0">
        <w:rPr>
          <w:rFonts w:ascii="Times New Roman" w:hAnsi="Times New Roman"/>
        </w:rPr>
        <w:t xml:space="preserve">Several studies have suggested a secular increase in the absolute numbers of children presenting with symptomatic VDD </w:t>
      </w:r>
      <w:r w:rsidR="008C045D" w:rsidRPr="00752CC0">
        <w:rPr>
          <w:rFonts w:ascii="Times New Roman" w:hAnsi="Times New Roman"/>
        </w:rPr>
        <w:fldChar w:fldCharType="begin">
          <w:fldData xml:space="preserve">PEVuZE5vdGU+PENpdGU+PEF1dGhvcj5BaG1lZDwvQXV0aG9yPjxZZWFyPjIwMTE8L1llYXI+PFJl
Y051bT44OTwvUmVjTnVtPjxEaXNwbGF5VGV4dD5bMyw1LDcsNiwxMDksNF08L0Rpc3BsYXlUZXh0
PjxyZWNvcmQ+PHJlYy1udW1iZXI+ODk8L3JlYy1udW1iZXI+PGZvcmVpZ24ta2V5cz48a2V5IGFw
cD0iRU4iIGRiLWlkPSJhZXpmYXpmcjU1dzJkZWUwOWF1dnplYW56ZDBheHR0NXgyNXYiIHRpbWVz
dGFtcD0iMTM4MDY0OTI2MSI+ODk8L2tleT48L2ZvcmVpZ24ta2V5cz48cmVmLXR5cGUgbmFtZT0i
Sm91cm5hbCBBcnRpY2xlIj4xNzwvcmVmLXR5cGU+PGNvbnRyaWJ1dG9ycz48YXV0aG9ycz48YXV0
aG9yPkFobWVkLFMuRi48L2F1dGhvcj48YXV0aG9yPkZyYW5leSxDLjwvYXV0aG9yPjxhdXRob3I+
TWNEZXZpdHQsSC48L2F1dGhvcj48YXV0aG9yPlNvbWVydmlsbGUsTC48L2F1dGhvcj48YXV0aG9y
PkJ1dGxlcixTLjwvYXV0aG9yPjxhdXRob3I+R2FsbG93YXksUC48L2F1dGhvcj48YXV0aG9yPlJl
eW5vbGRzLEwuPC9hdXRob3I+PGF1dGhvcj5TaGFpa2gsTS5HLjwvYXV0aG9yPjxhdXRob3I+V2Fs
bGFjZSxBLk0uPC9hdXRob3I+PC9hdXRob3JzPjwvY29udHJpYnV0b3JzPjxhdXRoLWFkZHJlc3M+
RGVwYXJ0bWVudCBvZiBDaGlsZCBIZWFsdGgsIFJveWFsIEhvc3BpdGFsIGZvciBTaWNrIENoaWxk
cmVuLCBZb3JraGlsbCwgR2xhc2dvdywgVUsuIHMuZi5haG1lZEBjbGlubWVkLmdsYS5hYy51azwv
YXV0aC1hZGRyZXNzPjx0aXRsZXM+PHRpdGxlPlJlY2VudCB0cmVuZHMgYW5kIGNsaW5pY2FsIGZl
YXR1cmVzIG9mIGNoaWxkaG9vZCB2aXRhbWluIEQgZGVmaWNpZW5jeSBwcmVzZW50aW5nIHRvIGEg
Y2hpbGRyZW4mYXBvcztzIGhvc3BpdGFsIGluIEdsYXNnb3c8L3RpdGxlPjxzZWNvbmRhcnktdGl0
bGU+QXJjaC5EaXMuQ2hpbGQ8L3NlY29uZGFyeS10aXRsZT48L3RpdGxlcz48cGVyaW9kaWNhbD48
ZnVsbC10aXRsZT5BcmNoLkRpcy5DaGlsZDwvZnVsbC10aXRsZT48L3BlcmlvZGljYWw+PHBhZ2Vz
PjY5NC02OTY8L3BhZ2VzPjx2b2x1bWU+OTY8L3ZvbHVtZT48bnVtYmVyPjc8L251bWJlcj48cmVw
cmludC1lZGl0aW9uPk5vdCBpbiBGaWxlPC9yZXByaW50LWVkaXRpb24+PGtleXdvcmRzPjxrZXl3
b3JkPkFkb2xlc2NlbnQ8L2tleXdvcmQ+PGtleXdvcmQ+QWdlIERpc3RyaWJ1dGlvbjwva2V5d29y
ZD48a2V5d29yZD5DaGlsZDwva2V5d29yZD48a2V5d29yZD5DaGlsZCxQcmVzY2hvb2w8L2tleXdv
cmQ+PGtleXdvcmQ+Y29tcGxpY2F0aW9uczwva2V5d29yZD48a2V5d29yZD5kZWZpY2llbmN5PC9r
ZXl3b3JkPjxrZXl3b3JkPmVwaWRlbWlvbG9neTwva2V5d29yZD48a2V5d29yZD5ldGhub2xvZ3k8
L2tleXdvcmQ+PGtleXdvcmQ+ZXRpb2xvZ3k8L2tleXdvcmQ+PGtleXdvcmQ+RmVtYWxlPC9rZXl3
b3JkPjxrZXl3b3JkPkZvcmVjYXN0aW5nPC9rZXl3b3JkPjxrZXl3b3JkPkZyYWN0dXJlcyxCb25l
PC9rZXl3b3JkPjxrZXl3b3JkPkhlYWx0aDwva2V5d29yZD48a2V5d29yZD5Ib3NwaXRhbHMsUGVk
aWF0cmljPC9rZXl3b3JkPjxrZXl3b3JkPkh1bWFuczwva2V5d29yZD48a2V5d29yZD5JbmNpZGVu
Y2U8L2tleXdvcmQ+PGtleXdvcmQ+SW5mYW50PC9rZXl3b3JkPjxrZXl3b3JkPkluZmFudCxOZXdi
b3JuPC9rZXl3b3JkPjxrZXl3b3JkPk1hbGU8L2tleXdvcmQ+PGtleXdvcmQ+bWV0aG9kczwva2V5
d29yZD48a2V5d29yZD5yYWRpb2dyYXBoeTwva2V5d29yZD48a2V5d29yZD5SZXRyb3NwZWN0aXZl
IFN0dWRpZXM8L2tleXdvcmQ+PGtleXdvcmQ+Umlja2V0czwva2V5d29yZD48a2V5d29yZD5TY290
bGFuZDwva2V5d29yZD48a2V5d29yZD5WaXRhbWluIEQ8L2tleXdvcmQ+PGtleXdvcmQ+Vml0YW1p
biBEIERlZmljaWVuY3k8L2tleXdvcmQ+PC9rZXl3b3Jkcz48ZGF0ZXM+PHllYXI+MjAxMTwveWVh
cj48cHViLWRhdGVzPjxkYXRlPjcvMjAxMTwvZGF0ZT48L3B1Yi1kYXRlcz48L2RhdGVzPjxsYWJl
bD4xMzwvbGFiZWw+PHVybHM+PHJlbGF0ZWQtdXJscz48dXJsPmh0dHA6Ly93d3cubmNiaS5ubG0u
bmloLmdvdi9wdWJtZWQvMjA1ODQ4NDg8L3VybD48L3JlbGF0ZWQtdXJscz48L3VybHM+PGVsZWN0
cm9uaWMtcmVzb3VyY2UtbnVtPmFkYy4yMDA5LjE3MzE5NSBbcGlpXTsxMC4xMTM2L2FkYy4yMDA5
LjE3MzE5NSBbZG9pXTwvZWxlY3Ryb25pYy1yZXNvdXJjZS1udW0+PC9yZWNvcmQ+PC9DaXRlPjxD
aXRlPjxBdXRob3I+VGhhY2hlcjwvQXV0aG9yPjxZZWFyPjIwMTM8L1llYXI+PFJlY051bT4yOTM8
L1JlY051bT48cmVjb3JkPjxyZWMtbnVtYmVyPjI5MzwvcmVjLW51bWJlcj48Zm9yZWlnbi1rZXlz
PjxrZXkgYXBwPSJFTiIgZGItaWQ9ImFlemZhemZyNTV3MmRlZTA5YXV2emVhbnpkMGF4dHQ1eDI1
diIgdGltZXN0YW1wPSIxMzgwNjQ5MjY0Ij4yOTM8L2tleT48L2ZvcmVpZ24ta2V5cz48cmVmLXR5
cGUgbmFtZT0iSm91cm5hbCBBcnRpY2xlIj4xNzwvcmVmLXR5cGU+PGNvbnRyaWJ1dG9ycz48YXV0
aG9ycz48YXV0aG9yPlRoYWNoZXIsVC5ELjwvYXV0aG9yPjxhdXRob3I+RmlzY2hlcixQLlIuPC9h
dXRob3I+PGF1dGhvcj5UZWJiZW4sUC5KLjwvYXV0aG9yPjxhdXRob3I+U2luZ2gsUi5KLjwvYXV0
aG9yPjxhdXRob3I+Q2hhLFMuUy48L2F1dGhvcj48YXV0aG9yPk1heHNvbixKLkEuPC9hdXRob3I+
PGF1dGhvcj5ZYXduLEIuUC48L2F1dGhvcj48L2F1dGhvcnM+PC9jb250cmlidXRvcnM+PGF1dGgt
YWRkcmVzcz5EZXBhcnRtZW50IG9mIEZhbWlseSBNZWRpY2luZSwgTWF5byBDbGluaWMsIFJvY2hl
c3RlciwgTU4sIFVTQS4gdGhhY2hlci50aG9tYXNAbWF5by5lZHU8L2F1dGgtYWRkcmVzcz48dGl0
bGVzPjx0aXRsZT5JbmNyZWFzaW5nIGluY2lkZW5jZSBvZiBudXRyaXRpb25hbCByaWNrZXRzOiBh
IHBvcHVsYXRpb24tYmFzZWQgc3R1ZHkgaW4gT2xtc3RlZCBDb3VudHksIE1pbm5lc290YTwvdGl0
bGU+PHNlY29uZGFyeS10aXRsZT5NYXlvIENsaW4uUHJvYy48L3NlY29uZGFyeS10aXRsZT48L3Rp
dGxlcz48cGVyaW9kaWNhbD48ZnVsbC10aXRsZT5NYXlvIENsaW4uUHJvYy48L2Z1bGwtdGl0bGU+
PC9wZXJpb2RpY2FsPjxwYWdlcz4xNzYtMTgzPC9wYWdlcz48dm9sdW1lPjg4PC92b2x1bWU+PG51
bWJlcj4yPC9udW1iZXI+PHJlcHJpbnQtZWRpdGlvbj5Ob3QgaW4gRmlsZTwvcmVwcmludC1lZGl0
aW9uPjxrZXl3b3Jkcz48a2V5d29yZD5BZ2VkPC9rZXl3b3JkPjxrZXl3b3JkPkJpcnRoIFdlaWdo
dDwva2V5d29yZD48a2V5d29yZD5CcmVhc3QgRmVlZGluZzwva2V5d29yZD48a2V5d29yZD5DYXVz
YWxpdHk8L2tleXdvcmQ+PGtleXdvcmQ+Q2hpbGQsUHJlc2Nob29sPC9rZXl3b3JkPjxrZXl3b3Jk
PkNvbW9yYmlkaXR5PC9rZXl3b3JkPjxrZXl3b3JkPmRlZmljaWVuY3k8L2tleXdvcmQ+PGtleXdv
cmQ+RGVtb2dyYXBoeTwva2V5d29yZD48a2V5d29yZD5lcGlkZW1pb2xvZ3k8L2tleXdvcmQ+PGtl
eXdvcmQ+RmVtYWxlPC9rZXl3b3JkPjxrZXl3b3JkPkdyb3d0aDwva2V5d29yZD48a2V5d29yZD5I
dW1hbnM8L2tleXdvcmQ+PGtleXdvcmQ+SHlwb2NhbGNlbWlhPC9rZXl3b3JkPjxrZXl3b3JkPklu
Y2lkZW5jZTwva2V5d29yZD48a2V5d29yZD5JbmZhbnQ8L2tleXdvcmQ+PGtleXdvcmQ+SW5mYW50
LE5ld2Jvcm48L2tleXdvcmQ+PGtleXdvcmQ+TWFsZTwva2V5d29yZD48a2V5d29yZD5tZXRob2Rz
PC9rZXl3b3JkPjxrZXl3b3JkPk1pbm5lc290YTwva2V5d29yZD48a2V5d29yZD5Pc3Rlb21hbGFj
aWE8L2tleXdvcmQ+PGtleXdvcmQ+UGFpbjwva2V5d29yZD48a2V5d29yZD5QYXRpZW50czwva2V5
d29yZD48a2V5d29yZD5SaWNrZXRzPC9rZXl3b3JkPjxrZXl3b3JkPlJpc2s8L2tleXdvcmQ+PGtl
eXdvcmQ+UmlzayBGYWN0b3JzPC9rZXl3b3JkPjxrZXl3b3JkPlRldGFueTwva2V5d29yZD48a2V5
d29yZD50cmVuZHM8L2tleXdvcmQ+PGtleXdvcmQ+Vml0YW1pbiBEPC9rZXl3b3JkPjxrZXl3b3Jk
PlZpdGFtaW4gRCBEZWZpY2llbmN5PC9rZXl3b3JkPjwva2V5d29yZHM+PGRhdGVzPjx5ZWFyPjIw
MTM8L3llYXI+PHB1Yi1kYXRlcz48ZGF0ZT4yLzIwMTM8L2RhdGU+PC9wdWItZGF0ZXM+PC9kYXRl
cz48bGFiZWw+NTg8L2xhYmVsPjx1cmxzPjxyZWxhdGVkLXVybHM+PHVybD5odHRwOi8vd3d3Lm5j
YmkubmxtLm5paC5nb3YvcHVibWVkLzIzMzc0NjIxPC91cmw+PC9yZWxhdGVkLXVybHM+PC91cmxz
PjxlbGVjdHJvbmljLXJlc291cmNlLW51bT5TMDAyNS02MTk2KDEyKTAxMDQ3LTYgW3BpaV07MTAu
MTAxNi9qLm1heW9jcC4yMDEyLjEwLjAxOCBbZG9pXTwvZWxlY3Ryb25pYy1yZXNvdXJjZS1udW0+
PC9yZWNvcmQ+PC9DaXRlPjxDaXRlPjxBdXRob3I+QmVjay1OaWVsc2VuPC9BdXRob3I+PFllYXI+
MjAwOTwvWWVhcj48UmVjTnVtPjk5PC9SZWNOdW0+PHJlY29yZD48cmVjLW51bWJlcj45OTwvcmVj
LW51bWJlcj48Zm9yZWlnbi1rZXlzPjxrZXkgYXBwPSJFTiIgZGItaWQ9ImFlemZhemZyNTV3MmRl
ZTA5YXV2emVhbnpkMGF4dHQ1eDI1diIgdGltZXN0YW1wPSIxMzgwNjQ5MjYxIj45OTwva2V5Pjwv
Zm9yZWlnbi1rZXlzPjxyZWYtdHlwZSBuYW1lPSJKb3VybmFsIEFydGljbGUiPjE3PC9yZWYtdHlw
ZT48Y29udHJpYnV0b3JzPjxhdXRob3JzPjxhdXRob3I+QmVjay1OaWVsc2VuLFMuUy48L2F1dGhv
cj48YXV0aG9yPkJyb2NrLUphY29ic2VuLEIuPC9hdXRob3I+PGF1dGhvcj5HcmFtLEouPC9hdXRo
b3I+PGF1dGhvcj5Ccml4ZW4sSy48L2F1dGhvcj48YXV0aG9yPkplbnNlbixULksuPC9hdXRob3I+
PC9hdXRob3JzPjwvY29udHJpYnV0b3JzPjxhdXRoLWFkZHJlc3M+RGVwYXJ0bWVudCBvZiBQZWRp
YXRyaWNzLCBIb3NwaXRhbCBvZiBTb3V0aHdlc3QgRGVubWFyaywgRXNiamVyZywgRGVubWFyay4g
c2JlY2stbmllbHNlbkBoZWFsdGguc2R1LmRrPC9hdXRoLWFkZHJlc3M+PHRpdGxlcz48dGl0bGU+
SW5jaWRlbmNlIGFuZCBwcmV2YWxlbmNlIG9mIG51dHJpdGlvbmFsIGFuZCBoZXJlZGl0YXJ5IHJp
Y2tldHMgaW4gc291dGhlcm4gRGVubWFyazwvdGl0bGU+PHNlY29uZGFyeS10aXRsZT5FdXIuSi5F
bmRvY3Jpbm9sLjwvc2Vjb25kYXJ5LXRpdGxlPjwvdGl0bGVzPjxwZXJpb2RpY2FsPjxmdWxsLXRp
dGxlPkV1ci5KLkVuZG9jcmlub2wuPC9mdWxsLXRpdGxlPjwvcGVyaW9kaWNhbD48cGFnZXM+NDkx
LTQ5NzwvcGFnZXM+PHZvbHVtZT4xNjA8L3ZvbHVtZT48bnVtYmVyPjM8L251bWJlcj48cmVwcmlu
dC1lZGl0aW9uPk5vdCBpbiBGaWxlPC9yZXByaW50LWVkaXRpb24+PGtleXdvcmRzPjxrZXl3b3Jk
PkFkb2xlc2NlbnQ8L2tleXdvcmQ+PGtleXdvcmQ+QWdlZDwva2V5d29yZD48a2V5d29yZD5DaGls
ZDwva2V5d29yZD48a2V5d29yZD5DaGlsZCxQcmVzY2hvb2w8L2tleXdvcmQ+PGtleXdvcmQ+Q29o
b3J0IFN0dWRpZXM8L2tleXdvcmQ+PGtleXdvcmQ+Y29uZ2VuaXRhbDwva2V5d29yZD48a2V5d29y
ZD5EZW5tYXJrPC9rZXl3b3JkPjxrZXl3b3JkPmRpYWdub3Npczwva2V5d29yZD48a2V5d29yZD5F
bWlncmFudHMgYW5kIEltbWlncmFudHM8L2tleXdvcmQ+PGtleXdvcmQ+ZXBpZGVtaW9sb2d5PC9r
ZXl3b3JkPjxrZXl3b3JkPmdlbmV0aWNzPC9rZXl3b3JkPjxrZXl3b3JkPkh1bWFuczwva2V5d29y
ZD48a2V5d29yZD5IeXBvcGhvc3BoYXRlbWlhLEZhbWlsaWFsPC9rZXl3b3JkPjxrZXl3b3JkPklu
Y2lkZW5jZTwva2V5d29yZD48a2V5d29yZD5JbmZhbnQ8L2tleXdvcmQ+PGtleXdvcmQ+SW5mYW50
IE51dHJpdGlvbiBEaXNvcmRlcnM8L2tleXdvcmQ+PGtleXdvcmQ+SW5mYW50LE5ld2Jvcm48L2tl
eXdvcmQ+PGtleXdvcmQ+bWV0aG9kczwva2V5d29yZD48a2V5d29yZD5QYXRpZW50czwva2V5d29y
ZD48a2V5d29yZD5QZWRpYXRyaWNzPC9rZXl3b3JkPjxrZXl3b3JkPlByZXZhbGVuY2U8L2tleXdv
cmQ+PGtleXdvcmQ+Umlja2V0czwva2V5d29yZD48a2V5d29yZD5SaXNrIEZhY3RvcnM8L2tleXdv
cmQ+PGtleXdvcmQ+c3RhdGlzdGljcyAmYW1wOyBudW1lcmljYWwgZGF0YTwva2V5d29yZD48a2V5
d29yZD5WaXRhbWluIEQgRGVmaWNpZW5jeTwva2V5d29yZD48L2tleXdvcmRzPjxkYXRlcz48eWVh
cj4yMDA5PC95ZWFyPjxwdWItZGF0ZXM+PGRhdGU+My8yMDA5PC9kYXRlPjwvcHViLWRhdGVzPjwv
ZGF0ZXM+PGxhYmVsPjYwPC9sYWJlbD48dXJscz48cmVsYXRlZC11cmxzPjx1cmw+aHR0cDovL3d3
dy5uY2JpLm5sbS5uaWguZ292L3B1Ym1lZC8xOTA5NTc4MDwvdXJsPjwvcmVsYXRlZC11cmxzPjwv
dXJscz48ZWxlY3Ryb25pYy1yZXNvdXJjZS1udW0+RUpFLTA4LTA4MTggW3BpaV07MTAuMTUzMC9F
SkUtMDgtMDgxOCBbZG9pXTwvZWxlY3Ryb25pYy1yZXNvdXJjZS1udW0+PC9yZWNvcmQ+PC9DaXRl
PjxDaXRlPjxBdXRob3I+TGF6b2w8L0F1dGhvcj48WWVhcj4yMDA4PC9ZZWFyPjxSZWNOdW0+MjEz
PC9SZWNOdW0+PHJlY29yZD48cmVjLW51bWJlcj4yMTM8L3JlYy1udW1iZXI+PGZvcmVpZ24ta2V5
cz48a2V5IGFwcD0iRU4iIGRiLWlkPSJhZXpmYXpmcjU1dzJkZWUwOWF1dnplYW56ZDBheHR0NXgy
NXYiIHRpbWVzdGFtcD0iMTM4MDY0OTI2MyI+MjEzPC9rZXk+PC9mb3JlaWduLWtleXM+PHJlZi10
eXBlIG5hbWU9IkpvdXJuYWwgQXJ0aWNsZSI+MTc8L3JlZi10eXBlPjxjb250cmlidXRvcnM+PGF1
dGhvcnM+PGF1dGhvcj5MYXpvbCxKLlAuPC9hdXRob3I+PGF1dGhvcj5DYWthbixOLjwvYXV0aG9y
PjxhdXRob3I+S2FtYXQsRC48L2F1dGhvcj48L2F1dGhvcnM+PC9jb250cmlidXRvcnM+PGF1dGgt
YWRkcmVzcz5QaXR0c2J1cmdoIENoaWxkcmVuJmFwb3M7cyBIb3NwaXRhbCwgUGl0dHNidXJnaCwg
UGVubnN5bHZhbmlhLCBVU0E8L2F1dGgtYWRkcmVzcz48dGl0bGVzPjx0aXRsZT4xMC15ZWFyIGNh
c2UgcmV2aWV3IG9mIG51dHJpdGlvbmFsIHJpY2tldHMgaW4gQ2hpbGRyZW4mYXBvcztzIEhvc3Bp
dGFsIG9mIE1pY2hpZ2FuPC90aXRsZT48c2Vjb25kYXJ5LXRpdGxlPkNsaW4uUGVkaWF0ci4oUGhp
bGEpPC9zZWNvbmRhcnktdGl0bGU+PC90aXRsZXM+PHBlcmlvZGljYWw+PGZ1bGwtdGl0bGU+Q2xp
bi5QZWRpYXRyLihQaGlsYSk8L2Z1bGwtdGl0bGU+PC9wZXJpb2RpY2FsPjxwYWdlcz4zNzktMzg0
PC9wYWdlcz48dm9sdW1lPjQ3PC92b2x1bWU+PG51bWJlcj40PC9udW1iZXI+PHJlcHJpbnQtZWRp
dGlvbj5Ob3QgaW4gRmlsZTwvcmVwcmludC1lZGl0aW9uPjxrZXl3b3Jkcz48a2V5d29yZD5hZG1p
bmlzdHJhdGlvbiAmYW1wOyBkb3NhZ2U8L2tleXdvcmQ+PGtleXdvcmQ+YWR2ZXJzZSBlZmZlY3Rz
PC9rZXl3b3JkPjxrZXl3b3JkPkFmcmljYW4gQW1lcmljYW5zPC9rZXl3b3JkPjxrZXl3b3JkPmJs
b29kPC9rZXl3b3JkPjxrZXl3b3JkPkJyZWFzdCBGZWVkaW5nPC9rZXl3b3JkPjxrZXl3b3JkPkNo
aWxkPC9rZXl3b3JkPjxrZXl3b3JkPkNoaWxkLFByZXNjaG9vbDwva2V5d29yZD48a2V5d29yZD5j
b21wbGljYXRpb25zPC9rZXl3b3JkPjxrZXl3b3JkPkRpZXRhcnkgU3VwcGxlbWVudHM8L2tleXdv
cmQ+PGtleXdvcmQ+ZHJ1ZyB0aGVyYXB5PC9rZXl3b3JkPjxrZXl3b3JkPmVwaWRlbWlvbG9neTwv
a2V5d29yZD48a2V5d29yZD5ldGlvbG9neTwva2V5d29yZD48a2V5d29yZD5GZW1hbGU8L2tleXdv
cmQ+PGtleXdvcmQ+SG9zcGl0YWxzLFBlZGlhdHJpYzwva2V5d29yZD48a2V5d29yZD5IdW1hbnM8
L2tleXdvcmQ+PGtleXdvcmQ+SHlkcm94eWNob2xlY2FsY2lmZXJvbHM8L2tleXdvcmQ+PGtleXdv
cmQ+SW5mYW50PC9rZXl3b3JkPjxrZXl3b3JkPk1hbGU8L2tleXdvcmQ+PGtleXdvcmQ+TWljaGln
YW48L2tleXdvcmQ+PGtleXdvcmQ+UGF0aWVudHM8L2tleXdvcmQ+PGtleXdvcmQ+Umlja2V0czwv
a2V5d29yZD48a2V5d29yZD5zdGF0aXN0aWNzICZhbXA7IG51bWVyaWNhbCBkYXRhPC9rZXl3b3Jk
PjxrZXl3b3JkPnRoZXJhcGV1dGljIHVzZTwva2V5d29yZD48a2V5d29yZD5Vbml0ZWQgU3RhdGVz
PC9rZXl3b3JkPjxrZXl3b3JkPlZpdGFtaW4gRDwva2V5d29yZD48a2V5d29yZD5WaXRhbWluIEQg
RGVmaWNpZW5jeTwva2V5d29yZD48a2V5d29yZD5WaXRhbWluczwva2V5d29yZD48L2tleXdvcmRz
PjxkYXRlcz48eWVhcj4yMDA4PC95ZWFyPjxwdWItZGF0ZXM+PGRhdGU+NS8yMDA4PC9kYXRlPjwv
cHViLWRhdGVzPjwvZGF0ZXM+PGxhYmVsPjg1PC9sYWJlbD48dXJscz48cmVsYXRlZC11cmxzPjx1
cmw+aHR0cDovL3d3dy5uY2JpLm5sbS5uaWguZ292L3B1Ym1lZC8xODE5MjY0MTwvdXJsPjwvcmVs
YXRlZC11cmxzPjwvdXJscz48ZWxlY3Ryb25pYy1yZXNvdXJjZS1udW0+MDAwOTkyMjgwNzMxMTM5
NyBbcGlpXTsxMC4xMTc3LzAwMDk5MjI4MDczMTEzOTcgW2RvaV08L2VsZWN0cm9uaWMtcmVzb3Vy
Y2UtbnVtPjwvcmVjb3JkPjwvQ2l0ZT48Q2l0ZT48QXV0aG9yPk1hdHN1bzwvQXV0aG9yPjxZZWFy
PjIwMDk8L1llYXI+PFJlY051bT45NjY8L1JlY051bT48cmVjb3JkPjxyZWMtbnVtYmVyPjk2Njwv
cmVjLW51bWJlcj48Zm9yZWlnbi1rZXlzPjxrZXkgYXBwPSJFTiIgZGItaWQ9ImFlemZhemZyNTV3
MmRlZTA5YXV2emVhbnpkMGF4dHQ1eDI1diIgdGltZXN0YW1wPSIxMzk0NTMzMjIwIj45NjY8L2tl
eT48L2ZvcmVpZ24ta2V5cz48cmVmLXR5cGUgbmFtZT0iSm91cm5hbCBBcnRpY2xlIj4xNzwvcmVm
LXR5cGU+PGNvbnRyaWJ1dG9ycz48YXV0aG9ycz48YXV0aG9yPk1hdHN1bywgSy48L2F1dGhvcj48
YXV0aG9yPk11a2FpLCBULjwvYXV0aG9yPjxhdXRob3I+U3V6dWtpLCBTLjwvYXV0aG9yPjxhdXRo
b3I+RnVqaWVkYSwgSy48L2F1dGhvcj48L2F1dGhvcnM+PC9jb250cmlidXRvcnM+PGF1dGgtYWRk
cmVzcz5EZXBhcnRtZW50IG9mIFBlZGlhdHJpY3MsIEFzYWhpa2F3YSBNZWRpY2FsIENvbGxlZ2Us
IEhva2thaWRvLCBKYXBhbi48L2F1dGgtYWRkcmVzcz48dGl0bGVzPjx0aXRsZT5QcmV2YWxlbmNl
IGFuZCByaXNrIGZhY3RvcnMgb2Ygdml0YW1pbiBEIGRlZmljaWVuY3kgcmlja2V0cyBpbiBIb2tr
YWlkbywgSmFwYW48L3RpdGxlPjxzZWNvbmRhcnktdGl0bGU+UGVkaWF0ciBJbnQ8L3NlY29uZGFy
eS10aXRsZT48YWx0LXRpdGxlPlBlZGlhdHJpY3MgaW50ZXJuYXRpb25hbCA6IG9mZmljaWFsIGpv
dXJuYWwgb2YgdGhlIEphcGFuIFBlZGlhdHJpYyBTb2NpZXR5PC9hbHQtdGl0bGU+PC90aXRsZXM+
PHBlcmlvZGljYWw+PGZ1bGwtdGl0bGU+UGVkaWF0ciBJbnQ8L2Z1bGwtdGl0bGU+PGFiYnItMT5Q
ZWRpYXRyaWNzIGludGVybmF0aW9uYWwgOiBvZmZpY2lhbCBqb3VybmFsIG9mIHRoZSBKYXBhbiBQ
ZWRpYXRyaWMgU29jaWV0eTwvYWJici0xPjwvcGVyaW9kaWNhbD48YWx0LXBlcmlvZGljYWw+PGZ1
bGwtdGl0bGU+UGVkaWF0ciBJbnQ8L2Z1bGwtdGl0bGU+PGFiYnItMT5QZWRpYXRyaWNzIGludGVy
bmF0aW9uYWwgOiBvZmZpY2lhbCBqb3VybmFsIG9mIHRoZSBKYXBhbiBQZWRpYXRyaWMgU29jaWV0
eTwvYWJici0xPjwvYWx0LXBlcmlvZGljYWw+PHBhZ2VzPjU1OS02MjwvcGFnZXM+PHZvbHVtZT41
MTwvdm9sdW1lPjxudW1iZXI+NDwvbnVtYmVyPjxlZGl0aW9uPjIwMDkvMDUvMDg8L2VkaXRpb24+
PGtleXdvcmRzPjxrZXl3b3JkPkJyZWFzdCBGZWVkaW5nPC9rZXl3b3JkPjxrZXl3b3JkPkNoaWxk
LCBQcmVzY2hvb2w8L2tleXdvcmQ+PGtleXdvcmQ+RGlldDwva2V5d29yZD48a2V5d29yZD5GZW1h
bGU8L2tleXdvcmQ+PGtleXdvcmQ+SHVtYW5zPC9rZXl3b3JkPjxrZXl3b3JkPkluZmFudDwva2V5
d29yZD48a2V5d29yZD5KYXBhbi9lcGlkZW1pb2xvZ3k8L2tleXdvcmQ+PGtleXdvcmQ+TWFsZTwv
a2V5d29yZD48a2V5d29yZD5QcmV2YWxlbmNlPC9rZXl3b3JkPjxrZXl3b3JkPlJpY2tldHMvKmVw
aWRlbWlvbG9neTwva2V5d29yZD48a2V5d29yZD5SaXNrIEZhY3RvcnM8L2tleXdvcmQ+PGtleXdv
cmQ+U3VubGlnaHQ8L2tleXdvcmQ+PGtleXdvcmQ+Vml0YW1pbiBEIERlZmljaWVuY3kvKmVwaWRl
bWlvbG9neTwva2V5d29yZD48L2tleXdvcmRzPjxkYXRlcz48eWVhcj4yMDA5PC95ZWFyPjxwdWIt
ZGF0ZXM+PGRhdGU+QXVnPC9kYXRlPjwvcHViLWRhdGVzPjwvZGF0ZXM+PGFjY2Vzc2lvbi1udW0+
MTk0MTk1MjY8L2FjY2Vzc2lvbi1udW0+PHVybHM+PC91cmxzPjxlbGVjdHJvbmljLXJlc291cmNl
LW51bT4xMC4xMTExL2ouMTQ0Mi0yMDBYLjIwMDkuMDI4MzQueDwvZWxlY3Ryb25pYy1yZXNvdXJj
ZS1udW0+PHJlbW90ZS1kYXRhYmFzZS1wcm92aWRlcj5ObG08L3JlbW90ZS1kYXRhYmFzZS1wcm92
aWRlcj48bGFuZ3VhZ2U+ZW5nPC9sYW5ndWFnZT48L3JlY29yZD48L0NpdGU+PENpdGU+PEF1dGhv
cj5Sb2JpbnNvbjwvQXV0aG9yPjxZZWFyPjIwMDY8L1llYXI+PFJlY051bT4yNjQ8L1JlY051bT48
cmVjb3JkPjxyZWMtbnVtYmVyPjI2NDwvcmVjLW51bWJlcj48Zm9yZWlnbi1rZXlzPjxrZXkgYXBw
PSJFTiIgZGItaWQ9ImFlemZhemZyNTV3MmRlZTA5YXV2emVhbnpkMGF4dHQ1eDI1diIgdGltZXN0
YW1wPSIxMzgwNjQ5MjYzIj4yNjQ8L2tleT48L2ZvcmVpZ24ta2V5cz48cmVmLXR5cGUgbmFtZT0i
Sm91cm5hbCBBcnRpY2xlIj4xNzwvcmVmLXR5cGU+PGNvbnRyaWJ1dG9ycz48YXV0aG9ycz48YXV0
aG9yPlJvYmluc29uLFAuRC48L2F1dGhvcj48YXV0aG9yPkhvZ2xlcixXLjwvYXV0aG9yPjxhdXRo
b3I+Q3JhaWcsTS5FLjwvYXV0aG9yPjxhdXRob3I+VmVyZ2UsQy5GLjwvYXV0aG9yPjxhdXRob3I+
V2Fsa2VyLEouTC48L2F1dGhvcj48YXV0aG9yPlBpcGVyLEEuQy48L2F1dGhvcj48YXV0aG9yPldv
b2RoZWFkLEguSi48L2F1dGhvcj48YXV0aG9yPkNvd2VsbCxDLlQuPC9hdXRob3I+PGF1dGhvcj5B
bWJsZXIsRy5SLjwvYXV0aG9yPjwvYXV0aG9ycz48L2NvbnRyaWJ1dG9ycz48YXV0aC1hZGRyZXNz
PlRoZSBDaGlsZHJlbiZhcG9zO3MgSG9zcGl0YWwgYXQgV2VzdG1lYWQsIFN5ZG5leSwgQXVzdHJh
bGlhLiBwYXVscjNAY2h3LmVkdS5hdTwvYXV0aC1hZGRyZXNzPjx0aXRsZXM+PHRpdGxlPlRoZSBy
ZS1lbWVyZ2luZyBidXJkZW4gb2Ygcmlja2V0czogYSBkZWNhZGUgb2YgZXhwZXJpZW5jZSBmcm9t
IFN5ZG5leTwvdGl0bGU+PHNlY29uZGFyeS10aXRsZT5BcmNoLkRpcy5DaGlsZDwvc2Vjb25kYXJ5
LXRpdGxlPjwvdGl0bGVzPjxwZXJpb2RpY2FsPjxmdWxsLXRpdGxlPkFyY2guRGlzLkNoaWxkPC9m
dWxsLXRpdGxlPjwvcGVyaW9kaWNhbD48cGFnZXM+NTY0LTU2ODwvcGFnZXM+PHZvbHVtZT45MTwv
dm9sdW1lPjxudW1iZXI+NzwvbnVtYmVyPjxyZXByaW50LWVkaXRpb24+Tm90IGluIEZpbGU8L3Jl
cHJpbnQtZWRpdGlvbj48a2V5d29yZHM+PGtleXdvcmQ+QWZyaWNhPC9rZXl3b3JkPjxrZXl3b3Jk
PkFnZWQ8L2tleXdvcmQ+PGtleXdvcmQ+QXVzdHJhbGlhPC9rZXl3b3JkPjxrZXl3b3JkPmJsb29k
PC9rZXl3b3JkPjxrZXl3b3JkPkNoaWxkLFByZXNjaG9vbDwva2V5d29yZD48a2V5d29yZD5Db2hv
cnQgU3R1ZGllczwva2V5d29yZD48a2V5d29yZD5kZWZpY2llbmN5PC9rZXl3b3JkPjxrZXl3b3Jk
PmRpYWdub3Npczwva2V5d29yZD48a2V5d29yZD5lcGlkZW1pb2xvZ3k8L2tleXdvcmQ+PGtleXdv
cmQ+RmVtYWxlPC9rZXl3b3JkPjxrZXl3b3JkPkhlYWx0aDwva2V5d29yZD48a2V5d29yZD5IdW1h
bnM8L2tleXdvcmQ+PGtleXdvcmQ+SHlkcm94eWNob2xlY2FsY2lmZXJvbHM8L2tleXdvcmQ+PGtl
eXdvcmQ+SW5jaWRlbmNlPC9rZXl3b3JkPjxrZXl3b3JkPk1hbGU8L2tleXdvcmQ+PGtleXdvcmQ+
bWV0aG9kczwva2V5d29yZD48a2V5d29yZD5OZXcgU291dGggV2FsZXM8L2tleXdvcmQ+PGtleXdv
cmQ+UGFyYXRoeXJvaWQgSG9ybW9uZTwva2V5d29yZD48a2V5d29yZD5QYXJlbnRzPC9rZXl3b3Jk
PjxrZXl3b3JkPlJldHJvc3BlY3RpdmUgU3R1ZGllczwva2V5d29yZD48a2V5d29yZD5SaWNrZXRz
PC9rZXl3b3JkPjxrZXl3b3JkPlJpc2s8L2tleXdvcmQ+PGtleXdvcmQ+U2VpenVyZXM8L2tleXdv
cmQ+PGtleXdvcmQ+U3VubGlnaHQ8L2tleXdvcmQ+PGtleXdvcmQ+dHJlbmRzPC9rZXl3b3JkPjxr
ZXl3b3JkPlZpdGFtaW4gRDwva2V5d29yZD48a2V5d29yZD5WaXRhbWluIEQgRGVmaWNpZW5jeTwv
a2V5d29yZD48L2tleXdvcmRzPjxkYXRlcz48eWVhcj4yMDA2PC95ZWFyPjxwdWItZGF0ZXM+PGRh
dGU+Ny8yMDA2PC9kYXRlPjwvcHViLWRhdGVzPjwvZGF0ZXM+PGxhYmVsPjU3PC9sYWJlbD48dXJs
cz48cmVsYXRlZC11cmxzPjx1cmw+aHR0cDovL3d3dy5uY2JpLm5sbS5uaWguZ292L3B1Ym1lZC8x
NTk1NjA0NTwvdXJsPjwvcmVsYXRlZC11cmxzPjwvdXJscz48ZWxlY3Ryb25pYy1yZXNvdXJjZS1u
dW0+YWRjLjIwMDQuMDY5NTc1IFtwaWldOzEwLjExMzYvYWRjLjIwMDQuMDY5NTc1IFtkb2ldPC9l
bGVjdHJvbmljLXJlc291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BaG1lZDwvQXV0aG9yPjxZZWFyPjIwMTE8L1llYXI+PFJl
Y051bT44OTwvUmVjTnVtPjxEaXNwbGF5VGV4dD5bMyw1LDcsNiwxMDksNF08L0Rpc3BsYXlUZXh0
PjxyZWNvcmQ+PHJlYy1udW1iZXI+ODk8L3JlYy1udW1iZXI+PGZvcmVpZ24ta2V5cz48a2V5IGFw
cD0iRU4iIGRiLWlkPSJhZXpmYXpmcjU1dzJkZWUwOWF1dnplYW56ZDBheHR0NXgyNXYiIHRpbWVz
dGFtcD0iMTM4MDY0OTI2MSI+ODk8L2tleT48L2ZvcmVpZ24ta2V5cz48cmVmLXR5cGUgbmFtZT0i
Sm91cm5hbCBBcnRpY2xlIj4xNzwvcmVmLXR5cGU+PGNvbnRyaWJ1dG9ycz48YXV0aG9ycz48YXV0
aG9yPkFobWVkLFMuRi48L2F1dGhvcj48YXV0aG9yPkZyYW5leSxDLjwvYXV0aG9yPjxhdXRob3I+
TWNEZXZpdHQsSC48L2F1dGhvcj48YXV0aG9yPlNvbWVydmlsbGUsTC48L2F1dGhvcj48YXV0aG9y
PkJ1dGxlcixTLjwvYXV0aG9yPjxhdXRob3I+R2FsbG93YXksUC48L2F1dGhvcj48YXV0aG9yPlJl
eW5vbGRzLEwuPC9hdXRob3I+PGF1dGhvcj5TaGFpa2gsTS5HLjwvYXV0aG9yPjxhdXRob3I+V2Fs
bGFjZSxBLk0uPC9hdXRob3I+PC9hdXRob3JzPjwvY29udHJpYnV0b3JzPjxhdXRoLWFkZHJlc3M+
RGVwYXJ0bWVudCBvZiBDaGlsZCBIZWFsdGgsIFJveWFsIEhvc3BpdGFsIGZvciBTaWNrIENoaWxk
cmVuLCBZb3JraGlsbCwgR2xhc2dvdywgVUsuIHMuZi5haG1lZEBjbGlubWVkLmdsYS5hYy51azwv
YXV0aC1hZGRyZXNzPjx0aXRsZXM+PHRpdGxlPlJlY2VudCB0cmVuZHMgYW5kIGNsaW5pY2FsIGZl
YXR1cmVzIG9mIGNoaWxkaG9vZCB2aXRhbWluIEQgZGVmaWNpZW5jeSBwcmVzZW50aW5nIHRvIGEg
Y2hpbGRyZW4mYXBvcztzIGhvc3BpdGFsIGluIEdsYXNnb3c8L3RpdGxlPjxzZWNvbmRhcnktdGl0
bGU+QXJjaC5EaXMuQ2hpbGQ8L3NlY29uZGFyeS10aXRsZT48L3RpdGxlcz48cGVyaW9kaWNhbD48
ZnVsbC10aXRsZT5BcmNoLkRpcy5DaGlsZDwvZnVsbC10aXRsZT48L3BlcmlvZGljYWw+PHBhZ2Vz
PjY5NC02OTY8L3BhZ2VzPjx2b2x1bWU+OTY8L3ZvbHVtZT48bnVtYmVyPjc8L251bWJlcj48cmVw
cmludC1lZGl0aW9uPk5vdCBpbiBGaWxlPC9yZXByaW50LWVkaXRpb24+PGtleXdvcmRzPjxrZXl3
b3JkPkFkb2xlc2NlbnQ8L2tleXdvcmQ+PGtleXdvcmQ+QWdlIERpc3RyaWJ1dGlvbjwva2V5d29y
ZD48a2V5d29yZD5DaGlsZDwva2V5d29yZD48a2V5d29yZD5DaGlsZCxQcmVzY2hvb2w8L2tleXdv
cmQ+PGtleXdvcmQ+Y29tcGxpY2F0aW9uczwva2V5d29yZD48a2V5d29yZD5kZWZpY2llbmN5PC9r
ZXl3b3JkPjxrZXl3b3JkPmVwaWRlbWlvbG9neTwva2V5d29yZD48a2V5d29yZD5ldGhub2xvZ3k8
L2tleXdvcmQ+PGtleXdvcmQ+ZXRpb2xvZ3k8L2tleXdvcmQ+PGtleXdvcmQ+RmVtYWxlPC9rZXl3
b3JkPjxrZXl3b3JkPkZvcmVjYXN0aW5nPC9rZXl3b3JkPjxrZXl3b3JkPkZyYWN0dXJlcyxCb25l
PC9rZXl3b3JkPjxrZXl3b3JkPkhlYWx0aDwva2V5d29yZD48a2V5d29yZD5Ib3NwaXRhbHMsUGVk
aWF0cmljPC9rZXl3b3JkPjxrZXl3b3JkPkh1bWFuczwva2V5d29yZD48a2V5d29yZD5JbmNpZGVu
Y2U8L2tleXdvcmQ+PGtleXdvcmQ+SW5mYW50PC9rZXl3b3JkPjxrZXl3b3JkPkluZmFudCxOZXdi
b3JuPC9rZXl3b3JkPjxrZXl3b3JkPk1hbGU8L2tleXdvcmQ+PGtleXdvcmQ+bWV0aG9kczwva2V5
d29yZD48a2V5d29yZD5yYWRpb2dyYXBoeTwva2V5d29yZD48a2V5d29yZD5SZXRyb3NwZWN0aXZl
IFN0dWRpZXM8L2tleXdvcmQ+PGtleXdvcmQ+Umlja2V0czwva2V5d29yZD48a2V5d29yZD5TY290
bGFuZDwva2V5d29yZD48a2V5d29yZD5WaXRhbWluIEQ8L2tleXdvcmQ+PGtleXdvcmQ+Vml0YW1p
biBEIERlZmljaWVuY3k8L2tleXdvcmQ+PC9rZXl3b3Jkcz48ZGF0ZXM+PHllYXI+MjAxMTwveWVh
cj48cHViLWRhdGVzPjxkYXRlPjcvMjAxMTwvZGF0ZT48L3B1Yi1kYXRlcz48L2RhdGVzPjxsYWJl
bD4xMzwvbGFiZWw+PHVybHM+PHJlbGF0ZWQtdXJscz48dXJsPmh0dHA6Ly93d3cubmNiaS5ubG0u
bmloLmdvdi9wdWJtZWQvMjA1ODQ4NDg8L3VybD48L3JlbGF0ZWQtdXJscz48L3VybHM+PGVsZWN0
cm9uaWMtcmVzb3VyY2UtbnVtPmFkYy4yMDA5LjE3MzE5NSBbcGlpXTsxMC4xMTM2L2FkYy4yMDA5
LjE3MzE5NSBbZG9pXTwvZWxlY3Ryb25pYy1yZXNvdXJjZS1udW0+PC9yZWNvcmQ+PC9DaXRlPjxD
aXRlPjxBdXRob3I+VGhhY2hlcjwvQXV0aG9yPjxZZWFyPjIwMTM8L1llYXI+PFJlY051bT4yOTM8
L1JlY051bT48cmVjb3JkPjxyZWMtbnVtYmVyPjI5MzwvcmVjLW51bWJlcj48Zm9yZWlnbi1rZXlz
PjxrZXkgYXBwPSJFTiIgZGItaWQ9ImFlemZhemZyNTV3MmRlZTA5YXV2emVhbnpkMGF4dHQ1eDI1
diIgdGltZXN0YW1wPSIxMzgwNjQ5MjY0Ij4yOTM8L2tleT48L2ZvcmVpZ24ta2V5cz48cmVmLXR5
cGUgbmFtZT0iSm91cm5hbCBBcnRpY2xlIj4xNzwvcmVmLXR5cGU+PGNvbnRyaWJ1dG9ycz48YXV0
aG9ycz48YXV0aG9yPlRoYWNoZXIsVC5ELjwvYXV0aG9yPjxhdXRob3I+RmlzY2hlcixQLlIuPC9h
dXRob3I+PGF1dGhvcj5UZWJiZW4sUC5KLjwvYXV0aG9yPjxhdXRob3I+U2luZ2gsUi5KLjwvYXV0
aG9yPjxhdXRob3I+Q2hhLFMuUy48L2F1dGhvcj48YXV0aG9yPk1heHNvbixKLkEuPC9hdXRob3I+
PGF1dGhvcj5ZYXduLEIuUC48L2F1dGhvcj48L2F1dGhvcnM+PC9jb250cmlidXRvcnM+PGF1dGgt
YWRkcmVzcz5EZXBhcnRtZW50IG9mIEZhbWlseSBNZWRpY2luZSwgTWF5byBDbGluaWMsIFJvY2hl
c3RlciwgTU4sIFVTQS4gdGhhY2hlci50aG9tYXNAbWF5by5lZHU8L2F1dGgtYWRkcmVzcz48dGl0
bGVzPjx0aXRsZT5JbmNyZWFzaW5nIGluY2lkZW5jZSBvZiBudXRyaXRpb25hbCByaWNrZXRzOiBh
IHBvcHVsYXRpb24tYmFzZWQgc3R1ZHkgaW4gT2xtc3RlZCBDb3VudHksIE1pbm5lc290YTwvdGl0
bGU+PHNlY29uZGFyeS10aXRsZT5NYXlvIENsaW4uUHJvYy48L3NlY29uZGFyeS10aXRsZT48L3Rp
dGxlcz48cGVyaW9kaWNhbD48ZnVsbC10aXRsZT5NYXlvIENsaW4uUHJvYy48L2Z1bGwtdGl0bGU+
PC9wZXJpb2RpY2FsPjxwYWdlcz4xNzYtMTgzPC9wYWdlcz48dm9sdW1lPjg4PC92b2x1bWU+PG51
bWJlcj4yPC9udW1iZXI+PHJlcHJpbnQtZWRpdGlvbj5Ob3QgaW4gRmlsZTwvcmVwcmludC1lZGl0
aW9uPjxrZXl3b3Jkcz48a2V5d29yZD5BZ2VkPC9rZXl3b3JkPjxrZXl3b3JkPkJpcnRoIFdlaWdo
dDwva2V5d29yZD48a2V5d29yZD5CcmVhc3QgRmVlZGluZzwva2V5d29yZD48a2V5d29yZD5DYXVz
YWxpdHk8L2tleXdvcmQ+PGtleXdvcmQ+Q2hpbGQsUHJlc2Nob29sPC9rZXl3b3JkPjxrZXl3b3Jk
PkNvbW9yYmlkaXR5PC9rZXl3b3JkPjxrZXl3b3JkPmRlZmljaWVuY3k8L2tleXdvcmQ+PGtleXdv
cmQ+RGVtb2dyYXBoeTwva2V5d29yZD48a2V5d29yZD5lcGlkZW1pb2xvZ3k8L2tleXdvcmQ+PGtl
eXdvcmQ+RmVtYWxlPC9rZXl3b3JkPjxrZXl3b3JkPkdyb3d0aDwva2V5d29yZD48a2V5d29yZD5I
dW1hbnM8L2tleXdvcmQ+PGtleXdvcmQ+SHlwb2NhbGNlbWlhPC9rZXl3b3JkPjxrZXl3b3JkPklu
Y2lkZW5jZTwva2V5d29yZD48a2V5d29yZD5JbmZhbnQ8L2tleXdvcmQ+PGtleXdvcmQ+SW5mYW50
LE5ld2Jvcm48L2tleXdvcmQ+PGtleXdvcmQ+TWFsZTwva2V5d29yZD48a2V5d29yZD5tZXRob2Rz
PC9rZXl3b3JkPjxrZXl3b3JkPk1pbm5lc290YTwva2V5d29yZD48a2V5d29yZD5Pc3Rlb21hbGFj
aWE8L2tleXdvcmQ+PGtleXdvcmQ+UGFpbjwva2V5d29yZD48a2V5d29yZD5QYXRpZW50czwva2V5
d29yZD48a2V5d29yZD5SaWNrZXRzPC9rZXl3b3JkPjxrZXl3b3JkPlJpc2s8L2tleXdvcmQ+PGtl
eXdvcmQ+UmlzayBGYWN0b3JzPC9rZXl3b3JkPjxrZXl3b3JkPlRldGFueTwva2V5d29yZD48a2V5
d29yZD50cmVuZHM8L2tleXdvcmQ+PGtleXdvcmQ+Vml0YW1pbiBEPC9rZXl3b3JkPjxrZXl3b3Jk
PlZpdGFtaW4gRCBEZWZpY2llbmN5PC9rZXl3b3JkPjwva2V5d29yZHM+PGRhdGVzPjx5ZWFyPjIw
MTM8L3llYXI+PHB1Yi1kYXRlcz48ZGF0ZT4yLzIwMTM8L2RhdGU+PC9wdWItZGF0ZXM+PC9kYXRl
cz48bGFiZWw+NTg8L2xhYmVsPjx1cmxzPjxyZWxhdGVkLXVybHM+PHVybD5odHRwOi8vd3d3Lm5j
YmkubmxtLm5paC5nb3YvcHVibWVkLzIzMzc0NjIxPC91cmw+PC9yZWxhdGVkLXVybHM+PC91cmxz
PjxlbGVjdHJvbmljLXJlc291cmNlLW51bT5TMDAyNS02MTk2KDEyKTAxMDQ3LTYgW3BpaV07MTAu
MTAxNi9qLm1heW9jcC4yMDEyLjEwLjAxOCBbZG9pXTwvZWxlY3Ryb25pYy1yZXNvdXJjZS1udW0+
PC9yZWNvcmQ+PC9DaXRlPjxDaXRlPjxBdXRob3I+QmVjay1OaWVsc2VuPC9BdXRob3I+PFllYXI+
MjAwOTwvWWVhcj48UmVjTnVtPjk5PC9SZWNOdW0+PHJlY29yZD48cmVjLW51bWJlcj45OTwvcmVj
LW51bWJlcj48Zm9yZWlnbi1rZXlzPjxrZXkgYXBwPSJFTiIgZGItaWQ9ImFlemZhemZyNTV3MmRl
ZTA5YXV2emVhbnpkMGF4dHQ1eDI1diIgdGltZXN0YW1wPSIxMzgwNjQ5MjYxIj45OTwva2V5Pjwv
Zm9yZWlnbi1rZXlzPjxyZWYtdHlwZSBuYW1lPSJKb3VybmFsIEFydGljbGUiPjE3PC9yZWYtdHlw
ZT48Y29udHJpYnV0b3JzPjxhdXRob3JzPjxhdXRob3I+QmVjay1OaWVsc2VuLFMuUy48L2F1dGhv
cj48YXV0aG9yPkJyb2NrLUphY29ic2VuLEIuPC9hdXRob3I+PGF1dGhvcj5HcmFtLEouPC9hdXRo
b3I+PGF1dGhvcj5Ccml4ZW4sSy48L2F1dGhvcj48YXV0aG9yPkplbnNlbixULksuPC9hdXRob3I+
PC9hdXRob3JzPjwvY29udHJpYnV0b3JzPjxhdXRoLWFkZHJlc3M+RGVwYXJ0bWVudCBvZiBQZWRp
YXRyaWNzLCBIb3NwaXRhbCBvZiBTb3V0aHdlc3QgRGVubWFyaywgRXNiamVyZywgRGVubWFyay4g
c2JlY2stbmllbHNlbkBoZWFsdGguc2R1LmRrPC9hdXRoLWFkZHJlc3M+PHRpdGxlcz48dGl0bGU+
SW5jaWRlbmNlIGFuZCBwcmV2YWxlbmNlIG9mIG51dHJpdGlvbmFsIGFuZCBoZXJlZGl0YXJ5IHJp
Y2tldHMgaW4gc291dGhlcm4gRGVubWFyazwvdGl0bGU+PHNlY29uZGFyeS10aXRsZT5FdXIuSi5F
bmRvY3Jpbm9sLjwvc2Vjb25kYXJ5LXRpdGxlPjwvdGl0bGVzPjxwZXJpb2RpY2FsPjxmdWxsLXRp
dGxlPkV1ci5KLkVuZG9jcmlub2wuPC9mdWxsLXRpdGxlPjwvcGVyaW9kaWNhbD48cGFnZXM+NDkx
LTQ5NzwvcGFnZXM+PHZvbHVtZT4xNjA8L3ZvbHVtZT48bnVtYmVyPjM8L251bWJlcj48cmVwcmlu
dC1lZGl0aW9uPk5vdCBpbiBGaWxlPC9yZXByaW50LWVkaXRpb24+PGtleXdvcmRzPjxrZXl3b3Jk
PkFkb2xlc2NlbnQ8L2tleXdvcmQ+PGtleXdvcmQ+QWdlZDwva2V5d29yZD48a2V5d29yZD5DaGls
ZDwva2V5d29yZD48a2V5d29yZD5DaGlsZCxQcmVzY2hvb2w8L2tleXdvcmQ+PGtleXdvcmQ+Q29o
b3J0IFN0dWRpZXM8L2tleXdvcmQ+PGtleXdvcmQ+Y29uZ2VuaXRhbDwva2V5d29yZD48a2V5d29y
ZD5EZW5tYXJrPC9rZXl3b3JkPjxrZXl3b3JkPmRpYWdub3Npczwva2V5d29yZD48a2V5d29yZD5F
bWlncmFudHMgYW5kIEltbWlncmFudHM8L2tleXdvcmQ+PGtleXdvcmQ+ZXBpZGVtaW9sb2d5PC9r
ZXl3b3JkPjxrZXl3b3JkPmdlbmV0aWNzPC9rZXl3b3JkPjxrZXl3b3JkPkh1bWFuczwva2V5d29y
ZD48a2V5d29yZD5IeXBvcGhvc3BoYXRlbWlhLEZhbWlsaWFsPC9rZXl3b3JkPjxrZXl3b3JkPklu
Y2lkZW5jZTwva2V5d29yZD48a2V5d29yZD5JbmZhbnQ8L2tleXdvcmQ+PGtleXdvcmQ+SW5mYW50
IE51dHJpdGlvbiBEaXNvcmRlcnM8L2tleXdvcmQ+PGtleXdvcmQ+SW5mYW50LE5ld2Jvcm48L2tl
eXdvcmQ+PGtleXdvcmQ+bWV0aG9kczwva2V5d29yZD48a2V5d29yZD5QYXRpZW50czwva2V5d29y
ZD48a2V5d29yZD5QZWRpYXRyaWNzPC9rZXl3b3JkPjxrZXl3b3JkPlByZXZhbGVuY2U8L2tleXdv
cmQ+PGtleXdvcmQ+Umlja2V0czwva2V5d29yZD48a2V5d29yZD5SaXNrIEZhY3RvcnM8L2tleXdv
cmQ+PGtleXdvcmQ+c3RhdGlzdGljcyAmYW1wOyBudW1lcmljYWwgZGF0YTwva2V5d29yZD48a2V5
d29yZD5WaXRhbWluIEQgRGVmaWNpZW5jeTwva2V5d29yZD48L2tleXdvcmRzPjxkYXRlcz48eWVh
cj4yMDA5PC95ZWFyPjxwdWItZGF0ZXM+PGRhdGU+My8yMDA5PC9kYXRlPjwvcHViLWRhdGVzPjwv
ZGF0ZXM+PGxhYmVsPjYwPC9sYWJlbD48dXJscz48cmVsYXRlZC11cmxzPjx1cmw+aHR0cDovL3d3
dy5uY2JpLm5sbS5uaWguZ292L3B1Ym1lZC8xOTA5NTc4MDwvdXJsPjwvcmVsYXRlZC11cmxzPjwv
dXJscz48ZWxlY3Ryb25pYy1yZXNvdXJjZS1udW0+RUpFLTA4LTA4MTggW3BpaV07MTAuMTUzMC9F
SkUtMDgtMDgxOCBbZG9pXTwvZWxlY3Ryb25pYy1yZXNvdXJjZS1udW0+PC9yZWNvcmQ+PC9DaXRl
PjxDaXRlPjxBdXRob3I+TGF6b2w8L0F1dGhvcj48WWVhcj4yMDA4PC9ZZWFyPjxSZWNOdW0+MjEz
PC9SZWNOdW0+PHJlY29yZD48cmVjLW51bWJlcj4yMTM8L3JlYy1udW1iZXI+PGZvcmVpZ24ta2V5
cz48a2V5IGFwcD0iRU4iIGRiLWlkPSJhZXpmYXpmcjU1dzJkZWUwOWF1dnplYW56ZDBheHR0NXgy
NXYiIHRpbWVzdGFtcD0iMTM4MDY0OTI2MyI+MjEzPC9rZXk+PC9mb3JlaWduLWtleXM+PHJlZi10
eXBlIG5hbWU9IkpvdXJuYWwgQXJ0aWNsZSI+MTc8L3JlZi10eXBlPjxjb250cmlidXRvcnM+PGF1
dGhvcnM+PGF1dGhvcj5MYXpvbCxKLlAuPC9hdXRob3I+PGF1dGhvcj5DYWthbixOLjwvYXV0aG9y
PjxhdXRob3I+S2FtYXQsRC48L2F1dGhvcj48L2F1dGhvcnM+PC9jb250cmlidXRvcnM+PGF1dGgt
YWRkcmVzcz5QaXR0c2J1cmdoIENoaWxkcmVuJmFwb3M7cyBIb3NwaXRhbCwgUGl0dHNidXJnaCwg
UGVubnN5bHZhbmlhLCBVU0E8L2F1dGgtYWRkcmVzcz48dGl0bGVzPjx0aXRsZT4xMC15ZWFyIGNh
c2UgcmV2aWV3IG9mIG51dHJpdGlvbmFsIHJpY2tldHMgaW4gQ2hpbGRyZW4mYXBvcztzIEhvc3Bp
dGFsIG9mIE1pY2hpZ2FuPC90aXRsZT48c2Vjb25kYXJ5LXRpdGxlPkNsaW4uUGVkaWF0ci4oUGhp
bGEpPC9zZWNvbmRhcnktdGl0bGU+PC90aXRsZXM+PHBlcmlvZGljYWw+PGZ1bGwtdGl0bGU+Q2xp
bi5QZWRpYXRyLihQaGlsYSk8L2Z1bGwtdGl0bGU+PC9wZXJpb2RpY2FsPjxwYWdlcz4zNzktMzg0
PC9wYWdlcz48dm9sdW1lPjQ3PC92b2x1bWU+PG51bWJlcj40PC9udW1iZXI+PHJlcHJpbnQtZWRp
dGlvbj5Ob3QgaW4gRmlsZTwvcmVwcmludC1lZGl0aW9uPjxrZXl3b3Jkcz48a2V5d29yZD5hZG1p
bmlzdHJhdGlvbiAmYW1wOyBkb3NhZ2U8L2tleXdvcmQ+PGtleXdvcmQ+YWR2ZXJzZSBlZmZlY3Rz
PC9rZXl3b3JkPjxrZXl3b3JkPkFmcmljYW4gQW1lcmljYW5zPC9rZXl3b3JkPjxrZXl3b3JkPmJs
b29kPC9rZXl3b3JkPjxrZXl3b3JkPkJyZWFzdCBGZWVkaW5nPC9rZXl3b3JkPjxrZXl3b3JkPkNo
aWxkPC9rZXl3b3JkPjxrZXl3b3JkPkNoaWxkLFByZXNjaG9vbDwva2V5d29yZD48a2V5d29yZD5j
b21wbGljYXRpb25zPC9rZXl3b3JkPjxrZXl3b3JkPkRpZXRhcnkgU3VwcGxlbWVudHM8L2tleXdv
cmQ+PGtleXdvcmQ+ZHJ1ZyB0aGVyYXB5PC9rZXl3b3JkPjxrZXl3b3JkPmVwaWRlbWlvbG9neTwv
a2V5d29yZD48a2V5d29yZD5ldGlvbG9neTwva2V5d29yZD48a2V5d29yZD5GZW1hbGU8L2tleXdv
cmQ+PGtleXdvcmQ+SG9zcGl0YWxzLFBlZGlhdHJpYzwva2V5d29yZD48a2V5d29yZD5IdW1hbnM8
L2tleXdvcmQ+PGtleXdvcmQ+SHlkcm94eWNob2xlY2FsY2lmZXJvbHM8L2tleXdvcmQ+PGtleXdv
cmQ+SW5mYW50PC9rZXl3b3JkPjxrZXl3b3JkPk1hbGU8L2tleXdvcmQ+PGtleXdvcmQ+TWljaGln
YW48L2tleXdvcmQ+PGtleXdvcmQ+UGF0aWVudHM8L2tleXdvcmQ+PGtleXdvcmQ+Umlja2V0czwv
a2V5d29yZD48a2V5d29yZD5zdGF0aXN0aWNzICZhbXA7IG51bWVyaWNhbCBkYXRhPC9rZXl3b3Jk
PjxrZXl3b3JkPnRoZXJhcGV1dGljIHVzZTwva2V5d29yZD48a2V5d29yZD5Vbml0ZWQgU3RhdGVz
PC9rZXl3b3JkPjxrZXl3b3JkPlZpdGFtaW4gRDwva2V5d29yZD48a2V5d29yZD5WaXRhbWluIEQg
RGVmaWNpZW5jeTwva2V5d29yZD48a2V5d29yZD5WaXRhbWluczwva2V5d29yZD48L2tleXdvcmRz
PjxkYXRlcz48eWVhcj4yMDA4PC95ZWFyPjxwdWItZGF0ZXM+PGRhdGU+NS8yMDA4PC9kYXRlPjwv
cHViLWRhdGVzPjwvZGF0ZXM+PGxhYmVsPjg1PC9sYWJlbD48dXJscz48cmVsYXRlZC11cmxzPjx1
cmw+aHR0cDovL3d3dy5uY2JpLm5sbS5uaWguZ292L3B1Ym1lZC8xODE5MjY0MTwvdXJsPjwvcmVs
YXRlZC11cmxzPjwvdXJscz48ZWxlY3Ryb25pYy1yZXNvdXJjZS1udW0+MDAwOTkyMjgwNzMxMTM5
NyBbcGlpXTsxMC4xMTc3LzAwMDk5MjI4MDczMTEzOTcgW2RvaV08L2VsZWN0cm9uaWMtcmVzb3Vy
Y2UtbnVtPjwvcmVjb3JkPjwvQ2l0ZT48Q2l0ZT48QXV0aG9yPk1hdHN1bzwvQXV0aG9yPjxZZWFy
PjIwMDk8L1llYXI+PFJlY051bT45NjY8L1JlY051bT48cmVjb3JkPjxyZWMtbnVtYmVyPjk2Njwv
cmVjLW51bWJlcj48Zm9yZWlnbi1rZXlzPjxrZXkgYXBwPSJFTiIgZGItaWQ9ImFlemZhemZyNTV3
MmRlZTA5YXV2emVhbnpkMGF4dHQ1eDI1diIgdGltZXN0YW1wPSIxMzk0NTMzMjIwIj45NjY8L2tl
eT48L2ZvcmVpZ24ta2V5cz48cmVmLXR5cGUgbmFtZT0iSm91cm5hbCBBcnRpY2xlIj4xNzwvcmVm
LXR5cGU+PGNvbnRyaWJ1dG9ycz48YXV0aG9ycz48YXV0aG9yPk1hdHN1bywgSy48L2F1dGhvcj48
YXV0aG9yPk11a2FpLCBULjwvYXV0aG9yPjxhdXRob3I+U3V6dWtpLCBTLjwvYXV0aG9yPjxhdXRo
b3I+RnVqaWVkYSwgSy48L2F1dGhvcj48L2F1dGhvcnM+PC9jb250cmlidXRvcnM+PGF1dGgtYWRk
cmVzcz5EZXBhcnRtZW50IG9mIFBlZGlhdHJpY3MsIEFzYWhpa2F3YSBNZWRpY2FsIENvbGxlZ2Us
IEhva2thaWRvLCBKYXBhbi48L2F1dGgtYWRkcmVzcz48dGl0bGVzPjx0aXRsZT5QcmV2YWxlbmNl
IGFuZCByaXNrIGZhY3RvcnMgb2Ygdml0YW1pbiBEIGRlZmljaWVuY3kgcmlja2V0cyBpbiBIb2tr
YWlkbywgSmFwYW48L3RpdGxlPjxzZWNvbmRhcnktdGl0bGU+UGVkaWF0ciBJbnQ8L3NlY29uZGFy
eS10aXRsZT48YWx0LXRpdGxlPlBlZGlhdHJpY3MgaW50ZXJuYXRpb25hbCA6IG9mZmljaWFsIGpv
dXJuYWwgb2YgdGhlIEphcGFuIFBlZGlhdHJpYyBTb2NpZXR5PC9hbHQtdGl0bGU+PC90aXRsZXM+
PHBlcmlvZGljYWw+PGZ1bGwtdGl0bGU+UGVkaWF0ciBJbnQ8L2Z1bGwtdGl0bGU+PGFiYnItMT5Q
ZWRpYXRyaWNzIGludGVybmF0aW9uYWwgOiBvZmZpY2lhbCBqb3VybmFsIG9mIHRoZSBKYXBhbiBQ
ZWRpYXRyaWMgU29jaWV0eTwvYWJici0xPjwvcGVyaW9kaWNhbD48YWx0LXBlcmlvZGljYWw+PGZ1
bGwtdGl0bGU+UGVkaWF0ciBJbnQ8L2Z1bGwtdGl0bGU+PGFiYnItMT5QZWRpYXRyaWNzIGludGVy
bmF0aW9uYWwgOiBvZmZpY2lhbCBqb3VybmFsIG9mIHRoZSBKYXBhbiBQZWRpYXRyaWMgU29jaWV0
eTwvYWJici0xPjwvYWx0LXBlcmlvZGljYWw+PHBhZ2VzPjU1OS02MjwvcGFnZXM+PHZvbHVtZT41
MTwvdm9sdW1lPjxudW1iZXI+NDwvbnVtYmVyPjxlZGl0aW9uPjIwMDkvMDUvMDg8L2VkaXRpb24+
PGtleXdvcmRzPjxrZXl3b3JkPkJyZWFzdCBGZWVkaW5nPC9rZXl3b3JkPjxrZXl3b3JkPkNoaWxk
LCBQcmVzY2hvb2w8L2tleXdvcmQ+PGtleXdvcmQ+RGlldDwva2V5d29yZD48a2V5d29yZD5GZW1h
bGU8L2tleXdvcmQ+PGtleXdvcmQ+SHVtYW5zPC9rZXl3b3JkPjxrZXl3b3JkPkluZmFudDwva2V5
d29yZD48a2V5d29yZD5KYXBhbi9lcGlkZW1pb2xvZ3k8L2tleXdvcmQ+PGtleXdvcmQ+TWFsZTwv
a2V5d29yZD48a2V5d29yZD5QcmV2YWxlbmNlPC9rZXl3b3JkPjxrZXl3b3JkPlJpY2tldHMvKmVw
aWRlbWlvbG9neTwva2V5d29yZD48a2V5d29yZD5SaXNrIEZhY3RvcnM8L2tleXdvcmQ+PGtleXdv
cmQ+U3VubGlnaHQ8L2tleXdvcmQ+PGtleXdvcmQ+Vml0YW1pbiBEIERlZmljaWVuY3kvKmVwaWRl
bWlvbG9neTwva2V5d29yZD48L2tleXdvcmRzPjxkYXRlcz48eWVhcj4yMDA5PC95ZWFyPjxwdWIt
ZGF0ZXM+PGRhdGU+QXVnPC9kYXRlPjwvcHViLWRhdGVzPjwvZGF0ZXM+PGFjY2Vzc2lvbi1udW0+
MTk0MTk1MjY8L2FjY2Vzc2lvbi1udW0+PHVybHM+PC91cmxzPjxlbGVjdHJvbmljLXJlc291cmNl
LW51bT4xMC4xMTExL2ouMTQ0Mi0yMDBYLjIwMDkuMDI4MzQueDwvZWxlY3Ryb25pYy1yZXNvdXJj
ZS1udW0+PHJlbW90ZS1kYXRhYmFzZS1wcm92aWRlcj5ObG08L3JlbW90ZS1kYXRhYmFzZS1wcm92
aWRlcj48bGFuZ3VhZ2U+ZW5nPC9sYW5ndWFnZT48L3JlY29yZD48L0NpdGU+PENpdGU+PEF1dGhv
cj5Sb2JpbnNvbjwvQXV0aG9yPjxZZWFyPjIwMDY8L1llYXI+PFJlY051bT4yNjQ8L1JlY051bT48
cmVjb3JkPjxyZWMtbnVtYmVyPjI2NDwvcmVjLW51bWJlcj48Zm9yZWlnbi1rZXlzPjxrZXkgYXBw
PSJFTiIgZGItaWQ9ImFlemZhemZyNTV3MmRlZTA5YXV2emVhbnpkMGF4dHQ1eDI1diIgdGltZXN0
YW1wPSIxMzgwNjQ5MjYzIj4yNjQ8L2tleT48L2ZvcmVpZ24ta2V5cz48cmVmLXR5cGUgbmFtZT0i
Sm91cm5hbCBBcnRpY2xlIj4xNzwvcmVmLXR5cGU+PGNvbnRyaWJ1dG9ycz48YXV0aG9ycz48YXV0
aG9yPlJvYmluc29uLFAuRC48L2F1dGhvcj48YXV0aG9yPkhvZ2xlcixXLjwvYXV0aG9yPjxhdXRo
b3I+Q3JhaWcsTS5FLjwvYXV0aG9yPjxhdXRob3I+VmVyZ2UsQy5GLjwvYXV0aG9yPjxhdXRob3I+
V2Fsa2VyLEouTC48L2F1dGhvcj48YXV0aG9yPlBpcGVyLEEuQy48L2F1dGhvcj48YXV0aG9yPldv
b2RoZWFkLEguSi48L2F1dGhvcj48YXV0aG9yPkNvd2VsbCxDLlQuPC9hdXRob3I+PGF1dGhvcj5B
bWJsZXIsRy5SLjwvYXV0aG9yPjwvYXV0aG9ycz48L2NvbnRyaWJ1dG9ycz48YXV0aC1hZGRyZXNz
PlRoZSBDaGlsZHJlbiZhcG9zO3MgSG9zcGl0YWwgYXQgV2VzdG1lYWQsIFN5ZG5leSwgQXVzdHJh
bGlhLiBwYXVscjNAY2h3LmVkdS5hdTwvYXV0aC1hZGRyZXNzPjx0aXRsZXM+PHRpdGxlPlRoZSBy
ZS1lbWVyZ2luZyBidXJkZW4gb2Ygcmlja2V0czogYSBkZWNhZGUgb2YgZXhwZXJpZW5jZSBmcm9t
IFN5ZG5leTwvdGl0bGU+PHNlY29uZGFyeS10aXRsZT5BcmNoLkRpcy5DaGlsZDwvc2Vjb25kYXJ5
LXRpdGxlPjwvdGl0bGVzPjxwZXJpb2RpY2FsPjxmdWxsLXRpdGxlPkFyY2guRGlzLkNoaWxkPC9m
dWxsLXRpdGxlPjwvcGVyaW9kaWNhbD48cGFnZXM+NTY0LTU2ODwvcGFnZXM+PHZvbHVtZT45MTwv
dm9sdW1lPjxudW1iZXI+NzwvbnVtYmVyPjxyZXByaW50LWVkaXRpb24+Tm90IGluIEZpbGU8L3Jl
cHJpbnQtZWRpdGlvbj48a2V5d29yZHM+PGtleXdvcmQ+QWZyaWNhPC9rZXl3b3JkPjxrZXl3b3Jk
PkFnZWQ8L2tleXdvcmQ+PGtleXdvcmQ+QXVzdHJhbGlhPC9rZXl3b3JkPjxrZXl3b3JkPmJsb29k
PC9rZXl3b3JkPjxrZXl3b3JkPkNoaWxkLFByZXNjaG9vbDwva2V5d29yZD48a2V5d29yZD5Db2hv
cnQgU3R1ZGllczwva2V5d29yZD48a2V5d29yZD5kZWZpY2llbmN5PC9rZXl3b3JkPjxrZXl3b3Jk
PmRpYWdub3Npczwva2V5d29yZD48a2V5d29yZD5lcGlkZW1pb2xvZ3k8L2tleXdvcmQ+PGtleXdv
cmQ+RmVtYWxlPC9rZXl3b3JkPjxrZXl3b3JkPkhlYWx0aDwva2V5d29yZD48a2V5d29yZD5IdW1h
bnM8L2tleXdvcmQ+PGtleXdvcmQ+SHlkcm94eWNob2xlY2FsY2lmZXJvbHM8L2tleXdvcmQ+PGtl
eXdvcmQ+SW5jaWRlbmNlPC9rZXl3b3JkPjxrZXl3b3JkPk1hbGU8L2tleXdvcmQ+PGtleXdvcmQ+
bWV0aG9kczwva2V5d29yZD48a2V5d29yZD5OZXcgU291dGggV2FsZXM8L2tleXdvcmQ+PGtleXdv
cmQ+UGFyYXRoeXJvaWQgSG9ybW9uZTwva2V5d29yZD48a2V5d29yZD5QYXJlbnRzPC9rZXl3b3Jk
PjxrZXl3b3JkPlJldHJvc3BlY3RpdmUgU3R1ZGllczwva2V5d29yZD48a2V5d29yZD5SaWNrZXRz
PC9rZXl3b3JkPjxrZXl3b3JkPlJpc2s8L2tleXdvcmQ+PGtleXdvcmQ+U2VpenVyZXM8L2tleXdv
cmQ+PGtleXdvcmQ+U3VubGlnaHQ8L2tleXdvcmQ+PGtleXdvcmQ+dHJlbmRzPC9rZXl3b3JkPjxr
ZXl3b3JkPlZpdGFtaW4gRDwva2V5d29yZD48a2V5d29yZD5WaXRhbWluIEQgRGVmaWNpZW5jeTwv
a2V5d29yZD48L2tleXdvcmRzPjxkYXRlcz48eWVhcj4yMDA2PC95ZWFyPjxwdWItZGF0ZXM+PGRh
dGU+Ny8yMDA2PC9kYXRlPjwvcHViLWRhdGVzPjwvZGF0ZXM+PGxhYmVsPjU3PC9sYWJlbD48dXJs
cz48cmVsYXRlZC11cmxzPjx1cmw+aHR0cDovL3d3dy5uY2JpLm5sbS5uaWguZ292L3B1Ym1lZC8x
NTk1NjA0NTwvdXJsPjwvcmVsYXRlZC11cmxzPjwvdXJscz48ZWxlY3Ryb25pYy1yZXNvdXJjZS1u
dW0+YWRjLjIwMDQuMDY5NTc1IFtwaWldOzEwLjExMzYvYWRjLjIwMDQuMDY5NTc1IFtkb2ldPC9l
bGVjdHJvbmljLXJlc291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3" w:tooltip="Ahmed, 2011 #89" w:history="1">
        <w:r w:rsidR="00B3117A">
          <w:rPr>
            <w:rFonts w:ascii="Times New Roman" w:hAnsi="Times New Roman"/>
            <w:noProof/>
          </w:rPr>
          <w:t>3</w:t>
        </w:r>
      </w:hyperlink>
      <w:r w:rsidR="00B3117A">
        <w:rPr>
          <w:rFonts w:ascii="Times New Roman" w:hAnsi="Times New Roman"/>
          <w:noProof/>
        </w:rPr>
        <w:t>,</w:t>
      </w:r>
      <w:hyperlink w:anchor="_ENREF_5" w:tooltip="Thacher, 2013 #293" w:history="1">
        <w:r w:rsidR="00B3117A">
          <w:rPr>
            <w:rFonts w:ascii="Times New Roman" w:hAnsi="Times New Roman"/>
            <w:noProof/>
          </w:rPr>
          <w:t>5</w:t>
        </w:r>
      </w:hyperlink>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hyperlink w:anchor="_ENREF_6" w:tooltip="Lazol, 2008 #213" w:history="1">
        <w:r w:rsidR="00B3117A">
          <w:rPr>
            <w:rFonts w:ascii="Times New Roman" w:hAnsi="Times New Roman"/>
            <w:noProof/>
          </w:rPr>
          <w:t>6</w:t>
        </w:r>
      </w:hyperlink>
      <w:r w:rsidR="00B3117A">
        <w:rPr>
          <w:rFonts w:ascii="Times New Roman" w:hAnsi="Times New Roman"/>
          <w:noProof/>
        </w:rPr>
        <w:t>,</w:t>
      </w:r>
      <w:hyperlink w:anchor="_ENREF_109" w:tooltip="Matsuo, 2009 #966" w:history="1">
        <w:r w:rsidR="00B3117A">
          <w:rPr>
            <w:rFonts w:ascii="Times New Roman" w:hAnsi="Times New Roman"/>
            <w:noProof/>
          </w:rPr>
          <w:t>109</w:t>
        </w:r>
      </w:hyperlink>
      <w:r w:rsidR="00B3117A">
        <w:rPr>
          <w:rFonts w:ascii="Times New Roman" w:hAnsi="Times New Roman"/>
          <w:noProof/>
        </w:rPr>
        <w:t>,</w:t>
      </w:r>
      <w:hyperlink w:anchor="_ENREF_4" w:tooltip="Robinson, 2006 #264" w:history="1">
        <w:r w:rsidR="00B3117A">
          <w:rPr>
            <w:rFonts w:ascii="Times New Roman" w:hAnsi="Times New Roman"/>
            <w:noProof/>
          </w:rPr>
          <w:t>4</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but few of these report actual incidence rates </w:t>
      </w:r>
      <w:r w:rsidR="008C045D" w:rsidRPr="00752CC0">
        <w:rPr>
          <w:rFonts w:ascii="Times New Roman" w:hAnsi="Times New Roman"/>
        </w:rPr>
        <w:fldChar w:fldCharType="begin">
          <w:fldData xml:space="preserve">PEVuZE5vdGU+PENpdGU+PEF1dGhvcj5UaGFjaGVyPC9BdXRob3I+PFllYXI+MjAxMzwvWWVhcj48
UmVjTnVtPjI5MzwvUmVjTnVtPjxEaXNwbGF5VGV4dD5bNSw3XTwvRGlzcGxheVRleHQ+PHJlY29y
ZD48cmVjLW51bWJlcj4yOTM8L3JlYy1udW1iZXI+PGZvcmVpZ24ta2V5cz48a2V5IGFwcD0iRU4i
IGRiLWlkPSJhZXpmYXpmcjU1dzJkZWUwOWF1dnplYW56ZDBheHR0NXgyNXYiIHRpbWVzdGFtcD0i
MTM4MDY0OTI2NCI+MjkzPC9rZXk+PC9mb3JlaWduLWtleXM+PHJlZi10eXBlIG5hbWU9IkpvdXJu
YWwgQXJ0aWNsZSI+MTc8L3JlZi10eXBlPjxjb250cmlidXRvcnM+PGF1dGhvcnM+PGF1dGhvcj5U
aGFjaGVyLFQuRC48L2F1dGhvcj48YXV0aG9yPkZpc2NoZXIsUC5SLjwvYXV0aG9yPjxhdXRob3I+
VGViYmVuLFAuSi48L2F1dGhvcj48YXV0aG9yPlNpbmdoLFIuSi48L2F1dGhvcj48YXV0aG9yPkNo
YSxTLlMuPC9hdXRob3I+PGF1dGhvcj5NYXhzb24sSi5BLjwvYXV0aG9yPjxhdXRob3I+WWF3bixC
LlAuPC9hdXRob3I+PC9hdXRob3JzPjwvY29udHJpYnV0b3JzPjxhdXRoLWFkZHJlc3M+RGVwYXJ0
bWVudCBvZiBGYW1pbHkgTWVkaWNpbmUsIE1heW8gQ2xpbmljLCBSb2NoZXN0ZXIsIE1OLCBVU0Eu
IHRoYWNoZXIudGhvbWFzQG1heW8uZWR1PC9hdXRoLWFkZHJlc3M+PHRpdGxlcz48dGl0bGU+SW5j
cmVhc2luZyBpbmNpZGVuY2Ugb2YgbnV0cml0aW9uYWwgcmlja2V0czogYSBwb3B1bGF0aW9uLWJh
c2VkIHN0dWR5IGluIE9sbXN0ZWQgQ291bnR5LCBNaW5uZXNvdGE8L3RpdGxlPjxzZWNvbmRhcnkt
dGl0bGU+TWF5byBDbGluLlByb2MuPC9zZWNvbmRhcnktdGl0bGU+PC90aXRsZXM+PHBlcmlvZGlj
YWw+PGZ1bGwtdGl0bGU+TWF5byBDbGluLlByb2MuPC9mdWxsLXRpdGxlPjwvcGVyaW9kaWNhbD48
cGFnZXM+MTc2LTE4MzwvcGFnZXM+PHZvbHVtZT44ODwvdm9sdW1lPjxudW1iZXI+MjwvbnVtYmVy
PjxyZXByaW50LWVkaXRpb24+Tm90IGluIEZpbGU8L3JlcHJpbnQtZWRpdGlvbj48a2V5d29yZHM+
PGtleXdvcmQ+QWdlZDwva2V5d29yZD48a2V5d29yZD5CaXJ0aCBXZWlnaHQ8L2tleXdvcmQ+PGtl
eXdvcmQ+QnJlYXN0IEZlZWRpbmc8L2tleXdvcmQ+PGtleXdvcmQ+Q2F1c2FsaXR5PC9rZXl3b3Jk
PjxrZXl3b3JkPkNoaWxkLFByZXNjaG9vbDwva2V5d29yZD48a2V5d29yZD5Db21vcmJpZGl0eTwv
a2V5d29yZD48a2V5d29yZD5kZWZpY2llbmN5PC9rZXl3b3JkPjxrZXl3b3JkPkRlbW9ncmFwaHk8
L2tleXdvcmQ+PGtleXdvcmQ+ZXBpZGVtaW9sb2d5PC9rZXl3b3JkPjxrZXl3b3JkPkZlbWFsZTwv
a2V5d29yZD48a2V5d29yZD5Hcm93dGg8L2tleXdvcmQ+PGtleXdvcmQ+SHVtYW5zPC9rZXl3b3Jk
PjxrZXl3b3JkPkh5cG9jYWxjZW1pYTwva2V5d29yZD48a2V5d29yZD5JbmNpZGVuY2U8L2tleXdv
cmQ+PGtleXdvcmQ+SW5mYW50PC9rZXl3b3JkPjxrZXl3b3JkPkluZmFudCxOZXdib3JuPC9rZXl3
b3JkPjxrZXl3b3JkPk1hbGU8L2tleXdvcmQ+PGtleXdvcmQ+bWV0aG9kczwva2V5d29yZD48a2V5
d29yZD5NaW5uZXNvdGE8L2tleXdvcmQ+PGtleXdvcmQ+T3N0ZW9tYWxhY2lhPC9rZXl3b3JkPjxr
ZXl3b3JkPlBhaW48L2tleXdvcmQ+PGtleXdvcmQ+UGF0aWVudHM8L2tleXdvcmQ+PGtleXdvcmQ+
Umlja2V0czwva2V5d29yZD48a2V5d29yZD5SaXNrPC9rZXl3b3JkPjxrZXl3b3JkPlJpc2sgRmFj
dG9yczwva2V5d29yZD48a2V5d29yZD5UZXRhbnk8L2tleXdvcmQ+PGtleXdvcmQ+dHJlbmRzPC9r
ZXl3b3JkPjxrZXl3b3JkPlZpdGFtaW4gRDwva2V5d29yZD48a2V5d29yZD5WaXRhbWluIEQgRGVm
aWNpZW5jeTwva2V5d29yZD48L2tleXdvcmRzPjxkYXRlcz48eWVhcj4yMDEzPC95ZWFyPjxwdWIt
ZGF0ZXM+PGRhdGU+Mi8yMDEzPC9kYXRlPjwvcHViLWRhdGVzPjwvZGF0ZXM+PGxhYmVsPjU4PC9s
YWJlbD48dXJscz48cmVsYXRlZC11cmxzPjx1cmw+aHR0cDovL3d3dy5uY2JpLm5sbS5uaWguZ292
L3B1Ym1lZC8yMzM3NDYyMTwvdXJsPjwvcmVsYXRlZC11cmxzPjwvdXJscz48ZWxlY3Ryb25pYy1y
ZXNvdXJjZS1udW0+UzAwMjUtNjE5NigxMikwMTA0Ny02IFtwaWldOzEwLjEwMTYvai5tYXlvY3Au
MjAxMi4xMC4wMTggW2RvaV08L2VsZWN0cm9uaWMtcmVzb3VyY2UtbnVtPjwvcmVjb3JkPjwvQ2l0
ZT48Q2l0ZT48QXV0aG9yPkJlY2stTmllbHNlbjwvQXV0aG9yPjxZZWFyPjIwMDk8L1llYXI+PFJl
Y051bT45OTwvUmVjTnVtPjxyZWNvcmQ+PHJlYy1udW1iZXI+OTk8L3JlYy1udW1iZXI+PGZvcmVp
Z24ta2V5cz48a2V5IGFwcD0iRU4iIGRiLWlkPSJhZXpmYXpmcjU1dzJkZWUwOWF1dnplYW56ZDBh
eHR0NXgyNXYiIHRpbWVzdGFtcD0iMTM4MDY0OTI2MSI+OTk8L2tleT48L2ZvcmVpZ24ta2V5cz48
cmVmLXR5cGUgbmFtZT0iSm91cm5hbCBBcnRpY2xlIj4xNzwvcmVmLXR5cGU+PGNvbnRyaWJ1dG9y
cz48YXV0aG9ycz48YXV0aG9yPkJlY2stTmllbHNlbixTLlMuPC9hdXRob3I+PGF1dGhvcj5Ccm9j
ay1KYWNvYnNlbixCLjwvYXV0aG9yPjxhdXRob3I+R3JhbSxKLjwvYXV0aG9yPjxhdXRob3I+QnJp
eGVuLEsuPC9hdXRob3I+PGF1dGhvcj5KZW5zZW4sVC5LLjwvYXV0aG9yPjwvYXV0aG9ycz48L2Nv
bnRyaWJ1dG9ycz48YXV0aC1hZGRyZXNzPkRlcGFydG1lbnQgb2YgUGVkaWF0cmljcywgSG9zcGl0
YWwgb2YgU291dGh3ZXN0IERlbm1hcmssIEVzYmplcmcsIERlbm1hcmsuIHNiZWNrLW5pZWxzZW5A
aGVhbHRoLnNkdS5kazwvYXV0aC1hZGRyZXNzPjx0aXRsZXM+PHRpdGxlPkluY2lkZW5jZSBhbmQg
cHJldmFsZW5jZSBvZiBudXRyaXRpb25hbCBhbmQgaGVyZWRpdGFyeSByaWNrZXRzIGluIHNvdXRo
ZXJuIERlbm1hcms8L3RpdGxlPjxzZWNvbmRhcnktdGl0bGU+RXVyLkouRW5kb2NyaW5vbC48L3Nl
Y29uZGFyeS10aXRsZT48L3RpdGxlcz48cGVyaW9kaWNhbD48ZnVsbC10aXRsZT5FdXIuSi5FbmRv
Y3Jpbm9sLjwvZnVsbC10aXRsZT48L3BlcmlvZGljYWw+PHBhZ2VzPjQ5MS00OTc8L3BhZ2VzPjx2
b2x1bWU+MTYwPC92b2x1bWU+PG51bWJlcj4zPC9udW1iZXI+PHJlcHJpbnQtZWRpdGlvbj5Ob3Qg
aW4gRmlsZTwvcmVwcmludC1lZGl0aW9uPjxrZXl3b3Jkcz48a2V5d29yZD5BZG9sZXNjZW50PC9r
ZXl3b3JkPjxrZXl3b3JkPkFnZWQ8L2tleXdvcmQ+PGtleXdvcmQ+Q2hpbGQ8L2tleXdvcmQ+PGtl
eXdvcmQ+Q2hpbGQsUHJlc2Nob29sPC9rZXl3b3JkPjxrZXl3b3JkPkNvaG9ydCBTdHVkaWVzPC9r
ZXl3b3JkPjxrZXl3b3JkPmNvbmdlbml0YWw8L2tleXdvcmQ+PGtleXdvcmQ+RGVubWFyazwva2V5
d29yZD48a2V5d29yZD5kaWFnbm9zaXM8L2tleXdvcmQ+PGtleXdvcmQ+RW1pZ3JhbnRzIGFuZCBJ
bW1pZ3JhbnRzPC9rZXl3b3JkPjxrZXl3b3JkPmVwaWRlbWlvbG9neTwva2V5d29yZD48a2V5d29y
ZD5nZW5ldGljczwva2V5d29yZD48a2V5d29yZD5IdW1hbnM8L2tleXdvcmQ+PGtleXdvcmQ+SHlw
b3Bob3NwaGF0ZW1pYSxGYW1pbGlhbDwva2V5d29yZD48a2V5d29yZD5JbmNpZGVuY2U8L2tleXdv
cmQ+PGtleXdvcmQ+SW5mYW50PC9rZXl3b3JkPjxrZXl3b3JkPkluZmFudCBOdXRyaXRpb24gRGlz
b3JkZXJzPC9rZXl3b3JkPjxrZXl3b3JkPkluZmFudCxOZXdib3JuPC9rZXl3b3JkPjxrZXl3b3Jk
Pm1ldGhvZHM8L2tleXdvcmQ+PGtleXdvcmQ+UGF0aWVudHM8L2tleXdvcmQ+PGtleXdvcmQ+UGVk
aWF0cmljczwva2V5d29yZD48a2V5d29yZD5QcmV2YWxlbmNlPC9rZXl3b3JkPjxrZXl3b3JkPlJp
Y2tldHM8L2tleXdvcmQ+PGtleXdvcmQ+UmlzayBGYWN0b3JzPC9rZXl3b3JkPjxrZXl3b3JkPnN0
YXRpc3RpY3MgJmFtcDsgbnVtZXJpY2FsIGRhdGE8L2tleXdvcmQ+PGtleXdvcmQ+Vml0YW1pbiBE
IERlZmljaWVuY3k8L2tleXdvcmQ+PC9rZXl3b3Jkcz48ZGF0ZXM+PHllYXI+MjAwOTwveWVhcj48
cHViLWRhdGVzPjxkYXRlPjMvMjAwOTwvZGF0ZT48L3B1Yi1kYXRlcz48L2RhdGVzPjxsYWJlbD42
MDwvbGFiZWw+PHVybHM+PHJlbGF0ZWQtdXJscz48dXJsPmh0dHA6Ly93d3cubmNiaS5ubG0ubmlo
Lmdvdi9wdWJtZWQvMTkwOTU3ODA8L3VybD48L3JlbGF0ZWQtdXJscz48L3VybHM+PGVsZWN0cm9u
aWMtcmVzb3VyY2UtbnVtPkVKRS0wOC0wODE4IFtwaWldOzEwLjE1MzAvRUpFLTA4LTA4MTggW2Rv
aV08L2VsZWN0cm9uaWMtcmVzb3VyY2UtbnVtPjwvcmVjb3JkPjwvQ2l0ZT48L0VuZE5vdGU+AG==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UaGFjaGVyPC9BdXRob3I+PFllYXI+MjAxMzwvWWVhcj48
UmVjTnVtPjI5MzwvUmVjTnVtPjxEaXNwbGF5VGV4dD5bNSw3XTwvRGlzcGxheVRleHQ+PHJlY29y
ZD48cmVjLW51bWJlcj4yOTM8L3JlYy1udW1iZXI+PGZvcmVpZ24ta2V5cz48a2V5IGFwcD0iRU4i
IGRiLWlkPSJhZXpmYXpmcjU1dzJkZWUwOWF1dnplYW56ZDBheHR0NXgyNXYiIHRpbWVzdGFtcD0i
MTM4MDY0OTI2NCI+MjkzPC9rZXk+PC9mb3JlaWduLWtleXM+PHJlZi10eXBlIG5hbWU9IkpvdXJu
YWwgQXJ0aWNsZSI+MTc8L3JlZi10eXBlPjxjb250cmlidXRvcnM+PGF1dGhvcnM+PGF1dGhvcj5U
aGFjaGVyLFQuRC48L2F1dGhvcj48YXV0aG9yPkZpc2NoZXIsUC5SLjwvYXV0aG9yPjxhdXRob3I+
VGViYmVuLFAuSi48L2F1dGhvcj48YXV0aG9yPlNpbmdoLFIuSi48L2F1dGhvcj48YXV0aG9yPkNo
YSxTLlMuPC9hdXRob3I+PGF1dGhvcj5NYXhzb24sSi5BLjwvYXV0aG9yPjxhdXRob3I+WWF3bixC
LlAuPC9hdXRob3I+PC9hdXRob3JzPjwvY29udHJpYnV0b3JzPjxhdXRoLWFkZHJlc3M+RGVwYXJ0
bWVudCBvZiBGYW1pbHkgTWVkaWNpbmUsIE1heW8gQ2xpbmljLCBSb2NoZXN0ZXIsIE1OLCBVU0Eu
IHRoYWNoZXIudGhvbWFzQG1heW8uZWR1PC9hdXRoLWFkZHJlc3M+PHRpdGxlcz48dGl0bGU+SW5j
cmVhc2luZyBpbmNpZGVuY2Ugb2YgbnV0cml0aW9uYWwgcmlja2V0czogYSBwb3B1bGF0aW9uLWJh
c2VkIHN0dWR5IGluIE9sbXN0ZWQgQ291bnR5LCBNaW5uZXNvdGE8L3RpdGxlPjxzZWNvbmRhcnkt
dGl0bGU+TWF5byBDbGluLlByb2MuPC9zZWNvbmRhcnktdGl0bGU+PC90aXRsZXM+PHBlcmlvZGlj
YWw+PGZ1bGwtdGl0bGU+TWF5byBDbGluLlByb2MuPC9mdWxsLXRpdGxlPjwvcGVyaW9kaWNhbD48
cGFnZXM+MTc2LTE4MzwvcGFnZXM+PHZvbHVtZT44ODwvdm9sdW1lPjxudW1iZXI+MjwvbnVtYmVy
PjxyZXByaW50LWVkaXRpb24+Tm90IGluIEZpbGU8L3JlcHJpbnQtZWRpdGlvbj48a2V5d29yZHM+
PGtleXdvcmQ+QWdlZDwva2V5d29yZD48a2V5d29yZD5CaXJ0aCBXZWlnaHQ8L2tleXdvcmQ+PGtl
eXdvcmQ+QnJlYXN0IEZlZWRpbmc8L2tleXdvcmQ+PGtleXdvcmQ+Q2F1c2FsaXR5PC9rZXl3b3Jk
PjxrZXl3b3JkPkNoaWxkLFByZXNjaG9vbDwva2V5d29yZD48a2V5d29yZD5Db21vcmJpZGl0eTwv
a2V5d29yZD48a2V5d29yZD5kZWZpY2llbmN5PC9rZXl3b3JkPjxrZXl3b3JkPkRlbW9ncmFwaHk8
L2tleXdvcmQ+PGtleXdvcmQ+ZXBpZGVtaW9sb2d5PC9rZXl3b3JkPjxrZXl3b3JkPkZlbWFsZTwv
a2V5d29yZD48a2V5d29yZD5Hcm93dGg8L2tleXdvcmQ+PGtleXdvcmQ+SHVtYW5zPC9rZXl3b3Jk
PjxrZXl3b3JkPkh5cG9jYWxjZW1pYTwva2V5d29yZD48a2V5d29yZD5JbmNpZGVuY2U8L2tleXdv
cmQ+PGtleXdvcmQ+SW5mYW50PC9rZXl3b3JkPjxrZXl3b3JkPkluZmFudCxOZXdib3JuPC9rZXl3
b3JkPjxrZXl3b3JkPk1hbGU8L2tleXdvcmQ+PGtleXdvcmQ+bWV0aG9kczwva2V5d29yZD48a2V5
d29yZD5NaW5uZXNvdGE8L2tleXdvcmQ+PGtleXdvcmQ+T3N0ZW9tYWxhY2lhPC9rZXl3b3JkPjxr
ZXl3b3JkPlBhaW48L2tleXdvcmQ+PGtleXdvcmQ+UGF0aWVudHM8L2tleXdvcmQ+PGtleXdvcmQ+
Umlja2V0czwva2V5d29yZD48a2V5d29yZD5SaXNrPC9rZXl3b3JkPjxrZXl3b3JkPlJpc2sgRmFj
dG9yczwva2V5d29yZD48a2V5d29yZD5UZXRhbnk8L2tleXdvcmQ+PGtleXdvcmQ+dHJlbmRzPC9r
ZXl3b3JkPjxrZXl3b3JkPlZpdGFtaW4gRDwva2V5d29yZD48a2V5d29yZD5WaXRhbWluIEQgRGVm
aWNpZW5jeTwva2V5d29yZD48L2tleXdvcmRzPjxkYXRlcz48eWVhcj4yMDEzPC95ZWFyPjxwdWIt
ZGF0ZXM+PGRhdGU+Mi8yMDEzPC9kYXRlPjwvcHViLWRhdGVzPjwvZGF0ZXM+PGxhYmVsPjU4PC9s
YWJlbD48dXJscz48cmVsYXRlZC11cmxzPjx1cmw+aHR0cDovL3d3dy5uY2JpLm5sbS5uaWguZ292
L3B1Ym1lZC8yMzM3NDYyMTwvdXJsPjwvcmVsYXRlZC11cmxzPjwvdXJscz48ZWxlY3Ryb25pYy1y
ZXNvdXJjZS1udW0+UzAwMjUtNjE5NigxMikwMTA0Ny02IFtwaWldOzEwLjEwMTYvai5tYXlvY3Au
MjAxMi4xMC4wMTggW2RvaV08L2VsZWN0cm9uaWMtcmVzb3VyY2UtbnVtPjwvcmVjb3JkPjwvQ2l0
ZT48Q2l0ZT48QXV0aG9yPkJlY2stTmllbHNlbjwvQXV0aG9yPjxZZWFyPjIwMDk8L1llYXI+PFJl
Y051bT45OTwvUmVjTnVtPjxyZWNvcmQ+PHJlYy1udW1iZXI+OTk8L3JlYy1udW1iZXI+PGZvcmVp
Z24ta2V5cz48a2V5IGFwcD0iRU4iIGRiLWlkPSJhZXpmYXpmcjU1dzJkZWUwOWF1dnplYW56ZDBh
eHR0NXgyNXYiIHRpbWVzdGFtcD0iMTM4MDY0OTI2MSI+OTk8L2tleT48L2ZvcmVpZ24ta2V5cz48
cmVmLXR5cGUgbmFtZT0iSm91cm5hbCBBcnRpY2xlIj4xNzwvcmVmLXR5cGU+PGNvbnRyaWJ1dG9y
cz48YXV0aG9ycz48YXV0aG9yPkJlY2stTmllbHNlbixTLlMuPC9hdXRob3I+PGF1dGhvcj5Ccm9j
ay1KYWNvYnNlbixCLjwvYXV0aG9yPjxhdXRob3I+R3JhbSxKLjwvYXV0aG9yPjxhdXRob3I+QnJp
eGVuLEsuPC9hdXRob3I+PGF1dGhvcj5KZW5zZW4sVC5LLjwvYXV0aG9yPjwvYXV0aG9ycz48L2Nv
bnRyaWJ1dG9ycz48YXV0aC1hZGRyZXNzPkRlcGFydG1lbnQgb2YgUGVkaWF0cmljcywgSG9zcGl0
YWwgb2YgU291dGh3ZXN0IERlbm1hcmssIEVzYmplcmcsIERlbm1hcmsuIHNiZWNrLW5pZWxzZW5A
aGVhbHRoLnNkdS5kazwvYXV0aC1hZGRyZXNzPjx0aXRsZXM+PHRpdGxlPkluY2lkZW5jZSBhbmQg
cHJldmFsZW5jZSBvZiBudXRyaXRpb25hbCBhbmQgaGVyZWRpdGFyeSByaWNrZXRzIGluIHNvdXRo
ZXJuIERlbm1hcms8L3RpdGxlPjxzZWNvbmRhcnktdGl0bGU+RXVyLkouRW5kb2NyaW5vbC48L3Nl
Y29uZGFyeS10aXRsZT48L3RpdGxlcz48cGVyaW9kaWNhbD48ZnVsbC10aXRsZT5FdXIuSi5FbmRv
Y3Jpbm9sLjwvZnVsbC10aXRsZT48L3BlcmlvZGljYWw+PHBhZ2VzPjQ5MS00OTc8L3BhZ2VzPjx2
b2x1bWU+MTYwPC92b2x1bWU+PG51bWJlcj4zPC9udW1iZXI+PHJlcHJpbnQtZWRpdGlvbj5Ob3Qg
aW4gRmlsZTwvcmVwcmludC1lZGl0aW9uPjxrZXl3b3Jkcz48a2V5d29yZD5BZG9sZXNjZW50PC9r
ZXl3b3JkPjxrZXl3b3JkPkFnZWQ8L2tleXdvcmQ+PGtleXdvcmQ+Q2hpbGQ8L2tleXdvcmQ+PGtl
eXdvcmQ+Q2hpbGQsUHJlc2Nob29sPC9rZXl3b3JkPjxrZXl3b3JkPkNvaG9ydCBTdHVkaWVzPC9r
ZXl3b3JkPjxrZXl3b3JkPmNvbmdlbml0YWw8L2tleXdvcmQ+PGtleXdvcmQ+RGVubWFyazwva2V5
d29yZD48a2V5d29yZD5kaWFnbm9zaXM8L2tleXdvcmQ+PGtleXdvcmQ+RW1pZ3JhbnRzIGFuZCBJ
bW1pZ3JhbnRzPC9rZXl3b3JkPjxrZXl3b3JkPmVwaWRlbWlvbG9neTwva2V5d29yZD48a2V5d29y
ZD5nZW5ldGljczwva2V5d29yZD48a2V5d29yZD5IdW1hbnM8L2tleXdvcmQ+PGtleXdvcmQ+SHlw
b3Bob3NwaGF0ZW1pYSxGYW1pbGlhbDwva2V5d29yZD48a2V5d29yZD5JbmNpZGVuY2U8L2tleXdv
cmQ+PGtleXdvcmQ+SW5mYW50PC9rZXl3b3JkPjxrZXl3b3JkPkluZmFudCBOdXRyaXRpb24gRGlz
b3JkZXJzPC9rZXl3b3JkPjxrZXl3b3JkPkluZmFudCxOZXdib3JuPC9rZXl3b3JkPjxrZXl3b3Jk
Pm1ldGhvZHM8L2tleXdvcmQ+PGtleXdvcmQ+UGF0aWVudHM8L2tleXdvcmQ+PGtleXdvcmQ+UGVk
aWF0cmljczwva2V5d29yZD48a2V5d29yZD5QcmV2YWxlbmNlPC9rZXl3b3JkPjxrZXl3b3JkPlJp
Y2tldHM8L2tleXdvcmQ+PGtleXdvcmQ+UmlzayBGYWN0b3JzPC9rZXl3b3JkPjxrZXl3b3JkPnN0
YXRpc3RpY3MgJmFtcDsgbnVtZXJpY2FsIGRhdGE8L2tleXdvcmQ+PGtleXdvcmQ+Vml0YW1pbiBE
IERlZmljaWVuY3k8L2tleXdvcmQ+PC9rZXl3b3Jkcz48ZGF0ZXM+PHllYXI+MjAwOTwveWVhcj48
cHViLWRhdGVzPjxkYXRlPjMvMjAwOTwvZGF0ZT48L3B1Yi1kYXRlcz48L2RhdGVzPjxsYWJlbD42
MDwvbGFiZWw+PHVybHM+PHJlbGF0ZWQtdXJscz48dXJsPmh0dHA6Ly93d3cubmNiaS5ubG0ubmlo
Lmdvdi9wdWJtZWQvMTkwOTU3ODA8L3VybD48L3JlbGF0ZWQtdXJscz48L3VybHM+PGVsZWN0cm9u
aWMtcmVzb3VyY2UtbnVtPkVKRS0wOC0wODE4IFtwaWldOzEwLjE1MzAvRUpFLTA4LTA4MTggW2Rv
aV08L2VsZWN0cm9uaWMtcmVzb3VyY2UtbnVtPjwvcmVjb3JkPjwvQ2l0ZT48L0VuZE5vdGU+AG==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5" w:tooltip="Thacher, 2013 #293" w:history="1">
        <w:r w:rsidR="00B3117A">
          <w:rPr>
            <w:rFonts w:ascii="Times New Roman" w:hAnsi="Times New Roman"/>
            <w:noProof/>
          </w:rPr>
          <w:t>5</w:t>
        </w:r>
      </w:hyperlink>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s such, temporal changes in population size might be contributing to the observed increases.  Ethnic diversity is also changing in many developed countries; thus the proportion of the population who are dark-skinned children and at high risk of rickets has increased in many areas.  For example, in England and Wales the proportion of the population defining themselves as white ethnicity reduced from 94.1% in </w:t>
      </w:r>
      <w:r w:rsidRPr="00752CC0">
        <w:rPr>
          <w:rFonts w:ascii="Times New Roman" w:hAnsi="Times New Roman"/>
        </w:rPr>
        <w:lastRenderedPageBreak/>
        <w:t xml:space="preserve">1991 to 91.3% and 86.0% in 2001 and 2011, respectively </w:t>
      </w:r>
      <w:r w:rsidR="008C045D" w:rsidRPr="00752CC0">
        <w:rPr>
          <w:rFonts w:ascii="Times New Roman" w:hAnsi="Times New Roman"/>
        </w:rPr>
        <w:fldChar w:fldCharType="begin"/>
      </w:r>
      <w:r w:rsidR="00B3117A">
        <w:rPr>
          <w:rFonts w:ascii="Times New Roman" w:hAnsi="Times New Roman"/>
        </w:rPr>
        <w:instrText xml:space="preserve"> ADDIN EN.CITE &lt;EndNote&gt;&lt;Cite ExcludeYear="1"&gt;&lt;Author&gt;Office for National Statistics&lt;/Author&gt;&lt;RecNum&gt;969&lt;/RecNum&gt;&lt;DisplayText&gt;[110]&lt;/DisplayText&gt;&lt;record&gt;&lt;rec-number&gt;969&lt;/rec-number&gt;&lt;foreign-keys&gt;&lt;key app="EN" db-id="aezfazfr55w2dee09auvzeanzd0axtt5x25v" timestamp="1394542674"&gt;969&lt;/key&gt;&lt;/foreign-keys&gt;&lt;ref-type name="Web Page"&gt;12&lt;/ref-type&gt;&lt;contributors&gt;&lt;authors&gt;&lt;author&gt;Office for National Statistics,&lt;/author&gt;&lt;/authors&gt;&lt;/contributors&gt;&lt;titles&gt;&lt;title&gt;Ethnicity and National Identity in England and Wales 2011&lt;/title&gt;&lt;/titles&gt;&lt;number&gt;Accessed 11/03/2014&lt;/number&gt;&lt;dates&gt;&lt;/dates&gt;&lt;urls&gt;&lt;related-urls&gt;&lt;url&gt;http://www.ons.gov.uk/ons/rel/census/2011-census/key-statistics-for-local-authorities-in-england-and-wales/rpt-ethnicity.html&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10" w:tooltip="Office for National Statistics,  #969" w:history="1">
        <w:r w:rsidR="00B3117A">
          <w:rPr>
            <w:rFonts w:ascii="Times New Roman" w:hAnsi="Times New Roman"/>
            <w:noProof/>
          </w:rPr>
          <w:t>110</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This is likely to result in an increase in the absolute numbers of cases treated, but it is currently unclear whether there is truly an increase in ethnicity specific incidence rates.  Furthermore, there are no data to support an increasing incidence of rickets in white Caucasian children, and in Denmark, a reduction in the incidence in ethnic Danish children has been observed </w:t>
      </w:r>
      <w:r w:rsidR="008C045D" w:rsidRPr="00752CC0">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ZWNrLU5pZWxzZW48L0F1dGhvcj48WWVhcj4yMDA5PC9Z
ZWFyPjxSZWNOdW0+OTk8L1JlY051bT48RGlzcGxheVRleHQ+WzddPC9EaXNwbGF5VGV4dD48cmVj
b3JkPjxyZWMtbnVtYmVyPjk5PC9yZWMtbnVtYmVyPjxmb3JlaWduLWtleXM+PGtleSBhcHA9IkVO
IiBkYi1pZD0iYWV6ZmF6ZnI1NXcyZGVlMDlhdXZ6ZWFuemQwYXh0dDV4MjV2IiB0aW1lc3RhbXA9
IjEzODA2NDkyNjEiPjk5PC9rZXk+PC9mb3JlaWduLWtleXM+PHJlZi10eXBlIG5hbWU9IkpvdXJu
YWwgQXJ0aWNsZSI+MTc8L3JlZi10eXBlPjxjb250cmlidXRvcnM+PGF1dGhvcnM+PGF1dGhvcj5C
ZWNrLU5pZWxzZW4sUy5TLjwvYXV0aG9yPjxhdXRob3I+QnJvY2stSmFjb2JzZW4sQi48L2F1dGhv
cj48YXV0aG9yPkdyYW0sSi48L2F1dGhvcj48YXV0aG9yPkJyaXhlbixLLjwvYXV0aG9yPjxhdXRo
b3I+SmVuc2VuLFQuSy48L2F1dGhvcj48L2F1dGhvcnM+PC9jb250cmlidXRvcnM+PGF1dGgtYWRk
cmVzcz5EZXBhcnRtZW50IG9mIFBlZGlhdHJpY3MsIEhvc3BpdGFsIG9mIFNvdXRod2VzdCBEZW5t
YXJrLCBFc2JqZXJnLCBEZW5tYXJrLiBzYmVjay1uaWVsc2VuQGhlYWx0aC5zZHUuZGs8L2F1dGgt
YWRkcmVzcz48dGl0bGVzPjx0aXRsZT5JbmNpZGVuY2UgYW5kIHByZXZhbGVuY2Ugb2YgbnV0cml0
aW9uYWwgYW5kIGhlcmVkaXRhcnkgcmlja2V0cyBpbiBzb3V0aGVybiBEZW5tYXJrPC90aXRsZT48
c2Vjb25kYXJ5LXRpdGxlPkV1ci5KLkVuZG9jcmlub2wuPC9zZWNvbmRhcnktdGl0bGU+PC90aXRs
ZXM+PHBlcmlvZGljYWw+PGZ1bGwtdGl0bGU+RXVyLkouRW5kb2NyaW5vbC48L2Z1bGwtdGl0bGU+
PC9wZXJpb2RpY2FsPjxwYWdlcz40OTEtNDk3PC9wYWdlcz48dm9sdW1lPjE2MDwvdm9sdW1lPjxu
dW1iZXI+MzwvbnVtYmVyPjxyZXByaW50LWVkaXRpb24+Tm90IGluIEZpbGU8L3JlcHJpbnQtZWRp
dGlvbj48a2V5d29yZHM+PGtleXdvcmQ+QWRvbGVzY2VudDwva2V5d29yZD48a2V5d29yZD5BZ2Vk
PC9rZXl3b3JkPjxrZXl3b3JkPkNoaWxkPC9rZXl3b3JkPjxrZXl3b3JkPkNoaWxkLFByZXNjaG9v
bDwva2V5d29yZD48a2V5d29yZD5Db2hvcnQgU3R1ZGllczwva2V5d29yZD48a2V5d29yZD5jb25n
ZW5pdGFsPC9rZXl3b3JkPjxrZXl3b3JkPkRlbm1hcms8L2tleXdvcmQ+PGtleXdvcmQ+ZGlhZ25v
c2lzPC9rZXl3b3JkPjxrZXl3b3JkPkVtaWdyYW50cyBhbmQgSW1taWdyYW50czwva2V5d29yZD48
a2V5d29yZD5lcGlkZW1pb2xvZ3k8L2tleXdvcmQ+PGtleXdvcmQ+Z2VuZXRpY3M8L2tleXdvcmQ+
PGtleXdvcmQ+SHVtYW5zPC9rZXl3b3JkPjxrZXl3b3JkPkh5cG9waG9zcGhhdGVtaWEsRmFtaWxp
YWw8L2tleXdvcmQ+PGtleXdvcmQ+SW5jaWRlbmNlPC9rZXl3b3JkPjxrZXl3b3JkPkluZmFudDwv
a2V5d29yZD48a2V5d29yZD5JbmZhbnQgTnV0cml0aW9uIERpc29yZGVyczwva2V5d29yZD48a2V5
d29yZD5JbmZhbnQsTmV3Ym9ybjwva2V5d29yZD48a2V5d29yZD5tZXRob2RzPC9rZXl3b3JkPjxr
ZXl3b3JkPlBhdGllbnRzPC9rZXl3b3JkPjxrZXl3b3JkPlBlZGlhdHJpY3M8L2tleXdvcmQ+PGtl
eXdvcmQ+UHJldmFsZW5jZTwva2V5d29yZD48a2V5d29yZD5SaWNrZXRzPC9rZXl3b3JkPjxrZXl3
b3JkPlJpc2sgRmFjdG9yczwva2V5d29yZD48a2V5d29yZD5zdGF0aXN0aWNzICZhbXA7IG51bWVy
aWNhbCBkYXRhPC9rZXl3b3JkPjxrZXl3b3JkPlZpdGFtaW4gRCBEZWZpY2llbmN5PC9rZXl3b3Jk
Pjwva2V5d29yZHM+PGRhdGVzPjx5ZWFyPjIwMDk8L3llYXI+PHB1Yi1kYXRlcz48ZGF0ZT4zLzIw
MDk8L2RhdGU+PC9wdWItZGF0ZXM+PC9kYXRlcz48bGFiZWw+NjA8L2xhYmVsPjx1cmxzPjxyZWxh
dGVkLXVybHM+PHVybD5odHRwOi8vd3d3Lm5jYmkubmxtLm5paC5nb3YvcHVibWVkLzE5MDk1Nzgw
PC91cmw+PC9yZWxhdGVkLXVybHM+PC91cmxzPjxlbGVjdHJvbmljLXJlc291cmNlLW51bT5FSkUt
MDgtMDgxOCBbcGlpXTsxMC4xNTMwL0VKRS0wOC0wODE4IFtkb2ldPC9lbGVjdHJvbmljLXJlc291
cmNlLW51bT48L3JlY29yZD48L0NpdGU+PC9FbmROb3RlPn==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7" w:tooltip="Beck-Nielsen, 2009 #99" w:history="1">
        <w:r w:rsidR="00B3117A">
          <w:rPr>
            <w:rFonts w:ascii="Times New Roman" w:hAnsi="Times New Roman"/>
            <w:noProof/>
          </w:rPr>
          <w:t>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w:t>
      </w:r>
    </w:p>
    <w:p w:rsidR="008C045D" w:rsidRDefault="00752CC0">
      <w:pPr>
        <w:spacing w:after="120" w:line="360" w:lineRule="auto"/>
        <w:jc w:val="both"/>
        <w:rPr>
          <w:rFonts w:ascii="Times New Roman" w:hAnsi="Times New Roman"/>
        </w:rPr>
      </w:pPr>
      <w:r w:rsidRPr="00752CC0">
        <w:rPr>
          <w:rFonts w:ascii="Times New Roman" w:hAnsi="Times New Roman"/>
        </w:rPr>
        <w:t xml:space="preserve">It is possible that heightened awareness of vitamin D in both health professionals and the general public, in association with greater reporting in scientific and lay media, are contributing to an increase in biochemical testing of 25(OH)D  status </w:t>
      </w:r>
      <w:r w:rsidR="008C045D" w:rsidRPr="00752CC0">
        <w:rPr>
          <w:rFonts w:ascii="Times New Roman" w:hAnsi="Times New Roman"/>
        </w:rPr>
        <w:fldChar w:fldCharType="begin">
          <w:fldData xml:space="preserve">PEVuZE5vdGU+PENpdGU+PEF1dGhvcj5CaWxpbnNraTwvQXV0aG9yPjxZZWFyPjIwMTM8L1llYXI+
PFJlY051bT4xMDQ8L1JlY051bT48RGlzcGxheVRleHQ+WzEsMl08L0Rpc3BsYXlUZXh0PjxyZWNv
cmQ+PHJlYy1udW1iZXI+MTA0PC9yZWMtbnVtYmVyPjxmb3JlaWduLWtleXM+PGtleSBhcHA9IkVO
IiBkYi1pZD0iYWV6ZmF6ZnI1NXcyZGVlMDlhdXZ6ZWFuemQwYXh0dDV4MjV2IiB0aW1lc3RhbXA9
IjEzODA2NDkyNjEiPjEwNDwva2V5PjwvZm9yZWlnbi1rZXlzPjxyZWYtdHlwZSBuYW1lPSJKb3Vy
bmFsIEFydGljbGUiPjE3PC9yZWYtdHlwZT48Y29udHJpYnV0b3JzPjxhdXRob3JzPjxhdXRob3I+
QmlsaW5za2ksSy48L2F1dGhvcj48YXV0aG9yPkJveWFnZXMsUy48L2F1dGhvcj48L2F1dGhvcnM+
PC9jb250cmlidXRvcnM+PGF1dGgtYWRkcmVzcz5XZXN0bWVhZCBCcmVhc3QgQ2FuY2VyIEluc3Rp
dHV0ZSwgV2VzdG1lYWQgSG9zcGl0YWwsIFdlc3RtZWFkIE5TVyBhbmQgVGhlIFVuaXZlcnNpdHkg
b2YgU3lkbmV5LCBXZXN0ZXJuIENsaW5pY2FsIFNjaG9vbCwgU3lkbmV5IE5ldyBTb3V0aCBXYWxl
cywgQXVzdHJhbGlhPC9hdXRoLWFkZHJlc3M+PHRpdGxlcz48dGl0bGU+RXZpZGVuY2Ugb2Ygb3Zl
cnRlc3RpbmcgZm9yIHZpdGFtaW4gRCBpbiBBdXN0cmFsaWE6IGFuIGFuYWx5c2lzIG9mIDQuNSB5
ZWFycyBvZiBNZWRpY2FyZSBCZW5lZml0cyBTY2hlZHVsZSAoTUJTKSBkYXRhPC90aXRsZT48c2Vj
b25kYXJ5LXRpdGxlPkJNSiBPcGVuLjwvc2Vjb25kYXJ5LXRpdGxlPjwvdGl0bGVzPjxwZXJpb2Rp
Y2FsPjxmdWxsLXRpdGxlPkJNSiBPcGVuLjwvZnVsbC10aXRsZT48L3BlcmlvZGljYWw+PHZvbHVt
ZT4zPC92b2x1bWU+PG51bWJlcj42PC9udW1iZXI+PHJlcHJpbnQtZWRpdGlvbj5Ob3QgaW4gRmls
ZTwvcmVwcmludC1lZGl0aW9uPjxrZXl3b3Jkcz48a2V5d29yZD5hbmFseXNpczwva2V5d29yZD48
a2V5d29yZD5BdXN0cmFsaWE8L2tleXdvcmQ+PGtleXdvcmQ+Ymxvb2Q8L2tleXdvcmQ+PGtleXdv
cmQ+ZGVmaWNpZW5jeTwva2V5d29yZD48a2V5d29yZD5OZXcgU291dGggV2FsZXM8L2tleXdvcmQ+
PGtleXdvcmQ+cGF0aG9sb2d5PC9rZXl3b3JkPjxrZXl3b3JkPlZpdGFtaW4gRDwva2V5d29yZD48
a2V5d29yZD5WaXRhbWluIEQgRGVmaWNpZW5jeTwva2V5d29yZD48L2tleXdvcmRzPjxkYXRlcz48
eWVhcj4yMDEzPC95ZWFyPjxwdWItZGF0ZXM+PGRhdGU+MjAxMzwvZGF0ZT48L3B1Yi1kYXRlcz48
L2RhdGVzPjxsYWJlbD4xNDk8L2xhYmVsPjx1cmxzPjxyZWxhdGVkLXVybHM+PHVybD5odHRwOi8v
d3d3Lm5jYmkubmxtLm5paC5nb3YvcHVibWVkLzIzNzk0NTkzPC91cmw+PC9yZWxhdGVkLXVybHM+
PC91cmxzPjxlbGVjdHJvbmljLXJlc291cmNlLW51bT5ibWpvcGVuLTIwMTMtMDAyOTU1IFtwaWld
OzEwLjExMzYvYm1qb3Blbi0yMDEzLTAwMjk1NSBbZG9pXTwvZWxlY3Ryb25pYy1yZXNvdXJjZS1u
dW0+PC9yZWNvcmQ+PC9DaXRlPjxDaXRlPjxBdXRob3I+R2VuemVuPC9BdXRob3I+PFllYXI+MjAx
MzwvWWVhcj48UmVjTnVtPjk2ODwvUmVjTnVtPjxyZWNvcmQ+PHJlYy1udW1iZXI+OTY4PC9yZWMt
bnVtYmVyPjxmb3JlaWduLWtleXM+PGtleSBhcHA9IkVOIiBkYi1pZD0iYWV6ZmF6ZnI1NXcyZGVl
MDlhdXZ6ZWFuemQwYXh0dDV4MjV2IiB0aW1lc3RhbXA9IjEzOTQ1MzgxMDgiPjk2ODwva2V5Pjwv
Zm9yZWlnbi1rZXlzPjxyZWYtdHlwZSBuYW1lPSJKb3VybmFsIEFydGljbGUiPjE3PC9yZWYtdHlw
ZT48Y29udHJpYnV0b3JzPjxhdXRob3JzPjxhdXRob3I+R2VuemVuLCBKLiBSLjwvYXV0aG9yPjxh
dXRob3I+R29zc2VsaW4sIEouIFQuPC9hdXRob3I+PGF1dGhvcj5XaWxzb24sIFQuIEMuPC9hdXRo
b3I+PGF1dGhvcj5SYWNpbGEsIEUuPC9hdXRob3I+PGF1dGhvcj5LcmFzb3dza2ksIE0uIEQuPC9h
dXRob3I+PC9hdXRob3JzPjwvY29udHJpYnV0b3JzPjxhdXRoLWFkZHJlc3M+RGVwYXJ0bWVudCBv
ZiBQYXRob2xvZ3ksIFVuaXZlcnNpdHkgb2YgVXRhaDsgQVJVUCBMYWJvcmF0b3JpZXMvQVJVUCBJ
bnN0aXR1dGUgZm9yIENsaW5pY2FsIGFuZCBFeHBlcmltZW50YWwgUGF0aG9sb2d5LCBTYWx0IExh
a2UgQ2l0eSwgVVQsIFVTQS4gam9uYXRoYW4uZ2VuemVuQHBhdGgudXRhaC5lZHUuPC9hdXRoLWFk
ZHJlc3M+PHRpdGxlcz48dGl0bGU+QW5hbHlzaXMgb2Ygdml0YW1pbiBEIHN0YXR1cyBhdCB0d28g
YWNhZGVtaWMgbWVkaWNhbCBjZW50ZXJzIGFuZCBhIG5hdGlvbmFsIHJlZmVyZW5jZSBsYWJvcmF0
b3J5OiByZXN1bHQgcGF0dGVybnMgdmFyeSBieSBhZ2UsIGdlbmRlciwgc2Vhc29uLCBhbmQgcGF0
aWVudCBsb2NhdGlvbjwvdGl0bGU+PHNlY29uZGFyeS10aXRsZT5CTUMgRW5kb2NyIERpc29yZDwv
c2Vjb25kYXJ5LXRpdGxlPjxhbHQtdGl0bGU+Qk1DIGVuZG9jcmluZSBkaXNvcmRlcnM8L2FsdC10
aXRsZT48L3RpdGxlcz48cGVyaW9kaWNhbD48ZnVsbC10aXRsZT5CTUMgRW5kb2NyIERpc29yZDwv
ZnVsbC10aXRsZT48YWJici0xPkJNQyBlbmRvY3JpbmUgZGlzb3JkZXJzPC9hYmJyLTE+PC9wZXJp
b2RpY2FsPjxhbHQtcGVyaW9kaWNhbD48ZnVsbC10aXRsZT5CTUMgRW5kb2NyIERpc29yZDwvZnVs
bC10aXRsZT48YWJici0xPkJNQyBlbmRvY3JpbmUgZGlzb3JkZXJzPC9hYmJyLTE+PC9hbHQtcGVy
aW9kaWNhbD48cGFnZXM+NTI8L3BhZ2VzPjx2b2x1bWU+MTM8L3ZvbHVtZT48bnVtYmVyPjE8L251
bWJlcj48ZWRpdGlvbj4yMDEzLzExLzA2PC9lZGl0aW9uPjxzZWN0aW9uPjUyPC9zZWN0aW9uPjxk
YXRlcz48eWVhcj4yMDEzPC95ZWFyPjwvZGF0ZXM+PGlzYm4+MTQ3Mi02ODIzPC9pc2JuPjxhY2Nl
c3Npb24tbnVtPjI0MTg4MTg3PC9hY2Nlc3Npb24tbnVtPjx1cmxzPjwvdXJscz48ZWxlY3Ryb25p
Yy1yZXNvdXJjZS1udW0+MTAuMTE4Ni8xNDcyLTY4MjMtMTMtNTI8L2VsZWN0cm9uaWMtcmVzb3Vy
Y2UtbnVtPjxyZW1vdGUtZGF0YWJhc2UtcHJvdmlkZXI+TmxtPC9yZW1vdGUtZGF0YWJhc2UtcHJv
dmlkZXI+PGxhbmd1YWdlPmVuZzwvbGFuZ3VhZ2U+PC9yZWNvcmQ+PC9DaXRlPjwvRW5kTm90ZT4A
</w:fldData>
        </w:fldChar>
      </w:r>
      <w:r w:rsidR="00B3117A">
        <w:rPr>
          <w:rFonts w:ascii="Times New Roman" w:hAnsi="Times New Roman"/>
        </w:rPr>
        <w:instrText xml:space="preserve"> ADDIN EN.CITE </w:instrText>
      </w:r>
      <w:r w:rsidR="008C045D">
        <w:rPr>
          <w:rFonts w:ascii="Times New Roman" w:hAnsi="Times New Roman"/>
        </w:rPr>
        <w:fldChar w:fldCharType="begin">
          <w:fldData xml:space="preserve">PEVuZE5vdGU+PENpdGU+PEF1dGhvcj5CaWxpbnNraTwvQXV0aG9yPjxZZWFyPjIwMTM8L1llYXI+
PFJlY051bT4xMDQ8L1JlY051bT48RGlzcGxheVRleHQ+WzEsMl08L0Rpc3BsYXlUZXh0PjxyZWNv
cmQ+PHJlYy1udW1iZXI+MTA0PC9yZWMtbnVtYmVyPjxmb3JlaWduLWtleXM+PGtleSBhcHA9IkVO
IiBkYi1pZD0iYWV6ZmF6ZnI1NXcyZGVlMDlhdXZ6ZWFuemQwYXh0dDV4MjV2IiB0aW1lc3RhbXA9
IjEzODA2NDkyNjEiPjEwNDwva2V5PjwvZm9yZWlnbi1rZXlzPjxyZWYtdHlwZSBuYW1lPSJKb3Vy
bmFsIEFydGljbGUiPjE3PC9yZWYtdHlwZT48Y29udHJpYnV0b3JzPjxhdXRob3JzPjxhdXRob3I+
QmlsaW5za2ksSy48L2F1dGhvcj48YXV0aG9yPkJveWFnZXMsUy48L2F1dGhvcj48L2F1dGhvcnM+
PC9jb250cmlidXRvcnM+PGF1dGgtYWRkcmVzcz5XZXN0bWVhZCBCcmVhc3QgQ2FuY2VyIEluc3Rp
dHV0ZSwgV2VzdG1lYWQgSG9zcGl0YWwsIFdlc3RtZWFkIE5TVyBhbmQgVGhlIFVuaXZlcnNpdHkg
b2YgU3lkbmV5LCBXZXN0ZXJuIENsaW5pY2FsIFNjaG9vbCwgU3lkbmV5IE5ldyBTb3V0aCBXYWxl
cywgQXVzdHJhbGlhPC9hdXRoLWFkZHJlc3M+PHRpdGxlcz48dGl0bGU+RXZpZGVuY2Ugb2Ygb3Zl
cnRlc3RpbmcgZm9yIHZpdGFtaW4gRCBpbiBBdXN0cmFsaWE6IGFuIGFuYWx5c2lzIG9mIDQuNSB5
ZWFycyBvZiBNZWRpY2FyZSBCZW5lZml0cyBTY2hlZHVsZSAoTUJTKSBkYXRhPC90aXRsZT48c2Vj
b25kYXJ5LXRpdGxlPkJNSiBPcGVuLjwvc2Vjb25kYXJ5LXRpdGxlPjwvdGl0bGVzPjxwZXJpb2Rp
Y2FsPjxmdWxsLXRpdGxlPkJNSiBPcGVuLjwvZnVsbC10aXRsZT48L3BlcmlvZGljYWw+PHZvbHVt
ZT4zPC92b2x1bWU+PG51bWJlcj42PC9udW1iZXI+PHJlcHJpbnQtZWRpdGlvbj5Ob3QgaW4gRmls
ZTwvcmVwcmludC1lZGl0aW9uPjxrZXl3b3Jkcz48a2V5d29yZD5hbmFseXNpczwva2V5d29yZD48
a2V5d29yZD5BdXN0cmFsaWE8L2tleXdvcmQ+PGtleXdvcmQ+Ymxvb2Q8L2tleXdvcmQ+PGtleXdv
cmQ+ZGVmaWNpZW5jeTwva2V5d29yZD48a2V5d29yZD5OZXcgU291dGggV2FsZXM8L2tleXdvcmQ+
PGtleXdvcmQ+cGF0aG9sb2d5PC9rZXl3b3JkPjxrZXl3b3JkPlZpdGFtaW4gRDwva2V5d29yZD48
a2V5d29yZD5WaXRhbWluIEQgRGVmaWNpZW5jeTwva2V5d29yZD48L2tleXdvcmRzPjxkYXRlcz48
eWVhcj4yMDEzPC95ZWFyPjxwdWItZGF0ZXM+PGRhdGU+MjAxMzwvZGF0ZT48L3B1Yi1kYXRlcz48
L2RhdGVzPjxsYWJlbD4xNDk8L2xhYmVsPjx1cmxzPjxyZWxhdGVkLXVybHM+PHVybD5odHRwOi8v
d3d3Lm5jYmkubmxtLm5paC5nb3YvcHVibWVkLzIzNzk0NTkzPC91cmw+PC9yZWxhdGVkLXVybHM+
PC91cmxzPjxlbGVjdHJvbmljLXJlc291cmNlLW51bT5ibWpvcGVuLTIwMTMtMDAyOTU1IFtwaWld
OzEwLjExMzYvYm1qb3Blbi0yMDEzLTAwMjk1NSBbZG9pXTwvZWxlY3Ryb25pYy1yZXNvdXJjZS1u
dW0+PC9yZWNvcmQ+PC9DaXRlPjxDaXRlPjxBdXRob3I+R2VuemVuPC9BdXRob3I+PFllYXI+MjAx
MzwvWWVhcj48UmVjTnVtPjk2ODwvUmVjTnVtPjxyZWNvcmQ+PHJlYy1udW1iZXI+OTY4PC9yZWMt
bnVtYmVyPjxmb3JlaWduLWtleXM+PGtleSBhcHA9IkVOIiBkYi1pZD0iYWV6ZmF6ZnI1NXcyZGVl
MDlhdXZ6ZWFuemQwYXh0dDV4MjV2IiB0aW1lc3RhbXA9IjEzOTQ1MzgxMDgiPjk2ODwva2V5Pjwv
Zm9yZWlnbi1rZXlzPjxyZWYtdHlwZSBuYW1lPSJKb3VybmFsIEFydGljbGUiPjE3PC9yZWYtdHlw
ZT48Y29udHJpYnV0b3JzPjxhdXRob3JzPjxhdXRob3I+R2VuemVuLCBKLiBSLjwvYXV0aG9yPjxh
dXRob3I+R29zc2VsaW4sIEouIFQuPC9hdXRob3I+PGF1dGhvcj5XaWxzb24sIFQuIEMuPC9hdXRo
b3I+PGF1dGhvcj5SYWNpbGEsIEUuPC9hdXRob3I+PGF1dGhvcj5LcmFzb3dza2ksIE0uIEQuPC9h
dXRob3I+PC9hdXRob3JzPjwvY29udHJpYnV0b3JzPjxhdXRoLWFkZHJlc3M+RGVwYXJ0bWVudCBv
ZiBQYXRob2xvZ3ksIFVuaXZlcnNpdHkgb2YgVXRhaDsgQVJVUCBMYWJvcmF0b3JpZXMvQVJVUCBJ
bnN0aXR1dGUgZm9yIENsaW5pY2FsIGFuZCBFeHBlcmltZW50YWwgUGF0aG9sb2d5LCBTYWx0IExh
a2UgQ2l0eSwgVVQsIFVTQS4gam9uYXRoYW4uZ2VuemVuQHBhdGgudXRhaC5lZHUuPC9hdXRoLWFk
ZHJlc3M+PHRpdGxlcz48dGl0bGU+QW5hbHlzaXMgb2Ygdml0YW1pbiBEIHN0YXR1cyBhdCB0d28g
YWNhZGVtaWMgbWVkaWNhbCBjZW50ZXJzIGFuZCBhIG5hdGlvbmFsIHJlZmVyZW5jZSBsYWJvcmF0
b3J5OiByZXN1bHQgcGF0dGVybnMgdmFyeSBieSBhZ2UsIGdlbmRlciwgc2Vhc29uLCBhbmQgcGF0
aWVudCBsb2NhdGlvbjwvdGl0bGU+PHNlY29uZGFyeS10aXRsZT5CTUMgRW5kb2NyIERpc29yZDwv
c2Vjb25kYXJ5LXRpdGxlPjxhbHQtdGl0bGU+Qk1DIGVuZG9jcmluZSBkaXNvcmRlcnM8L2FsdC10
aXRsZT48L3RpdGxlcz48cGVyaW9kaWNhbD48ZnVsbC10aXRsZT5CTUMgRW5kb2NyIERpc29yZDwv
ZnVsbC10aXRsZT48YWJici0xPkJNQyBlbmRvY3JpbmUgZGlzb3JkZXJzPC9hYmJyLTE+PC9wZXJp
b2RpY2FsPjxhbHQtcGVyaW9kaWNhbD48ZnVsbC10aXRsZT5CTUMgRW5kb2NyIERpc29yZDwvZnVs
bC10aXRsZT48YWJici0xPkJNQyBlbmRvY3JpbmUgZGlzb3JkZXJzPC9hYmJyLTE+PC9hbHQtcGVy
aW9kaWNhbD48cGFnZXM+NTI8L3BhZ2VzPjx2b2x1bWU+MTM8L3ZvbHVtZT48bnVtYmVyPjE8L251
bWJlcj48ZWRpdGlvbj4yMDEzLzExLzA2PC9lZGl0aW9uPjxzZWN0aW9uPjUyPC9zZWN0aW9uPjxk
YXRlcz48eWVhcj4yMDEzPC95ZWFyPjwvZGF0ZXM+PGlzYm4+MTQ3Mi02ODIzPC9pc2JuPjxhY2Nl
c3Npb24tbnVtPjI0MTg4MTg3PC9hY2Nlc3Npb24tbnVtPjx1cmxzPjwvdXJscz48ZWxlY3Ryb25p
Yy1yZXNvdXJjZS1udW0+MTAuMTE4Ni8xNDcyLTY4MjMtMTMtNTI8L2VsZWN0cm9uaWMtcmVzb3Vy
Y2UtbnVtPjxyZW1vdGUtZGF0YWJhc2UtcHJvdmlkZXI+TmxtPC9yZW1vdGUtZGF0YWJhc2UtcHJv
dmlkZXI+PGxhbmd1YWdlPmVuZzwvbGFuZ3VhZ2U+PC9yZWNvcmQ+PC9DaXRlPjwvRW5kTm90ZT4A
</w:fldData>
        </w:fldChar>
      </w:r>
      <w:r w:rsidR="00B3117A">
        <w:rPr>
          <w:rFonts w:ascii="Times New Roman" w:hAnsi="Times New Roman"/>
        </w:rPr>
        <w:instrText xml:space="preserve"> ADDIN EN.CITE.DATA </w:instrText>
      </w:r>
      <w:r w:rsidR="008C045D">
        <w:rPr>
          <w:rFonts w:ascii="Times New Roman" w:hAnsi="Times New Roman"/>
        </w:rPr>
      </w:r>
      <w:r w:rsidR="008C045D">
        <w:rPr>
          <w:rFonts w:ascii="Times New Roman" w:hAnsi="Times New Roman"/>
        </w:rPr>
        <w:fldChar w:fldCharType="end"/>
      </w:r>
      <w:r w:rsidR="008C045D" w:rsidRPr="00752CC0">
        <w:rPr>
          <w:rFonts w:ascii="Times New Roman" w:hAnsi="Times New Roman"/>
        </w:rPr>
      </w:r>
      <w:r w:rsidR="008C045D" w:rsidRPr="00752CC0">
        <w:rPr>
          <w:rFonts w:ascii="Times New Roman" w:hAnsi="Times New Roman"/>
        </w:rPr>
        <w:fldChar w:fldCharType="separate"/>
      </w:r>
      <w:r w:rsidR="00B3117A">
        <w:rPr>
          <w:rFonts w:ascii="Times New Roman" w:hAnsi="Times New Roman"/>
          <w:noProof/>
        </w:rPr>
        <w:t>[</w:t>
      </w:r>
      <w:hyperlink w:anchor="_ENREF_1" w:tooltip="Bilinski, 2013 #104" w:history="1">
        <w:r w:rsidR="00B3117A">
          <w:rPr>
            <w:rFonts w:ascii="Times New Roman" w:hAnsi="Times New Roman"/>
            <w:noProof/>
          </w:rPr>
          <w:t>1</w:t>
        </w:r>
      </w:hyperlink>
      <w:r w:rsidR="00B3117A">
        <w:rPr>
          <w:rFonts w:ascii="Times New Roman" w:hAnsi="Times New Roman"/>
          <w:noProof/>
        </w:rPr>
        <w:t>,</w:t>
      </w:r>
      <w:hyperlink w:anchor="_ENREF_2" w:tooltip="Genzen, 2013 #968" w:history="1">
        <w:r w:rsidR="00B3117A">
          <w:rPr>
            <w:rFonts w:ascii="Times New Roman" w:hAnsi="Times New Roman"/>
            <w:noProof/>
          </w:rPr>
          <w:t>2</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detection of asymptomatic low levels of 25(OH)D. However, the evidence to suggest that biochemically low 25(OH</w:t>
      </w:r>
      <w:proofErr w:type="gramStart"/>
      <w:r w:rsidRPr="00752CC0">
        <w:rPr>
          <w:rFonts w:ascii="Times New Roman" w:hAnsi="Times New Roman"/>
        </w:rPr>
        <w:t>)D</w:t>
      </w:r>
      <w:proofErr w:type="gramEnd"/>
      <w:r w:rsidRPr="00752CC0">
        <w:rPr>
          <w:rFonts w:ascii="Times New Roman" w:hAnsi="Times New Roman"/>
        </w:rPr>
        <w:t xml:space="preserve"> without evidence of associated biochemical perturbation (for example raised PTH or low serum calcium) contributes to either increased fracture risk or impaired bone mineralisation in the growing skeleton is inconsistent.  Importantly, much of the available data are from observational studies, and therefore particular attention needs to be given towards confounding, the potential for reverse causality and the interpretation of a one off measure of 25(OH</w:t>
      </w:r>
      <w:proofErr w:type="gramStart"/>
      <w:r w:rsidRPr="00752CC0">
        <w:rPr>
          <w:rFonts w:ascii="Times New Roman" w:hAnsi="Times New Roman"/>
        </w:rPr>
        <w:t>)D</w:t>
      </w:r>
      <w:proofErr w:type="gramEnd"/>
      <w:r w:rsidRPr="00752CC0">
        <w:rPr>
          <w:rFonts w:ascii="Times New Roman" w:hAnsi="Times New Roman"/>
        </w:rPr>
        <w:t>.  Outdoor leisure time, physical activity and adiposity</w:t>
      </w:r>
      <w:r w:rsidR="008C045D" w:rsidRPr="00752CC0">
        <w:rPr>
          <w:rFonts w:ascii="Times New Roman" w:hAnsi="Times New Roman"/>
        </w:rPr>
        <w:fldChar w:fldCharType="begin"/>
      </w:r>
      <w:r w:rsidRPr="00752CC0">
        <w:rPr>
          <w:rFonts w:ascii="Times New Roman" w:hAnsi="Times New Roman"/>
        </w:rPr>
        <w:instrText xml:space="preserve"> ADDIN REFMGR.CITE &lt;Refman&gt;&lt;Cite&gt;&lt;Author&gt;Turer&lt;/Author&gt;&lt;Year&gt;2013&lt;/Year&gt;&lt;RecNum&gt;109&lt;/RecNum&gt;&lt;IDText&gt;Prevalence of vitamin D deficiency among overweight and obese US children&lt;/IDText&gt;&lt;MDL Ref_Type="Journal"&gt;&lt;Ref_Type&gt;Journal&lt;/Ref_Type&gt;&lt;Ref_ID&gt;109&lt;/Ref_ID&gt;&lt;Title_Primary&gt;Prevalence of vitamin D deficiency among overweight and obese US children&lt;/Title_Primary&gt;&lt;Authors_Primary&gt;Turer,C.B.&lt;/Authors_Primary&gt;&lt;Authors_Primary&gt;Lin,H.&lt;/Authors_Primary&gt;&lt;Authors_Primary&gt;Flores,G.&lt;/Authors_Primary&gt;&lt;Date_Primary&gt;2013/1&lt;/Date_Primary&gt;&lt;Keywords&gt;Adolescent&lt;/Keywords&gt;&lt;Keywords&gt;analogs &amp;amp; derivatives&lt;/Keywords&gt;&lt;Keywords&gt;blood&lt;/Keywords&gt;&lt;Keywords&gt;Body Mass Index&lt;/Keywords&gt;&lt;Keywords&gt;Body Weight&lt;/Keywords&gt;&lt;Keywords&gt;Child&lt;/Keywords&gt;&lt;Keywords&gt;Cross-Sectional Studies&lt;/Keywords&gt;&lt;Keywords&gt;deficiency&lt;/Keywords&gt;&lt;Keywords&gt;epidemiology&lt;/Keywords&gt;&lt;Keywords&gt;Female&lt;/Keywords&gt;&lt;Keywords&gt;Health&lt;/Keywords&gt;&lt;Keywords&gt;Humans&lt;/Keywords&gt;&lt;Keywords&gt;Male&lt;/Keywords&gt;&lt;Keywords&gt;methods&lt;/Keywords&gt;&lt;Keywords&gt;Nutrition Surveys&lt;/Keywords&gt;&lt;Keywords&gt;Obesity&lt;/Keywords&gt;&lt;Keywords&gt;Overweight&lt;/Keywords&gt;&lt;Keywords&gt;Pediatrics&lt;/Keywords&gt;&lt;Keywords&gt;Prevalence&lt;/Keywords&gt;&lt;Keywords&gt;Risk&lt;/Keywords&gt;&lt;Keywords&gt;Risk Factors&lt;/Keywords&gt;&lt;Keywords&gt;Texas&lt;/Keywords&gt;&lt;Keywords&gt;United States&lt;/Keywords&gt;&lt;Keywords&gt;Vitamin D&lt;/Keywords&gt;&lt;Keywords&gt;Vitamin D Deficiency&lt;/Keywords&gt;&lt;Reprint&gt;Not in File&lt;/Reprint&gt;&lt;Start_Page&gt;e152&lt;/Start_Page&gt;&lt;End_Page&gt;e161&lt;/End_Page&gt;&lt;Periodical&gt;Pediatrics&lt;/Periodical&gt;&lt;Volume&gt;131&lt;/Volume&gt;&lt;Issue&gt;1&lt;/Issue&gt;&lt;Misc_3&gt;peds.2012-1711 [pii];10.1542/peds.2012-1711 [doi]&lt;/Misc_3&gt;&lt;Address&gt;Division of General Pediatrics, Department of Pediatrics, University of Texas Southwestern Medical Center, Dallas, Texas 75390-9063, USA. christy.turer@utsouthwestern.edu&lt;/Address&gt;&lt;Web_URL&gt;PM:23266927&lt;/Web_URL&gt;&lt;ZZ_JournalStdAbbrev&gt;&lt;f name="System"&gt;Pediatrics&lt;/f&gt;&lt;/ZZ_JournalStdAbbrev&gt;&lt;ZZ_WorkformID&gt;1&lt;/ZZ_WorkformID&gt;&lt;/MDL&gt;&lt;/Cite&gt;&lt;/Refman&gt;</w:instrText>
      </w:r>
      <w:r w:rsidR="008C045D" w:rsidRPr="00752CC0">
        <w:rPr>
          <w:rFonts w:ascii="Times New Roman" w:hAnsi="Times New Roman"/>
        </w:rPr>
        <w:fldChar w:fldCharType="end"/>
      </w:r>
      <w:r w:rsidRPr="00752CC0">
        <w:rPr>
          <w:rFonts w:ascii="Times New Roman" w:hAnsi="Times New Roman"/>
        </w:rPr>
        <w:t xml:space="preserve"> are a number of factors which can determine 25(OH)D, but will also modify fracture risk and could potentially affect BMD.  There is a suggestion from cross-sectional studies that very low levels of 25(OH</w:t>
      </w:r>
      <w:proofErr w:type="gramStart"/>
      <w:r w:rsidRPr="00752CC0">
        <w:rPr>
          <w:rFonts w:ascii="Times New Roman" w:hAnsi="Times New Roman"/>
        </w:rPr>
        <w:t>)D</w:t>
      </w:r>
      <w:proofErr w:type="gramEnd"/>
      <w:r w:rsidRPr="00752CC0">
        <w:rPr>
          <w:rFonts w:ascii="Times New Roman" w:hAnsi="Times New Roman"/>
        </w:rPr>
        <w:t xml:space="preserve"> might impact negatively on bone mineralisation during growth. This is supported by a recent meta-analysis, which suggested vitamin D supplementation might improve BMD in children and adolescents with the lowest levels of serum 25(OH)D, but was of borderline statistical significance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Winzenberg&lt;/Author&gt;&lt;Year&gt;2010&lt;/Year&gt;&lt;RecNum&gt;312&lt;/RecNum&gt;&lt;DisplayText&gt;[106]&lt;/DisplayText&gt;&lt;record&gt;&lt;rec-number&gt;312&lt;/rec-number&gt;&lt;foreign-keys&gt;&lt;key app="EN" db-id="aezfazfr55w2dee09auvzeanzd0axtt5x25v" timestamp="1380649264"&gt;312&lt;/key&gt;&lt;/foreign-keys&gt;&lt;ref-type name="Journal Article"&gt;17&lt;/ref-type&gt;&lt;contributors&gt;&lt;authors&gt;&lt;author&gt;Winzenberg,T.M.&lt;/author&gt;&lt;author&gt;Powell,S.&lt;/author&gt;&lt;author&gt;Shaw,K.A.&lt;/author&gt;&lt;author&gt;Jones,G.&lt;/author&gt;&lt;/authors&gt;&lt;/contributors&gt;&lt;auth-address&gt;Menzies Research Institute, University of Tasmania, Private Bag 23, Hobart, TAS, Australia, 7001&lt;/auth-address&gt;&lt;titles&gt;&lt;title&gt;Vitamin D supplementation for improving bone mineral density in children&lt;/title&gt;&lt;secondary-title&gt;Cochrane.Database.Syst.Rev.&lt;/secondary-title&gt;&lt;/titles&gt;&lt;periodical&gt;&lt;full-title&gt;Cochrane.Database.Syst.Rev.&lt;/full-title&gt;&lt;/periodical&gt;&lt;pages&gt;CD006944&lt;/pages&gt;&lt;number&gt;10&lt;/number&gt;&lt;reprint-edition&gt;Not in File&lt;/reprint-edition&gt;&lt;keywords&gt;&lt;keyword&gt;Adolescent&lt;/keyword&gt;&lt;keyword&gt;Aged&lt;/keyword&gt;&lt;keyword&gt;analysis&lt;/keyword&gt;&lt;keyword&gt;Australia&lt;/keyword&gt;&lt;keyword&gt;blood&lt;/keyword&gt;&lt;keyword&gt;Bone Density&lt;/keyword&gt;&lt;keyword&gt;Bone Density Conservation Agents&lt;/keyword&gt;&lt;keyword&gt;Child&lt;/keyword&gt;&lt;keyword&gt;Dietary Supplements&lt;/keyword&gt;&lt;keyword&gt;drug effects&lt;/keyword&gt;&lt;keyword&gt;Forearm&lt;/keyword&gt;&lt;keyword&gt;Humans&lt;/keyword&gt;&lt;keyword&gt;Randomized Controlled Trials as Topic&lt;/keyword&gt;&lt;keyword&gt;Risk&lt;/keyword&gt;&lt;keyword&gt;therapeutic use&lt;/keyword&gt;&lt;keyword&gt;Vitamin D&lt;/keyword&gt;&lt;keyword&gt;Vitamins&lt;/keyword&gt;&lt;/keywords&gt;&lt;dates&gt;&lt;year&gt;2010&lt;/year&gt;&lt;pub-dates&gt;&lt;date&gt;2010&lt;/date&gt;&lt;/pub-dates&gt;&lt;/dates&gt;&lt;label&gt;53&lt;/label&gt;&lt;urls&gt;&lt;related-urls&gt;&lt;url&gt;http://www.ncbi.nlm.nih.gov/pubmed/20927753&lt;/url&gt;&lt;/related-urls&gt;&lt;/urls&gt;&lt;electronic-resource-num&gt;10.1002/14651858.CD006944.pub2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06" w:tooltip="Winzenberg, 2010 #312" w:history="1">
        <w:r w:rsidR="00B3117A">
          <w:rPr>
            <w:rFonts w:ascii="Times New Roman" w:hAnsi="Times New Roman"/>
            <w:noProof/>
          </w:rPr>
          <w:t>106</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 beneficial effect on fracture reduction, however, remains to be demonstrated. </w:t>
      </w:r>
    </w:p>
    <w:p w:rsidR="008C045D" w:rsidRDefault="00752CC0">
      <w:pPr>
        <w:spacing w:after="120" w:line="360" w:lineRule="auto"/>
        <w:jc w:val="both"/>
        <w:rPr>
          <w:rFonts w:ascii="Times New Roman" w:hAnsi="Times New Roman"/>
        </w:rPr>
      </w:pPr>
      <w:r w:rsidRPr="00752CC0">
        <w:rPr>
          <w:rFonts w:ascii="Times New Roman" w:hAnsi="Times New Roman"/>
        </w:rPr>
        <w:t xml:space="preserve">It is important that health care providers recognise that there is little evidence to support the concept of a low serum 25(OH)D concentration being a disease in itself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Harvey&lt;/Author&gt;&lt;Year&gt;2012&lt;/Year&gt;&lt;RecNum&gt;201&lt;/RecNum&gt;&lt;DisplayText&gt;[111]&lt;/DisplayText&gt;&lt;record&gt;&lt;rec-number&gt;201&lt;/rec-number&gt;&lt;foreign-keys&gt;&lt;key app="EN" db-id="9x2w0v2a5prw2cef20mv2e2199pzvsw9x0fz"&gt;201&lt;/key&gt;&lt;/foreign-keys&gt;&lt;ref-type name="Journal Article"&gt;17&lt;/ref-type&gt;&lt;contributors&gt;&lt;authors&gt;&lt;author&gt;Harvey, N. C.&lt;/author&gt;&lt;author&gt;Cooper, C.&lt;/author&gt;&lt;/authors&gt;&lt;/contributors&gt;&lt;titles&gt;&lt;title&gt;Vitamin D: some perspective pleas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4695&lt;/pages&gt;&lt;volume&gt;345&lt;/volume&gt;&lt;edition&gt;2012/07/21&lt;/edition&gt;&lt;keywords&gt;&lt;keyword&gt;Child, Preschool&lt;/keyword&gt;&lt;keyword&gt;Dietary Supplements&lt;/keyword&gt;&lt;keyword&gt;Evidence-Based Medicine&lt;/keyword&gt;&lt;keyword&gt;Female&lt;/keyword&gt;&lt;keyword&gt;Great Britain&lt;/keyword&gt;&lt;keyword&gt;Humans&lt;/keyword&gt;&lt;keyword&gt;Pregnancy&lt;/keyword&gt;&lt;keyword&gt;Vitamin D/blood/ therapeutic use&lt;/keyword&gt;&lt;keyword&gt;Vitamin D Deficiency/blood/ complications/prevention &amp;amp; control&lt;/keyword&gt;&lt;/keywords&gt;&lt;dates&gt;&lt;year&gt;2012&lt;/year&gt;&lt;/dates&gt;&lt;isbn&gt;1756-1833 (Electronic)&amp;#xD;0959-535X (Linking)&lt;/isbn&gt;&lt;accession-num&gt;22815431&lt;/accession-num&gt;&lt;urls&gt;&lt;/urls&gt;&lt;electronic-resource-num&gt;10.1136/bmj.e4695&lt;/electronic-resource-num&gt;&lt;remote-database-provider&gt;NLM&lt;/remote-database-provider&gt;&lt;language&gt;eng&lt;/language&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111" w:tooltip="Harvey, 2012 #201" w:history="1">
        <w:r w:rsidR="00B3117A">
          <w:rPr>
            <w:rFonts w:ascii="Times New Roman" w:hAnsi="Times New Roman"/>
            <w:noProof/>
          </w:rPr>
          <w:t>111</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Low levels of serum 25(OH</w:t>
      </w:r>
      <w:proofErr w:type="gramStart"/>
      <w:r w:rsidRPr="00752CC0">
        <w:rPr>
          <w:rFonts w:ascii="Times New Roman" w:hAnsi="Times New Roman"/>
        </w:rPr>
        <w:t>)D</w:t>
      </w:r>
      <w:proofErr w:type="gramEnd"/>
      <w:r w:rsidRPr="00752CC0">
        <w:rPr>
          <w:rFonts w:ascii="Times New Roman" w:hAnsi="Times New Roman"/>
        </w:rPr>
        <w:t xml:space="preserve"> without elevations in PTH or ALP are common in the general population, and equating such findings with a detriment to skeletal development at the individual level is problematic.  One third of children will sustain a fracture during childhood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Jones&lt;/Author&gt;&lt;Year&gt;2002&lt;/Year&gt;&lt;RecNum&gt;200&lt;/RecNum&gt;&lt;DisplayText&gt;[37]&lt;/DisplayText&gt;&lt;record&gt;&lt;rec-number&gt;200&lt;/rec-number&gt;&lt;foreign-keys&gt;&lt;key app="EN" db-id="aezfazfr55w2dee09auvzeanzd0axtt5x25v" timestamp="1380649262"&gt;200&lt;/key&gt;&lt;/foreign-keys&gt;&lt;ref-type name="Journal Article"&gt;17&lt;/ref-type&gt;&lt;contributors&gt;&lt;authors&gt;&lt;author&gt;Jones,I.E.&lt;/author&gt;&lt;author&gt;Williams,S.M.&lt;/author&gt;&lt;author&gt;Dow,N.&lt;/author&gt;&lt;author&gt;Goulding,A.&lt;/author&gt;&lt;/authors&gt;&lt;/contributors&gt;&lt;auth-address&gt;Department of Medical and Surgical Sciences, Otago Medical School, University of Otago, Bunedin, New Zealand&lt;/auth-address&gt;&lt;titles&gt;&lt;title&gt;How many children remain fracture-free during growth? a longitudinal study of children and adolescents participating in the Dunedin Multidisciplinary Health and Development Study&lt;/title&gt;&lt;secondary-title&gt;Osteoporos.Int.&lt;/secondary-title&gt;&lt;/titles&gt;&lt;periodical&gt;&lt;full-title&gt;Osteoporos.Int.&lt;/full-title&gt;&lt;/periodical&gt;&lt;pages&gt;990-995&lt;/pages&gt;&lt;volume&gt;13&lt;/volume&gt;&lt;number&gt;12&lt;/number&gt;&lt;reprint-edition&gt;Not in File&lt;/reprint-edition&gt;&lt;keywords&gt;&lt;keyword&gt;Adolescent&lt;/keyword&gt;&lt;keyword&gt;Age Distribution&lt;/keyword&gt;&lt;keyword&gt;analysis&lt;/keyword&gt;&lt;keyword&gt;Child&lt;/keyword&gt;&lt;keyword&gt;Child,Preschool&lt;/keyword&gt;&lt;keyword&gt;epidemiology&lt;/keyword&gt;&lt;keyword&gt;Female&lt;/keyword&gt;&lt;keyword&gt;Fractures,Bone&lt;/keyword&gt;&lt;keyword&gt;Growth&lt;/keyword&gt;&lt;keyword&gt;Health&lt;/keyword&gt;&lt;keyword&gt;Humans&lt;/keyword&gt;&lt;keyword&gt;Incidence&lt;/keyword&gt;&lt;keyword&gt;injuries&lt;/keyword&gt;&lt;keyword&gt;Life Tables&lt;/keyword&gt;&lt;keyword&gt;Longitudinal Studies&lt;/keyword&gt;&lt;keyword&gt;Male&lt;/keyword&gt;&lt;keyword&gt;Multiple Trauma&lt;/keyword&gt;&lt;keyword&gt;New Zealand&lt;/keyword&gt;&lt;keyword&gt;pathology&lt;/keyword&gt;&lt;/keywords&gt;&lt;dates&gt;&lt;year&gt;2002&lt;/year&gt;&lt;pub-dates&gt;&lt;date&gt;12/2002&lt;/date&gt;&lt;/pub-dates&gt;&lt;/dates&gt;&lt;label&gt;10&lt;/label&gt;&lt;urls&gt;&lt;related-urls&gt;&lt;url&gt;http://www.ncbi.nlm.nih.gov/pubmed/12459942&lt;/url&gt;&lt;/related-urls&gt;&lt;/urls&gt;&lt;electronic-resource-num&gt;10.1007/s001980200137 [doi]&lt;/electronic-resource-num&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37" w:tooltip="Jones, 2002 #200" w:history="1">
        <w:r w:rsidR="00B3117A">
          <w:rPr>
            <w:rFonts w:ascii="Times New Roman" w:hAnsi="Times New Roman"/>
            <w:noProof/>
          </w:rPr>
          <w:t>37</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nd as such, there is a high probability that low serum 25(OH)D and fracture will co-exist in a large number of children.  There are no intervention studies which have examined fracture incidence in children who have received vitamin D supplementation, and the large participant numbers and duration of observation required would likely make undertaking such a study unfeasible.  </w:t>
      </w:r>
    </w:p>
    <w:p w:rsidR="008C045D" w:rsidRDefault="00752CC0">
      <w:pPr>
        <w:spacing w:after="120" w:line="360" w:lineRule="auto"/>
        <w:jc w:val="both"/>
        <w:rPr>
          <w:rFonts w:ascii="Times New Roman" w:hAnsi="Times New Roman"/>
        </w:rPr>
      </w:pPr>
      <w:r w:rsidRPr="00752CC0">
        <w:rPr>
          <w:rFonts w:ascii="Times New Roman" w:hAnsi="Times New Roman"/>
        </w:rPr>
        <w:t>There is a lack of consensus on the serum 25(OH</w:t>
      </w:r>
      <w:proofErr w:type="gramStart"/>
      <w:r w:rsidRPr="00752CC0">
        <w:rPr>
          <w:rFonts w:ascii="Times New Roman" w:hAnsi="Times New Roman"/>
        </w:rPr>
        <w:t>)D</w:t>
      </w:r>
      <w:proofErr w:type="gramEnd"/>
      <w:r w:rsidRPr="00752CC0">
        <w:rPr>
          <w:rFonts w:ascii="Times New Roman" w:hAnsi="Times New Roman"/>
        </w:rPr>
        <w:t xml:space="preserve"> that reflects optimal status. Most proposed definitions are based on the prevention of secondary hyperparathyroidism, severe metabolic bone disease and hypocalcaemia. Although many clinical outcomes, including fracture and low BMD, have been linked with low circulating 25(OH</w:t>
      </w:r>
      <w:proofErr w:type="gramStart"/>
      <w:r w:rsidRPr="00752CC0">
        <w:rPr>
          <w:rFonts w:ascii="Times New Roman" w:hAnsi="Times New Roman"/>
        </w:rPr>
        <w:t>)D</w:t>
      </w:r>
      <w:proofErr w:type="gramEnd"/>
      <w:r w:rsidRPr="00752CC0">
        <w:rPr>
          <w:rFonts w:ascii="Times New Roman" w:hAnsi="Times New Roman"/>
        </w:rPr>
        <w:t xml:space="preserve">, this remains an appropriate strategy in the absence of the definitive documentation of truly causal associations for such other conditions. Indeed, taken in the </w:t>
      </w:r>
      <w:r w:rsidRPr="00752CC0">
        <w:rPr>
          <w:rFonts w:ascii="Times New Roman" w:hAnsi="Times New Roman"/>
        </w:rPr>
        <w:lastRenderedPageBreak/>
        <w:t xml:space="preserve">round, a threshold of 25nmol/l for deficiency, as suggested by the British Paediatric and Adolescent Bone Group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rundel&lt;/Author&gt;&lt;Year&gt;2012&lt;/Year&gt;&lt;RecNum&gt;97&lt;/RecNum&gt;&lt;DisplayText&gt;[25]&lt;/DisplayText&gt;&lt;record&gt;&lt;rec-number&gt;97&lt;/rec-number&gt;&lt;foreign-keys&gt;&lt;key app="EN" db-id="aezfazfr55w2dee09auvzeanzd0axtt5x25v" timestamp="1380649261"&gt;97&lt;/key&gt;&lt;/foreign-keys&gt;&lt;ref-type name="Journal Article"&gt;17&lt;/ref-type&gt;&lt;contributors&gt;&lt;authors&gt;&lt;author&gt;Arundel,P.&lt;/author&gt;&lt;author&gt;Ahmed,S.F.&lt;/author&gt;&lt;author&gt;Allgrove,J.&lt;/author&gt;&lt;author&gt;Bishop,N.J.&lt;/author&gt;&lt;author&gt;Burren,C.P.&lt;/author&gt;&lt;author&gt;Jacobs,B.&lt;/author&gt;&lt;author&gt;Mughal,M.Z.&lt;/author&gt;&lt;author&gt;Offiah,A.C.&lt;/author&gt;&lt;author&gt;Shaw,N.J.&lt;/author&gt;&lt;/authors&gt;&lt;/contributors&gt;&lt;titles&gt;&lt;title&gt;British Paediatric and Adolescent Bone Group&amp;apos;s position statement on vitamin D deficiency&lt;/title&gt;&lt;secondary-title&gt;BMJ&lt;/secondary-title&gt;&lt;/titles&gt;&lt;periodical&gt;&lt;full-title&gt;BMJ&lt;/full-title&gt;&lt;abbr-1&gt;Bmj&lt;/abbr-1&gt;&lt;/periodical&gt;&lt;pages&gt;e8182&lt;/pages&gt;&lt;volume&gt;345&lt;/volume&gt;&lt;reprint-edition&gt;Not in File&lt;/reprint-edition&gt;&lt;keywords&gt;&lt;keyword&gt;Adolescent&lt;/keyword&gt;&lt;keyword&gt;analogs &amp;amp; derivatives&lt;/keyword&gt;&lt;keyword&gt;Biological Markers&lt;/keyword&gt;&lt;keyword&gt;blood&lt;/keyword&gt;&lt;keyword&gt;Child&lt;/keyword&gt;&lt;keyword&gt;Child,Preschool&lt;/keyword&gt;&lt;keyword&gt;deficiency&lt;/keyword&gt;&lt;keyword&gt;diagnosis&lt;/keyword&gt;&lt;keyword&gt;Dietary Supplements&lt;/keyword&gt;&lt;keyword&gt;drug therapy&lt;/keyword&gt;&lt;keyword&gt;Humans&lt;/keyword&gt;&lt;keyword&gt;Infant&lt;/keyword&gt;&lt;keyword&gt;Infant,Newborn&lt;/keyword&gt;&lt;keyword&gt;therapeutic use&lt;/keyword&gt;&lt;keyword&gt;Vitamin D&lt;/keyword&gt;&lt;keyword&gt;Vitamin D Deficiency&lt;/keyword&gt;&lt;keyword&gt;Vitamins&lt;/keyword&gt;&lt;/keywords&gt;&lt;dates&gt;&lt;year&gt;2012&lt;/year&gt;&lt;pub-dates&gt;&lt;date&gt;2012&lt;/date&gt;&lt;/pub-dates&gt;&lt;/dates&gt;&lt;label&gt;94&lt;/label&gt;&lt;urls&gt;&lt;related-urls&gt;&lt;url&gt;http://www.ncbi.nlm.nih.gov/pubmed/23208261&lt;/url&gt;&lt;/related-urls&gt;&lt;/urls&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5" w:tooltip="Arundel, 2012 #97" w:history="1">
        <w:r w:rsidR="00B3117A">
          <w:rPr>
            <w:rFonts w:ascii="Times New Roman" w:hAnsi="Times New Roman"/>
            <w:noProof/>
          </w:rPr>
          <w:t>25</w:t>
        </w:r>
      </w:hyperlink>
      <w:r w:rsidR="00B3117A">
        <w:rPr>
          <w:rFonts w:ascii="Times New Roman" w:hAnsi="Times New Roman"/>
          <w:noProof/>
        </w:rPr>
        <w:t>]</w:t>
      </w:r>
      <w:r w:rsidR="008C045D" w:rsidRPr="00752CC0">
        <w:rPr>
          <w:rFonts w:ascii="Times New Roman" w:hAnsi="Times New Roman"/>
        </w:rPr>
        <w:fldChar w:fldCharType="end"/>
      </w:r>
      <w:r w:rsidRPr="00752CC0">
        <w:rPr>
          <w:rFonts w:ascii="Times New Roman" w:hAnsi="Times New Roman"/>
        </w:rPr>
        <w:t xml:space="preserve">, appears likely to prevent most cases of VDD rickets </w:t>
      </w:r>
      <w:r w:rsidR="008C045D" w:rsidRPr="00752CC0">
        <w:rPr>
          <w:rFonts w:ascii="Times New Roman" w:hAnsi="Times New Roman"/>
        </w:rPr>
        <w:fldChar w:fldCharType="begin"/>
      </w:r>
      <w:r w:rsidR="00B3117A">
        <w:rPr>
          <w:rFonts w:ascii="Times New Roman" w:hAnsi="Times New Roman"/>
        </w:rPr>
        <w:instrText xml:space="preserve"> ADDIN EN.CITE &lt;EndNote&gt;&lt;Cite&gt;&lt;Author&gt;Atapattu&lt;/Author&gt;&lt;Year&gt;2013&lt;/Year&gt;&lt;RecNum&gt;835&lt;/RecNum&gt;&lt;DisplayText&gt;[28]&lt;/DisplayText&gt;&lt;record&gt;&lt;rec-number&gt;835&lt;/rec-number&gt;&lt;foreign-keys&gt;&lt;key app="EN" db-id="aezfazfr55w2dee09auvzeanzd0axtt5x25v" timestamp="1391769007"&gt;835&lt;/key&gt;&lt;/foreign-keys&gt;&lt;ref-type name="Journal Article"&gt;17&lt;/ref-type&gt;&lt;contributors&gt;&lt;authors&gt;&lt;author&gt;Atapattu, N.&lt;/author&gt;&lt;author&gt;Shaw, N.&lt;/author&gt;&lt;author&gt;Hogler, W.&lt;/author&gt;&lt;/authors&gt;&lt;/contributors&gt;&lt;auth-address&gt;Department of Endocrinology and Diabetes, Birmingham Children&amp;apos;s Hospital, Birmingham, UK.&lt;/auth-address&gt;&lt;titles&gt;&lt;title&gt;Relationship between serum 25-hydroxyvitamin D and parathyroid hormone in the search for a biochemical definition of vitamin D deficiency in children&lt;/title&gt;&lt;secondary-title&gt;Pediatr Res&lt;/secondary-title&gt;&lt;alt-title&gt;Pediatric research&lt;/alt-title&gt;&lt;/titles&gt;&lt;periodical&gt;&lt;full-title&gt;Pediatr Res&lt;/full-title&gt;&lt;/periodical&gt;&lt;pages&gt;552-6&lt;/pages&gt;&lt;volume&gt;74&lt;/volume&gt;&lt;number&gt;5&lt;/number&gt;&lt;edition&gt;2013/09/04&lt;/edition&gt;&lt;dates&gt;&lt;year&gt;2013&lt;/year&gt;&lt;pub-dates&gt;&lt;date&gt;Nov&lt;/date&gt;&lt;/pub-dates&gt;&lt;/dates&gt;&lt;isbn&gt;0031-3998&lt;/isbn&gt;&lt;accession-num&gt;23999068&lt;/accession-num&gt;&lt;urls&gt;&lt;/urls&gt;&lt;electronic-resource-num&gt;10.1038/pr.2013.139&lt;/electronic-resource-num&gt;&lt;remote-database-provider&gt;Nlm&lt;/remote-database-provider&gt;&lt;language&gt;eng&lt;/language&gt;&lt;/record&gt;&lt;/Cite&gt;&lt;/EndNote&gt;</w:instrText>
      </w:r>
      <w:r w:rsidR="008C045D" w:rsidRPr="00752CC0">
        <w:rPr>
          <w:rFonts w:ascii="Times New Roman" w:hAnsi="Times New Roman"/>
        </w:rPr>
        <w:fldChar w:fldCharType="separate"/>
      </w:r>
      <w:r w:rsidR="00B3117A">
        <w:rPr>
          <w:rFonts w:ascii="Times New Roman" w:hAnsi="Times New Roman"/>
          <w:noProof/>
        </w:rPr>
        <w:t>[</w:t>
      </w:r>
      <w:hyperlink w:anchor="_ENREF_28" w:tooltip="Atapattu, 2013 #835" w:history="1">
        <w:r w:rsidR="00B3117A">
          <w:rPr>
            <w:rFonts w:ascii="Times New Roman" w:hAnsi="Times New Roman"/>
            <w:noProof/>
          </w:rPr>
          <w:t>28</w:t>
        </w:r>
      </w:hyperlink>
      <w:r w:rsidR="00B3117A">
        <w:rPr>
          <w:rFonts w:ascii="Times New Roman" w:hAnsi="Times New Roman"/>
          <w:noProof/>
        </w:rPr>
        <w:t>]</w:t>
      </w:r>
      <w:r w:rsidR="008C045D" w:rsidRPr="00752CC0">
        <w:rPr>
          <w:rFonts w:ascii="Times New Roman" w:hAnsi="Times New Roman"/>
        </w:rPr>
        <w:fldChar w:fldCharType="end"/>
      </w:r>
      <w:r w:rsidR="00247DAE">
        <w:rPr>
          <w:rFonts w:ascii="Times New Roman" w:hAnsi="Times New Roman"/>
        </w:rPr>
        <w:t>.</w:t>
      </w:r>
      <w:r w:rsidRPr="00752CC0">
        <w:rPr>
          <w:rFonts w:ascii="Times New Roman" w:hAnsi="Times New Roman"/>
        </w:rPr>
        <w:t xml:space="preserve">     </w:t>
      </w:r>
    </w:p>
    <w:p w:rsidR="008C045D" w:rsidRDefault="00752CC0">
      <w:pPr>
        <w:spacing w:after="120" w:line="360" w:lineRule="auto"/>
        <w:jc w:val="both"/>
        <w:rPr>
          <w:rFonts w:ascii="Times New Roman" w:hAnsi="Times New Roman"/>
        </w:rPr>
      </w:pPr>
      <w:r w:rsidRPr="00752CC0">
        <w:rPr>
          <w:rFonts w:ascii="Times New Roman" w:hAnsi="Times New Roman"/>
        </w:rPr>
        <w:t>In conclusion, despite the suggestion of a secular increase in the incidence of rickets, this observation may be driven more by changes in population demographics that a true alteration to age, sex and ethnicity-specific incidence rates; indeed rickets remains uncommon overall and is rarely documented in fair-skinned children.  Furthermore, there is scant evidence to support the notion that low serum 25(OH</w:t>
      </w:r>
      <w:proofErr w:type="gramStart"/>
      <w:r w:rsidRPr="00752CC0">
        <w:rPr>
          <w:rFonts w:ascii="Times New Roman" w:hAnsi="Times New Roman"/>
        </w:rPr>
        <w:t>)D</w:t>
      </w:r>
      <w:proofErr w:type="gramEnd"/>
      <w:r w:rsidRPr="00752CC0">
        <w:rPr>
          <w:rFonts w:ascii="Times New Roman" w:hAnsi="Times New Roman"/>
        </w:rPr>
        <w:t xml:space="preserve"> concentration per se is a risk factor for fracture or reduced BMD during growth.  As such, the current evidence base does not support the routine assessment of serum 25(OH</w:t>
      </w:r>
      <w:proofErr w:type="gramStart"/>
      <w:r w:rsidRPr="00752CC0">
        <w:rPr>
          <w:rFonts w:ascii="Times New Roman" w:hAnsi="Times New Roman"/>
        </w:rPr>
        <w:t>)D</w:t>
      </w:r>
      <w:proofErr w:type="gramEnd"/>
      <w:r w:rsidRPr="00752CC0">
        <w:rPr>
          <w:rFonts w:ascii="Times New Roman" w:hAnsi="Times New Roman"/>
        </w:rPr>
        <w:t xml:space="preserve"> concentration or the recommendation of high dose vitamin D supplementation in children with an acute fracture who are at low risk of VDD and not displaying overt signs of rickets or biochemical disturbance.</w:t>
      </w:r>
    </w:p>
    <w:p w:rsidR="008C045D" w:rsidRDefault="008C045D">
      <w:pPr>
        <w:spacing w:after="120" w:line="360" w:lineRule="auto"/>
        <w:jc w:val="both"/>
        <w:rPr>
          <w:rFonts w:ascii="Times New Roman" w:hAnsi="Times New Roman"/>
        </w:rPr>
      </w:pPr>
    </w:p>
    <w:p w:rsidR="008C045D" w:rsidRDefault="00752CC0">
      <w:pPr>
        <w:spacing w:after="120" w:line="360" w:lineRule="auto"/>
        <w:jc w:val="both"/>
        <w:rPr>
          <w:rFonts w:ascii="Times New Roman" w:hAnsi="Times New Roman"/>
          <w:b/>
        </w:rPr>
      </w:pPr>
      <w:r w:rsidRPr="00752CC0">
        <w:rPr>
          <w:rFonts w:ascii="Times New Roman" w:hAnsi="Times New Roman"/>
          <w:b/>
        </w:rPr>
        <w:t>Acknowledgements</w:t>
      </w:r>
    </w:p>
    <w:p w:rsidR="008C045D" w:rsidRDefault="00752CC0">
      <w:pPr>
        <w:spacing w:after="120" w:line="360" w:lineRule="auto"/>
        <w:jc w:val="both"/>
        <w:rPr>
          <w:rFonts w:ascii="Times New Roman" w:hAnsi="Times New Roman"/>
          <w:color w:val="000000"/>
        </w:rPr>
      </w:pPr>
      <w:r w:rsidRPr="00752CC0">
        <w:rPr>
          <w:rFonts w:ascii="Times New Roman" w:hAnsi="Times New Roman"/>
          <w:color w:val="000000"/>
        </w:rPr>
        <w:t xml:space="preserve">This review is based on a report commissioned by the UK Department of Health and the Medical Research Council of Great Britain. We are grateful for support from the Medical Research Council; NIHR Biomedical Research Centre in Nutrition, University of Southampton; NIHR Biomedical Research Unit, University of Oxford; Arthritis Research UK; NIHR HTA Programme; and International Osteoporosis Foundation.  </w:t>
      </w:r>
    </w:p>
    <w:p w:rsidR="0045717C" w:rsidRPr="0045717C" w:rsidRDefault="0045717C" w:rsidP="0045717C">
      <w:pPr>
        <w:spacing w:line="480" w:lineRule="auto"/>
        <w:jc w:val="both"/>
        <w:rPr>
          <w:rFonts w:ascii="Times New Roman" w:hAnsi="Times New Roman"/>
          <w:color w:val="000000"/>
          <w:sz w:val="20"/>
          <w:szCs w:val="20"/>
        </w:rPr>
      </w:pPr>
    </w:p>
    <w:p w:rsidR="0045717C" w:rsidRPr="0045717C" w:rsidRDefault="0045717C" w:rsidP="0045717C">
      <w:pPr>
        <w:spacing w:line="480" w:lineRule="auto"/>
        <w:jc w:val="both"/>
        <w:rPr>
          <w:rFonts w:ascii="Times New Roman" w:hAnsi="Times New Roman"/>
          <w:color w:val="000000"/>
          <w:sz w:val="20"/>
          <w:szCs w:val="20"/>
        </w:rPr>
      </w:pPr>
    </w:p>
    <w:p w:rsidR="0045717C" w:rsidRPr="0045717C" w:rsidRDefault="0045717C">
      <w:pPr>
        <w:spacing w:after="0" w:line="240" w:lineRule="auto"/>
        <w:rPr>
          <w:rFonts w:ascii="Times New Roman" w:hAnsi="Times New Roman"/>
          <w:b/>
          <w:sz w:val="24"/>
          <w:szCs w:val="24"/>
        </w:rPr>
      </w:pPr>
      <w:r w:rsidRPr="0045717C">
        <w:rPr>
          <w:rFonts w:ascii="Times New Roman" w:hAnsi="Times New Roman"/>
          <w:b/>
          <w:sz w:val="24"/>
          <w:szCs w:val="24"/>
        </w:rPr>
        <w:br w:type="page"/>
      </w:r>
    </w:p>
    <w:p w:rsidR="006D336A" w:rsidRPr="0045717C" w:rsidRDefault="006D336A" w:rsidP="00D86132">
      <w:pPr>
        <w:spacing w:line="360" w:lineRule="auto"/>
        <w:jc w:val="both"/>
        <w:rPr>
          <w:rFonts w:ascii="Times New Roman" w:hAnsi="Times New Roman"/>
          <w:sz w:val="24"/>
          <w:szCs w:val="24"/>
        </w:rPr>
        <w:sectPr w:rsidR="006D336A" w:rsidRPr="0045717C" w:rsidSect="000F2365">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9" w:footer="709" w:gutter="0"/>
          <w:cols w:space="708"/>
          <w:docGrid w:linePitch="360"/>
        </w:sectPr>
      </w:pPr>
    </w:p>
    <w:p w:rsidR="00A72507" w:rsidRPr="0045717C" w:rsidRDefault="007A725D" w:rsidP="00D86132">
      <w:pPr>
        <w:spacing w:line="360" w:lineRule="auto"/>
        <w:jc w:val="both"/>
        <w:rPr>
          <w:rFonts w:ascii="Times New Roman" w:hAnsi="Times New Roman"/>
          <w:b/>
          <w:sz w:val="24"/>
          <w:szCs w:val="24"/>
        </w:rPr>
      </w:pPr>
      <w:r w:rsidRPr="0045717C">
        <w:rPr>
          <w:rFonts w:ascii="Times New Roman" w:hAnsi="Times New Roman"/>
          <w:b/>
          <w:sz w:val="24"/>
          <w:szCs w:val="24"/>
        </w:rPr>
        <w:lastRenderedPageBreak/>
        <w:t>Table 1: Mode of presentation in ch</w:t>
      </w:r>
      <w:r w:rsidR="00BB592F" w:rsidRPr="0045717C">
        <w:rPr>
          <w:rFonts w:ascii="Times New Roman" w:hAnsi="Times New Roman"/>
          <w:b/>
          <w:sz w:val="24"/>
          <w:szCs w:val="24"/>
        </w:rPr>
        <w:t xml:space="preserve">ildren with rickets in </w:t>
      </w:r>
      <w:r w:rsidRPr="0045717C">
        <w:rPr>
          <w:rFonts w:ascii="Times New Roman" w:hAnsi="Times New Roman"/>
          <w:b/>
          <w:sz w:val="24"/>
          <w:szCs w:val="24"/>
        </w:rPr>
        <w:t>case series</w:t>
      </w:r>
      <w:r w:rsidR="00BB592F" w:rsidRPr="0045717C">
        <w:rPr>
          <w:rFonts w:ascii="Times New Roman" w:hAnsi="Times New Roman"/>
          <w:b/>
          <w:sz w:val="24"/>
          <w:szCs w:val="24"/>
        </w:rPr>
        <w:t xml:space="preserve"> published since 2000</w:t>
      </w:r>
    </w:p>
    <w:tbl>
      <w:tblPr>
        <w:tblpPr w:leftFromText="180" w:rightFromText="180" w:vertAnchor="text" w:horzAnchor="margin" w:tblpY="92"/>
        <w:tblW w:w="0" w:type="auto"/>
        <w:tblBorders>
          <w:top w:val="single" w:sz="8" w:space="0" w:color="000000"/>
          <w:bottom w:val="single" w:sz="8" w:space="0" w:color="000000"/>
        </w:tblBorders>
        <w:shd w:val="clear" w:color="auto" w:fill="FFFFFF"/>
        <w:tblLook w:val="04A0" w:firstRow="1" w:lastRow="0" w:firstColumn="1" w:lastColumn="0" w:noHBand="0" w:noVBand="1"/>
      </w:tblPr>
      <w:tblGrid>
        <w:gridCol w:w="2660"/>
        <w:gridCol w:w="1843"/>
        <w:gridCol w:w="1826"/>
        <w:gridCol w:w="1150"/>
        <w:gridCol w:w="1101"/>
        <w:gridCol w:w="1719"/>
        <w:gridCol w:w="1911"/>
        <w:gridCol w:w="1964"/>
      </w:tblGrid>
      <w:tr w:rsidR="00897D29" w:rsidRPr="0045717C" w:rsidTr="000A4C2E">
        <w:trPr>
          <w:trHeight w:val="427"/>
        </w:trPr>
        <w:tc>
          <w:tcPr>
            <w:tcW w:w="2660" w:type="dxa"/>
            <w:vMerge w:val="restart"/>
            <w:tcBorders>
              <w:top w:val="single" w:sz="8" w:space="0" w:color="000000"/>
              <w:bottom w:val="single" w:sz="8" w:space="0" w:color="000000"/>
            </w:tcBorders>
            <w:shd w:val="clear" w:color="auto" w:fill="FFFFFF"/>
          </w:tcPr>
          <w:p w:rsidR="00061AFB" w:rsidRPr="0045717C" w:rsidRDefault="00061AFB" w:rsidP="00D86132">
            <w:pPr>
              <w:spacing w:after="0" w:line="24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Study</w:t>
            </w:r>
          </w:p>
        </w:tc>
        <w:tc>
          <w:tcPr>
            <w:tcW w:w="1843" w:type="dxa"/>
            <w:vMerge w:val="restart"/>
            <w:tcBorders>
              <w:top w:val="single" w:sz="8" w:space="0" w:color="000000"/>
              <w:bottom w:val="single" w:sz="8" w:space="0" w:color="000000"/>
            </w:tcBorders>
            <w:shd w:val="clear" w:color="auto" w:fill="FFFFFF"/>
          </w:tcPr>
          <w:p w:rsidR="00061AFB" w:rsidRPr="0045717C" w:rsidRDefault="00061AFB" w:rsidP="00D86132">
            <w:pPr>
              <w:spacing w:after="0" w:line="24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Country</w:t>
            </w:r>
          </w:p>
        </w:tc>
        <w:tc>
          <w:tcPr>
            <w:tcW w:w="1826" w:type="dxa"/>
            <w:vMerge w:val="restart"/>
            <w:tcBorders>
              <w:top w:val="single" w:sz="8" w:space="0" w:color="000000"/>
              <w:bottom w:val="single" w:sz="8" w:space="0" w:color="000000"/>
            </w:tcBorders>
            <w:shd w:val="clear" w:color="auto" w:fill="FFFFFF"/>
          </w:tcPr>
          <w:p w:rsidR="00061AFB" w:rsidRPr="0045717C" w:rsidRDefault="00061AFB" w:rsidP="00A630E4">
            <w:pPr>
              <w:spacing w:after="0" w:line="240" w:lineRule="auto"/>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Time period of study</w:t>
            </w:r>
          </w:p>
        </w:tc>
        <w:tc>
          <w:tcPr>
            <w:tcW w:w="1150" w:type="dxa"/>
            <w:vMerge w:val="restart"/>
            <w:tcBorders>
              <w:top w:val="single" w:sz="8" w:space="0" w:color="000000"/>
              <w:bottom w:val="single" w:sz="8" w:space="0" w:color="000000"/>
            </w:tcBorders>
            <w:shd w:val="clear" w:color="auto" w:fill="FFFFFF"/>
          </w:tcPr>
          <w:p w:rsidR="00061AFB" w:rsidRPr="0045717C" w:rsidRDefault="00061AFB" w:rsidP="00D86132">
            <w:pPr>
              <w:spacing w:after="0" w:line="24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Number of children</w:t>
            </w:r>
          </w:p>
        </w:tc>
        <w:tc>
          <w:tcPr>
            <w:tcW w:w="1101" w:type="dxa"/>
            <w:vMerge w:val="restart"/>
            <w:tcBorders>
              <w:top w:val="single" w:sz="8" w:space="0" w:color="000000"/>
              <w:bottom w:val="single" w:sz="8" w:space="0" w:color="000000"/>
            </w:tcBorders>
            <w:shd w:val="clear" w:color="auto" w:fill="FFFFFF"/>
          </w:tcPr>
          <w:p w:rsidR="00061AFB" w:rsidRPr="0045717C" w:rsidRDefault="007A725D" w:rsidP="00D86132">
            <w:pPr>
              <w:spacing w:after="0" w:line="24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Age range</w:t>
            </w:r>
          </w:p>
        </w:tc>
        <w:tc>
          <w:tcPr>
            <w:tcW w:w="5594" w:type="dxa"/>
            <w:gridSpan w:val="3"/>
            <w:tcBorders>
              <w:top w:val="single" w:sz="8" w:space="0" w:color="000000"/>
              <w:bottom w:val="nil"/>
            </w:tcBorders>
            <w:shd w:val="clear" w:color="auto" w:fill="FFFFFF"/>
            <w:vAlign w:val="center"/>
          </w:tcPr>
          <w:p w:rsidR="00061AFB" w:rsidRPr="0045717C" w:rsidRDefault="00061AFB" w:rsidP="00A630E4">
            <w:pPr>
              <w:spacing w:after="0" w:line="240" w:lineRule="auto"/>
              <w:jc w:val="center"/>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Presenting feature, n (%)</w:t>
            </w:r>
          </w:p>
        </w:tc>
      </w:tr>
      <w:tr w:rsidR="00897D29" w:rsidRPr="0045717C" w:rsidTr="000A4C2E">
        <w:trPr>
          <w:trHeight w:val="427"/>
        </w:trPr>
        <w:tc>
          <w:tcPr>
            <w:tcW w:w="2660" w:type="dxa"/>
            <w:vMerge/>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bCs/>
                <w:color w:val="000000"/>
                <w:sz w:val="24"/>
                <w:szCs w:val="24"/>
              </w:rPr>
            </w:pPr>
          </w:p>
        </w:tc>
        <w:tc>
          <w:tcPr>
            <w:tcW w:w="1843" w:type="dxa"/>
            <w:vMerge/>
            <w:tcBorders>
              <w:left w:val="nil"/>
              <w:bottom w:val="single" w:sz="4" w:space="0" w:color="auto"/>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826" w:type="dxa"/>
            <w:vMerge/>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150" w:type="dxa"/>
            <w:vMerge/>
            <w:tcBorders>
              <w:left w:val="nil"/>
              <w:bottom w:val="single" w:sz="4" w:space="0" w:color="auto"/>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101" w:type="dxa"/>
            <w:vMerge/>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719" w:type="dxa"/>
            <w:tcBorders>
              <w:top w:val="nil"/>
              <w:left w:val="nil"/>
              <w:bottom w:val="single" w:sz="4" w:space="0" w:color="auto"/>
              <w:right w:val="nil"/>
            </w:tcBorders>
            <w:shd w:val="clear" w:color="auto" w:fill="FFFFFF"/>
            <w:vAlign w:val="center"/>
          </w:tcPr>
          <w:p w:rsidR="00061AFB" w:rsidRPr="0045717C" w:rsidRDefault="00061AFB" w:rsidP="00D86132">
            <w:pPr>
              <w:spacing w:after="0" w:line="240" w:lineRule="auto"/>
              <w:jc w:val="both"/>
              <w:rPr>
                <w:rFonts w:ascii="Times New Roman" w:eastAsia="Times New Roman" w:hAnsi="Times New Roman"/>
                <w:b/>
                <w:color w:val="000000"/>
                <w:sz w:val="24"/>
                <w:szCs w:val="24"/>
              </w:rPr>
            </w:pPr>
            <w:r w:rsidRPr="0045717C">
              <w:rPr>
                <w:rFonts w:ascii="Times New Roman" w:eastAsia="Times New Roman" w:hAnsi="Times New Roman"/>
                <w:b/>
                <w:color w:val="000000"/>
                <w:sz w:val="24"/>
                <w:szCs w:val="24"/>
              </w:rPr>
              <w:t>Fracture</w:t>
            </w:r>
          </w:p>
        </w:tc>
        <w:tc>
          <w:tcPr>
            <w:tcW w:w="1911" w:type="dxa"/>
            <w:tcBorders>
              <w:top w:val="nil"/>
              <w:bottom w:val="single" w:sz="4" w:space="0" w:color="auto"/>
            </w:tcBorders>
            <w:shd w:val="clear" w:color="auto" w:fill="FFFFFF"/>
            <w:vAlign w:val="center"/>
          </w:tcPr>
          <w:p w:rsidR="00061AFB" w:rsidRPr="0045717C" w:rsidRDefault="00061AFB" w:rsidP="00D86132">
            <w:pPr>
              <w:spacing w:after="0" w:line="240" w:lineRule="auto"/>
              <w:jc w:val="both"/>
              <w:rPr>
                <w:rFonts w:ascii="Times New Roman" w:eastAsia="Times New Roman" w:hAnsi="Times New Roman"/>
                <w:b/>
                <w:color w:val="000000"/>
                <w:sz w:val="24"/>
                <w:szCs w:val="24"/>
              </w:rPr>
            </w:pPr>
            <w:r w:rsidRPr="0045717C">
              <w:rPr>
                <w:rFonts w:ascii="Times New Roman" w:eastAsia="Times New Roman" w:hAnsi="Times New Roman"/>
                <w:b/>
                <w:color w:val="000000"/>
                <w:sz w:val="24"/>
                <w:szCs w:val="24"/>
              </w:rPr>
              <w:t>Skeletal Deformity</w:t>
            </w:r>
          </w:p>
        </w:tc>
        <w:tc>
          <w:tcPr>
            <w:tcW w:w="1964" w:type="dxa"/>
            <w:tcBorders>
              <w:top w:val="nil"/>
              <w:left w:val="nil"/>
              <w:bottom w:val="single" w:sz="4" w:space="0" w:color="auto"/>
              <w:right w:val="nil"/>
            </w:tcBorders>
            <w:shd w:val="clear" w:color="auto" w:fill="FFFFFF"/>
            <w:vAlign w:val="center"/>
          </w:tcPr>
          <w:p w:rsidR="00061AFB" w:rsidRPr="0045717C" w:rsidRDefault="00061AFB" w:rsidP="00D86132">
            <w:pPr>
              <w:spacing w:after="0" w:line="240" w:lineRule="auto"/>
              <w:jc w:val="both"/>
              <w:rPr>
                <w:rFonts w:ascii="Times New Roman" w:eastAsia="Times New Roman" w:hAnsi="Times New Roman"/>
                <w:b/>
                <w:color w:val="000000"/>
                <w:sz w:val="24"/>
                <w:szCs w:val="24"/>
              </w:rPr>
            </w:pPr>
            <w:proofErr w:type="spellStart"/>
            <w:r w:rsidRPr="0045717C">
              <w:rPr>
                <w:rFonts w:ascii="Times New Roman" w:eastAsia="Times New Roman" w:hAnsi="Times New Roman"/>
                <w:b/>
                <w:color w:val="000000"/>
                <w:sz w:val="24"/>
                <w:szCs w:val="24"/>
              </w:rPr>
              <w:t>Hypocalcaemic</w:t>
            </w:r>
            <w:proofErr w:type="spellEnd"/>
            <w:r w:rsidRPr="0045717C">
              <w:rPr>
                <w:rFonts w:ascii="Times New Roman" w:eastAsia="Times New Roman" w:hAnsi="Times New Roman"/>
                <w:b/>
                <w:color w:val="000000"/>
                <w:sz w:val="24"/>
                <w:szCs w:val="24"/>
              </w:rPr>
              <w:t xml:space="preserve"> Seizure</w:t>
            </w:r>
          </w:p>
        </w:tc>
      </w:tr>
      <w:tr w:rsidR="00897D29" w:rsidRPr="0045717C" w:rsidTr="000A4C2E">
        <w:trPr>
          <w:trHeight w:val="435"/>
        </w:trPr>
        <w:tc>
          <w:tcPr>
            <w:tcW w:w="2660" w:type="dxa"/>
            <w:tcBorders>
              <w:top w:val="single" w:sz="4" w:space="0" w:color="auto"/>
              <w:bottom w:val="nil"/>
            </w:tcBorders>
            <w:shd w:val="clear" w:color="auto" w:fill="FFFFFF"/>
            <w:vAlign w:val="center"/>
          </w:tcPr>
          <w:p w:rsidR="00DE6D6C" w:rsidRPr="0045717C" w:rsidRDefault="00DE6D6C"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Agarwal, 2009</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Agarwal&lt;/Author&gt;&lt;Year&gt;2009&lt;/Year&gt;&lt;RecNum&gt;87&lt;/RecNum&gt;&lt;DisplayText&gt;[112]&lt;/DisplayText&gt;&lt;record&gt;&lt;rec-number&gt;87&lt;/rec-number&gt;&lt;foreign-keys&gt;&lt;key app="EN" db-id="aezfazfr55w2dee09auvzeanzd0axtt5x25v" timestamp="1380649261"&gt;87&lt;/key&gt;&lt;/foreign-keys&gt;&lt;ref-type name="Journal Article"&gt;17&lt;/ref-type&gt;&lt;contributors&gt;&lt;authors&gt;&lt;author&gt;Agarwal,A.&lt;/author&gt;&lt;author&gt;Gulati,D.&lt;/author&gt;&lt;/authors&gt;&lt;/contributors&gt;&lt;auth-address&gt;Department of Orthopaedics, CNBC, Geeta Colony, Delhi, India. rachna_anila@yahoo.co.in&lt;/auth-address&gt;&lt;titles&gt;&lt;title&gt;Early adolescent nutritional rickets&lt;/title&gt;&lt;secondary-title&gt;J.Orthop.Surg.(Hong.Kong.)&lt;/secondary-title&gt;&lt;/titles&gt;&lt;periodical&gt;&lt;full-title&gt;J.Orthop.Surg.(Hong.Kong.)&lt;/full-title&gt;&lt;/periodical&gt;&lt;pages&gt;340-345&lt;/pages&gt;&lt;volume&gt;17&lt;/volume&gt;&lt;number&gt;3&lt;/number&gt;&lt;reprint-edition&gt;Not in File&lt;/reprint-edition&gt;&lt;keywords&gt;&lt;keyword&gt;Adolescent&lt;/keyword&gt;&lt;keyword&gt;Aged&lt;/keyword&gt;&lt;keyword&gt;Alkaline Phosphatase&lt;/keyword&gt;&lt;keyword&gt;Biological Markers&lt;/keyword&gt;&lt;keyword&gt;blood&lt;/keyword&gt;&lt;keyword&gt;Calcium&lt;/keyword&gt;&lt;keyword&gt;Combined Modality Therapy&lt;/keyword&gt;&lt;keyword&gt;deficiency&lt;/keyword&gt;&lt;keyword&gt;diagnosis&lt;/keyword&gt;&lt;keyword&gt;Diagnosis,Differential&lt;/keyword&gt;&lt;keyword&gt;Diet&lt;/keyword&gt;&lt;keyword&gt;epidemiology&lt;/keyword&gt;&lt;keyword&gt;Female&lt;/keyword&gt;&lt;keyword&gt;Humans&lt;/keyword&gt;&lt;keyword&gt;India&lt;/keyword&gt;&lt;keyword&gt;Male&lt;/keyword&gt;&lt;keyword&gt;methods&lt;/keyword&gt;&lt;keyword&gt;Milk&lt;/keyword&gt;&lt;keyword&gt;Pain&lt;/keyword&gt;&lt;keyword&gt;Patients&lt;/keyword&gt;&lt;keyword&gt;Prevalence&lt;/keyword&gt;&lt;keyword&gt;Radius&lt;/keyword&gt;&lt;keyword&gt;Rickets&lt;/keyword&gt;&lt;keyword&gt;Risk Factors&lt;/keyword&gt;&lt;keyword&gt;Sunlight&lt;/keyword&gt;&lt;keyword&gt;therapeutic use&lt;/keyword&gt;&lt;keyword&gt;therapy&lt;/keyword&gt;&lt;keyword&gt;Tibia&lt;/keyword&gt;&lt;keyword&gt;Treatment Outcome&lt;/keyword&gt;&lt;keyword&gt;Ulna&lt;/keyword&gt;&lt;keyword&gt;Vitamin D&lt;/keyword&gt;&lt;keyword&gt;Vitamin D Deficiency&lt;/keyword&gt;&lt;/keywords&gt;&lt;dates&gt;&lt;year&gt;2009&lt;/year&gt;&lt;pub-dates&gt;&lt;date&gt;12/2009&lt;/date&gt;&lt;/pub-dates&gt;&lt;/dates&gt;&lt;label&gt;88&lt;/label&gt;&lt;urls&gt;&lt;related-urls&gt;&lt;url&gt;http://www.ncbi.nlm.nih.gov/pubmed/20065377&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112" w:tooltip="Agarwal, 2009 #87" w:history="1">
              <w:r w:rsidR="00B3117A">
                <w:rPr>
                  <w:rFonts w:ascii="Times New Roman" w:eastAsia="Times New Roman" w:hAnsi="Times New Roman"/>
                  <w:bCs/>
                  <w:noProof/>
                  <w:color w:val="000000"/>
                  <w:sz w:val="24"/>
                  <w:szCs w:val="24"/>
                </w:rPr>
                <w:t>112</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India</w:t>
            </w:r>
          </w:p>
        </w:tc>
        <w:tc>
          <w:tcPr>
            <w:tcW w:w="1826"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06-2008</w:t>
            </w:r>
          </w:p>
        </w:tc>
        <w:tc>
          <w:tcPr>
            <w:tcW w:w="1150"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1</w:t>
            </w:r>
          </w:p>
        </w:tc>
        <w:tc>
          <w:tcPr>
            <w:tcW w:w="1101"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0-13y</w:t>
            </w:r>
          </w:p>
        </w:tc>
        <w:tc>
          <w:tcPr>
            <w:tcW w:w="1719"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 (5.9)</w:t>
            </w:r>
          </w:p>
        </w:tc>
        <w:tc>
          <w:tcPr>
            <w:tcW w:w="1911"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 (37.3)</w:t>
            </w:r>
          </w:p>
        </w:tc>
        <w:tc>
          <w:tcPr>
            <w:tcW w:w="1964" w:type="dxa"/>
            <w:tcBorders>
              <w:top w:val="single" w:sz="4" w:space="0" w:color="auto"/>
              <w:bottom w:val="nil"/>
            </w:tcBorders>
            <w:shd w:val="clear" w:color="auto" w:fill="FFFFFF"/>
            <w:vAlign w:val="center"/>
          </w:tcPr>
          <w:p w:rsidR="00DE6D6C" w:rsidRPr="0045717C" w:rsidRDefault="00DE6D6C"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r>
      <w:tr w:rsidR="00897D29" w:rsidRPr="0045717C" w:rsidTr="000A4C2E">
        <w:trPr>
          <w:trHeight w:val="435"/>
        </w:trPr>
        <w:tc>
          <w:tcPr>
            <w:tcW w:w="2660" w:type="dxa"/>
            <w:tcBorders>
              <w:top w:val="nil"/>
            </w:tcBorders>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Ahmed, 2010</w:t>
            </w:r>
            <w:r w:rsidR="008C045D" w:rsidRPr="0045717C">
              <w:rPr>
                <w:rFonts w:ascii="Times New Roman" w:eastAsia="Times New Roman" w:hAnsi="Times New Roman"/>
                <w:bCs/>
                <w:color w:val="000000"/>
                <w:sz w:val="24"/>
                <w:szCs w:val="24"/>
              </w:rPr>
              <w:fldChar w:fldCharType="begin">
                <w:fldData xml:space="preserve">PEVuZE5vdGU+PENpdGU+PEF1dGhvcj5BaG1lZDwvQXV0aG9yPjxZZWFyPjIwMTE8L1llYXI+PFJl
Y051bT44OTwvUmVjTnVtPjxEaXNwbGF5VGV4dD5bM108L0Rpc3BsYXlUZXh0PjxyZWNvcmQ+PHJl
Yy1udW1iZXI+ODk8L3JlYy1udW1iZXI+PGZvcmVpZ24ta2V5cz48a2V5IGFwcD0iRU4iIGRiLWlk
PSJhZXpmYXpmcjU1dzJkZWUwOWF1dnplYW56ZDBheHR0NXgyNXYiIHRpbWVzdGFtcD0iMTM4MDY0
OTI2MSI+ODk8L2tleT48L2ZvcmVpZ24ta2V5cz48cmVmLXR5cGUgbmFtZT0iSm91cm5hbCBBcnRp
Y2xlIj4xNzwvcmVmLXR5cGU+PGNvbnRyaWJ1dG9ycz48YXV0aG9ycz48YXV0aG9yPkFobWVkLFMu
Ri48L2F1dGhvcj48YXV0aG9yPkZyYW5leSxDLjwvYXV0aG9yPjxhdXRob3I+TWNEZXZpdHQsSC48
L2F1dGhvcj48YXV0aG9yPlNvbWVydmlsbGUsTC48L2F1dGhvcj48YXV0aG9yPkJ1dGxlcixTLjwv
YXV0aG9yPjxhdXRob3I+R2FsbG93YXksUC48L2F1dGhvcj48YXV0aG9yPlJleW5vbGRzLEwuPC9h
dXRob3I+PGF1dGhvcj5TaGFpa2gsTS5HLjwvYXV0aG9yPjxhdXRob3I+V2FsbGFjZSxBLk0uPC9h
dXRob3I+PC9hdXRob3JzPjwvY29udHJpYnV0b3JzPjxhdXRoLWFkZHJlc3M+RGVwYXJ0bWVudCBv
ZiBDaGlsZCBIZWFsdGgsIFJveWFsIEhvc3BpdGFsIGZvciBTaWNrIENoaWxkcmVuLCBZb3JraGls
bCwgR2xhc2dvdywgVUsuIHMuZi5haG1lZEBjbGlubWVkLmdsYS5hYy51azwvYXV0aC1hZGRyZXNz
Pjx0aXRsZXM+PHRpdGxlPlJlY2VudCB0cmVuZHMgYW5kIGNsaW5pY2FsIGZlYXR1cmVzIG9mIGNo
aWxkaG9vZCB2aXRhbWluIEQgZGVmaWNpZW5jeSBwcmVzZW50aW5nIHRvIGEgY2hpbGRyZW4mYXBv
cztzIGhvc3BpdGFsIGluIEdsYXNnb3c8L3RpdGxlPjxzZWNvbmRhcnktdGl0bGU+QXJjaC5EaXMu
Q2hpbGQ8L3NlY29uZGFyeS10aXRsZT48L3RpdGxlcz48cGVyaW9kaWNhbD48ZnVsbC10aXRsZT5B
cmNoLkRpcy5DaGlsZDwvZnVsbC10aXRsZT48L3BlcmlvZGljYWw+PHBhZ2VzPjY5NC02OTY8L3Bh
Z2VzPjx2b2x1bWU+OTY8L3ZvbHVtZT48bnVtYmVyPjc8L251bWJlcj48cmVwcmludC1lZGl0aW9u
Pk5vdCBpbiBGaWxlPC9yZXByaW50LWVkaXRpb24+PGtleXdvcmRzPjxrZXl3b3JkPkFkb2xlc2Nl
bnQ8L2tleXdvcmQ+PGtleXdvcmQ+QWdlIERpc3RyaWJ1dGlvbjwva2V5d29yZD48a2V5d29yZD5D
aGlsZDwva2V5d29yZD48a2V5d29yZD5DaGlsZCxQcmVzY2hvb2w8L2tleXdvcmQ+PGtleXdvcmQ+
Y29tcGxpY2F0aW9uczwva2V5d29yZD48a2V5d29yZD5kZWZpY2llbmN5PC9rZXl3b3JkPjxrZXl3
b3JkPmVwaWRlbWlvbG9neTwva2V5d29yZD48a2V5d29yZD5ldGhub2xvZ3k8L2tleXdvcmQ+PGtl
eXdvcmQ+ZXRpb2xvZ3k8L2tleXdvcmQ+PGtleXdvcmQ+RmVtYWxlPC9rZXl3b3JkPjxrZXl3b3Jk
PkZvcmVjYXN0aW5nPC9rZXl3b3JkPjxrZXl3b3JkPkZyYWN0dXJlcyxCb25lPC9rZXl3b3JkPjxr
ZXl3b3JkPkhlYWx0aDwva2V5d29yZD48a2V5d29yZD5Ib3NwaXRhbHMsUGVkaWF0cmljPC9rZXl3
b3JkPjxrZXl3b3JkPkh1bWFuczwva2V5d29yZD48a2V5d29yZD5JbmNpZGVuY2U8L2tleXdvcmQ+
PGtleXdvcmQ+SW5mYW50PC9rZXl3b3JkPjxrZXl3b3JkPkluZmFudCxOZXdib3JuPC9rZXl3b3Jk
PjxrZXl3b3JkPk1hbGU8L2tleXdvcmQ+PGtleXdvcmQ+bWV0aG9kczwva2V5d29yZD48a2V5d29y
ZD5yYWRpb2dyYXBoeTwva2V5d29yZD48a2V5d29yZD5SZXRyb3NwZWN0aXZlIFN0dWRpZXM8L2tl
eXdvcmQ+PGtleXdvcmQ+Umlja2V0czwva2V5d29yZD48a2V5d29yZD5TY290bGFuZDwva2V5d29y
ZD48a2V5d29yZD5WaXRhbWluIEQ8L2tleXdvcmQ+PGtleXdvcmQ+Vml0YW1pbiBEIERlZmljaWVu
Y3k8L2tleXdvcmQ+PC9rZXl3b3Jkcz48ZGF0ZXM+PHllYXI+MjAxMTwveWVhcj48cHViLWRhdGVz
PjxkYXRlPjcvMjAxMTwvZGF0ZT48L3B1Yi1kYXRlcz48L2RhdGVzPjxsYWJlbD4xMzwvbGFiZWw+
PHVybHM+PHJlbGF0ZWQtdXJscz48dXJsPmh0dHA6Ly93d3cubmNiaS5ubG0ubmloLmdvdi9wdWJt
ZWQvMjA1ODQ4NDg8L3VybD48L3JlbGF0ZWQtdXJscz48L3VybHM+PGVsZWN0cm9uaWMtcmVzb3Vy
Y2UtbnVtPmFkYy4yMDA5LjE3MzE5NSBbcGlpXTsxMC4xMTM2L2FkYy4yMDA5LjE3MzE5NSBbZG9p
XTwvZWxlY3Ryb25pYy1yZXNvdXJjZS1udW0+PC9yZWNvcmQ+PC9DaXRlPjwvRW5kTm90ZT4A
</w:fldData>
              </w:fldChar>
            </w:r>
            <w:r w:rsidR="00B3117A">
              <w:rPr>
                <w:rFonts w:ascii="Times New Roman" w:eastAsia="Times New Roman" w:hAnsi="Times New Roman"/>
                <w:bCs/>
                <w:color w:val="000000"/>
                <w:sz w:val="24"/>
                <w:szCs w:val="24"/>
              </w:rPr>
              <w:instrText xml:space="preserve"> ADDIN EN.CITE </w:instrText>
            </w:r>
            <w:r w:rsidR="008C045D">
              <w:rPr>
                <w:rFonts w:ascii="Times New Roman" w:eastAsia="Times New Roman" w:hAnsi="Times New Roman"/>
                <w:bCs/>
                <w:color w:val="000000"/>
                <w:sz w:val="24"/>
                <w:szCs w:val="24"/>
              </w:rPr>
              <w:fldChar w:fldCharType="begin">
                <w:fldData xml:space="preserve">PEVuZE5vdGU+PENpdGU+PEF1dGhvcj5BaG1lZDwvQXV0aG9yPjxZZWFyPjIwMTE8L1llYXI+PFJl
Y051bT44OTwvUmVjTnVtPjxEaXNwbGF5VGV4dD5bM108L0Rpc3BsYXlUZXh0PjxyZWNvcmQ+PHJl
Yy1udW1iZXI+ODk8L3JlYy1udW1iZXI+PGZvcmVpZ24ta2V5cz48a2V5IGFwcD0iRU4iIGRiLWlk
PSJhZXpmYXpmcjU1dzJkZWUwOWF1dnplYW56ZDBheHR0NXgyNXYiIHRpbWVzdGFtcD0iMTM4MDY0
OTI2MSI+ODk8L2tleT48L2ZvcmVpZ24ta2V5cz48cmVmLXR5cGUgbmFtZT0iSm91cm5hbCBBcnRp
Y2xlIj4xNzwvcmVmLXR5cGU+PGNvbnRyaWJ1dG9ycz48YXV0aG9ycz48YXV0aG9yPkFobWVkLFMu
Ri48L2F1dGhvcj48YXV0aG9yPkZyYW5leSxDLjwvYXV0aG9yPjxhdXRob3I+TWNEZXZpdHQsSC48
L2F1dGhvcj48YXV0aG9yPlNvbWVydmlsbGUsTC48L2F1dGhvcj48YXV0aG9yPkJ1dGxlcixTLjwv
YXV0aG9yPjxhdXRob3I+R2FsbG93YXksUC48L2F1dGhvcj48YXV0aG9yPlJleW5vbGRzLEwuPC9h
dXRob3I+PGF1dGhvcj5TaGFpa2gsTS5HLjwvYXV0aG9yPjxhdXRob3I+V2FsbGFjZSxBLk0uPC9h
dXRob3I+PC9hdXRob3JzPjwvY29udHJpYnV0b3JzPjxhdXRoLWFkZHJlc3M+RGVwYXJ0bWVudCBv
ZiBDaGlsZCBIZWFsdGgsIFJveWFsIEhvc3BpdGFsIGZvciBTaWNrIENoaWxkcmVuLCBZb3JraGls
bCwgR2xhc2dvdywgVUsuIHMuZi5haG1lZEBjbGlubWVkLmdsYS5hYy51azwvYXV0aC1hZGRyZXNz
Pjx0aXRsZXM+PHRpdGxlPlJlY2VudCB0cmVuZHMgYW5kIGNsaW5pY2FsIGZlYXR1cmVzIG9mIGNo
aWxkaG9vZCB2aXRhbWluIEQgZGVmaWNpZW5jeSBwcmVzZW50aW5nIHRvIGEgY2hpbGRyZW4mYXBv
cztzIGhvc3BpdGFsIGluIEdsYXNnb3c8L3RpdGxlPjxzZWNvbmRhcnktdGl0bGU+QXJjaC5EaXMu
Q2hpbGQ8L3NlY29uZGFyeS10aXRsZT48L3RpdGxlcz48cGVyaW9kaWNhbD48ZnVsbC10aXRsZT5B
cmNoLkRpcy5DaGlsZDwvZnVsbC10aXRsZT48L3BlcmlvZGljYWw+PHBhZ2VzPjY5NC02OTY8L3Bh
Z2VzPjx2b2x1bWU+OTY8L3ZvbHVtZT48bnVtYmVyPjc8L251bWJlcj48cmVwcmludC1lZGl0aW9u
Pk5vdCBpbiBGaWxlPC9yZXByaW50LWVkaXRpb24+PGtleXdvcmRzPjxrZXl3b3JkPkFkb2xlc2Nl
bnQ8L2tleXdvcmQ+PGtleXdvcmQ+QWdlIERpc3RyaWJ1dGlvbjwva2V5d29yZD48a2V5d29yZD5D
aGlsZDwva2V5d29yZD48a2V5d29yZD5DaGlsZCxQcmVzY2hvb2w8L2tleXdvcmQ+PGtleXdvcmQ+
Y29tcGxpY2F0aW9uczwva2V5d29yZD48a2V5d29yZD5kZWZpY2llbmN5PC9rZXl3b3JkPjxrZXl3
b3JkPmVwaWRlbWlvbG9neTwva2V5d29yZD48a2V5d29yZD5ldGhub2xvZ3k8L2tleXdvcmQ+PGtl
eXdvcmQ+ZXRpb2xvZ3k8L2tleXdvcmQ+PGtleXdvcmQ+RmVtYWxlPC9rZXl3b3JkPjxrZXl3b3Jk
PkZvcmVjYXN0aW5nPC9rZXl3b3JkPjxrZXl3b3JkPkZyYWN0dXJlcyxCb25lPC9rZXl3b3JkPjxr
ZXl3b3JkPkhlYWx0aDwva2V5d29yZD48a2V5d29yZD5Ib3NwaXRhbHMsUGVkaWF0cmljPC9rZXl3
b3JkPjxrZXl3b3JkPkh1bWFuczwva2V5d29yZD48a2V5d29yZD5JbmNpZGVuY2U8L2tleXdvcmQ+
PGtleXdvcmQ+SW5mYW50PC9rZXl3b3JkPjxrZXl3b3JkPkluZmFudCxOZXdib3JuPC9rZXl3b3Jk
PjxrZXl3b3JkPk1hbGU8L2tleXdvcmQ+PGtleXdvcmQ+bWV0aG9kczwva2V5d29yZD48a2V5d29y
ZD5yYWRpb2dyYXBoeTwva2V5d29yZD48a2V5d29yZD5SZXRyb3NwZWN0aXZlIFN0dWRpZXM8L2tl
eXdvcmQ+PGtleXdvcmQ+Umlja2V0czwva2V5d29yZD48a2V5d29yZD5TY290bGFuZDwva2V5d29y
ZD48a2V5d29yZD5WaXRhbWluIEQ8L2tleXdvcmQ+PGtleXdvcmQ+Vml0YW1pbiBEIERlZmljaWVu
Y3k8L2tleXdvcmQ+PC9rZXl3b3Jkcz48ZGF0ZXM+PHllYXI+MjAxMTwveWVhcj48cHViLWRhdGVz
PjxkYXRlPjcvMjAxMTwvZGF0ZT48L3B1Yi1kYXRlcz48L2RhdGVzPjxsYWJlbD4xMzwvbGFiZWw+
PHVybHM+PHJlbGF0ZWQtdXJscz48dXJsPmh0dHA6Ly93d3cubmNiaS5ubG0ubmloLmdvdi9wdWJt
ZWQvMjA1ODQ4NDg8L3VybD48L3JlbGF0ZWQtdXJscz48L3VybHM+PGVsZWN0cm9uaWMtcmVzb3Vy
Y2UtbnVtPmFkYy4yMDA5LjE3MzE5NSBbcGlpXTsxMC4xMTM2L2FkYy4yMDA5LjE3MzE5NSBbZG9p
XTwvZWxlY3Ryb25pYy1yZXNvdXJjZS1udW0+PC9yZWNvcmQ+PC9DaXRlPjwvRW5kTm90ZT4A
</w:fldData>
              </w:fldChar>
            </w:r>
            <w:r w:rsidR="00B3117A">
              <w:rPr>
                <w:rFonts w:ascii="Times New Roman" w:eastAsia="Times New Roman" w:hAnsi="Times New Roman"/>
                <w:bCs/>
                <w:color w:val="000000"/>
                <w:sz w:val="24"/>
                <w:szCs w:val="24"/>
              </w:rPr>
              <w:instrText xml:space="preserve"> ADDIN EN.CITE.DATA </w:instrText>
            </w:r>
            <w:r w:rsidR="008C045D">
              <w:rPr>
                <w:rFonts w:ascii="Times New Roman" w:eastAsia="Times New Roman" w:hAnsi="Times New Roman"/>
                <w:bCs/>
                <w:color w:val="000000"/>
                <w:sz w:val="24"/>
                <w:szCs w:val="24"/>
              </w:rPr>
            </w:r>
            <w:r w:rsidR="008C045D">
              <w:rPr>
                <w:rFonts w:ascii="Times New Roman" w:eastAsia="Times New Roman" w:hAnsi="Times New Roman"/>
                <w:bCs/>
                <w:color w:val="000000"/>
                <w:sz w:val="24"/>
                <w:szCs w:val="24"/>
              </w:rPr>
              <w:fldChar w:fldCharType="end"/>
            </w:r>
            <w:r w:rsidR="008C045D" w:rsidRPr="0045717C">
              <w:rPr>
                <w:rFonts w:ascii="Times New Roman" w:eastAsia="Times New Roman" w:hAnsi="Times New Roman"/>
                <w:bCs/>
                <w:color w:val="000000"/>
                <w:sz w:val="24"/>
                <w:szCs w:val="24"/>
              </w:rPr>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3" w:tooltip="Ahmed, 2011 #89" w:history="1">
              <w:r w:rsidR="00B3117A">
                <w:rPr>
                  <w:rFonts w:ascii="Times New Roman" w:eastAsia="Times New Roman" w:hAnsi="Times New Roman"/>
                  <w:bCs/>
                  <w:noProof/>
                  <w:color w:val="000000"/>
                  <w:sz w:val="24"/>
                  <w:szCs w:val="24"/>
                </w:rPr>
                <w:t>3</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UK</w:t>
            </w:r>
          </w:p>
        </w:tc>
        <w:tc>
          <w:tcPr>
            <w:tcW w:w="1826"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02-2008</w:t>
            </w:r>
          </w:p>
        </w:tc>
        <w:tc>
          <w:tcPr>
            <w:tcW w:w="1150"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60</w:t>
            </w:r>
          </w:p>
        </w:tc>
        <w:tc>
          <w:tcPr>
            <w:tcW w:w="1101"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w-14y</w:t>
            </w:r>
          </w:p>
        </w:tc>
        <w:tc>
          <w:tcPr>
            <w:tcW w:w="1719"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1 (6.9)</w:t>
            </w:r>
          </w:p>
        </w:tc>
        <w:tc>
          <w:tcPr>
            <w:tcW w:w="1911"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64</w:t>
            </w:r>
            <w:r w:rsidR="00AA0ED4" w:rsidRPr="0045717C">
              <w:rPr>
                <w:rFonts w:ascii="Times New Roman" w:eastAsia="Times New Roman" w:hAnsi="Times New Roman"/>
                <w:color w:val="000000"/>
                <w:sz w:val="24"/>
                <w:szCs w:val="24"/>
              </w:rPr>
              <w:t xml:space="preserve"> (40.0)</w:t>
            </w:r>
          </w:p>
        </w:tc>
        <w:tc>
          <w:tcPr>
            <w:tcW w:w="1964" w:type="dxa"/>
            <w:tcBorders>
              <w:top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w:t>
            </w:r>
            <w:r w:rsidR="00AA0ED4" w:rsidRPr="0045717C">
              <w:rPr>
                <w:rFonts w:ascii="Times New Roman" w:eastAsia="Times New Roman" w:hAnsi="Times New Roman"/>
                <w:color w:val="000000"/>
                <w:sz w:val="24"/>
                <w:szCs w:val="24"/>
              </w:rPr>
              <w:t xml:space="preserve"> (11.9)</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hAnsi="Times New Roman"/>
                <w:color w:val="000000"/>
                <w:sz w:val="24"/>
              </w:rPr>
            </w:pPr>
            <w:r w:rsidRPr="0045717C">
              <w:rPr>
                <w:rFonts w:ascii="Times New Roman" w:eastAsia="Times New Roman" w:hAnsi="Times New Roman"/>
                <w:b/>
                <w:bCs/>
                <w:color w:val="000000"/>
                <w:sz w:val="24"/>
                <w:szCs w:val="24"/>
              </w:rPr>
              <w:t>Al-</w:t>
            </w:r>
            <w:proofErr w:type="spellStart"/>
            <w:r w:rsidRPr="0045717C">
              <w:rPr>
                <w:rFonts w:ascii="Times New Roman" w:eastAsia="Times New Roman" w:hAnsi="Times New Roman"/>
                <w:b/>
                <w:bCs/>
                <w:color w:val="000000"/>
                <w:sz w:val="24"/>
                <w:szCs w:val="24"/>
              </w:rPr>
              <w:t>Atawi</w:t>
            </w:r>
            <w:proofErr w:type="spellEnd"/>
            <w:r w:rsidRPr="0045717C">
              <w:rPr>
                <w:rFonts w:ascii="Times New Roman" w:eastAsia="Times New Roman" w:hAnsi="Times New Roman"/>
                <w:b/>
                <w:bCs/>
                <w:color w:val="000000"/>
                <w:sz w:val="24"/>
                <w:szCs w:val="24"/>
              </w:rPr>
              <w:t>, 2009</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Al-Atawi&lt;/Author&gt;&lt;Year&gt;2009&lt;/Year&gt;&lt;RecNum&gt;92&lt;/RecNum&gt;&lt;DisplayText&gt;[45]&lt;/DisplayText&gt;&lt;record&gt;&lt;rec-number&gt;92&lt;/rec-number&gt;&lt;foreign-keys&gt;&lt;key app="EN" db-id="aezfazfr55w2dee09auvzeanzd0axtt5x25v" timestamp="1380649261"&gt;92&lt;/key&gt;&lt;/foreign-keys&gt;&lt;ref-type name="Journal Article"&gt;17&lt;/ref-type&gt;&lt;contributors&gt;&lt;authors&gt;&lt;author&gt;Al-Atawi,M.S.&lt;/author&gt;&lt;author&gt;Al-Alwan,I.A.&lt;/author&gt;&lt;author&gt;Al-Mutair,A.N.&lt;/author&gt;&lt;author&gt;Tamim,H.M.&lt;/author&gt;&lt;author&gt;Al-Jurayyan,N.A.&lt;/author&gt;&lt;/authors&gt;&lt;/contributors&gt;&lt;auth-address&gt;Department of Pediatric, National Guard Health Affairs, King Abdulaziz Medical City, Riyadh, Saudi Arabia&lt;/auth-address&gt;&lt;titles&gt;&lt;title&gt;Epidemiology of nutritional rickets in children&lt;/title&gt;&lt;secondary-title&gt;Saudi.J.Kidney Dis.Transpl.&lt;/secondary-title&gt;&lt;/titles&gt;&lt;periodical&gt;&lt;full-title&gt;Saudi.J.Kidney Dis.Transpl.&lt;/full-title&gt;&lt;/periodical&gt;&lt;pages&gt;260-265&lt;/pages&gt;&lt;volume&gt;20&lt;/volume&gt;&lt;number&gt;2&lt;/number&gt;&lt;reprint-edition&gt;Not in File&lt;/reprint-edition&gt;&lt;keywords&gt;&lt;keyword&gt;Breast Feeding&lt;/keyword&gt;&lt;keyword&gt;deficiency&lt;/keyword&gt;&lt;keyword&gt;epidemiology&lt;/keyword&gt;&lt;keyword&gt;etiology&lt;/keyword&gt;&lt;keyword&gt;Female&lt;/keyword&gt;&lt;keyword&gt;Health&lt;/keyword&gt;&lt;keyword&gt;Humans&lt;/keyword&gt;&lt;keyword&gt;Incidence&lt;/keyword&gt;&lt;keyword&gt;Infant&lt;/keyword&gt;&lt;keyword&gt;Male&lt;/keyword&gt;&lt;keyword&gt;Nutritional Status&lt;/keyword&gt;&lt;keyword&gt;physiology&lt;/keyword&gt;&lt;keyword&gt;prevention &amp;amp; control&lt;/keyword&gt;&lt;keyword&gt;Retrospective Studies&lt;/keyword&gt;&lt;keyword&gt;Rickets&lt;/keyword&gt;&lt;keyword&gt;Risk&lt;/keyword&gt;&lt;keyword&gt;Risk Factors&lt;/keyword&gt;&lt;keyword&gt;Saudi Arabia&lt;/keyword&gt;&lt;keyword&gt;Sunlight&lt;/keyword&gt;&lt;keyword&gt;therapeutic use&lt;/keyword&gt;&lt;keyword&gt;Vitamin D&lt;/keyword&gt;&lt;keyword&gt;Vitamin D Deficiency&lt;/keyword&gt;&lt;/keywords&gt;&lt;dates&gt;&lt;year&gt;2009&lt;/year&gt;&lt;pub-dates&gt;&lt;date&gt;3/2009&lt;/date&gt;&lt;/pub-dates&gt;&lt;/dates&gt;&lt;label&gt;64&lt;/label&gt;&lt;urls&gt;&lt;related-urls&gt;&lt;url&gt;http://www.ncbi.nlm.nih.gov/pubmed/19237815&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5" w:tooltip="Al-Atawi, 2009 #92" w:history="1">
              <w:r w:rsidR="00B3117A">
                <w:rPr>
                  <w:rFonts w:ascii="Times New Roman" w:eastAsia="Times New Roman" w:hAnsi="Times New Roman"/>
                  <w:bCs/>
                  <w:noProof/>
                  <w:color w:val="000000"/>
                  <w:sz w:val="24"/>
                  <w:szCs w:val="24"/>
                </w:rPr>
                <w:t>45</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Saudi Arabi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0-2000</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83</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6-14m</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 (1.4)</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c>
          <w:tcPr>
            <w:tcW w:w="1964"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98</w:t>
            </w:r>
            <w:r w:rsidR="00AA0ED4" w:rsidRPr="0045717C">
              <w:rPr>
                <w:rFonts w:ascii="Times New Roman" w:eastAsia="Times New Roman" w:hAnsi="Times New Roman"/>
                <w:color w:val="000000"/>
                <w:sz w:val="24"/>
                <w:szCs w:val="24"/>
              </w:rPr>
              <w:t xml:space="preserve"> (40.3)</w:t>
            </w:r>
          </w:p>
        </w:tc>
      </w:tr>
      <w:tr w:rsidR="00897D29" w:rsidRPr="0045717C" w:rsidTr="000A4C2E">
        <w:trPr>
          <w:trHeight w:val="435"/>
        </w:trPr>
        <w:tc>
          <w:tcPr>
            <w:tcW w:w="2660" w:type="dxa"/>
            <w:shd w:val="clear" w:color="auto" w:fill="FFFFFF"/>
            <w:vAlign w:val="center"/>
          </w:tcPr>
          <w:p w:rsidR="00061AFB" w:rsidRPr="0045717C" w:rsidRDefault="007E4FD0"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Al-</w:t>
            </w:r>
            <w:proofErr w:type="spellStart"/>
            <w:r w:rsidRPr="0045717C">
              <w:rPr>
                <w:rFonts w:ascii="Times New Roman" w:eastAsia="Times New Roman" w:hAnsi="Times New Roman"/>
                <w:b/>
                <w:bCs/>
                <w:color w:val="000000"/>
                <w:sz w:val="24"/>
                <w:szCs w:val="24"/>
              </w:rPr>
              <w:t>Jurayyan</w:t>
            </w:r>
            <w:proofErr w:type="spellEnd"/>
            <w:r w:rsidRPr="0045717C">
              <w:rPr>
                <w:rFonts w:ascii="Times New Roman" w:eastAsia="Times New Roman" w:hAnsi="Times New Roman"/>
                <w:b/>
                <w:bCs/>
                <w:color w:val="000000"/>
                <w:sz w:val="24"/>
                <w:szCs w:val="24"/>
              </w:rPr>
              <w:t>, 2002</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Al-Jurayyan&lt;/Author&gt;&lt;Year&gt;2002&lt;/Year&gt;&lt;RecNum&gt;93&lt;/RecNum&gt;&lt;DisplayText&gt;[46]&lt;/DisplayText&gt;&lt;record&gt;&lt;rec-number&gt;93&lt;/rec-number&gt;&lt;foreign-keys&gt;&lt;key app="EN" db-id="aezfazfr55w2dee09auvzeanzd0axtt5x25v" timestamp="1380649261"&gt;93&lt;/key&gt;&lt;/foreign-keys&gt;&lt;ref-type name="Journal Article"&gt;17&lt;/ref-type&gt;&lt;contributors&gt;&lt;authors&gt;&lt;author&gt;Al-Jurayyan,N.A.&lt;/author&gt;&lt;author&gt;El-Desouki,M.E.&lt;/author&gt;&lt;author&gt;Al-Herbish,A.S.&lt;/author&gt;&lt;author&gt;Al-Mazyad,A.S.&lt;/author&gt;&lt;author&gt;Al-Qhtani,M.M.&lt;/author&gt;&lt;/authors&gt;&lt;/contributors&gt;&lt;auth-address&gt;Department of Pediatrics, College of Medicine and King Khalid University Hospital, King Saud University, PO Box 2925, Riyadh 11461, Kingdom of Saudi Arabia. jurayyanna@yahoo.com&lt;/auth-address&gt;&lt;titles&gt;&lt;title&gt;Nutritional rickets and osteomalacia in school children and adolescents&lt;/title&gt;&lt;secondary-title&gt;Saudi.Med.J.&lt;/secondary-title&gt;&lt;/titles&gt;&lt;periodical&gt;&lt;full-title&gt;Saudi.Med.J.&lt;/full-title&gt;&lt;/periodical&gt;&lt;pages&gt;182-185&lt;/pages&gt;&lt;volume&gt;23&lt;/volume&gt;&lt;number&gt;2&lt;/number&gt;&lt;reprint-edition&gt;Not in File&lt;/reprint-edition&gt;&lt;keywords&gt;&lt;keyword&gt;Adolescent&lt;/keyword&gt;&lt;keyword&gt;Aged&lt;/keyword&gt;&lt;keyword&gt;Alkaline Phosphatase&lt;/keyword&gt;&lt;keyword&gt;blood&lt;/keyword&gt;&lt;keyword&gt;Bone Density&lt;/keyword&gt;&lt;keyword&gt;Calcium&lt;/keyword&gt;&lt;keyword&gt;Child&lt;/keyword&gt;&lt;keyword&gt;diagnosis&lt;/keyword&gt;&lt;keyword&gt;epidemiology&lt;/keyword&gt;&lt;keyword&gt;Female&lt;/keyword&gt;&lt;keyword&gt;Food Habits&lt;/keyword&gt;&lt;keyword&gt;Humans&lt;/keyword&gt;&lt;keyword&gt;Male&lt;/keyword&gt;&lt;keyword&gt;methods&lt;/keyword&gt;&lt;keyword&gt;Osteomalacia&lt;/keyword&gt;&lt;keyword&gt;Pain&lt;/keyword&gt;&lt;keyword&gt;Patients&lt;/keyword&gt;&lt;keyword&gt;Pediatrics&lt;/keyword&gt;&lt;keyword&gt;Phosphorus&lt;/keyword&gt;&lt;keyword&gt;Prevalence&lt;/keyword&gt;&lt;keyword&gt;prevention &amp;amp; control&lt;/keyword&gt;&lt;keyword&gt;radiography&lt;/keyword&gt;&lt;keyword&gt;Rickets&lt;/keyword&gt;&lt;keyword&gt;Saudi Arabia&lt;/keyword&gt;&lt;keyword&gt;Vitamin D&lt;/keyword&gt;&lt;/keywords&gt;&lt;dates&gt;&lt;year&gt;2002&lt;/year&gt;&lt;pub-dates&gt;&lt;date&gt;2/2002&lt;/date&gt;&lt;/pub-dates&gt;&lt;/dates&gt;&lt;label&gt;66&lt;/label&gt;&lt;urls&gt;&lt;related-urls&gt;&lt;url&gt;http://www.ncbi.nlm.nih.gov/pubmed/11938395&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6" w:tooltip="Al-Jurayyan, 2002 #93" w:history="1">
              <w:r w:rsidR="00B3117A">
                <w:rPr>
                  <w:rFonts w:ascii="Times New Roman" w:eastAsia="Times New Roman" w:hAnsi="Times New Roman"/>
                  <w:bCs/>
                  <w:noProof/>
                  <w:color w:val="000000"/>
                  <w:sz w:val="24"/>
                  <w:szCs w:val="24"/>
                </w:rPr>
                <w:t>46</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Saudi Arabi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4-1999</w:t>
            </w:r>
          </w:p>
        </w:tc>
        <w:tc>
          <w:tcPr>
            <w:tcW w:w="1150"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2</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6-18y</w:t>
            </w:r>
          </w:p>
        </w:tc>
        <w:tc>
          <w:tcPr>
            <w:tcW w:w="1719"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 (7.1)</w:t>
            </w:r>
          </w:p>
        </w:tc>
        <w:tc>
          <w:tcPr>
            <w:tcW w:w="191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w:t>
            </w:r>
            <w:r w:rsidR="00AA0ED4" w:rsidRPr="0045717C">
              <w:rPr>
                <w:rFonts w:ascii="Times New Roman" w:eastAsia="Times New Roman" w:hAnsi="Times New Roman"/>
                <w:color w:val="000000"/>
                <w:sz w:val="24"/>
                <w:szCs w:val="24"/>
              </w:rPr>
              <w:t xml:space="preserve"> (11.9)</w:t>
            </w:r>
          </w:p>
        </w:tc>
        <w:tc>
          <w:tcPr>
            <w:tcW w:w="1964"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Beck-Nielsen, 2009</w:t>
            </w:r>
            <w:r w:rsidR="008C045D" w:rsidRPr="0045717C">
              <w:rPr>
                <w:rFonts w:ascii="Times New Roman" w:eastAsia="Times New Roman" w:hAnsi="Times New Roman"/>
                <w:bCs/>
                <w:color w:val="000000"/>
                <w:sz w:val="24"/>
                <w:szCs w:val="24"/>
              </w:rPr>
              <w:fldChar w:fldCharType="begin">
                <w:fldData xml:space="preserve">PEVuZE5vdGU+PENpdGU+PEF1dGhvcj5CZWNrLU5pZWxzZW48L0F1dGhvcj48WWVhcj4yMDA5PC9Z
ZWFyPjxSZWNOdW0+MTAwPC9SZWNOdW0+PERpc3BsYXlUZXh0Pls0N108L0Rpc3BsYXlUZXh0Pjxy
ZWNvcmQ+PHJlYy1udW1iZXI+MTAwPC9yZWMtbnVtYmVyPjxmb3JlaWduLWtleXM+PGtleSBhcHA9
IkVOIiBkYi1pZD0iYWV6ZmF6ZnI1NXcyZGVlMDlhdXZ6ZWFuemQwYXh0dDV4MjV2IiB0aW1lc3Rh
bXA9IjEzODA2NDkyNjEiPjEwMDwva2V5PjwvZm9yZWlnbi1rZXlzPjxyZWYtdHlwZSBuYW1lPSJK
b3VybmFsIEFydGljbGUiPjE3PC9yZWYtdHlwZT48Y29udHJpYnV0b3JzPjxhdXRob3JzPjxhdXRo
b3I+QmVjay1OaWVsc2VuLFMuUy48L2F1dGhvcj48YXV0aG9yPkplbnNlbixULksuPC9hdXRob3I+
PGF1dGhvcj5HcmFtLEouPC9hdXRob3I+PGF1dGhvcj5Ccml4ZW4sSy48L2F1dGhvcj48YXV0aG9y
PkJyb2NrLUphY29ic2VuLEIuPC9hdXRob3I+PC9hdXRob3JzPjwvY29udHJpYnV0b3JzPjxhdXRo
LWFkZHJlc3M+RGVwYXJ0bWVudCBvZiBQZWRpYXRyaWNzLCBIb3NwaXRhbCBvZiBTb3V0aHdlc3Qg
RGVubWFyaywgRXNiamVyZywgRGVubWFyay4gc2JlY2stbmllbHNlbkBoZWFsdGguc2R1LmRrPC9h
dXRoLWFkZHJlc3M+PHRpdGxlcz48dGl0bGU+TnV0cml0aW9uYWwgcmlja2V0cyBpbiBEZW5tYXJr
OiBhIHJldHJvc3BlY3RpdmUgcmV2aWV3IG9mIGNoaWxkcmVuJmFwb3M7cyBtZWRpY2FsIHJlY29y
ZHMgZnJvbSAxOTg1IHRvIDIwMDU8L3RpdGxlPjxzZWNvbmRhcnktdGl0bGU+RXVyLkouUGVkaWF0
ci48L3NlY29uZGFyeS10aXRsZT48L3RpdGxlcz48cGVyaW9kaWNhbD48ZnVsbC10aXRsZT5FdXIu
Si5QZWRpYXRyLjwvZnVsbC10aXRsZT48L3BlcmlvZGljYWw+PHBhZ2VzPjk0MS05NDk8L3BhZ2Vz
Pjx2b2x1bWU+MTY4PC92b2x1bWU+PG51bWJlcj44PC9udW1iZXI+PHJlcHJpbnQtZWRpdGlvbj5O
b3QgaW4gRmlsZTwvcmVwcmludC1lZGl0aW9uPjxrZXl3b3Jkcz48a2V5d29yZD5BZG9sZXNjZW50
PC9rZXl3b3JkPjxrZXl3b3JkPmFkdmVyc2UgZWZmZWN0czwva2V5d29yZD48a2V5d29yZD5ibG9v
ZDwva2V5d29yZD48a2V5d29yZD5CcmVhc3QgRmVlZGluZzwva2V5d29yZD48a2V5d29yZD5DaGls
ZDwva2V5d29yZD48a2V5d29yZD5DaGlsZCBOdXRyaXRpb24gRGlzb3JkZXJzPC9rZXl3b3JkPjxr
ZXl3b3JkPkNoaWxkLFByZXNjaG9vbDwva2V5d29yZD48a2V5d29yZD5EZW5tYXJrPC9rZXl3b3Jk
PjxrZXl3b3JkPmRpYWdub3Npczwva2V5d29yZD48a2V5d29yZD5EaWV0YXJ5IFN1cHBsZW1lbnRz
PC9rZXl3b3JkPjxrZXl3b3JkPkVtaWdyYW50cyBhbmQgSW1taWdyYW50czwva2V5d29yZD48a2V5
d29yZD5lcGlkZW1pb2xvZ3k8L2tleXdvcmQ+PGtleXdvcmQ+ZXRobm9sb2d5PC9rZXl3b3JkPjxr
ZXl3b3JkPmV0aW9sb2d5PC9rZXl3b3JkPjxrZXl3b3JkPkZlbWFsZTwva2V5d29yZD48a2V5d29y
ZD5IdW1hbnM8L2tleXdvcmQ+PGtleXdvcmQ+SW5jaWRlbmNlPC9rZXl3b3JkPjxrZXl3b3JkPklu
ZmFudDwva2V5d29yZD48a2V5d29yZD5JbmZhbnQsTmV3Ym9ybjwva2V5d29yZD48a2V5d29yZD5N
YWxlPC9rZXl3b3JkPjxrZXl3b3JkPm1ldGhvZHM8L2tleXdvcmQ+PGtleXdvcmQ+UGF0aWVudHM8
L2tleXdvcmQ+PGtleXdvcmQ+UGVkaWF0cmljczwva2V5d29yZD48a2V5d29yZD5wcmV2ZW50aW9u
ICZhbXA7IGNvbnRyb2w8L2tleXdvcmQ+PGtleXdvcmQ+UmV0cm9zcGVjdGl2ZSBTdHVkaWVzPC9r
ZXl3b3JkPjxrZXl3b3JkPlJpY2tldHM8L2tleXdvcmQ+PGtleXdvcmQ+Umlzazwva2V5d29yZD48
a2V5d29yZD5SaXNrIEZhY3RvcnM8L2tleXdvcmQ+PGtleXdvcmQ+c3RhdGlzdGljcyAmYW1wOyBu
dW1lcmljYWwgZGF0YTwva2V5d29yZD48a2V5d29yZD50aGVyYXBldXRpYyB1c2U8L2tleXdvcmQ+
PGtleXdvcmQ+Vml0YW1pbiBEPC9rZXl3b3JkPjwva2V5d29yZHM+PGRhdGVzPjx5ZWFyPjIwMDk8
L3llYXI+PHB1Yi1kYXRlcz48ZGF0ZT44LzIwMDk8L2RhdGU+PC9wdWItZGF0ZXM+PC9kYXRlcz48
bGFiZWw+NjE8L2xhYmVsPjx1cmxzPjxyZWxhdGVkLXVybHM+PHVybD5odHRwOi8vd3d3Lm5jYmku
bmxtLm5paC5nb3YvcHVibWVkLzE4OTg1Mzg0PC91cmw+PC9yZWxhdGVkLXVybHM+PC91cmxzPjxl
bGVjdHJvbmljLXJlc291cmNlLW51bT4xMC4xMDA3L3MwMDQzMS0wMDgtMDg2NC0xIFtkb2ldPC9l
bGVjdHJvbmljLXJlc291cmNlLW51bT48L3JlY29yZD48L0NpdGU+PC9FbmROb3RlPn==
</w:fldData>
              </w:fldChar>
            </w:r>
            <w:r w:rsidR="00B3117A">
              <w:rPr>
                <w:rFonts w:ascii="Times New Roman" w:eastAsia="Times New Roman" w:hAnsi="Times New Roman"/>
                <w:bCs/>
                <w:color w:val="000000"/>
                <w:sz w:val="24"/>
                <w:szCs w:val="24"/>
              </w:rPr>
              <w:instrText xml:space="preserve"> ADDIN EN.CITE </w:instrText>
            </w:r>
            <w:r w:rsidR="008C045D">
              <w:rPr>
                <w:rFonts w:ascii="Times New Roman" w:eastAsia="Times New Roman" w:hAnsi="Times New Roman"/>
                <w:bCs/>
                <w:color w:val="000000"/>
                <w:sz w:val="24"/>
                <w:szCs w:val="24"/>
              </w:rPr>
              <w:fldChar w:fldCharType="begin">
                <w:fldData xml:space="preserve">PEVuZE5vdGU+PENpdGU+PEF1dGhvcj5CZWNrLU5pZWxzZW48L0F1dGhvcj48WWVhcj4yMDA5PC9Z
ZWFyPjxSZWNOdW0+MTAwPC9SZWNOdW0+PERpc3BsYXlUZXh0Pls0N108L0Rpc3BsYXlUZXh0Pjxy
ZWNvcmQ+PHJlYy1udW1iZXI+MTAwPC9yZWMtbnVtYmVyPjxmb3JlaWduLWtleXM+PGtleSBhcHA9
IkVOIiBkYi1pZD0iYWV6ZmF6ZnI1NXcyZGVlMDlhdXZ6ZWFuemQwYXh0dDV4MjV2IiB0aW1lc3Rh
bXA9IjEzODA2NDkyNjEiPjEwMDwva2V5PjwvZm9yZWlnbi1rZXlzPjxyZWYtdHlwZSBuYW1lPSJK
b3VybmFsIEFydGljbGUiPjE3PC9yZWYtdHlwZT48Y29udHJpYnV0b3JzPjxhdXRob3JzPjxhdXRo
b3I+QmVjay1OaWVsc2VuLFMuUy48L2F1dGhvcj48YXV0aG9yPkplbnNlbixULksuPC9hdXRob3I+
PGF1dGhvcj5HcmFtLEouPC9hdXRob3I+PGF1dGhvcj5Ccml4ZW4sSy48L2F1dGhvcj48YXV0aG9y
PkJyb2NrLUphY29ic2VuLEIuPC9hdXRob3I+PC9hdXRob3JzPjwvY29udHJpYnV0b3JzPjxhdXRo
LWFkZHJlc3M+RGVwYXJ0bWVudCBvZiBQZWRpYXRyaWNzLCBIb3NwaXRhbCBvZiBTb3V0aHdlc3Qg
RGVubWFyaywgRXNiamVyZywgRGVubWFyay4gc2JlY2stbmllbHNlbkBoZWFsdGguc2R1LmRrPC9h
dXRoLWFkZHJlc3M+PHRpdGxlcz48dGl0bGU+TnV0cml0aW9uYWwgcmlja2V0cyBpbiBEZW5tYXJr
OiBhIHJldHJvc3BlY3RpdmUgcmV2aWV3IG9mIGNoaWxkcmVuJmFwb3M7cyBtZWRpY2FsIHJlY29y
ZHMgZnJvbSAxOTg1IHRvIDIwMDU8L3RpdGxlPjxzZWNvbmRhcnktdGl0bGU+RXVyLkouUGVkaWF0
ci48L3NlY29uZGFyeS10aXRsZT48L3RpdGxlcz48cGVyaW9kaWNhbD48ZnVsbC10aXRsZT5FdXIu
Si5QZWRpYXRyLjwvZnVsbC10aXRsZT48L3BlcmlvZGljYWw+PHBhZ2VzPjk0MS05NDk8L3BhZ2Vz
Pjx2b2x1bWU+MTY4PC92b2x1bWU+PG51bWJlcj44PC9udW1iZXI+PHJlcHJpbnQtZWRpdGlvbj5O
b3QgaW4gRmlsZTwvcmVwcmludC1lZGl0aW9uPjxrZXl3b3Jkcz48a2V5d29yZD5BZG9sZXNjZW50
PC9rZXl3b3JkPjxrZXl3b3JkPmFkdmVyc2UgZWZmZWN0czwva2V5d29yZD48a2V5d29yZD5ibG9v
ZDwva2V5d29yZD48a2V5d29yZD5CcmVhc3QgRmVlZGluZzwva2V5d29yZD48a2V5d29yZD5DaGls
ZDwva2V5d29yZD48a2V5d29yZD5DaGlsZCBOdXRyaXRpb24gRGlzb3JkZXJzPC9rZXl3b3JkPjxr
ZXl3b3JkPkNoaWxkLFByZXNjaG9vbDwva2V5d29yZD48a2V5d29yZD5EZW5tYXJrPC9rZXl3b3Jk
PjxrZXl3b3JkPmRpYWdub3Npczwva2V5d29yZD48a2V5d29yZD5EaWV0YXJ5IFN1cHBsZW1lbnRz
PC9rZXl3b3JkPjxrZXl3b3JkPkVtaWdyYW50cyBhbmQgSW1taWdyYW50czwva2V5d29yZD48a2V5
d29yZD5lcGlkZW1pb2xvZ3k8L2tleXdvcmQ+PGtleXdvcmQ+ZXRobm9sb2d5PC9rZXl3b3JkPjxr
ZXl3b3JkPmV0aW9sb2d5PC9rZXl3b3JkPjxrZXl3b3JkPkZlbWFsZTwva2V5d29yZD48a2V5d29y
ZD5IdW1hbnM8L2tleXdvcmQ+PGtleXdvcmQ+SW5jaWRlbmNlPC9rZXl3b3JkPjxrZXl3b3JkPklu
ZmFudDwva2V5d29yZD48a2V5d29yZD5JbmZhbnQsTmV3Ym9ybjwva2V5d29yZD48a2V5d29yZD5N
YWxlPC9rZXl3b3JkPjxrZXl3b3JkPm1ldGhvZHM8L2tleXdvcmQ+PGtleXdvcmQ+UGF0aWVudHM8
L2tleXdvcmQ+PGtleXdvcmQ+UGVkaWF0cmljczwva2V5d29yZD48a2V5d29yZD5wcmV2ZW50aW9u
ICZhbXA7IGNvbnRyb2w8L2tleXdvcmQ+PGtleXdvcmQ+UmV0cm9zcGVjdGl2ZSBTdHVkaWVzPC9r
ZXl3b3JkPjxrZXl3b3JkPlJpY2tldHM8L2tleXdvcmQ+PGtleXdvcmQ+Umlzazwva2V5d29yZD48
a2V5d29yZD5SaXNrIEZhY3RvcnM8L2tleXdvcmQ+PGtleXdvcmQ+c3RhdGlzdGljcyAmYW1wOyBu
dW1lcmljYWwgZGF0YTwva2V5d29yZD48a2V5d29yZD50aGVyYXBldXRpYyB1c2U8L2tleXdvcmQ+
PGtleXdvcmQ+Vml0YW1pbiBEPC9rZXl3b3JkPjwva2V5d29yZHM+PGRhdGVzPjx5ZWFyPjIwMDk8
L3llYXI+PHB1Yi1kYXRlcz48ZGF0ZT44LzIwMDk8L2RhdGU+PC9wdWItZGF0ZXM+PC9kYXRlcz48
bGFiZWw+NjE8L2xhYmVsPjx1cmxzPjxyZWxhdGVkLXVybHM+PHVybD5odHRwOi8vd3d3Lm5jYmku
bmxtLm5paC5nb3YvcHVibWVkLzE4OTg1Mzg0PC91cmw+PC9yZWxhdGVkLXVybHM+PC91cmxzPjxl
bGVjdHJvbmljLXJlc291cmNlLW51bT4xMC4xMDA3L3MwMDQzMS0wMDgtMDg2NC0xIFtkb2ldPC9l
bGVjdHJvbmljLXJlc291cmNlLW51bT48L3JlY29yZD48L0NpdGU+PC9FbmROb3RlPn==
</w:fldData>
              </w:fldChar>
            </w:r>
            <w:r w:rsidR="00B3117A">
              <w:rPr>
                <w:rFonts w:ascii="Times New Roman" w:eastAsia="Times New Roman" w:hAnsi="Times New Roman"/>
                <w:bCs/>
                <w:color w:val="000000"/>
                <w:sz w:val="24"/>
                <w:szCs w:val="24"/>
              </w:rPr>
              <w:instrText xml:space="preserve"> ADDIN EN.CITE.DATA </w:instrText>
            </w:r>
            <w:r w:rsidR="008C045D">
              <w:rPr>
                <w:rFonts w:ascii="Times New Roman" w:eastAsia="Times New Roman" w:hAnsi="Times New Roman"/>
                <w:bCs/>
                <w:color w:val="000000"/>
                <w:sz w:val="24"/>
                <w:szCs w:val="24"/>
              </w:rPr>
            </w:r>
            <w:r w:rsidR="008C045D">
              <w:rPr>
                <w:rFonts w:ascii="Times New Roman" w:eastAsia="Times New Roman" w:hAnsi="Times New Roman"/>
                <w:bCs/>
                <w:color w:val="000000"/>
                <w:sz w:val="24"/>
                <w:szCs w:val="24"/>
              </w:rPr>
              <w:fldChar w:fldCharType="end"/>
            </w:r>
            <w:r w:rsidR="008C045D" w:rsidRPr="0045717C">
              <w:rPr>
                <w:rFonts w:ascii="Times New Roman" w:eastAsia="Times New Roman" w:hAnsi="Times New Roman"/>
                <w:bCs/>
                <w:color w:val="000000"/>
                <w:sz w:val="24"/>
                <w:szCs w:val="24"/>
              </w:rPr>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7" w:tooltip="Beck-Nielsen, 2009 #100" w:history="1">
              <w:r w:rsidR="00B3117A">
                <w:rPr>
                  <w:rFonts w:ascii="Times New Roman" w:eastAsia="Times New Roman" w:hAnsi="Times New Roman"/>
                  <w:bCs/>
                  <w:noProof/>
                  <w:color w:val="000000"/>
                  <w:sz w:val="24"/>
                  <w:szCs w:val="24"/>
                </w:rPr>
                <w:t>47</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Denmark</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85-2005</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12</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15y</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 (4.5)</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c>
          <w:tcPr>
            <w:tcW w:w="1964"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5</w:t>
            </w:r>
            <w:r w:rsidR="00AA0ED4" w:rsidRPr="0045717C">
              <w:rPr>
                <w:rFonts w:ascii="Times New Roman" w:eastAsia="Times New Roman" w:hAnsi="Times New Roman"/>
                <w:color w:val="000000"/>
                <w:sz w:val="24"/>
                <w:szCs w:val="24"/>
              </w:rPr>
              <w:t xml:space="preserve"> (13.4)</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Blok, 2000</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Blok&lt;/Author&gt;&lt;Year&gt;2000&lt;/Year&gt;&lt;RecNum&gt;108&lt;/RecNum&gt;&lt;DisplayText&gt;[44]&lt;/DisplayText&gt;&lt;record&gt;&lt;rec-number&gt;108&lt;/rec-number&gt;&lt;foreign-keys&gt;&lt;key app="EN" db-id="aezfazfr55w2dee09auvzeanzd0axtt5x25v" timestamp="1380649261"&gt;108&lt;/key&gt;&lt;/foreign-keys&gt;&lt;ref-type name="Journal Article"&gt;17&lt;/ref-type&gt;&lt;contributors&gt;&lt;authors&gt;&lt;author&gt;Blok,B.H.&lt;/author&gt;&lt;author&gt;Grant,C.C.&lt;/author&gt;&lt;author&gt;McNeil,A.R.&lt;/author&gt;&lt;author&gt;Reid,I.R.&lt;/author&gt;&lt;/authors&gt;&lt;/contributors&gt;&lt;auth-address&gt;Department of Chemical Pathology, Auckland Hospital. barbara.blok@xtra.co.nz&lt;/auth-address&gt;&lt;titles&gt;&lt;title&gt;Characteristics of children with florid vitamin D deficient rickets in the Auckland region in 1998&lt;/title&gt;&lt;secondary-title&gt;N.Z.Med.J.&lt;/secondary-title&gt;&lt;/titles&gt;&lt;periodical&gt;&lt;full-title&gt;N.Z.Med.J.&lt;/full-title&gt;&lt;/periodical&gt;&lt;pages&gt;374-376&lt;/pages&gt;&lt;volume&gt;113&lt;/volume&gt;&lt;number&gt;1117&lt;/number&gt;&lt;reprint-edition&gt;Not in File&lt;/reprint-edition&gt;&lt;keywords&gt;&lt;keyword&gt;administration &amp;amp; dosage&lt;/keyword&gt;&lt;keyword&gt;Age Distribution&lt;/keyword&gt;&lt;keyword&gt;Alkaline Phosphatase&lt;/keyword&gt;&lt;keyword&gt;Child,Preschool&lt;/keyword&gt;&lt;keyword&gt;deficiency&lt;/keyword&gt;&lt;keyword&gt;diagnosis&lt;/keyword&gt;&lt;keyword&gt;drug therapy&lt;/keyword&gt;&lt;keyword&gt;epidemiology&lt;/keyword&gt;&lt;keyword&gt;Female&lt;/keyword&gt;&lt;keyword&gt;Health Surveys&lt;/keyword&gt;&lt;keyword&gt;Humans&lt;/keyword&gt;&lt;keyword&gt;Incidence&lt;/keyword&gt;&lt;keyword&gt;Infant&lt;/keyword&gt;&lt;keyword&gt;Male&lt;/keyword&gt;&lt;keyword&gt;methods&lt;/keyword&gt;&lt;keyword&gt;New Zealand&lt;/keyword&gt;&lt;keyword&gt;pathology&lt;/keyword&gt;&lt;keyword&gt;Patients&lt;/keyword&gt;&lt;keyword&gt;Prognosis&lt;/keyword&gt;&lt;keyword&gt;Rickets&lt;/keyword&gt;&lt;keyword&gt;Risk&lt;/keyword&gt;&lt;keyword&gt;Risk Factors&lt;/keyword&gt;&lt;keyword&gt;Rural Population&lt;/keyword&gt;&lt;keyword&gt;Sex Distribution&lt;/keyword&gt;&lt;keyword&gt;Vitamin D&lt;/keyword&gt;&lt;keyword&gt;Vitamin D Deficiency&lt;/keyword&gt;&lt;keyword&gt;Walking&lt;/keyword&gt;&lt;/keywords&gt;&lt;dates&gt;&lt;year&gt;2000&lt;/year&gt;&lt;pub-dates&gt;&lt;date&gt;9/8/2000&lt;/date&gt;&lt;/pub-dates&gt;&lt;/dates&gt;&lt;label&gt;67&lt;/label&gt;&lt;urls&gt;&lt;related-urls&gt;&lt;url&gt;http://www.ncbi.nlm.nih.gov/pubmed/11050902&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4" w:tooltip="Blok, 2000 #108" w:history="1">
              <w:r w:rsidR="00B3117A">
                <w:rPr>
                  <w:rFonts w:ascii="Times New Roman" w:eastAsia="Times New Roman" w:hAnsi="Times New Roman"/>
                  <w:bCs/>
                  <w:noProof/>
                  <w:color w:val="000000"/>
                  <w:sz w:val="24"/>
                  <w:szCs w:val="24"/>
                </w:rPr>
                <w:t>44</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ew Zealand</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8</w:t>
            </w:r>
          </w:p>
        </w:tc>
        <w:tc>
          <w:tcPr>
            <w:tcW w:w="1150"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8</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36m</w:t>
            </w:r>
          </w:p>
        </w:tc>
        <w:tc>
          <w:tcPr>
            <w:tcW w:w="1719"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 (5.6)</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7</w:t>
            </w:r>
            <w:r w:rsidR="00AA0ED4" w:rsidRPr="0045717C">
              <w:rPr>
                <w:rFonts w:ascii="Times New Roman" w:eastAsia="Times New Roman" w:hAnsi="Times New Roman"/>
                <w:color w:val="000000"/>
                <w:sz w:val="24"/>
                <w:szCs w:val="24"/>
              </w:rPr>
              <w:t xml:space="preserve"> (53.8)</w:t>
            </w:r>
          </w:p>
        </w:tc>
        <w:tc>
          <w:tcPr>
            <w:tcW w:w="1964"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w:t>
            </w:r>
            <w:r w:rsidR="00AA0ED4" w:rsidRPr="0045717C">
              <w:rPr>
                <w:rFonts w:ascii="Times New Roman" w:eastAsia="Times New Roman" w:hAnsi="Times New Roman"/>
                <w:color w:val="000000"/>
                <w:sz w:val="24"/>
                <w:szCs w:val="24"/>
              </w:rPr>
              <w:t xml:space="preserve"> (16.7)</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Chapman, 2010</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Chapman&lt;/Author&gt;&lt;Year&gt;2010&lt;/Year&gt;&lt;RecNum&gt;120&lt;/RecNum&gt;&lt;DisplayText&gt;[49]&lt;/DisplayText&gt;&lt;record&gt;&lt;rec-number&gt;120&lt;/rec-number&gt;&lt;foreign-keys&gt;&lt;key app="EN" db-id="aezfazfr55w2dee09auvzeanzd0axtt5x25v" timestamp="1380649262"&gt;120&lt;/key&gt;&lt;/foreign-keys&gt;&lt;ref-type name="Journal Article"&gt;17&lt;/ref-type&gt;&lt;contributors&gt;&lt;authors&gt;&lt;author&gt;Chapman,T.&lt;/author&gt;&lt;author&gt;Sugar,N.&lt;/author&gt;&lt;author&gt;Done,S.&lt;/author&gt;&lt;author&gt;Marasigan,J.&lt;/author&gt;&lt;author&gt;Wambold,N.&lt;/author&gt;&lt;author&gt;Feldman,K.&lt;/author&gt;&lt;/authors&gt;&lt;/contributors&gt;&lt;auth-address&gt;Department of Radiology, Seattle Children&amp;apos;s Hospital, MS R-5417, 4800 Sand Point Way NE, Seattle, WA 98105, USA. Teresa.chapman@seattlechildrens.org&lt;/auth-address&gt;&lt;titles&gt;&lt;title&gt;Fractures in infants and toddlers with rickets&lt;/title&gt;&lt;secondary-title&gt;Pediatr.Radiol.&lt;/secondary-title&gt;&lt;/titles&gt;&lt;periodical&gt;&lt;full-title&gt;Pediatr.Radiol.&lt;/full-title&gt;&lt;/periodical&gt;&lt;pages&gt;1184-1189&lt;/pages&gt;&lt;volume&gt;40&lt;/volume&gt;&lt;number&gt;7&lt;/number&gt;&lt;reprint-edition&gt;Not in File&lt;/reprint-edition&gt;&lt;keywords&gt;&lt;keyword&gt;Age Distribution&lt;/keyword&gt;&lt;keyword&gt;Comorbidity&lt;/keyword&gt;&lt;keyword&gt;diagnosis&lt;/keyword&gt;&lt;keyword&gt;epidemiology&lt;/keyword&gt;&lt;keyword&gt;Female&lt;/keyword&gt;&lt;keyword&gt;Fractures,Bone&lt;/keyword&gt;&lt;keyword&gt;Humans&lt;/keyword&gt;&lt;keyword&gt;Incidence&lt;/keyword&gt;&lt;keyword&gt;Infant&lt;/keyword&gt;&lt;keyword&gt;Infant,Newborn&lt;/keyword&gt;&lt;keyword&gt;Male&lt;/keyword&gt;&lt;keyword&gt;methods&lt;/keyword&gt;&lt;keyword&gt;Patients&lt;/keyword&gt;&lt;keyword&gt;Prevalence&lt;/keyword&gt;&lt;keyword&gt;radiography&lt;/keyword&gt;&lt;keyword&gt;Retrospective Studies&lt;/keyword&gt;&lt;keyword&gt;Rib Fractures&lt;/keyword&gt;&lt;keyword&gt;Rickets&lt;/keyword&gt;&lt;keyword&gt;Risk Assessment&lt;/keyword&gt;&lt;keyword&gt;Risk Factors&lt;/keyword&gt;&lt;keyword&gt;Washington&lt;/keyword&gt;&lt;/keywords&gt;&lt;dates&gt;&lt;year&gt;2010&lt;/year&gt;&lt;pub-dates&gt;&lt;date&gt;7/2010&lt;/date&gt;&lt;/pub-dates&gt;&lt;/dates&gt;&lt;label&gt;21&lt;/label&gt;&lt;urls&gt;&lt;related-urls&gt;&lt;url&gt;http://www.ncbi.nlm.nih.gov/pubmed/20012034&lt;/url&gt;&lt;/related-urls&gt;&lt;/urls&gt;&lt;electronic-resource-num&gt;10.1007/s00247-009-1470-8 [doi]&lt;/electronic-resource-num&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9" w:tooltip="Chapman, 2010 #120" w:history="1">
              <w:r w:rsidR="00B3117A">
                <w:rPr>
                  <w:rFonts w:ascii="Times New Roman" w:eastAsia="Times New Roman" w:hAnsi="Times New Roman"/>
                  <w:bCs/>
                  <w:noProof/>
                  <w:color w:val="000000"/>
                  <w:sz w:val="24"/>
                  <w:szCs w:val="24"/>
                </w:rPr>
                <w:t>49</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US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00-2007</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2</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24m</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7 (21.9)</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c>
          <w:tcPr>
            <w:tcW w:w="1964" w:type="dxa"/>
            <w:tcBorders>
              <w:left w:val="nil"/>
              <w:right w:val="nil"/>
            </w:tcBorders>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r>
      <w:tr w:rsidR="00897D29" w:rsidRPr="0045717C" w:rsidTr="000A4C2E">
        <w:trPr>
          <w:trHeight w:val="435"/>
        </w:trPr>
        <w:tc>
          <w:tcPr>
            <w:tcW w:w="2660" w:type="dxa"/>
            <w:shd w:val="clear" w:color="auto" w:fill="FFFFFF"/>
            <w:vAlign w:val="center"/>
          </w:tcPr>
          <w:p w:rsidR="00BB592F" w:rsidRPr="0045717C" w:rsidRDefault="00BB592F"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Hatun</w:t>
            </w:r>
            <w:proofErr w:type="spellEnd"/>
            <w:r w:rsidRPr="0045717C">
              <w:rPr>
                <w:rFonts w:ascii="Times New Roman" w:eastAsia="Times New Roman" w:hAnsi="Times New Roman"/>
                <w:b/>
                <w:bCs/>
                <w:color w:val="000000"/>
                <w:sz w:val="24"/>
                <w:szCs w:val="24"/>
              </w:rPr>
              <w:t>, 2005</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Hatun&lt;/Author&gt;&lt;Year&gt;2005&lt;/Year&gt;&lt;RecNum&gt;186&lt;/RecNum&gt;&lt;DisplayText&gt;[113]&lt;/DisplayText&gt;&lt;record&gt;&lt;rec-number&gt;186&lt;/rec-number&gt;&lt;foreign-keys&gt;&lt;key app="EN" db-id="aezfazfr55w2dee09auvzeanzd0axtt5x25v" timestamp="1380649262"&gt;186&lt;/key&gt;&lt;/foreign-keys&gt;&lt;ref-type name="Journal Article"&gt;17&lt;/ref-type&gt;&lt;contributors&gt;&lt;authors&gt;&lt;author&gt;Hatun,S.&lt;/author&gt;&lt;author&gt;Ozkan,B.&lt;/author&gt;&lt;author&gt;Orbak,Z.&lt;/author&gt;&lt;author&gt;Doneray,H.&lt;/author&gt;&lt;author&gt;Cizmecioglu,F.&lt;/author&gt;&lt;author&gt;Toprak,D.&lt;/author&gt;&lt;author&gt;Calikoglu,A.S.&lt;/author&gt;&lt;/authors&gt;&lt;/contributors&gt;&lt;auth-address&gt;Department of Pediatrics, University of Kocaeli School of Medicine, Kocaeli, Turkey. shatun@isbank.net.tr&lt;/auth-address&gt;&lt;titles&gt;&lt;title&gt;Vitamin D deficiency in early infancy&lt;/title&gt;&lt;secondary-title&gt;J.Nutr.&lt;/secondary-title&gt;&lt;/titles&gt;&lt;periodical&gt;&lt;full-title&gt;J.Nutr.&lt;/full-title&gt;&lt;/periodical&gt;&lt;pages&gt;279-282&lt;/pages&gt;&lt;volume&gt;135&lt;/volume&gt;&lt;number&gt;2&lt;/number&gt;&lt;reprint-edition&gt;Not in File&lt;/reprint-edition&gt;&lt;keywords&gt;&lt;keyword&gt;Calcium&lt;/keyword&gt;&lt;keyword&gt;deficiency&lt;/keyword&gt;&lt;keyword&gt;diagnosis&lt;/keyword&gt;&lt;keyword&gt;epidemiology&lt;/keyword&gt;&lt;keyword&gt;Female&lt;/keyword&gt;&lt;keyword&gt;Humans&lt;/keyword&gt;&lt;keyword&gt;Hypocalcemia&lt;/keyword&gt;&lt;keyword&gt;Infant&lt;/keyword&gt;&lt;keyword&gt;Infant Nutritional Physiological Phenomena&lt;/keyword&gt;&lt;keyword&gt;Male&lt;/keyword&gt;&lt;keyword&gt;Pediatrics&lt;/keyword&gt;&lt;keyword&gt;Pregnancy&lt;/keyword&gt;&lt;keyword&gt;Retrospective Studies&lt;/keyword&gt;&lt;keyword&gt;Rickets&lt;/keyword&gt;&lt;keyword&gt;Seasons&lt;/keyword&gt;&lt;keyword&gt;Seizures&lt;/keyword&gt;&lt;keyword&gt;Sunlight&lt;/keyword&gt;&lt;keyword&gt;Turkey&lt;/keyword&gt;&lt;keyword&gt;Vitamin D&lt;/keyword&gt;&lt;keyword&gt;Vitamin D Deficiency&lt;/keyword&gt;&lt;/keywords&gt;&lt;dates&gt;&lt;year&gt;2005&lt;/year&gt;&lt;pub-dates&gt;&lt;date&gt;2/2005&lt;/date&gt;&lt;/pub-dates&gt;&lt;/dates&gt;&lt;label&gt;89&lt;/label&gt;&lt;urls&gt;&lt;related-urls&gt;&lt;url&gt;http://www.ncbi.nlm.nih.gov/pubmed/15671226&lt;/url&gt;&lt;/related-urls&gt;&lt;/urls&gt;&lt;electronic-resource-num&gt;135/2/279 [pii]&lt;/electronic-resource-num&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113" w:tooltip="Hatun, 2005 #186" w:history="1">
              <w:r w:rsidR="00B3117A">
                <w:rPr>
                  <w:rFonts w:ascii="Times New Roman" w:eastAsia="Times New Roman" w:hAnsi="Times New Roman"/>
                  <w:bCs/>
                  <w:noProof/>
                  <w:color w:val="000000"/>
                  <w:sz w:val="24"/>
                  <w:szCs w:val="24"/>
                </w:rPr>
                <w:t>113</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BB592F" w:rsidRPr="0045717C" w:rsidRDefault="00BB592F"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Turkey</w:t>
            </w:r>
          </w:p>
        </w:tc>
        <w:tc>
          <w:tcPr>
            <w:tcW w:w="1826" w:type="dxa"/>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01-2003</w:t>
            </w:r>
          </w:p>
        </w:tc>
        <w:tc>
          <w:tcPr>
            <w:tcW w:w="1150" w:type="dxa"/>
            <w:tcBorders>
              <w:left w:val="nil"/>
              <w:right w:val="nil"/>
            </w:tcBorders>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7</w:t>
            </w:r>
          </w:p>
        </w:tc>
        <w:tc>
          <w:tcPr>
            <w:tcW w:w="1101" w:type="dxa"/>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3m</w:t>
            </w:r>
          </w:p>
        </w:tc>
        <w:tc>
          <w:tcPr>
            <w:tcW w:w="1719" w:type="dxa"/>
            <w:tcBorders>
              <w:left w:val="nil"/>
              <w:right w:val="nil"/>
            </w:tcBorders>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c>
          <w:tcPr>
            <w:tcW w:w="1911" w:type="dxa"/>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c>
          <w:tcPr>
            <w:tcW w:w="1964" w:type="dxa"/>
            <w:tcBorders>
              <w:left w:val="nil"/>
              <w:right w:val="nil"/>
            </w:tcBorders>
            <w:shd w:val="clear" w:color="auto" w:fill="FFFFFF"/>
            <w:vAlign w:val="center"/>
          </w:tcPr>
          <w:p w:rsidR="00BB592F" w:rsidRPr="0045717C" w:rsidRDefault="00E4690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33 (78.7)</w:t>
            </w:r>
          </w:p>
        </w:tc>
      </w:tr>
      <w:tr w:rsidR="00897D29" w:rsidRPr="0045717C" w:rsidTr="000A4C2E">
        <w:trPr>
          <w:trHeight w:val="435"/>
        </w:trPr>
        <w:tc>
          <w:tcPr>
            <w:tcW w:w="2660" w:type="dxa"/>
            <w:shd w:val="clear" w:color="auto" w:fill="FFFFFF"/>
            <w:vAlign w:val="center"/>
          </w:tcPr>
          <w:p w:rsidR="008C1AF6" w:rsidRPr="0045717C" w:rsidRDefault="008C1AF6"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Lazol</w:t>
            </w:r>
            <w:proofErr w:type="spellEnd"/>
            <w:r w:rsidRPr="0045717C">
              <w:rPr>
                <w:rFonts w:ascii="Times New Roman" w:eastAsia="Times New Roman" w:hAnsi="Times New Roman"/>
                <w:b/>
                <w:bCs/>
                <w:color w:val="000000"/>
                <w:sz w:val="24"/>
                <w:szCs w:val="24"/>
              </w:rPr>
              <w:t>, 2008</w:t>
            </w:r>
            <w:r w:rsidR="008C045D" w:rsidRPr="0045717C">
              <w:rPr>
                <w:rFonts w:ascii="Times New Roman" w:eastAsia="Times New Roman" w:hAnsi="Times New Roman"/>
                <w:bCs/>
                <w:color w:val="000000"/>
                <w:sz w:val="24"/>
                <w:szCs w:val="24"/>
              </w:rPr>
              <w:fldChar w:fldCharType="begin">
                <w:fldData xml:space="preserve">PEVuZE5vdGU+PENpdGU+PEF1dGhvcj5MYXpvbDwvQXV0aG9yPjxZZWFyPjIwMDg8L1llYXI+PFJl
Y051bT4yMTM8L1JlY051bT48RGlzcGxheVRleHQ+WzZdPC9EaXNwbGF5VGV4dD48cmVjb3JkPjxy
ZWMtbnVtYmVyPjIxMzwvcmVjLW51bWJlcj48Zm9yZWlnbi1rZXlzPjxrZXkgYXBwPSJFTiIgZGIt
aWQ9ImFlemZhemZyNTV3MmRlZTA5YXV2emVhbnpkMGF4dHQ1eDI1diIgdGltZXN0YW1wPSIxMzgw
NjQ5MjYzIj4yMTM8L2tleT48L2ZvcmVpZ24ta2V5cz48cmVmLXR5cGUgbmFtZT0iSm91cm5hbCBB
cnRpY2xlIj4xNzwvcmVmLXR5cGU+PGNvbnRyaWJ1dG9ycz48YXV0aG9ycz48YXV0aG9yPkxhem9s
LEouUC48L2F1dGhvcj48YXV0aG9yPkNha2FuLE4uPC9hdXRob3I+PGF1dGhvcj5LYW1hdCxELjwv
YXV0aG9yPjwvYXV0aG9ycz48L2NvbnRyaWJ1dG9ycz48YXV0aC1hZGRyZXNzPlBpdHRzYnVyZ2gg
Q2hpbGRyZW4mYXBvcztzIEhvc3BpdGFsLCBQaXR0c2J1cmdoLCBQZW5uc3lsdmFuaWEsIFVTQTwv
YXV0aC1hZGRyZXNzPjx0aXRsZXM+PHRpdGxlPjEwLXllYXIgY2FzZSByZXZpZXcgb2YgbnV0cml0
aW9uYWwgcmlja2V0cyBpbiBDaGlsZHJlbiZhcG9zO3MgSG9zcGl0YWwgb2YgTWljaGlnYW48L3Rp
dGxlPjxzZWNvbmRhcnktdGl0bGU+Q2xpbi5QZWRpYXRyLihQaGlsYSk8L3NlY29uZGFyeS10aXRs
ZT48L3RpdGxlcz48cGVyaW9kaWNhbD48ZnVsbC10aXRsZT5DbGluLlBlZGlhdHIuKFBoaWxhKTwv
ZnVsbC10aXRsZT48L3BlcmlvZGljYWw+PHBhZ2VzPjM3OS0zODQ8L3BhZ2VzPjx2b2x1bWU+NDc8
L3ZvbHVtZT48bnVtYmVyPjQ8L251bWJlcj48cmVwcmludC1lZGl0aW9uPk5vdCBpbiBGaWxlPC9y
ZXByaW50LWVkaXRpb24+PGtleXdvcmRzPjxrZXl3b3JkPmFkbWluaXN0cmF0aW9uICZhbXA7IGRv
c2FnZTwva2V5d29yZD48a2V5d29yZD5hZHZlcnNlIGVmZmVjdHM8L2tleXdvcmQ+PGtleXdvcmQ+
QWZyaWNhbiBBbWVyaWNhbnM8L2tleXdvcmQ+PGtleXdvcmQ+Ymxvb2Q8L2tleXdvcmQ+PGtleXdv
cmQ+QnJlYXN0IEZlZWRpbmc8L2tleXdvcmQ+PGtleXdvcmQ+Q2hpbGQ8L2tleXdvcmQ+PGtleXdv
cmQ+Q2hpbGQsUHJlc2Nob29sPC9rZXl3b3JkPjxrZXl3b3JkPmNvbXBsaWNhdGlvbnM8L2tleXdv
cmQ+PGtleXdvcmQ+RGlldGFyeSBTdXBwbGVtZW50czwva2V5d29yZD48a2V5d29yZD5kcnVnIHRo
ZXJhcHk8L2tleXdvcmQ+PGtleXdvcmQ+ZXBpZGVtaW9sb2d5PC9rZXl3b3JkPjxrZXl3b3JkPmV0
aW9sb2d5PC9rZXl3b3JkPjxrZXl3b3JkPkZlbWFsZTwva2V5d29yZD48a2V5d29yZD5Ib3NwaXRh
bHMsUGVkaWF0cmljPC9rZXl3b3JkPjxrZXl3b3JkPkh1bWFuczwva2V5d29yZD48a2V5d29yZD5I
eWRyb3h5Y2hvbGVjYWxjaWZlcm9sczwva2V5d29yZD48a2V5d29yZD5JbmZhbnQ8L2tleXdvcmQ+
PGtleXdvcmQ+TWFsZTwva2V5d29yZD48a2V5d29yZD5NaWNoaWdhbjwva2V5d29yZD48a2V5d29y
ZD5QYXRpZW50czwva2V5d29yZD48a2V5d29yZD5SaWNrZXRzPC9rZXl3b3JkPjxrZXl3b3JkPnN0
YXRpc3RpY3MgJmFtcDsgbnVtZXJpY2FsIGRhdGE8L2tleXdvcmQ+PGtleXdvcmQ+dGhlcmFwZXV0
aWMgdXNlPC9rZXl3b3JkPjxrZXl3b3JkPlVuaXRlZCBTdGF0ZXM8L2tleXdvcmQ+PGtleXdvcmQ+
Vml0YW1pbiBEPC9rZXl3b3JkPjxrZXl3b3JkPlZpdGFtaW4gRCBEZWZpY2llbmN5PC9rZXl3b3Jk
PjxrZXl3b3JkPlZpdGFtaW5zPC9rZXl3b3JkPjwva2V5d29yZHM+PGRhdGVzPjx5ZWFyPjIwMDg8
L3llYXI+PHB1Yi1kYXRlcz48ZGF0ZT41LzIwMDg8L2RhdGU+PC9wdWItZGF0ZXM+PC9kYXRlcz48
bGFiZWw+ODU8L2xhYmVsPjx1cmxzPjxyZWxhdGVkLXVybHM+PHVybD5odHRwOi8vd3d3Lm5jYmku
bmxtLm5paC5nb3YvcHVibWVkLzE4MTkyNjQxPC91cmw+PC9yZWxhdGVkLXVybHM+PC91cmxzPjxl
bGVjdHJvbmljLXJlc291cmNlLW51bT4wMDA5OTIyODA3MzExMzk3IFtwaWldOzEwLjExNzcvMDAw
OTkyMjgwNzMxMTM5NyBbZG9pXTwvZWxlY3Ryb25pYy1yZXNvdXJjZS1udW0+PC9yZWNvcmQ+PC9D
aXRlPjwvRW5kTm90ZT5=
</w:fldData>
              </w:fldChar>
            </w:r>
            <w:r w:rsidR="00B3117A">
              <w:rPr>
                <w:rFonts w:ascii="Times New Roman" w:eastAsia="Times New Roman" w:hAnsi="Times New Roman"/>
                <w:bCs/>
                <w:color w:val="000000"/>
                <w:sz w:val="24"/>
                <w:szCs w:val="24"/>
              </w:rPr>
              <w:instrText xml:space="preserve"> ADDIN EN.CITE </w:instrText>
            </w:r>
            <w:r w:rsidR="008C045D">
              <w:rPr>
                <w:rFonts w:ascii="Times New Roman" w:eastAsia="Times New Roman" w:hAnsi="Times New Roman"/>
                <w:bCs/>
                <w:color w:val="000000"/>
                <w:sz w:val="24"/>
                <w:szCs w:val="24"/>
              </w:rPr>
              <w:fldChar w:fldCharType="begin">
                <w:fldData xml:space="preserve">PEVuZE5vdGU+PENpdGU+PEF1dGhvcj5MYXpvbDwvQXV0aG9yPjxZZWFyPjIwMDg8L1llYXI+PFJl
Y051bT4yMTM8L1JlY051bT48RGlzcGxheVRleHQ+WzZdPC9EaXNwbGF5VGV4dD48cmVjb3JkPjxy
ZWMtbnVtYmVyPjIxMzwvcmVjLW51bWJlcj48Zm9yZWlnbi1rZXlzPjxrZXkgYXBwPSJFTiIgZGIt
aWQ9ImFlemZhemZyNTV3MmRlZTA5YXV2emVhbnpkMGF4dHQ1eDI1diIgdGltZXN0YW1wPSIxMzgw
NjQ5MjYzIj4yMTM8L2tleT48L2ZvcmVpZ24ta2V5cz48cmVmLXR5cGUgbmFtZT0iSm91cm5hbCBB
cnRpY2xlIj4xNzwvcmVmLXR5cGU+PGNvbnRyaWJ1dG9ycz48YXV0aG9ycz48YXV0aG9yPkxhem9s
LEouUC48L2F1dGhvcj48YXV0aG9yPkNha2FuLE4uPC9hdXRob3I+PGF1dGhvcj5LYW1hdCxELjwv
YXV0aG9yPjwvYXV0aG9ycz48L2NvbnRyaWJ1dG9ycz48YXV0aC1hZGRyZXNzPlBpdHRzYnVyZ2gg
Q2hpbGRyZW4mYXBvcztzIEhvc3BpdGFsLCBQaXR0c2J1cmdoLCBQZW5uc3lsdmFuaWEsIFVTQTwv
YXV0aC1hZGRyZXNzPjx0aXRsZXM+PHRpdGxlPjEwLXllYXIgY2FzZSByZXZpZXcgb2YgbnV0cml0
aW9uYWwgcmlja2V0cyBpbiBDaGlsZHJlbiZhcG9zO3MgSG9zcGl0YWwgb2YgTWljaGlnYW48L3Rp
dGxlPjxzZWNvbmRhcnktdGl0bGU+Q2xpbi5QZWRpYXRyLihQaGlsYSk8L3NlY29uZGFyeS10aXRs
ZT48L3RpdGxlcz48cGVyaW9kaWNhbD48ZnVsbC10aXRsZT5DbGluLlBlZGlhdHIuKFBoaWxhKTwv
ZnVsbC10aXRsZT48L3BlcmlvZGljYWw+PHBhZ2VzPjM3OS0zODQ8L3BhZ2VzPjx2b2x1bWU+NDc8
L3ZvbHVtZT48bnVtYmVyPjQ8L251bWJlcj48cmVwcmludC1lZGl0aW9uPk5vdCBpbiBGaWxlPC9y
ZXByaW50LWVkaXRpb24+PGtleXdvcmRzPjxrZXl3b3JkPmFkbWluaXN0cmF0aW9uICZhbXA7IGRv
c2FnZTwva2V5d29yZD48a2V5d29yZD5hZHZlcnNlIGVmZmVjdHM8L2tleXdvcmQ+PGtleXdvcmQ+
QWZyaWNhbiBBbWVyaWNhbnM8L2tleXdvcmQ+PGtleXdvcmQ+Ymxvb2Q8L2tleXdvcmQ+PGtleXdv
cmQ+QnJlYXN0IEZlZWRpbmc8L2tleXdvcmQ+PGtleXdvcmQ+Q2hpbGQ8L2tleXdvcmQ+PGtleXdv
cmQ+Q2hpbGQsUHJlc2Nob29sPC9rZXl3b3JkPjxrZXl3b3JkPmNvbXBsaWNhdGlvbnM8L2tleXdv
cmQ+PGtleXdvcmQ+RGlldGFyeSBTdXBwbGVtZW50czwva2V5d29yZD48a2V5d29yZD5kcnVnIHRo
ZXJhcHk8L2tleXdvcmQ+PGtleXdvcmQ+ZXBpZGVtaW9sb2d5PC9rZXl3b3JkPjxrZXl3b3JkPmV0
aW9sb2d5PC9rZXl3b3JkPjxrZXl3b3JkPkZlbWFsZTwva2V5d29yZD48a2V5d29yZD5Ib3NwaXRh
bHMsUGVkaWF0cmljPC9rZXl3b3JkPjxrZXl3b3JkPkh1bWFuczwva2V5d29yZD48a2V5d29yZD5I
eWRyb3h5Y2hvbGVjYWxjaWZlcm9sczwva2V5d29yZD48a2V5d29yZD5JbmZhbnQ8L2tleXdvcmQ+
PGtleXdvcmQ+TWFsZTwva2V5d29yZD48a2V5d29yZD5NaWNoaWdhbjwva2V5d29yZD48a2V5d29y
ZD5QYXRpZW50czwva2V5d29yZD48a2V5d29yZD5SaWNrZXRzPC9rZXl3b3JkPjxrZXl3b3JkPnN0
YXRpc3RpY3MgJmFtcDsgbnVtZXJpY2FsIGRhdGE8L2tleXdvcmQ+PGtleXdvcmQ+dGhlcmFwZXV0
aWMgdXNlPC9rZXl3b3JkPjxrZXl3b3JkPlVuaXRlZCBTdGF0ZXM8L2tleXdvcmQ+PGtleXdvcmQ+
Vml0YW1pbiBEPC9rZXl3b3JkPjxrZXl3b3JkPlZpdGFtaW4gRCBEZWZpY2llbmN5PC9rZXl3b3Jk
PjxrZXl3b3JkPlZpdGFtaW5zPC9rZXl3b3JkPjwva2V5d29yZHM+PGRhdGVzPjx5ZWFyPjIwMDg8
L3llYXI+PHB1Yi1kYXRlcz48ZGF0ZT41LzIwMDg8L2RhdGU+PC9wdWItZGF0ZXM+PC9kYXRlcz48
bGFiZWw+ODU8L2xhYmVsPjx1cmxzPjxyZWxhdGVkLXVybHM+PHVybD5odHRwOi8vd3d3Lm5jYmku
bmxtLm5paC5nb3YvcHVibWVkLzE4MTkyNjQxPC91cmw+PC9yZWxhdGVkLXVybHM+PC91cmxzPjxl
bGVjdHJvbmljLXJlc291cmNlLW51bT4wMDA5OTIyODA3MzExMzk3IFtwaWldOzEwLjExNzcvMDAw
OTkyMjgwNzMxMTM5NyBbZG9pXTwvZWxlY3Ryb25pYy1yZXNvdXJjZS1udW0+PC9yZWNvcmQ+PC9D
aXRlPjwvRW5kTm90ZT5=
</w:fldData>
              </w:fldChar>
            </w:r>
            <w:r w:rsidR="00B3117A">
              <w:rPr>
                <w:rFonts w:ascii="Times New Roman" w:eastAsia="Times New Roman" w:hAnsi="Times New Roman"/>
                <w:bCs/>
                <w:color w:val="000000"/>
                <w:sz w:val="24"/>
                <w:szCs w:val="24"/>
              </w:rPr>
              <w:instrText xml:space="preserve"> ADDIN EN.CITE.DATA </w:instrText>
            </w:r>
            <w:r w:rsidR="008C045D">
              <w:rPr>
                <w:rFonts w:ascii="Times New Roman" w:eastAsia="Times New Roman" w:hAnsi="Times New Roman"/>
                <w:bCs/>
                <w:color w:val="000000"/>
                <w:sz w:val="24"/>
                <w:szCs w:val="24"/>
              </w:rPr>
            </w:r>
            <w:r w:rsidR="008C045D">
              <w:rPr>
                <w:rFonts w:ascii="Times New Roman" w:eastAsia="Times New Roman" w:hAnsi="Times New Roman"/>
                <w:bCs/>
                <w:color w:val="000000"/>
                <w:sz w:val="24"/>
                <w:szCs w:val="24"/>
              </w:rPr>
              <w:fldChar w:fldCharType="end"/>
            </w:r>
            <w:r w:rsidR="008C045D" w:rsidRPr="0045717C">
              <w:rPr>
                <w:rFonts w:ascii="Times New Roman" w:eastAsia="Times New Roman" w:hAnsi="Times New Roman"/>
                <w:bCs/>
                <w:color w:val="000000"/>
                <w:sz w:val="24"/>
                <w:szCs w:val="24"/>
              </w:rPr>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6" w:tooltip="Lazol, 2008 #213" w:history="1">
              <w:r w:rsidR="00B3117A">
                <w:rPr>
                  <w:rFonts w:ascii="Times New Roman" w:eastAsia="Times New Roman" w:hAnsi="Times New Roman"/>
                  <w:bCs/>
                  <w:noProof/>
                  <w:color w:val="000000"/>
                  <w:sz w:val="24"/>
                  <w:szCs w:val="24"/>
                </w:rPr>
                <w:t>6</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8C1AF6" w:rsidRPr="0045717C" w:rsidRDefault="008C1AF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USA</w:t>
            </w:r>
          </w:p>
        </w:tc>
        <w:tc>
          <w:tcPr>
            <w:tcW w:w="1826" w:type="dxa"/>
            <w:shd w:val="clear" w:color="auto" w:fill="FFFFFF"/>
            <w:vAlign w:val="center"/>
          </w:tcPr>
          <w:p w:rsidR="008C1AF6" w:rsidRPr="0045717C" w:rsidRDefault="008C1AF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5-2005</w:t>
            </w:r>
          </w:p>
        </w:tc>
        <w:tc>
          <w:tcPr>
            <w:tcW w:w="1150" w:type="dxa"/>
            <w:tcBorders>
              <w:left w:val="nil"/>
              <w:right w:val="nil"/>
            </w:tcBorders>
            <w:shd w:val="clear" w:color="auto" w:fill="FFFFFF"/>
            <w:vAlign w:val="center"/>
          </w:tcPr>
          <w:p w:rsidR="008C1AF6" w:rsidRPr="0045717C" w:rsidRDefault="008C1AF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8</w:t>
            </w:r>
          </w:p>
        </w:tc>
        <w:tc>
          <w:tcPr>
            <w:tcW w:w="1101" w:type="dxa"/>
            <w:shd w:val="clear" w:color="auto" w:fill="FFFFFF"/>
            <w:vAlign w:val="center"/>
          </w:tcPr>
          <w:p w:rsidR="008C1AF6" w:rsidRPr="0045717C" w:rsidRDefault="008C1AF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132m</w:t>
            </w:r>
          </w:p>
        </w:tc>
        <w:tc>
          <w:tcPr>
            <w:tcW w:w="1719" w:type="dxa"/>
            <w:tcBorders>
              <w:left w:val="nil"/>
              <w:right w:val="nil"/>
            </w:tcBorders>
            <w:shd w:val="clear" w:color="auto" w:fill="FFFFFF"/>
            <w:vAlign w:val="center"/>
          </w:tcPr>
          <w:p w:rsidR="008C1AF6" w:rsidRPr="0045717C" w:rsidRDefault="00C23177"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9 (15.5</w:t>
            </w:r>
            <w:r w:rsidR="008C1AF6" w:rsidRPr="0045717C">
              <w:rPr>
                <w:rFonts w:ascii="Times New Roman" w:eastAsia="Times New Roman" w:hAnsi="Times New Roman"/>
                <w:color w:val="000000"/>
                <w:sz w:val="24"/>
                <w:szCs w:val="24"/>
              </w:rPr>
              <w:t>)</w:t>
            </w:r>
          </w:p>
        </w:tc>
        <w:tc>
          <w:tcPr>
            <w:tcW w:w="1911" w:type="dxa"/>
            <w:shd w:val="clear" w:color="auto" w:fill="FFFFFF"/>
            <w:vAlign w:val="center"/>
          </w:tcPr>
          <w:p w:rsidR="008C1AF6" w:rsidRPr="0045717C" w:rsidRDefault="00C23177"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3 (39.7)</w:t>
            </w:r>
          </w:p>
        </w:tc>
        <w:tc>
          <w:tcPr>
            <w:tcW w:w="1964" w:type="dxa"/>
            <w:tcBorders>
              <w:left w:val="nil"/>
              <w:right w:val="nil"/>
            </w:tcBorders>
            <w:shd w:val="clear" w:color="auto" w:fill="FFFFFF"/>
            <w:vAlign w:val="center"/>
          </w:tcPr>
          <w:p w:rsidR="008C1AF6" w:rsidRPr="0045717C" w:rsidRDefault="0020632F"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7 (12.1)</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Miyako</w:t>
            </w:r>
            <w:proofErr w:type="spellEnd"/>
            <w:r w:rsidRPr="0045717C">
              <w:rPr>
                <w:rFonts w:ascii="Times New Roman" w:eastAsia="Times New Roman" w:hAnsi="Times New Roman"/>
                <w:b/>
                <w:bCs/>
                <w:color w:val="000000"/>
                <w:sz w:val="24"/>
                <w:szCs w:val="24"/>
              </w:rPr>
              <w:t>, 2005</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Miyako&lt;/Author&gt;&lt;Year&gt;2005&lt;/Year&gt;&lt;RecNum&gt;237&lt;/RecNum&gt;&lt;DisplayText&gt;[48]&lt;/DisplayText&gt;&lt;record&gt;&lt;rec-number&gt;237&lt;/rec-number&gt;&lt;foreign-keys&gt;&lt;key app="EN" db-id="aezfazfr55w2dee09auvzeanzd0axtt5x25v" timestamp="1380649263"&gt;237&lt;/key&gt;&lt;/foreign-keys&gt;&lt;ref-type name="Journal Article"&gt;17&lt;/ref-type&gt;&lt;contributors&gt;&lt;authors&gt;&lt;author&gt;Miyako,K.&lt;/author&gt;&lt;author&gt;Kinjo,S.&lt;/author&gt;&lt;author&gt;Kohno,H.&lt;/author&gt;&lt;/authors&gt;&lt;/contributors&gt;&lt;auth-address&gt;Department of Endocrinology and Metabolism, Fukuoka Children&amp;apos;s Hospital, Fukuoka, Japan. ken-miyako@asahi.email.ne.jp&lt;/auth-address&gt;&lt;titles&gt;&lt;title&gt;Vitamin D deficiency rickets caused by improper lifestyle in Japanese children&lt;/title&gt;&lt;secondary-title&gt;Pediatr.Int.&lt;/secondary-title&gt;&lt;/titles&gt;&lt;periodical&gt;&lt;full-title&gt;Pediatr.Int.&lt;/full-title&gt;&lt;/periodical&gt;&lt;pages&gt;142-146&lt;/pages&gt;&lt;volume&gt;47&lt;/volume&gt;&lt;number&gt;2&lt;/number&gt;&lt;reprint-edition&gt;Not in File&lt;/reprint-edition&gt;&lt;keywords&gt;&lt;keyword&gt;Alkaline Phosphatase&lt;/keyword&gt;&lt;keyword&gt;analogs &amp;amp; derivatives&lt;/keyword&gt;&lt;keyword&gt;blood&lt;/keyword&gt;&lt;keyword&gt;Bone and Bones&lt;/keyword&gt;&lt;keyword&gt;Calcium&lt;/keyword&gt;&lt;keyword&gt;Child,Preschool&lt;/keyword&gt;&lt;keyword&gt;deficiency&lt;/keyword&gt;&lt;keyword&gt;Diet&lt;/keyword&gt;&lt;keyword&gt;epidemiology&lt;/keyword&gt;&lt;keyword&gt;etiology&lt;/keyword&gt;&lt;keyword&gt;Female&lt;/keyword&gt;&lt;keyword&gt;Homeostasis&lt;/keyword&gt;&lt;keyword&gt;Humans&lt;/keyword&gt;&lt;keyword&gt;Hypocalcemia&lt;/keyword&gt;&lt;keyword&gt;Infant&lt;/keyword&gt;&lt;keyword&gt;Japan&lt;/keyword&gt;&lt;keyword&gt;Life Style&lt;/keyword&gt;&lt;keyword&gt;Male&lt;/keyword&gt;&lt;keyword&gt;metabolism&lt;/keyword&gt;&lt;keyword&gt;methods&lt;/keyword&gt;&lt;keyword&gt;Parathyroid Hormone&lt;/keyword&gt;&lt;keyword&gt;Patients&lt;/keyword&gt;&lt;keyword&gt;Phosphorus&lt;/keyword&gt;&lt;keyword&gt;Rickets&lt;/keyword&gt;&lt;keyword&gt;Sunlight&lt;/keyword&gt;&lt;keyword&gt;Vitamin D&lt;/keyword&gt;&lt;keyword&gt;Vitamin D Deficiency&lt;/keyword&gt;&lt;/keywords&gt;&lt;dates&gt;&lt;year&gt;2005&lt;/year&gt;&lt;pub-dates&gt;&lt;date&gt;4/2005&lt;/date&gt;&lt;/pub-dates&gt;&lt;/dates&gt;&lt;label&gt;68&lt;/label&gt;&lt;urls&gt;&lt;related-urls&gt;&lt;url&gt;http://www.ncbi.nlm.nih.gov/pubmed/15771690&lt;/url&gt;&lt;/related-urls&gt;&lt;/urls&gt;&lt;electronic-resource-num&gt;PED2041 [pii];10.1111/j.1442-200x.2005.02041.x [doi]&lt;/electronic-resource-num&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8" w:tooltip="Miyako, 2005 #237" w:history="1">
              <w:r w:rsidR="00B3117A">
                <w:rPr>
                  <w:rFonts w:ascii="Times New Roman" w:eastAsia="Times New Roman" w:hAnsi="Times New Roman"/>
                  <w:bCs/>
                  <w:noProof/>
                  <w:color w:val="000000"/>
                  <w:sz w:val="24"/>
                  <w:szCs w:val="24"/>
                </w:rPr>
                <w:t>48</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Japan</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2-2001</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0</w:t>
            </w:r>
          </w:p>
        </w:tc>
        <w:tc>
          <w:tcPr>
            <w:tcW w:w="1101" w:type="dxa"/>
            <w:shd w:val="clear" w:color="auto" w:fill="FFFFFF"/>
            <w:vAlign w:val="center"/>
          </w:tcPr>
          <w:p w:rsidR="00061AFB" w:rsidRPr="0045717C" w:rsidRDefault="007A725D"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w:t>
            </w:r>
            <w:r w:rsidR="00061AFB" w:rsidRPr="0045717C">
              <w:rPr>
                <w:rFonts w:ascii="Times New Roman" w:eastAsia="Times New Roman" w:hAnsi="Times New Roman"/>
                <w:color w:val="000000"/>
                <w:sz w:val="24"/>
                <w:szCs w:val="24"/>
              </w:rPr>
              <w:t>-31m</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 (20.0)</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7</w:t>
            </w:r>
            <w:r w:rsidR="00AA0ED4" w:rsidRPr="0045717C">
              <w:rPr>
                <w:rFonts w:ascii="Times New Roman" w:eastAsia="Times New Roman" w:hAnsi="Times New Roman"/>
                <w:color w:val="000000"/>
                <w:sz w:val="24"/>
                <w:szCs w:val="24"/>
              </w:rPr>
              <w:t xml:space="preserve"> (70.0)</w:t>
            </w:r>
          </w:p>
        </w:tc>
        <w:tc>
          <w:tcPr>
            <w:tcW w:w="1964" w:type="dxa"/>
            <w:tcBorders>
              <w:left w:val="nil"/>
              <w:right w:val="nil"/>
            </w:tcBorders>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w:t>
            </w:r>
            <w:r w:rsidR="00AA0ED4" w:rsidRPr="0045717C">
              <w:rPr>
                <w:rFonts w:ascii="Times New Roman" w:eastAsia="Times New Roman" w:hAnsi="Times New Roman"/>
                <w:color w:val="000000"/>
                <w:sz w:val="24"/>
                <w:szCs w:val="24"/>
              </w:rPr>
              <w:t xml:space="preserve"> (20.0)</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Mylott</w:t>
            </w:r>
            <w:proofErr w:type="spellEnd"/>
            <w:r w:rsidRPr="0045717C">
              <w:rPr>
                <w:rFonts w:ascii="Times New Roman" w:eastAsia="Times New Roman" w:hAnsi="Times New Roman"/>
                <w:b/>
                <w:bCs/>
                <w:color w:val="000000"/>
                <w:sz w:val="24"/>
                <w:szCs w:val="24"/>
              </w:rPr>
              <w:t>, 2004</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Mylott&lt;/Author&gt;&lt;Year&gt;2004&lt;/Year&gt;&lt;RecNum&gt;246&lt;/RecNum&gt;&lt;DisplayText&gt;[43]&lt;/DisplayText&gt;&lt;record&gt;&lt;rec-number&gt;246&lt;/rec-number&gt;&lt;foreign-keys&gt;&lt;key app="EN" db-id="aezfazfr55w2dee09auvzeanzd0axtt5x25v" timestamp="1380649263"&gt;246&lt;/key&gt;&lt;/foreign-keys&gt;&lt;ref-type name="Journal Article"&gt;17&lt;/ref-type&gt;&lt;contributors&gt;&lt;authors&gt;&lt;author&gt;Mylott,B.M.&lt;/author&gt;&lt;author&gt;Kump,T.&lt;/author&gt;&lt;author&gt;Bolton,M.L.&lt;/author&gt;&lt;author&gt;Greenbaum,L.A.&lt;/author&gt;&lt;/authors&gt;&lt;/contributors&gt;&lt;auth-address&gt;Children&amp;apos;s Hospital of Wisconsin, USA&lt;/auth-address&gt;&lt;titles&gt;&lt;title&gt;Rickets in the Dairy State&lt;/title&gt;&lt;secondary-title&gt;WMJ.&lt;/secondary-title&gt;&lt;/titles&gt;&lt;periodical&gt;&lt;full-title&gt;WMJ.&lt;/full-title&gt;&lt;/periodical&gt;&lt;pages&gt;84-87&lt;/pages&gt;&lt;volume&gt;103&lt;/volume&gt;&lt;number&gt;5&lt;/number&gt;&lt;reprint-edition&gt;Not in File&lt;/reprint-edition&gt;&lt;keywords&gt;&lt;keyword&gt;deficiency&lt;/keyword&gt;&lt;keyword&gt;Diet&lt;/keyword&gt;&lt;keyword&gt;epidemiology&lt;/keyword&gt;&lt;keyword&gt;ethnology&lt;/keyword&gt;&lt;keyword&gt;Female&lt;/keyword&gt;&lt;keyword&gt;Health&lt;/keyword&gt;&lt;keyword&gt;Humans&lt;/keyword&gt;&lt;keyword&gt;Infant&lt;/keyword&gt;&lt;keyword&gt;Male&lt;/keyword&gt;&lt;keyword&gt;methods&lt;/keyword&gt;&lt;keyword&gt;Retrospective Studies&lt;/keyword&gt;&lt;keyword&gt;Rickets&lt;/keyword&gt;&lt;keyword&gt;Seizures&lt;/keyword&gt;&lt;keyword&gt;Tetany&lt;/keyword&gt;&lt;keyword&gt;Vitamin D&lt;/keyword&gt;&lt;keyword&gt;Vitamin D Deficiency&lt;/keyword&gt;&lt;keyword&gt;Wisconsin&lt;/keyword&gt;&lt;/keywords&gt;&lt;dates&gt;&lt;year&gt;2004&lt;/year&gt;&lt;pub-dates&gt;&lt;date&gt;2004&lt;/date&gt;&lt;/pub-dates&gt;&lt;/dates&gt;&lt;label&gt;63&lt;/label&gt;&lt;urls&gt;&lt;related-urls&gt;&lt;url&gt;http://www.ncbi.nlm.nih.gov/pubmed/15553572&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3" w:tooltip="Mylott, 2004 #246" w:history="1">
              <w:r w:rsidR="00B3117A">
                <w:rPr>
                  <w:rFonts w:ascii="Times New Roman" w:eastAsia="Times New Roman" w:hAnsi="Times New Roman"/>
                  <w:bCs/>
                  <w:noProof/>
                  <w:color w:val="000000"/>
                  <w:sz w:val="24"/>
                  <w:szCs w:val="24"/>
                </w:rPr>
                <w:t>43</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US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6-2004</w:t>
            </w:r>
          </w:p>
        </w:tc>
        <w:tc>
          <w:tcPr>
            <w:tcW w:w="1150"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1</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24m</w:t>
            </w:r>
          </w:p>
        </w:tc>
        <w:tc>
          <w:tcPr>
            <w:tcW w:w="1719"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 (9.8)</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4</w:t>
            </w:r>
            <w:r w:rsidR="00AA0ED4" w:rsidRPr="0045717C">
              <w:rPr>
                <w:rFonts w:ascii="Times New Roman" w:eastAsia="Times New Roman" w:hAnsi="Times New Roman"/>
                <w:color w:val="000000"/>
                <w:sz w:val="24"/>
                <w:szCs w:val="24"/>
              </w:rPr>
              <w:t xml:space="preserve"> (27.4)</w:t>
            </w:r>
          </w:p>
        </w:tc>
        <w:tc>
          <w:tcPr>
            <w:tcW w:w="1964"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w:t>
            </w:r>
            <w:r w:rsidR="00AA0ED4" w:rsidRPr="0045717C">
              <w:rPr>
                <w:rFonts w:ascii="Times New Roman" w:eastAsia="Times New Roman" w:hAnsi="Times New Roman"/>
                <w:color w:val="000000"/>
                <w:sz w:val="24"/>
                <w:szCs w:val="24"/>
              </w:rPr>
              <w:t xml:space="preserve"> (9.8)</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Narchi</w:t>
            </w:r>
            <w:proofErr w:type="spellEnd"/>
            <w:r w:rsidRPr="0045717C">
              <w:rPr>
                <w:rFonts w:ascii="Times New Roman" w:eastAsia="Times New Roman" w:hAnsi="Times New Roman"/>
                <w:b/>
                <w:bCs/>
                <w:color w:val="000000"/>
                <w:sz w:val="24"/>
                <w:szCs w:val="24"/>
              </w:rPr>
              <w:t>, 2001</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Narchi&lt;/Author&gt;&lt;Year&gt;2001&lt;/Year&gt;&lt;RecNum&gt;248&lt;/RecNum&gt;&lt;DisplayText&gt;[114]&lt;/DisplayText&gt;&lt;record&gt;&lt;rec-number&gt;248&lt;/rec-number&gt;&lt;foreign-keys&gt;&lt;key app="EN" db-id="aezfazfr55w2dee09auvzeanzd0axtt5x25v" timestamp="1380649263"&gt;248&lt;/key&gt;&lt;/foreign-keys&gt;&lt;ref-type name="Journal Article"&gt;17&lt;/ref-type&gt;&lt;contributors&gt;&lt;authors&gt;&lt;author&gt;Narchi,H.&lt;/author&gt;&lt;author&gt;El,Jamil M.&lt;/author&gt;&lt;author&gt;Kulaylat,N.&lt;/author&gt;&lt;/authors&gt;&lt;/contributors&gt;&lt;auth-address&gt;Al-Hasa Specialty Services Division, Saudi Aramco-Al-Hasa Health Center, Box 6030, Mubarraz 31311, Saudi Arabia. hassibnarchi@hotmail.com&lt;/auth-address&gt;&lt;titles&gt;&lt;title&gt;Symptomatic rickets in adolescence&lt;/title&gt;&lt;secondary-title&gt;Arch.Dis.Child&lt;/secondary-title&gt;&lt;/titles&gt;&lt;periodical&gt;&lt;full-title&gt;Arch.Dis.Child&lt;/full-title&gt;&lt;/periodical&gt;&lt;pages&gt;501-503&lt;/pages&gt;&lt;volume&gt;84&lt;/volume&gt;&lt;number&gt;6&lt;/number&gt;&lt;reprint-edition&gt;Not in File&lt;/reprint-edition&gt;&lt;keywords&gt;&lt;keyword&gt;25-Hydroxyvitamin D 2&lt;/keyword&gt;&lt;keyword&gt;administration &amp;amp; dosage&lt;/keyword&gt;&lt;keyword&gt;Adolescent&lt;/keyword&gt;&lt;keyword&gt;Aged&lt;/keyword&gt;&lt;keyword&gt;Alkaline Phosphatase&lt;/keyword&gt;&lt;keyword&gt;blood&lt;/keyword&gt;&lt;keyword&gt;Calcium&lt;/keyword&gt;&lt;keyword&gt;Calcium,Dietary&lt;/keyword&gt;&lt;keyword&gt;Child&lt;/keyword&gt;&lt;keyword&gt;complications&lt;/keyword&gt;&lt;keyword&gt;diagnosis&lt;/keyword&gt;&lt;keyword&gt;Diet Records&lt;/keyword&gt;&lt;keyword&gt;etiology&lt;/keyword&gt;&lt;keyword&gt;Female&lt;/keyword&gt;&lt;keyword&gt;Growth&lt;/keyword&gt;&lt;keyword&gt;Health&lt;/keyword&gt;&lt;keyword&gt;Humans&lt;/keyword&gt;&lt;keyword&gt;Hypocalcemia&lt;/keyword&gt;&lt;keyword&gt;Male&lt;/keyword&gt;&lt;keyword&gt;metabolism&lt;/keyword&gt;&lt;keyword&gt;methods&lt;/keyword&gt;&lt;keyword&gt;Nutrition Policy&lt;/keyword&gt;&lt;keyword&gt;Pain&lt;/keyword&gt;&lt;keyword&gt;Phosphorus&lt;/keyword&gt;&lt;keyword&gt;Prevalence&lt;/keyword&gt;&lt;keyword&gt;Rickets&lt;/keyword&gt;&lt;keyword&gt;Risk&lt;/keyword&gt;&lt;keyword&gt;Saudi Arabia&lt;/keyword&gt;&lt;keyword&gt;Sunlight&lt;/keyword&gt;&lt;keyword&gt;Tetany&lt;/keyword&gt;&lt;keyword&gt;Vitamin D&lt;/keyword&gt;&lt;/keywords&gt;&lt;dates&gt;&lt;year&gt;2001&lt;/year&gt;&lt;pub-dates&gt;&lt;date&gt;6/2001&lt;/date&gt;&lt;/pub-dates&gt;&lt;/dates&gt;&lt;label&gt;70&lt;/label&gt;&lt;urls&gt;&lt;related-urls&gt;&lt;url&gt;http://www.ncbi.nlm.nih.gov/pubmed/11369569&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114" w:tooltip="Narchi, 2001 #248" w:history="1">
              <w:r w:rsidR="00B3117A">
                <w:rPr>
                  <w:rFonts w:ascii="Times New Roman" w:eastAsia="Times New Roman" w:hAnsi="Times New Roman"/>
                  <w:bCs/>
                  <w:noProof/>
                  <w:color w:val="000000"/>
                  <w:sz w:val="24"/>
                  <w:szCs w:val="24"/>
                </w:rPr>
                <w:t>114</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Saudi Arabi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6-1997</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1</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1-15y</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w:t>
            </w:r>
            <w:r w:rsidR="00AA0ED4" w:rsidRPr="0045717C">
              <w:rPr>
                <w:rFonts w:ascii="Times New Roman" w:eastAsia="Times New Roman" w:hAnsi="Times New Roman"/>
                <w:color w:val="000000"/>
                <w:sz w:val="24"/>
                <w:szCs w:val="24"/>
              </w:rPr>
              <w:t xml:space="preserve"> (9.5)</w:t>
            </w:r>
          </w:p>
        </w:tc>
        <w:tc>
          <w:tcPr>
            <w:tcW w:w="1964" w:type="dxa"/>
            <w:tcBorders>
              <w:left w:val="nil"/>
              <w:right w:val="nil"/>
            </w:tcBorders>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NR</w:t>
            </w:r>
          </w:p>
        </w:tc>
      </w:tr>
      <w:tr w:rsidR="00897D29" w:rsidRPr="0045717C" w:rsidTr="000A4C2E">
        <w:trPr>
          <w:trHeight w:val="435"/>
        </w:trPr>
        <w:tc>
          <w:tcPr>
            <w:tcW w:w="2660" w:type="dxa"/>
            <w:shd w:val="clear" w:color="auto" w:fill="FFFFFF"/>
            <w:vAlign w:val="center"/>
          </w:tcPr>
          <w:p w:rsidR="00603D26" w:rsidRPr="0045717C" w:rsidRDefault="00603D26"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Pedersen, 2003</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Pedersen&lt;/Author&gt;&lt;Year&gt;2003&lt;/Year&gt;&lt;RecNum&gt;255&lt;/RecNum&gt;&lt;DisplayText&gt;[51]&lt;/DisplayText&gt;&lt;record&gt;&lt;rec-number&gt;255&lt;/rec-number&gt;&lt;foreign-keys&gt;&lt;key app="EN" db-id="aezfazfr55w2dee09auvzeanzd0axtt5x25v" timestamp="1380649263"&gt;255&lt;/key&gt;&lt;/foreign-keys&gt;&lt;ref-type name="Journal Article"&gt;17&lt;/ref-type&gt;&lt;contributors&gt;&lt;authors&gt;&lt;author&gt;Pedersen,P.&lt;/author&gt;&lt;author&gt;Michaelsen,K.F.&lt;/author&gt;&lt;author&gt;Molgaard,C.&lt;/author&gt;&lt;/authors&gt;&lt;/contributors&gt;&lt;auth-address&gt;Department of Paediatrics, Hvidovre Hospital, Copenhagen, Denmark&lt;/auth-address&gt;&lt;titles&gt;&lt;title&gt;Children with nutritional rickets referred to hospitals in Copenhagen during a 10-year period&lt;/title&gt;&lt;secondary-title&gt;Acta Paediatr&lt;/secondary-title&gt;&lt;/titles&gt;&lt;periodical&gt;&lt;full-title&gt;Acta Paediatr&lt;/full-title&gt;&lt;abbr-1&gt;Acta paediatrica (Oslo, Norway : 1992)&lt;/abbr-1&gt;&lt;/periodical&gt;&lt;pages&gt;87-90&lt;/pages&gt;&lt;volume&gt;92&lt;/volume&gt;&lt;number&gt;1&lt;/number&gt;&lt;reprint-edition&gt;Not in File&lt;/reprint-edition&gt;&lt;keywords&gt;&lt;keyword&gt;analysis&lt;/keyword&gt;&lt;keyword&gt;Child Nutritional Physiological Phenomena&lt;/keyword&gt;&lt;keyword&gt;Child,Preschool&lt;/keyword&gt;&lt;keyword&gt;complications&lt;/keyword&gt;&lt;keyword&gt;Denmark&lt;/keyword&gt;&lt;keyword&gt;diagnosis&lt;/keyword&gt;&lt;keyword&gt;drug therapy&lt;/keyword&gt;&lt;keyword&gt;epidemiology&lt;/keyword&gt;&lt;keyword&gt;etiology&lt;/keyword&gt;&lt;keyword&gt;Female&lt;/keyword&gt;&lt;keyword&gt;Follow-Up Studies&lt;/keyword&gt;&lt;keyword&gt;Health&lt;/keyword&gt;&lt;keyword&gt;Health Education&lt;/keyword&gt;&lt;keyword&gt;Hospitalization&lt;/keyword&gt;&lt;keyword&gt;Humans&lt;/keyword&gt;&lt;keyword&gt;Infant&lt;/keyword&gt;&lt;keyword&gt;Male&lt;/keyword&gt;&lt;keyword&gt;methods&lt;/keyword&gt;&lt;keyword&gt;Nutrition Disorders&lt;/keyword&gt;&lt;keyword&gt;Prevalence&lt;/keyword&gt;&lt;keyword&gt;Referral and Consultation&lt;/keyword&gt;&lt;keyword&gt;rehabilitation&lt;/keyword&gt;&lt;keyword&gt;Retrospective Studies&lt;/keyword&gt;&lt;keyword&gt;Rickets&lt;/keyword&gt;&lt;keyword&gt;statistics &amp;amp; numerical data&lt;/keyword&gt;&lt;keyword&gt;therapeutic use&lt;/keyword&gt;&lt;keyword&gt;Vitamin D&lt;/keyword&gt;&lt;/keywords&gt;&lt;dates&gt;&lt;year&gt;2003&lt;/year&gt;&lt;pub-dates&gt;&lt;date&gt;2003&lt;/date&gt;&lt;/pub-dates&gt;&lt;/dates&gt;&lt;label&gt;86&lt;/label&gt;&lt;urls&gt;&lt;related-urls&gt;&lt;url&gt;http://www.ncbi.nlm.nih.gov/pubmed/12650306&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51" w:tooltip="Pedersen, 2003 #255" w:history="1">
              <w:r w:rsidR="00B3117A">
                <w:rPr>
                  <w:rFonts w:ascii="Times New Roman" w:eastAsia="Times New Roman" w:hAnsi="Times New Roman"/>
                  <w:bCs/>
                  <w:noProof/>
                  <w:color w:val="000000"/>
                  <w:sz w:val="24"/>
                  <w:szCs w:val="24"/>
                </w:rPr>
                <w:t>51</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Denmark</w:t>
            </w:r>
          </w:p>
        </w:tc>
        <w:tc>
          <w:tcPr>
            <w:tcW w:w="1826"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0-1999</w:t>
            </w:r>
          </w:p>
        </w:tc>
        <w:tc>
          <w:tcPr>
            <w:tcW w:w="1150"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0</w:t>
            </w:r>
          </w:p>
        </w:tc>
        <w:tc>
          <w:tcPr>
            <w:tcW w:w="1101"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6m-15y</w:t>
            </w:r>
          </w:p>
        </w:tc>
        <w:tc>
          <w:tcPr>
            <w:tcW w:w="1719"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 (12.5)</w:t>
            </w:r>
          </w:p>
        </w:tc>
        <w:tc>
          <w:tcPr>
            <w:tcW w:w="1911"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7 (42.5)</w:t>
            </w:r>
          </w:p>
        </w:tc>
        <w:tc>
          <w:tcPr>
            <w:tcW w:w="1964" w:type="dxa"/>
            <w:shd w:val="clear" w:color="auto" w:fill="FFFFFF"/>
            <w:vAlign w:val="center"/>
          </w:tcPr>
          <w:p w:rsidR="00603D26" w:rsidRPr="0045717C" w:rsidRDefault="00603D2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 (5.0)</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Robinson, 2006</w:t>
            </w:r>
            <w:r w:rsidR="008C045D" w:rsidRPr="0045717C">
              <w:rPr>
                <w:rFonts w:ascii="Times New Roman" w:eastAsia="Times New Roman" w:hAnsi="Times New Roman"/>
                <w:bCs/>
                <w:color w:val="000000"/>
                <w:sz w:val="24"/>
                <w:szCs w:val="24"/>
              </w:rPr>
              <w:fldChar w:fldCharType="begin">
                <w:fldData xml:space="preserve">PEVuZE5vdGU+PENpdGU+PEF1dGhvcj5Sb2JpbnNvbjwvQXV0aG9yPjxZZWFyPjIwMDY8L1llYXI+
PFJlY051bT4yNjQ8L1JlY051bT48RGlzcGxheVRleHQ+WzRdPC9EaXNwbGF5VGV4dD48cmVjb3Jk
PjxyZWMtbnVtYmVyPjI2NDwvcmVjLW51bWJlcj48Zm9yZWlnbi1rZXlzPjxrZXkgYXBwPSJFTiIg
ZGItaWQ9ImFlemZhemZyNTV3MmRlZTA5YXV2emVhbnpkMGF4dHQ1eDI1diIgdGltZXN0YW1wPSIx
MzgwNjQ5MjYzIj4yNjQ8L2tleT48L2ZvcmVpZ24ta2V5cz48cmVmLXR5cGUgbmFtZT0iSm91cm5h
bCBBcnRpY2xlIj4xNzwvcmVmLXR5cGU+PGNvbnRyaWJ1dG9ycz48YXV0aG9ycz48YXV0aG9yPlJv
Ymluc29uLFAuRC48L2F1dGhvcj48YXV0aG9yPkhvZ2xlcixXLjwvYXV0aG9yPjxhdXRob3I+Q3Jh
aWcsTS5FLjwvYXV0aG9yPjxhdXRob3I+VmVyZ2UsQy5GLjwvYXV0aG9yPjxhdXRob3I+V2Fsa2Vy
LEouTC48L2F1dGhvcj48YXV0aG9yPlBpcGVyLEEuQy48L2F1dGhvcj48YXV0aG9yPldvb2RoZWFk
LEguSi48L2F1dGhvcj48YXV0aG9yPkNvd2VsbCxDLlQuPC9hdXRob3I+PGF1dGhvcj5BbWJsZXIs
Ry5SLjwvYXV0aG9yPjwvYXV0aG9ycz48L2NvbnRyaWJ1dG9ycz48YXV0aC1hZGRyZXNzPlRoZSBD
aGlsZHJlbiZhcG9zO3MgSG9zcGl0YWwgYXQgV2VzdG1lYWQsIFN5ZG5leSwgQXVzdHJhbGlhLiBw
YXVscjNAY2h3LmVkdS5hdTwvYXV0aC1hZGRyZXNzPjx0aXRsZXM+PHRpdGxlPlRoZSByZS1lbWVy
Z2luZyBidXJkZW4gb2Ygcmlja2V0czogYSBkZWNhZGUgb2YgZXhwZXJpZW5jZSBmcm9tIFN5ZG5l
eTwvdGl0bGU+PHNlY29uZGFyeS10aXRsZT5BcmNoLkRpcy5DaGlsZDwvc2Vjb25kYXJ5LXRpdGxl
PjwvdGl0bGVzPjxwZXJpb2RpY2FsPjxmdWxsLXRpdGxlPkFyY2guRGlzLkNoaWxkPC9mdWxsLXRp
dGxlPjwvcGVyaW9kaWNhbD48cGFnZXM+NTY0LTU2ODwvcGFnZXM+PHZvbHVtZT45MTwvdm9sdW1l
PjxudW1iZXI+NzwvbnVtYmVyPjxyZXByaW50LWVkaXRpb24+Tm90IGluIEZpbGU8L3JlcHJpbnQt
ZWRpdGlvbj48a2V5d29yZHM+PGtleXdvcmQ+QWZyaWNhPC9rZXl3b3JkPjxrZXl3b3JkPkFnZWQ8
L2tleXdvcmQ+PGtleXdvcmQ+QXVzdHJhbGlhPC9rZXl3b3JkPjxrZXl3b3JkPmJsb29kPC9rZXl3
b3JkPjxrZXl3b3JkPkNoaWxkLFByZXNjaG9vbDwva2V5d29yZD48a2V5d29yZD5Db2hvcnQgU3R1
ZGllczwva2V5d29yZD48a2V5d29yZD5kZWZpY2llbmN5PC9rZXl3b3JkPjxrZXl3b3JkPmRpYWdu
b3Npczwva2V5d29yZD48a2V5d29yZD5lcGlkZW1pb2xvZ3k8L2tleXdvcmQ+PGtleXdvcmQ+RmVt
YWxlPC9rZXl3b3JkPjxrZXl3b3JkPkhlYWx0aDwva2V5d29yZD48a2V5d29yZD5IdW1hbnM8L2tl
eXdvcmQ+PGtleXdvcmQ+SHlkcm94eWNob2xlY2FsY2lmZXJvbHM8L2tleXdvcmQ+PGtleXdvcmQ+
SW5jaWRlbmNlPC9rZXl3b3JkPjxrZXl3b3JkPk1hbGU8L2tleXdvcmQ+PGtleXdvcmQ+bWV0aG9k
czwva2V5d29yZD48a2V5d29yZD5OZXcgU291dGggV2FsZXM8L2tleXdvcmQ+PGtleXdvcmQ+UGFy
YXRoeXJvaWQgSG9ybW9uZTwva2V5d29yZD48a2V5d29yZD5QYXJlbnRzPC9rZXl3b3JkPjxrZXl3
b3JkPlJldHJvc3BlY3RpdmUgU3R1ZGllczwva2V5d29yZD48a2V5d29yZD5SaWNrZXRzPC9rZXl3
b3JkPjxrZXl3b3JkPlJpc2s8L2tleXdvcmQ+PGtleXdvcmQ+U2VpenVyZXM8L2tleXdvcmQ+PGtl
eXdvcmQ+U3VubGlnaHQ8L2tleXdvcmQ+PGtleXdvcmQ+dHJlbmRzPC9rZXl3b3JkPjxrZXl3b3Jk
PlZpdGFtaW4gRDwva2V5d29yZD48a2V5d29yZD5WaXRhbWluIEQgRGVmaWNpZW5jeTwva2V5d29y
ZD48L2tleXdvcmRzPjxkYXRlcz48eWVhcj4yMDA2PC95ZWFyPjxwdWItZGF0ZXM+PGRhdGU+Ny8y
MDA2PC9kYXRlPjwvcHViLWRhdGVzPjwvZGF0ZXM+PGxhYmVsPjU3PC9sYWJlbD48dXJscz48cmVs
YXRlZC11cmxzPjx1cmw+aHR0cDovL3d3dy5uY2JpLm5sbS5uaWguZ292L3B1Ym1lZC8xNTk1NjA0
NTwvdXJsPjwvcmVsYXRlZC11cmxzPjwvdXJscz48ZWxlY3Ryb25pYy1yZXNvdXJjZS1udW0+YWRj
LjIwMDQuMDY5NTc1IFtwaWldOzEwLjExMzYvYWRjLjIwMDQuMDY5NTc1IFtkb2ldPC9lbGVjdHJv
bmljLXJlc291cmNlLW51bT48L3JlY29yZD48L0NpdGU+PC9FbmROb3RlPn==
</w:fldData>
              </w:fldChar>
            </w:r>
            <w:r w:rsidR="00B3117A">
              <w:rPr>
                <w:rFonts w:ascii="Times New Roman" w:eastAsia="Times New Roman" w:hAnsi="Times New Roman"/>
                <w:bCs/>
                <w:color w:val="000000"/>
                <w:sz w:val="24"/>
                <w:szCs w:val="24"/>
              </w:rPr>
              <w:instrText xml:space="preserve"> ADDIN EN.CITE </w:instrText>
            </w:r>
            <w:r w:rsidR="008C045D">
              <w:rPr>
                <w:rFonts w:ascii="Times New Roman" w:eastAsia="Times New Roman" w:hAnsi="Times New Roman"/>
                <w:bCs/>
                <w:color w:val="000000"/>
                <w:sz w:val="24"/>
                <w:szCs w:val="24"/>
              </w:rPr>
              <w:fldChar w:fldCharType="begin">
                <w:fldData xml:space="preserve">PEVuZE5vdGU+PENpdGU+PEF1dGhvcj5Sb2JpbnNvbjwvQXV0aG9yPjxZZWFyPjIwMDY8L1llYXI+
PFJlY051bT4yNjQ8L1JlY051bT48RGlzcGxheVRleHQ+WzRdPC9EaXNwbGF5VGV4dD48cmVjb3Jk
PjxyZWMtbnVtYmVyPjI2NDwvcmVjLW51bWJlcj48Zm9yZWlnbi1rZXlzPjxrZXkgYXBwPSJFTiIg
ZGItaWQ9ImFlemZhemZyNTV3MmRlZTA5YXV2emVhbnpkMGF4dHQ1eDI1diIgdGltZXN0YW1wPSIx
MzgwNjQ5MjYzIj4yNjQ8L2tleT48L2ZvcmVpZ24ta2V5cz48cmVmLXR5cGUgbmFtZT0iSm91cm5h
bCBBcnRpY2xlIj4xNzwvcmVmLXR5cGU+PGNvbnRyaWJ1dG9ycz48YXV0aG9ycz48YXV0aG9yPlJv
Ymluc29uLFAuRC48L2F1dGhvcj48YXV0aG9yPkhvZ2xlcixXLjwvYXV0aG9yPjxhdXRob3I+Q3Jh
aWcsTS5FLjwvYXV0aG9yPjxhdXRob3I+VmVyZ2UsQy5GLjwvYXV0aG9yPjxhdXRob3I+V2Fsa2Vy
LEouTC48L2F1dGhvcj48YXV0aG9yPlBpcGVyLEEuQy48L2F1dGhvcj48YXV0aG9yPldvb2RoZWFk
LEguSi48L2F1dGhvcj48YXV0aG9yPkNvd2VsbCxDLlQuPC9hdXRob3I+PGF1dGhvcj5BbWJsZXIs
Ry5SLjwvYXV0aG9yPjwvYXV0aG9ycz48L2NvbnRyaWJ1dG9ycz48YXV0aC1hZGRyZXNzPlRoZSBD
aGlsZHJlbiZhcG9zO3MgSG9zcGl0YWwgYXQgV2VzdG1lYWQsIFN5ZG5leSwgQXVzdHJhbGlhLiBw
YXVscjNAY2h3LmVkdS5hdTwvYXV0aC1hZGRyZXNzPjx0aXRsZXM+PHRpdGxlPlRoZSByZS1lbWVy
Z2luZyBidXJkZW4gb2Ygcmlja2V0czogYSBkZWNhZGUgb2YgZXhwZXJpZW5jZSBmcm9tIFN5ZG5l
eTwvdGl0bGU+PHNlY29uZGFyeS10aXRsZT5BcmNoLkRpcy5DaGlsZDwvc2Vjb25kYXJ5LXRpdGxl
PjwvdGl0bGVzPjxwZXJpb2RpY2FsPjxmdWxsLXRpdGxlPkFyY2guRGlzLkNoaWxkPC9mdWxsLXRp
dGxlPjwvcGVyaW9kaWNhbD48cGFnZXM+NTY0LTU2ODwvcGFnZXM+PHZvbHVtZT45MTwvdm9sdW1l
PjxudW1iZXI+NzwvbnVtYmVyPjxyZXByaW50LWVkaXRpb24+Tm90IGluIEZpbGU8L3JlcHJpbnQt
ZWRpdGlvbj48a2V5d29yZHM+PGtleXdvcmQ+QWZyaWNhPC9rZXl3b3JkPjxrZXl3b3JkPkFnZWQ8
L2tleXdvcmQ+PGtleXdvcmQ+QXVzdHJhbGlhPC9rZXl3b3JkPjxrZXl3b3JkPmJsb29kPC9rZXl3
b3JkPjxrZXl3b3JkPkNoaWxkLFByZXNjaG9vbDwva2V5d29yZD48a2V5d29yZD5Db2hvcnQgU3R1
ZGllczwva2V5d29yZD48a2V5d29yZD5kZWZpY2llbmN5PC9rZXl3b3JkPjxrZXl3b3JkPmRpYWdu
b3Npczwva2V5d29yZD48a2V5d29yZD5lcGlkZW1pb2xvZ3k8L2tleXdvcmQ+PGtleXdvcmQ+RmVt
YWxlPC9rZXl3b3JkPjxrZXl3b3JkPkhlYWx0aDwva2V5d29yZD48a2V5d29yZD5IdW1hbnM8L2tl
eXdvcmQ+PGtleXdvcmQ+SHlkcm94eWNob2xlY2FsY2lmZXJvbHM8L2tleXdvcmQ+PGtleXdvcmQ+
SW5jaWRlbmNlPC9rZXl3b3JkPjxrZXl3b3JkPk1hbGU8L2tleXdvcmQ+PGtleXdvcmQ+bWV0aG9k
czwva2V5d29yZD48a2V5d29yZD5OZXcgU291dGggV2FsZXM8L2tleXdvcmQ+PGtleXdvcmQ+UGFy
YXRoeXJvaWQgSG9ybW9uZTwva2V5d29yZD48a2V5d29yZD5QYXJlbnRzPC9rZXl3b3JkPjxrZXl3
b3JkPlJldHJvc3BlY3RpdmUgU3R1ZGllczwva2V5d29yZD48a2V5d29yZD5SaWNrZXRzPC9rZXl3
b3JkPjxrZXl3b3JkPlJpc2s8L2tleXdvcmQ+PGtleXdvcmQ+U2VpenVyZXM8L2tleXdvcmQ+PGtl
eXdvcmQ+U3VubGlnaHQ8L2tleXdvcmQ+PGtleXdvcmQ+dHJlbmRzPC9rZXl3b3JkPjxrZXl3b3Jk
PlZpdGFtaW4gRDwva2V5d29yZD48a2V5d29yZD5WaXRhbWluIEQgRGVmaWNpZW5jeTwva2V5d29y
ZD48L2tleXdvcmRzPjxkYXRlcz48eWVhcj4yMDA2PC95ZWFyPjxwdWItZGF0ZXM+PGRhdGU+Ny8y
MDA2PC9kYXRlPjwvcHViLWRhdGVzPjwvZGF0ZXM+PGxhYmVsPjU3PC9sYWJlbD48dXJscz48cmVs
YXRlZC11cmxzPjx1cmw+aHR0cDovL3d3dy5uY2JpLm5sbS5uaWguZ292L3B1Ym1lZC8xNTk1NjA0
NTwvdXJsPjwvcmVsYXRlZC11cmxzPjwvdXJscz48ZWxlY3Ryb25pYy1yZXNvdXJjZS1udW0+YWRj
LjIwMDQuMDY5NTc1IFtwaWldOzEwLjExMzYvYWRjLjIwMDQuMDY5NTc1IFtkb2ldPC9lbGVjdHJv
bmljLXJlc291cmNlLW51bT48L3JlY29yZD48L0NpdGU+PC9FbmROb3RlPn==
</w:fldData>
              </w:fldChar>
            </w:r>
            <w:r w:rsidR="00B3117A">
              <w:rPr>
                <w:rFonts w:ascii="Times New Roman" w:eastAsia="Times New Roman" w:hAnsi="Times New Roman"/>
                <w:bCs/>
                <w:color w:val="000000"/>
                <w:sz w:val="24"/>
                <w:szCs w:val="24"/>
              </w:rPr>
              <w:instrText xml:space="preserve"> ADDIN EN.CITE.DATA </w:instrText>
            </w:r>
            <w:r w:rsidR="008C045D">
              <w:rPr>
                <w:rFonts w:ascii="Times New Roman" w:eastAsia="Times New Roman" w:hAnsi="Times New Roman"/>
                <w:bCs/>
                <w:color w:val="000000"/>
                <w:sz w:val="24"/>
                <w:szCs w:val="24"/>
              </w:rPr>
            </w:r>
            <w:r w:rsidR="008C045D">
              <w:rPr>
                <w:rFonts w:ascii="Times New Roman" w:eastAsia="Times New Roman" w:hAnsi="Times New Roman"/>
                <w:bCs/>
                <w:color w:val="000000"/>
                <w:sz w:val="24"/>
                <w:szCs w:val="24"/>
              </w:rPr>
              <w:fldChar w:fldCharType="end"/>
            </w:r>
            <w:r w:rsidR="008C045D" w:rsidRPr="0045717C">
              <w:rPr>
                <w:rFonts w:ascii="Times New Roman" w:eastAsia="Times New Roman" w:hAnsi="Times New Roman"/>
                <w:bCs/>
                <w:color w:val="000000"/>
                <w:sz w:val="24"/>
                <w:szCs w:val="24"/>
              </w:rPr>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4" w:tooltip="Robinson, 2006 #264" w:history="1">
              <w:r w:rsidR="00B3117A">
                <w:rPr>
                  <w:rFonts w:ascii="Times New Roman" w:eastAsia="Times New Roman" w:hAnsi="Times New Roman"/>
                  <w:bCs/>
                  <w:noProof/>
                  <w:color w:val="000000"/>
                  <w:sz w:val="24"/>
                  <w:szCs w:val="24"/>
                </w:rPr>
                <w:t>4</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Australi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3-2003</w:t>
            </w:r>
          </w:p>
        </w:tc>
        <w:tc>
          <w:tcPr>
            <w:tcW w:w="1150"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26</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15y</w:t>
            </w:r>
          </w:p>
        </w:tc>
        <w:tc>
          <w:tcPr>
            <w:tcW w:w="1719"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 (4.0)</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8</w:t>
            </w:r>
            <w:r w:rsidR="00AA0ED4" w:rsidRPr="0045717C">
              <w:rPr>
                <w:rFonts w:ascii="Times New Roman" w:eastAsia="Times New Roman" w:hAnsi="Times New Roman"/>
                <w:color w:val="000000"/>
                <w:sz w:val="24"/>
                <w:szCs w:val="24"/>
              </w:rPr>
              <w:t xml:space="preserve"> (22.2)</w:t>
            </w:r>
          </w:p>
        </w:tc>
        <w:tc>
          <w:tcPr>
            <w:tcW w:w="1964"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2</w:t>
            </w:r>
            <w:r w:rsidR="00AA0ED4" w:rsidRPr="0045717C">
              <w:rPr>
                <w:rFonts w:ascii="Times New Roman" w:eastAsia="Times New Roman" w:hAnsi="Times New Roman"/>
                <w:color w:val="000000"/>
                <w:sz w:val="24"/>
                <w:szCs w:val="24"/>
              </w:rPr>
              <w:t xml:space="preserve"> (33.3)</w:t>
            </w:r>
          </w:p>
        </w:tc>
      </w:tr>
      <w:tr w:rsidR="00897D29" w:rsidRPr="0045717C" w:rsidTr="000A4C2E">
        <w:trPr>
          <w:trHeight w:val="435"/>
        </w:trPr>
        <w:tc>
          <w:tcPr>
            <w:tcW w:w="2660" w:type="dxa"/>
            <w:shd w:val="clear" w:color="auto" w:fill="FFFFFF"/>
            <w:vAlign w:val="center"/>
          </w:tcPr>
          <w:p w:rsidR="006D336A" w:rsidRPr="0045717C" w:rsidRDefault="006D336A"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Thacher</w:t>
            </w:r>
            <w:proofErr w:type="spellEnd"/>
            <w:r w:rsidRPr="0045717C">
              <w:rPr>
                <w:rFonts w:ascii="Times New Roman" w:eastAsia="Times New Roman" w:hAnsi="Times New Roman"/>
                <w:b/>
                <w:bCs/>
                <w:color w:val="000000"/>
                <w:sz w:val="24"/>
                <w:szCs w:val="24"/>
              </w:rPr>
              <w:t>, 2013</w:t>
            </w:r>
            <w:r w:rsidR="008C045D" w:rsidRPr="0045717C">
              <w:rPr>
                <w:rFonts w:ascii="Times New Roman" w:eastAsia="Times New Roman" w:hAnsi="Times New Roman"/>
                <w:bCs/>
                <w:color w:val="000000"/>
                <w:sz w:val="24"/>
                <w:szCs w:val="24"/>
              </w:rPr>
              <w:fldChar w:fldCharType="begin">
                <w:fldData xml:space="preserve">PEVuZE5vdGU+PENpdGU+PEF1dGhvcj5UaGFjaGVyPC9BdXRob3I+PFllYXI+MjAxMzwvWWVhcj48
UmVjTnVtPjI5MzwvUmVjTnVtPjxEaXNwbGF5VGV4dD5bNV08L0Rpc3BsYXlUZXh0PjxyZWNvcmQ+
PHJlYy1udW1iZXI+MjkzPC9yZWMtbnVtYmVyPjxmb3JlaWduLWtleXM+PGtleSBhcHA9IkVOIiBk
Yi1pZD0iYWV6ZmF6ZnI1NXcyZGVlMDlhdXZ6ZWFuemQwYXh0dDV4MjV2IiB0aW1lc3RhbXA9IjEz
ODA2NDkyNjQiPjI5Mzwva2V5PjwvZm9yZWlnbi1rZXlzPjxyZWYtdHlwZSBuYW1lPSJKb3VybmFs
IEFydGljbGUiPjE3PC9yZWYtdHlwZT48Y29udHJpYnV0b3JzPjxhdXRob3JzPjxhdXRob3I+VGhh
Y2hlcixULkQuPC9hdXRob3I+PGF1dGhvcj5GaXNjaGVyLFAuUi48L2F1dGhvcj48YXV0aG9yPlRl
YmJlbixQLkouPC9hdXRob3I+PGF1dGhvcj5TaW5naCxSLkouPC9hdXRob3I+PGF1dGhvcj5DaGEs
Uy5TLjwvYXV0aG9yPjxhdXRob3I+TWF4c29uLEouQS48L2F1dGhvcj48YXV0aG9yPllhd24sQi5Q
LjwvYXV0aG9yPjwvYXV0aG9ycz48L2NvbnRyaWJ1dG9ycz48YXV0aC1hZGRyZXNzPkRlcGFydG1l
bnQgb2YgRmFtaWx5IE1lZGljaW5lLCBNYXlvIENsaW5pYywgUm9jaGVzdGVyLCBNTiwgVVNBLiB0
aGFjaGVyLnRob21hc0BtYXlvLmVkdTwvYXV0aC1hZGRyZXNzPjx0aXRsZXM+PHRpdGxlPkluY3Jl
YXNpbmcgaW5jaWRlbmNlIG9mIG51dHJpdGlvbmFsIHJpY2tldHM6IGEgcG9wdWxhdGlvbi1iYXNl
ZCBzdHVkeSBpbiBPbG1zdGVkIENvdW50eSwgTWlubmVzb3RhPC90aXRsZT48c2Vjb25kYXJ5LXRp
dGxlPk1heW8gQ2xpbi5Qcm9jLjwvc2Vjb25kYXJ5LXRpdGxlPjwvdGl0bGVzPjxwZXJpb2RpY2Fs
PjxmdWxsLXRpdGxlPk1heW8gQ2xpbi5Qcm9jLjwvZnVsbC10aXRsZT48L3BlcmlvZGljYWw+PHBh
Z2VzPjE3Ni0xODM8L3BhZ2VzPjx2b2x1bWU+ODg8L3ZvbHVtZT48bnVtYmVyPjI8L251bWJlcj48
cmVwcmludC1lZGl0aW9uPk5vdCBpbiBGaWxlPC9yZXByaW50LWVkaXRpb24+PGtleXdvcmRzPjxr
ZXl3b3JkPkFnZWQ8L2tleXdvcmQ+PGtleXdvcmQ+QmlydGggV2VpZ2h0PC9rZXl3b3JkPjxrZXl3
b3JkPkJyZWFzdCBGZWVkaW5nPC9rZXl3b3JkPjxrZXl3b3JkPkNhdXNhbGl0eTwva2V5d29yZD48
a2V5d29yZD5DaGlsZCxQcmVzY2hvb2w8L2tleXdvcmQ+PGtleXdvcmQ+Q29tb3JiaWRpdHk8L2tl
eXdvcmQ+PGtleXdvcmQ+ZGVmaWNpZW5jeTwva2V5d29yZD48a2V5d29yZD5EZW1vZ3JhcGh5PC9r
ZXl3b3JkPjxrZXl3b3JkPmVwaWRlbWlvbG9neTwva2V5d29yZD48a2V5d29yZD5GZW1hbGU8L2tl
eXdvcmQ+PGtleXdvcmQ+R3Jvd3RoPC9rZXl3b3JkPjxrZXl3b3JkPkh1bWFuczwva2V5d29yZD48
a2V5d29yZD5IeXBvY2FsY2VtaWE8L2tleXdvcmQ+PGtleXdvcmQ+SW5jaWRlbmNlPC9rZXl3b3Jk
PjxrZXl3b3JkPkluZmFudDwva2V5d29yZD48a2V5d29yZD5JbmZhbnQsTmV3Ym9ybjwva2V5d29y
ZD48a2V5d29yZD5NYWxlPC9rZXl3b3JkPjxrZXl3b3JkPm1ldGhvZHM8L2tleXdvcmQ+PGtleXdv
cmQ+TWlubmVzb3RhPC9rZXl3b3JkPjxrZXl3b3JkPk9zdGVvbWFsYWNpYTwva2V5d29yZD48a2V5
d29yZD5QYWluPC9rZXl3b3JkPjxrZXl3b3JkPlBhdGllbnRzPC9rZXl3b3JkPjxrZXl3b3JkPlJp
Y2tldHM8L2tleXdvcmQ+PGtleXdvcmQ+Umlzazwva2V5d29yZD48a2V5d29yZD5SaXNrIEZhY3Rv
cnM8L2tleXdvcmQ+PGtleXdvcmQ+VGV0YW55PC9rZXl3b3JkPjxrZXl3b3JkPnRyZW5kczwva2V5
d29yZD48a2V5d29yZD5WaXRhbWluIEQ8L2tleXdvcmQ+PGtleXdvcmQ+Vml0YW1pbiBEIERlZmlj
aWVuY3k8L2tleXdvcmQ+PC9rZXl3b3Jkcz48ZGF0ZXM+PHllYXI+MjAxMzwveWVhcj48cHViLWRh
dGVzPjxkYXRlPjIvMjAxMzwvZGF0ZT48L3B1Yi1kYXRlcz48L2RhdGVzPjxsYWJlbD41ODwvbGFi
ZWw+PHVybHM+PHJlbGF0ZWQtdXJscz48dXJsPmh0dHA6Ly93d3cubmNiaS5ubG0ubmloLmdvdi9w
dWJtZWQvMjMzNzQ2MjE8L3VybD48L3JlbGF0ZWQtdXJscz48L3VybHM+PGVsZWN0cm9uaWMtcmVz
b3VyY2UtbnVtPlMwMDI1LTYxOTYoMTIpMDEwNDctNiBbcGlpXTsxMC4xMDE2L2oubWF5b2NwLjIw
MTIuMTAuMDE4IFtkb2ldPC9lbGVjdHJvbmljLXJlc291cmNlLW51bT48L3JlY29yZD48L0NpdGU+
PC9FbmROb3RlPn==
</w:fldData>
              </w:fldChar>
            </w:r>
            <w:r w:rsidR="00B3117A">
              <w:rPr>
                <w:rFonts w:ascii="Times New Roman" w:eastAsia="Times New Roman" w:hAnsi="Times New Roman"/>
                <w:bCs/>
                <w:color w:val="000000"/>
                <w:sz w:val="24"/>
                <w:szCs w:val="24"/>
              </w:rPr>
              <w:instrText xml:space="preserve"> ADDIN EN.CITE </w:instrText>
            </w:r>
            <w:r w:rsidR="008C045D">
              <w:rPr>
                <w:rFonts w:ascii="Times New Roman" w:eastAsia="Times New Roman" w:hAnsi="Times New Roman"/>
                <w:bCs/>
                <w:color w:val="000000"/>
                <w:sz w:val="24"/>
                <w:szCs w:val="24"/>
              </w:rPr>
              <w:fldChar w:fldCharType="begin">
                <w:fldData xml:space="preserve">PEVuZE5vdGU+PENpdGU+PEF1dGhvcj5UaGFjaGVyPC9BdXRob3I+PFllYXI+MjAxMzwvWWVhcj48
UmVjTnVtPjI5MzwvUmVjTnVtPjxEaXNwbGF5VGV4dD5bNV08L0Rpc3BsYXlUZXh0PjxyZWNvcmQ+
PHJlYy1udW1iZXI+MjkzPC9yZWMtbnVtYmVyPjxmb3JlaWduLWtleXM+PGtleSBhcHA9IkVOIiBk
Yi1pZD0iYWV6ZmF6ZnI1NXcyZGVlMDlhdXZ6ZWFuemQwYXh0dDV4MjV2IiB0aW1lc3RhbXA9IjEz
ODA2NDkyNjQiPjI5Mzwva2V5PjwvZm9yZWlnbi1rZXlzPjxyZWYtdHlwZSBuYW1lPSJKb3VybmFs
IEFydGljbGUiPjE3PC9yZWYtdHlwZT48Y29udHJpYnV0b3JzPjxhdXRob3JzPjxhdXRob3I+VGhh
Y2hlcixULkQuPC9hdXRob3I+PGF1dGhvcj5GaXNjaGVyLFAuUi48L2F1dGhvcj48YXV0aG9yPlRl
YmJlbixQLkouPC9hdXRob3I+PGF1dGhvcj5TaW5naCxSLkouPC9hdXRob3I+PGF1dGhvcj5DaGEs
Uy5TLjwvYXV0aG9yPjxhdXRob3I+TWF4c29uLEouQS48L2F1dGhvcj48YXV0aG9yPllhd24sQi5Q
LjwvYXV0aG9yPjwvYXV0aG9ycz48L2NvbnRyaWJ1dG9ycz48YXV0aC1hZGRyZXNzPkRlcGFydG1l
bnQgb2YgRmFtaWx5IE1lZGljaW5lLCBNYXlvIENsaW5pYywgUm9jaGVzdGVyLCBNTiwgVVNBLiB0
aGFjaGVyLnRob21hc0BtYXlvLmVkdTwvYXV0aC1hZGRyZXNzPjx0aXRsZXM+PHRpdGxlPkluY3Jl
YXNpbmcgaW5jaWRlbmNlIG9mIG51dHJpdGlvbmFsIHJpY2tldHM6IGEgcG9wdWxhdGlvbi1iYXNl
ZCBzdHVkeSBpbiBPbG1zdGVkIENvdW50eSwgTWlubmVzb3RhPC90aXRsZT48c2Vjb25kYXJ5LXRp
dGxlPk1heW8gQ2xpbi5Qcm9jLjwvc2Vjb25kYXJ5LXRpdGxlPjwvdGl0bGVzPjxwZXJpb2RpY2Fs
PjxmdWxsLXRpdGxlPk1heW8gQ2xpbi5Qcm9jLjwvZnVsbC10aXRsZT48L3BlcmlvZGljYWw+PHBh
Z2VzPjE3Ni0xODM8L3BhZ2VzPjx2b2x1bWU+ODg8L3ZvbHVtZT48bnVtYmVyPjI8L251bWJlcj48
cmVwcmludC1lZGl0aW9uPk5vdCBpbiBGaWxlPC9yZXByaW50LWVkaXRpb24+PGtleXdvcmRzPjxr
ZXl3b3JkPkFnZWQ8L2tleXdvcmQ+PGtleXdvcmQ+QmlydGggV2VpZ2h0PC9rZXl3b3JkPjxrZXl3
b3JkPkJyZWFzdCBGZWVkaW5nPC9rZXl3b3JkPjxrZXl3b3JkPkNhdXNhbGl0eTwva2V5d29yZD48
a2V5d29yZD5DaGlsZCxQcmVzY2hvb2w8L2tleXdvcmQ+PGtleXdvcmQ+Q29tb3JiaWRpdHk8L2tl
eXdvcmQ+PGtleXdvcmQ+ZGVmaWNpZW5jeTwva2V5d29yZD48a2V5d29yZD5EZW1vZ3JhcGh5PC9r
ZXl3b3JkPjxrZXl3b3JkPmVwaWRlbWlvbG9neTwva2V5d29yZD48a2V5d29yZD5GZW1hbGU8L2tl
eXdvcmQ+PGtleXdvcmQ+R3Jvd3RoPC9rZXl3b3JkPjxrZXl3b3JkPkh1bWFuczwva2V5d29yZD48
a2V5d29yZD5IeXBvY2FsY2VtaWE8L2tleXdvcmQ+PGtleXdvcmQ+SW5jaWRlbmNlPC9rZXl3b3Jk
PjxrZXl3b3JkPkluZmFudDwva2V5d29yZD48a2V5d29yZD5JbmZhbnQsTmV3Ym9ybjwva2V5d29y
ZD48a2V5d29yZD5NYWxlPC9rZXl3b3JkPjxrZXl3b3JkPm1ldGhvZHM8L2tleXdvcmQ+PGtleXdv
cmQ+TWlubmVzb3RhPC9rZXl3b3JkPjxrZXl3b3JkPk9zdGVvbWFsYWNpYTwva2V5d29yZD48a2V5
d29yZD5QYWluPC9rZXl3b3JkPjxrZXl3b3JkPlBhdGllbnRzPC9rZXl3b3JkPjxrZXl3b3JkPlJp
Y2tldHM8L2tleXdvcmQ+PGtleXdvcmQ+Umlzazwva2V5d29yZD48a2V5d29yZD5SaXNrIEZhY3Rv
cnM8L2tleXdvcmQ+PGtleXdvcmQ+VGV0YW55PC9rZXl3b3JkPjxrZXl3b3JkPnRyZW5kczwva2V5
d29yZD48a2V5d29yZD5WaXRhbWluIEQ8L2tleXdvcmQ+PGtleXdvcmQ+Vml0YW1pbiBEIERlZmlj
aWVuY3k8L2tleXdvcmQ+PC9rZXl3b3Jkcz48ZGF0ZXM+PHllYXI+MjAxMzwveWVhcj48cHViLWRh
dGVzPjxkYXRlPjIvMjAxMzwvZGF0ZT48L3B1Yi1kYXRlcz48L2RhdGVzPjxsYWJlbD41ODwvbGFi
ZWw+PHVybHM+PHJlbGF0ZWQtdXJscz48dXJsPmh0dHA6Ly93d3cubmNiaS5ubG0ubmloLmdvdi9w
dWJtZWQvMjMzNzQ2MjE8L3VybD48L3JlbGF0ZWQtdXJscz48L3VybHM+PGVsZWN0cm9uaWMtcmVz
b3VyY2UtbnVtPlMwMDI1LTYxOTYoMTIpMDEwNDctNiBbcGlpXTsxMC4xMDE2L2oubWF5b2NwLjIw
MTIuMTAuMDE4IFtkb2ldPC9lbGVjdHJvbmljLXJlc291cmNlLW51bT48L3JlY29yZD48L0NpdGU+
PC9FbmROb3RlPn==
</w:fldData>
              </w:fldChar>
            </w:r>
            <w:r w:rsidR="00B3117A">
              <w:rPr>
                <w:rFonts w:ascii="Times New Roman" w:eastAsia="Times New Roman" w:hAnsi="Times New Roman"/>
                <w:bCs/>
                <w:color w:val="000000"/>
                <w:sz w:val="24"/>
                <w:szCs w:val="24"/>
              </w:rPr>
              <w:instrText xml:space="preserve"> ADDIN EN.CITE.DATA </w:instrText>
            </w:r>
            <w:r w:rsidR="008C045D">
              <w:rPr>
                <w:rFonts w:ascii="Times New Roman" w:eastAsia="Times New Roman" w:hAnsi="Times New Roman"/>
                <w:bCs/>
                <w:color w:val="000000"/>
                <w:sz w:val="24"/>
                <w:szCs w:val="24"/>
              </w:rPr>
            </w:r>
            <w:r w:rsidR="008C045D">
              <w:rPr>
                <w:rFonts w:ascii="Times New Roman" w:eastAsia="Times New Roman" w:hAnsi="Times New Roman"/>
                <w:bCs/>
                <w:color w:val="000000"/>
                <w:sz w:val="24"/>
                <w:szCs w:val="24"/>
              </w:rPr>
              <w:fldChar w:fldCharType="end"/>
            </w:r>
            <w:r w:rsidR="008C045D" w:rsidRPr="0045717C">
              <w:rPr>
                <w:rFonts w:ascii="Times New Roman" w:eastAsia="Times New Roman" w:hAnsi="Times New Roman"/>
                <w:bCs/>
                <w:color w:val="000000"/>
                <w:sz w:val="24"/>
                <w:szCs w:val="24"/>
              </w:rPr>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5" w:tooltip="Thacher, 2013 #293" w:history="1">
              <w:r w:rsidR="00B3117A">
                <w:rPr>
                  <w:rFonts w:ascii="Times New Roman" w:eastAsia="Times New Roman" w:hAnsi="Times New Roman"/>
                  <w:bCs/>
                  <w:noProof/>
                  <w:color w:val="000000"/>
                  <w:sz w:val="24"/>
                  <w:szCs w:val="24"/>
                </w:rPr>
                <w:t>5</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6D336A" w:rsidRPr="0045717C" w:rsidRDefault="006D336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USA</w:t>
            </w:r>
          </w:p>
        </w:tc>
        <w:tc>
          <w:tcPr>
            <w:tcW w:w="1826" w:type="dxa"/>
            <w:shd w:val="clear" w:color="auto" w:fill="FFFFFF"/>
            <w:vAlign w:val="center"/>
          </w:tcPr>
          <w:p w:rsidR="006D336A" w:rsidRPr="0045717C" w:rsidRDefault="006D336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70-2009</w:t>
            </w:r>
          </w:p>
        </w:tc>
        <w:tc>
          <w:tcPr>
            <w:tcW w:w="1150" w:type="dxa"/>
            <w:tcBorders>
              <w:left w:val="nil"/>
              <w:right w:val="nil"/>
            </w:tcBorders>
            <w:shd w:val="clear" w:color="auto" w:fill="FFFFFF"/>
            <w:vAlign w:val="center"/>
          </w:tcPr>
          <w:p w:rsidR="006D336A" w:rsidRPr="0045717C" w:rsidRDefault="006D336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7</w:t>
            </w:r>
          </w:p>
        </w:tc>
        <w:tc>
          <w:tcPr>
            <w:tcW w:w="1101" w:type="dxa"/>
            <w:shd w:val="clear" w:color="auto" w:fill="FFFFFF"/>
            <w:vAlign w:val="center"/>
          </w:tcPr>
          <w:p w:rsidR="006D336A" w:rsidRPr="0045717C" w:rsidRDefault="006D336A"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3y</w:t>
            </w:r>
          </w:p>
        </w:tc>
        <w:tc>
          <w:tcPr>
            <w:tcW w:w="1719" w:type="dxa"/>
            <w:tcBorders>
              <w:left w:val="nil"/>
              <w:right w:val="nil"/>
            </w:tcBorders>
            <w:shd w:val="clear" w:color="auto" w:fill="FFFFFF"/>
            <w:vAlign w:val="center"/>
          </w:tcPr>
          <w:p w:rsidR="006D336A" w:rsidRPr="0045717C" w:rsidRDefault="0020632F"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c>
          <w:tcPr>
            <w:tcW w:w="1911" w:type="dxa"/>
            <w:shd w:val="clear" w:color="auto" w:fill="FFFFFF"/>
            <w:vAlign w:val="center"/>
          </w:tcPr>
          <w:p w:rsidR="006D336A" w:rsidRPr="0045717C" w:rsidRDefault="0020632F"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8 (47.1)</w:t>
            </w:r>
          </w:p>
        </w:tc>
        <w:tc>
          <w:tcPr>
            <w:tcW w:w="1964" w:type="dxa"/>
            <w:tcBorders>
              <w:left w:val="nil"/>
              <w:right w:val="nil"/>
            </w:tcBorders>
            <w:shd w:val="clear" w:color="auto" w:fill="FFFFFF"/>
            <w:vAlign w:val="center"/>
          </w:tcPr>
          <w:p w:rsidR="006D336A" w:rsidRPr="0045717C" w:rsidRDefault="0020632F"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 (11.8)</w:t>
            </w:r>
          </w:p>
        </w:tc>
      </w:tr>
      <w:tr w:rsidR="00897D29" w:rsidRPr="0045717C" w:rsidTr="000A4C2E">
        <w:trPr>
          <w:trHeight w:val="435"/>
        </w:trPr>
        <w:tc>
          <w:tcPr>
            <w:tcW w:w="2660" w:type="dxa"/>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proofErr w:type="spellStart"/>
            <w:r w:rsidRPr="0045717C">
              <w:rPr>
                <w:rFonts w:ascii="Times New Roman" w:eastAsia="Times New Roman" w:hAnsi="Times New Roman"/>
                <w:b/>
                <w:bCs/>
                <w:color w:val="000000"/>
                <w:sz w:val="24"/>
                <w:szCs w:val="24"/>
              </w:rPr>
              <w:t>Tomaschek</w:t>
            </w:r>
            <w:proofErr w:type="spellEnd"/>
            <w:r w:rsidRPr="0045717C">
              <w:rPr>
                <w:rFonts w:ascii="Times New Roman" w:eastAsia="Times New Roman" w:hAnsi="Times New Roman"/>
                <w:b/>
                <w:bCs/>
                <w:color w:val="000000"/>
                <w:sz w:val="24"/>
                <w:szCs w:val="24"/>
              </w:rPr>
              <w:t>, 2001</w:t>
            </w:r>
            <w:r w:rsidR="008C045D" w:rsidRPr="0045717C">
              <w:rPr>
                <w:rFonts w:ascii="Times New Roman" w:eastAsia="Times New Roman" w:hAnsi="Times New Roman"/>
                <w:bCs/>
                <w:color w:val="000000"/>
                <w:sz w:val="24"/>
                <w:szCs w:val="24"/>
              </w:rPr>
              <w:fldChar w:fldCharType="begin"/>
            </w:r>
            <w:r w:rsidR="00B3117A">
              <w:rPr>
                <w:rFonts w:ascii="Times New Roman" w:eastAsia="Times New Roman" w:hAnsi="Times New Roman"/>
                <w:bCs/>
                <w:color w:val="000000"/>
                <w:sz w:val="24"/>
                <w:szCs w:val="24"/>
              </w:rPr>
              <w:instrText xml:space="preserve"> ADDIN EN.CITE &lt;EndNote&gt;&lt;Cite&gt;&lt;Author&gt;Tomashek&lt;/Author&gt;&lt;Year&gt;2001&lt;/Year&gt;&lt;RecNum&gt;297&lt;/RecNum&gt;&lt;DisplayText&gt;[115]&lt;/DisplayText&gt;&lt;record&gt;&lt;rec-number&gt;297&lt;/rec-number&gt;&lt;foreign-keys&gt;&lt;key app="EN" db-id="aezfazfr55w2dee09auvzeanzd0axtt5x25v" timestamp="1380649264"&gt;297&lt;/key&gt;&lt;/foreign-keys&gt;&lt;ref-type name="Journal Article"&gt;17&lt;/ref-type&gt;&lt;contributors&gt;&lt;authors&gt;&lt;author&gt;Tomashek,K.M.&lt;/author&gt;&lt;author&gt;Nesby,S.&lt;/author&gt;&lt;author&gt;Scanlon,K.S.&lt;/author&gt;&lt;author&gt;Cogswell,M.E.&lt;/author&gt;&lt;author&gt;Powell,K.E.&lt;/author&gt;&lt;author&gt;Parashar,U.D.&lt;/author&gt;&lt;author&gt;Mellinger-Birdsong,A.&lt;/author&gt;&lt;author&gt;Grummer-Strawn,L.M.&lt;/author&gt;&lt;author&gt;Dietz,W.H.&lt;/author&gt;&lt;/authors&gt;&lt;/contributors&gt;&lt;auth-address&gt;Pregnancy and Infant Health Branch, Division of Reproductive Health, Centers for Disease Control and Prevention, Atlanta, Georgia 30341-3717, USA. kct9@cdc.gov&lt;/auth-address&gt;&lt;titles&gt;&lt;title&gt;Nutritional rickets in Georgia&lt;/title&gt;&lt;secondary-title&gt;Pediatrics&lt;/secondary-title&gt;&lt;/titles&gt;&lt;periodical&gt;&lt;full-title&gt;Pediatrics&lt;/full-title&gt;&lt;/periodical&gt;&lt;pages&gt;E45&lt;/pages&gt;&lt;volume&gt;107&lt;/volume&gt;&lt;number&gt;4&lt;/number&gt;&lt;reprint-edition&gt;Not in File&lt;/reprint-edition&gt;&lt;keywords&gt;&lt;keyword&gt;Breast Feeding&lt;/keyword&gt;&lt;keyword&gt;Child&lt;/keyword&gt;&lt;keyword&gt;Child,Hospitalized&lt;/keyword&gt;&lt;keyword&gt;Child,Preschool&lt;/keyword&gt;&lt;keyword&gt;epidemiology&lt;/keyword&gt;&lt;keyword&gt;etiology&lt;/keyword&gt;&lt;keyword&gt;Female&lt;/keyword&gt;&lt;keyword&gt;Georgia&lt;/keyword&gt;&lt;keyword&gt;Health&lt;/keyword&gt;&lt;keyword&gt;Humans&lt;/keyword&gt;&lt;keyword&gt;Infant&lt;/keyword&gt;&lt;keyword&gt;Infant Nutrition Disorders&lt;/keyword&gt;&lt;keyword&gt;Infant,Newborn&lt;/keyword&gt;&lt;keyword&gt;Milk,Human&lt;/keyword&gt;&lt;keyword&gt;Pediatrics&lt;/keyword&gt;&lt;keyword&gt;physiology&lt;/keyword&gt;&lt;keyword&gt;Pregnancy&lt;/keyword&gt;&lt;keyword&gt;Rickets&lt;/keyword&gt;&lt;keyword&gt;Risk Factors&lt;/keyword&gt;&lt;keyword&gt;statistics &amp;amp; numerical data&lt;/keyword&gt;&lt;keyword&gt;Vitamin D Deficiency&lt;/keyword&gt;&lt;keyword&gt;Weaning&lt;/keyword&gt;&lt;/keywords&gt;&lt;dates&gt;&lt;year&gt;2001&lt;/year&gt;&lt;pub-dates&gt;&lt;date&gt;4/2001&lt;/date&gt;&lt;/pub-dates&gt;&lt;/dates&gt;&lt;label&gt;69&lt;/label&gt;&lt;urls&gt;&lt;related-urls&gt;&lt;url&gt;http://www.ncbi.nlm.nih.gov/pubmed/11335766&lt;/url&gt;&lt;/related-urls&gt;&lt;/urls&gt;&lt;/record&gt;&lt;/Cite&gt;&lt;/EndNote&gt;</w:instrText>
            </w:r>
            <w:r w:rsidR="008C045D" w:rsidRPr="0045717C">
              <w:rPr>
                <w:rFonts w:ascii="Times New Roman" w:eastAsia="Times New Roman" w:hAnsi="Times New Roman"/>
                <w:bCs/>
                <w:color w:val="000000"/>
                <w:sz w:val="24"/>
                <w:szCs w:val="24"/>
              </w:rPr>
              <w:fldChar w:fldCharType="separate"/>
            </w:r>
            <w:r w:rsidR="00B3117A">
              <w:rPr>
                <w:rFonts w:ascii="Times New Roman" w:eastAsia="Times New Roman" w:hAnsi="Times New Roman"/>
                <w:bCs/>
                <w:noProof/>
                <w:color w:val="000000"/>
                <w:sz w:val="24"/>
                <w:szCs w:val="24"/>
              </w:rPr>
              <w:t>[</w:t>
            </w:r>
            <w:hyperlink w:anchor="_ENREF_115" w:tooltip="Tomashek, 2001 #297" w:history="1">
              <w:r w:rsidR="00B3117A">
                <w:rPr>
                  <w:rFonts w:ascii="Times New Roman" w:eastAsia="Times New Roman" w:hAnsi="Times New Roman"/>
                  <w:bCs/>
                  <w:noProof/>
                  <w:color w:val="000000"/>
                  <w:sz w:val="24"/>
                  <w:szCs w:val="24"/>
                </w:rPr>
                <w:t>115</w:t>
              </w:r>
            </w:hyperlink>
            <w:r w:rsidR="00B3117A">
              <w:rPr>
                <w:rFonts w:ascii="Times New Roman" w:eastAsia="Times New Roman" w:hAnsi="Times New Roman"/>
                <w:bCs/>
                <w:noProof/>
                <w:color w:val="000000"/>
                <w:sz w:val="24"/>
                <w:szCs w:val="24"/>
              </w:rPr>
              <w:t>]</w:t>
            </w:r>
            <w:r w:rsidR="008C045D" w:rsidRPr="0045717C">
              <w:rPr>
                <w:rFonts w:ascii="Times New Roman" w:eastAsia="Times New Roman" w:hAnsi="Times New Roman"/>
                <w:bCs/>
                <w:color w:val="000000"/>
                <w:sz w:val="24"/>
                <w:szCs w:val="24"/>
              </w:rPr>
              <w:fldChar w:fldCharType="end"/>
            </w:r>
          </w:p>
        </w:tc>
        <w:tc>
          <w:tcPr>
            <w:tcW w:w="1843"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Georgia</w:t>
            </w:r>
          </w:p>
        </w:tc>
        <w:tc>
          <w:tcPr>
            <w:tcW w:w="1826"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997-1999</w:t>
            </w:r>
          </w:p>
        </w:tc>
        <w:tc>
          <w:tcPr>
            <w:tcW w:w="1150"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5</w:t>
            </w:r>
          </w:p>
        </w:tc>
        <w:tc>
          <w:tcPr>
            <w:tcW w:w="1101" w:type="dxa"/>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8-21m</w:t>
            </w:r>
          </w:p>
        </w:tc>
        <w:tc>
          <w:tcPr>
            <w:tcW w:w="1719" w:type="dxa"/>
            <w:tcBorders>
              <w:left w:val="nil"/>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 (0.0)</w:t>
            </w:r>
          </w:p>
        </w:tc>
        <w:tc>
          <w:tcPr>
            <w:tcW w:w="1911" w:type="dxa"/>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w:t>
            </w:r>
            <w:r w:rsidR="00AA0ED4" w:rsidRPr="0045717C">
              <w:rPr>
                <w:rFonts w:ascii="Times New Roman" w:eastAsia="Times New Roman" w:hAnsi="Times New Roman"/>
                <w:color w:val="000000"/>
                <w:sz w:val="24"/>
                <w:szCs w:val="24"/>
              </w:rPr>
              <w:t xml:space="preserve"> (0.0)</w:t>
            </w:r>
          </w:p>
        </w:tc>
        <w:tc>
          <w:tcPr>
            <w:tcW w:w="1964" w:type="dxa"/>
            <w:tcBorders>
              <w:left w:val="nil"/>
              <w:right w:val="nil"/>
            </w:tcBorders>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w:t>
            </w:r>
            <w:r w:rsidR="00AA0ED4" w:rsidRPr="0045717C">
              <w:rPr>
                <w:rFonts w:ascii="Times New Roman" w:eastAsia="Times New Roman" w:hAnsi="Times New Roman"/>
                <w:color w:val="000000"/>
                <w:sz w:val="24"/>
                <w:szCs w:val="24"/>
              </w:rPr>
              <w:t xml:space="preserve"> (40.0)</w:t>
            </w:r>
          </w:p>
        </w:tc>
      </w:tr>
      <w:tr w:rsidR="00897D29" w:rsidRPr="0045717C" w:rsidTr="000A4C2E">
        <w:trPr>
          <w:trHeight w:val="435"/>
        </w:trPr>
        <w:tc>
          <w:tcPr>
            <w:tcW w:w="2660" w:type="dxa"/>
            <w:tcBorders>
              <w:bottom w:val="single" w:sz="4" w:space="0" w:color="auto"/>
            </w:tcBorders>
            <w:shd w:val="clear" w:color="auto" w:fill="FFFFFF"/>
            <w:vAlign w:val="center"/>
          </w:tcPr>
          <w:p w:rsidR="00061AFB" w:rsidRPr="0045717C" w:rsidRDefault="00061AFB" w:rsidP="00B3117A">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lastRenderedPageBreak/>
              <w:t>Ward, 200</w:t>
            </w:r>
            <w:r w:rsidR="00897D29" w:rsidRPr="0045717C">
              <w:rPr>
                <w:rFonts w:ascii="Times New Roman" w:eastAsia="Times New Roman" w:hAnsi="Times New Roman"/>
                <w:b/>
                <w:bCs/>
                <w:color w:val="000000"/>
                <w:sz w:val="24"/>
                <w:szCs w:val="24"/>
              </w:rPr>
              <w:t>7</w:t>
            </w:r>
            <w:r w:rsidR="008C045D" w:rsidRPr="0045717C">
              <w:rPr>
                <w:rFonts w:ascii="Times New Roman" w:eastAsia="Times New Roman" w:hAnsi="Times New Roman"/>
                <w:b/>
                <w:bCs/>
                <w:color w:val="000000"/>
                <w:sz w:val="24"/>
                <w:szCs w:val="24"/>
              </w:rPr>
              <w:fldChar w:fldCharType="begin">
                <w:fldData xml:space="preserve">PEVuZE5vdGU+PENpdGU+PEF1dGhvcj5XYXJkPC9BdXRob3I+PFllYXI+MjAwNzwvWWVhcj48UmVj
TnVtPjMwODwvUmVjTnVtPjxEaXNwbGF5VGV4dD5bMjJdPC9EaXNwbGF5VGV4dD48cmVjb3JkPjxy
ZWMtbnVtYmVyPjMwODwvcmVjLW51bWJlcj48Zm9yZWlnbi1rZXlzPjxrZXkgYXBwPSJFTiIgZGIt
aWQ9ImFlemZhemZyNTV3MmRlZTA5YXV2emVhbnpkMGF4dHQ1eDI1diIgdGltZXN0YW1wPSIxMzgw
NjQ5MjY0Ij4zMDg8L2tleT48L2ZvcmVpZ24ta2V5cz48cmVmLXR5cGUgbmFtZT0iSm91cm5hbCBB
cnRpY2xlIj4xNzwvcmVmLXR5cGU+PGNvbnRyaWJ1dG9ycz48YXV0aG9ycz48YXV0aG9yPldhcmQs
TC5NLjwvYXV0aG9yPjxhdXRob3I+R2Fib3VyeSxJLjwvYXV0aG9yPjxhdXRob3I+TGFkaGFuaSxN
LjwvYXV0aG9yPjxhdXRob3I+WmxvdGtpbixTLjwvYXV0aG9yPjwvYXV0aG9ycz48L2NvbnRyaWJ1
dG9ycz48YXV0aC1hZGRyZXNzPkRlcGFydG1lbnQgb2YgUGVkaWF0cmljcywgQ2hpbGRyZW4mYXBv
cztzIEhvc3BpdGFsIG9mIEVhc3Rlcm4gT250YXJpbywgVW5pdmVyc2l0eSBvZiBPdHRhd2EsIE90
dGF3YSwgT250LiBMd2FyZEBjaGVvLm9uLmNhPC9hdXRoLWFkZHJlc3M+PHRpdGxlcz48dGl0bGU+
Vml0YW1pbiBELWRlZmljaWVuY3kgcmlja2V0cyBhbW9uZyBjaGlsZHJlbiBpbiBDYW5hZGE8L3Rp
dGxlPjxzZWNvbmRhcnktdGl0bGU+Q01BSi48L3NlY29uZGFyeS10aXRsZT48L3RpdGxlcz48cGVy
aW9kaWNhbD48ZnVsbC10aXRsZT5DTUFKLjwvZnVsbC10aXRsZT48L3BlcmlvZGljYWw+PHBhZ2Vz
PjE2MS0xNjY8L3BhZ2VzPjx2b2x1bWU+MTc3PC92b2x1bWU+PG51bWJlcj4yPC9udW1iZXI+PHJl
cHJpbnQtZWRpdGlvbj5Ob3QgaW4gRmlsZTwvcmVwcmludC1lZGl0aW9uPjxrZXl3b3Jkcz48a2V5
d29yZD5hZG1pbmlzdHJhdGlvbiAmYW1wOyBkb3NhZ2U8L2tleXdvcmQ+PGtleXdvcmQ+QWdlIERp
c3RyaWJ1dGlvbjwva2V5d29yZD48a2V5d29yZD5CcmVhc3QgRmVlZGluZzwva2V5d29yZD48a2V5
d29yZD5DYW5hZGE8L2tleXdvcmQ+PGtleXdvcmQ+Q2hpbGQ8L2tleXdvcmQ+PGtleXdvcmQ+Q2hp
bGQsUHJlc2Nob29sPC9rZXl3b3JkPjxrZXl3b3JkPmNvbXBsaWNhdGlvbnM8L2tleXdvcmQ+PGtl
eXdvcmQ+Q29uZmlkZW5jZSBJbnRlcnZhbHM8L2tleXdvcmQ+PGtleXdvcmQ+ZGVmaWNpZW5jeTwv
a2V5d29yZD48a2V5d29yZD5kaWFnbm9zaXM8L2tleXdvcmQ+PGtleXdvcmQ+RGlldDwva2V5d29y
ZD48a2V5d29yZD5kcnVnIHRoZXJhcHk8L2tleXdvcmQ+PGtleXdvcmQ+ZXBpZGVtaW9sb2d5PC9r
ZXl3b3JkPjxrZXl3b3JkPmV0aW9sb2d5PC9rZXl3b3JkPjxrZXl3b3JkPkZlbWFsZTwva2V5d29y
ZD48a2V5d29yZD5IZWFsdGggRWR1Y2F0aW9uPC9rZXl3b3JkPjxrZXl3b3JkPkhlYWx0aCBTdXJ2
ZXlzPC9rZXl3b3JkPjxrZXl3b3JkPkh1bWFuczwva2V5d29yZD48a2V5d29yZD5JbmNpZGVuY2U8
L2tleXdvcmQ+PGtleXdvcmQ+SW5mYW50PC9rZXl3b3JkPjxrZXl3b3JkPkxhY3RhdGlvbjwva2V5
d29yZD48a2V5d29yZD5NYWxlPC9rZXl3b3JkPjxrZXl3b3JkPm1ldGhvZHM8L2tleXdvcmQ+PGtl
eXdvcmQ+UGVkaWF0cmljczwva2V5d29yZD48a2V5d29yZD5Qb2lzc29uIERpc3RyaWJ1dGlvbjwv
a2V5d29yZD48a2V5d29yZD5QcmVnbmFuY3k8L2tleXdvcmQ+PGtleXdvcmQ+UHJpbWFyeSBQcmV2
ZW50aW9uPC9rZXl3b3JkPjxrZXl3b3JkPlF1ZXN0aW9ubmFpcmVzPC9rZXl3b3JkPjxrZXl3b3Jk
PlJpY2tldHM8L2tleXdvcmQ+PGtleXdvcmQ+Umlzazwva2V5d29yZD48a2V5d29yZD5SaXNrIEZh
Y3RvcnM8L2tleXdvcmQ+PGtleXdvcmQ+U2VpenVyZXM8L2tleXdvcmQ+PGtleXdvcmQ+U2V2ZXJp
dHkgb2YgSWxsbmVzcyBJbmRleDwva2V5d29yZD48a2V5d29yZD5TZXggRGlzdHJpYnV0aW9uPC9r
ZXl3b3JkPjxrZXl3b3JkPnN0YW5kYXJkczwva2V5d29yZD48a2V5d29yZD50cmVuZHM8L2tleXdv
cmQ+PGtleXdvcmQ+Vml0YW1pbiBEPC9rZXl3b3JkPjxrZXl3b3JkPlZpdGFtaW4gRCBEZWZpY2ll
bmN5PC9rZXl3b3JkPjwva2V5d29yZHM+PGRhdGVzPjx5ZWFyPjIwMDc8L3llYXI+PHB1Yi1kYXRl
cz48ZGF0ZT43LzE3LzIwMDc8L2RhdGU+PC9wdWItZGF0ZXM+PC9kYXRlcz48bGFiZWw+NTY8L2xh
YmVsPjx1cmxzPjxyZWxhdGVkLXVybHM+PHVybD5odHRwOi8vd3d3Lm5jYmkubmxtLm5paC5nb3Yv
cHVibWVkLzE3NjAwMDM1PC91cmw+PC9yZWxhdGVkLXVybHM+PC91cmxzPjxlbGVjdHJvbmljLXJl
c291cmNlLW51bT5jbWFqLjA2MTM3NyBbcGlpXTsxMC4xNTAzL2NtYWouMDYxMzc3IFtkb2ldPC9l
bGVjdHJvbmljLXJlc291cmNlLW51bT48L3JlY29yZD48L0NpdGU+PC9FbmROb3RlPn==
</w:fldData>
              </w:fldChar>
            </w:r>
            <w:r w:rsidR="00B3117A">
              <w:rPr>
                <w:rFonts w:ascii="Times New Roman" w:eastAsia="Times New Roman" w:hAnsi="Times New Roman"/>
                <w:b/>
                <w:bCs/>
                <w:color w:val="000000"/>
                <w:sz w:val="24"/>
                <w:szCs w:val="24"/>
              </w:rPr>
              <w:instrText xml:space="preserve"> ADDIN EN.CITE </w:instrText>
            </w:r>
            <w:r w:rsidR="008C045D">
              <w:rPr>
                <w:rFonts w:ascii="Times New Roman" w:eastAsia="Times New Roman" w:hAnsi="Times New Roman"/>
                <w:b/>
                <w:bCs/>
                <w:color w:val="000000"/>
                <w:sz w:val="24"/>
                <w:szCs w:val="24"/>
              </w:rPr>
              <w:fldChar w:fldCharType="begin">
                <w:fldData xml:space="preserve">PEVuZE5vdGU+PENpdGU+PEF1dGhvcj5XYXJkPC9BdXRob3I+PFllYXI+MjAwNzwvWWVhcj48UmVj
TnVtPjMwODwvUmVjTnVtPjxEaXNwbGF5VGV4dD5bMjJdPC9EaXNwbGF5VGV4dD48cmVjb3JkPjxy
ZWMtbnVtYmVyPjMwODwvcmVjLW51bWJlcj48Zm9yZWlnbi1rZXlzPjxrZXkgYXBwPSJFTiIgZGIt
aWQ9ImFlemZhemZyNTV3MmRlZTA5YXV2emVhbnpkMGF4dHQ1eDI1diIgdGltZXN0YW1wPSIxMzgw
NjQ5MjY0Ij4zMDg8L2tleT48L2ZvcmVpZ24ta2V5cz48cmVmLXR5cGUgbmFtZT0iSm91cm5hbCBB
cnRpY2xlIj4xNzwvcmVmLXR5cGU+PGNvbnRyaWJ1dG9ycz48YXV0aG9ycz48YXV0aG9yPldhcmQs
TC5NLjwvYXV0aG9yPjxhdXRob3I+R2Fib3VyeSxJLjwvYXV0aG9yPjxhdXRob3I+TGFkaGFuaSxN
LjwvYXV0aG9yPjxhdXRob3I+WmxvdGtpbixTLjwvYXV0aG9yPjwvYXV0aG9ycz48L2NvbnRyaWJ1
dG9ycz48YXV0aC1hZGRyZXNzPkRlcGFydG1lbnQgb2YgUGVkaWF0cmljcywgQ2hpbGRyZW4mYXBv
cztzIEhvc3BpdGFsIG9mIEVhc3Rlcm4gT250YXJpbywgVW5pdmVyc2l0eSBvZiBPdHRhd2EsIE90
dGF3YSwgT250LiBMd2FyZEBjaGVvLm9uLmNhPC9hdXRoLWFkZHJlc3M+PHRpdGxlcz48dGl0bGU+
Vml0YW1pbiBELWRlZmljaWVuY3kgcmlja2V0cyBhbW9uZyBjaGlsZHJlbiBpbiBDYW5hZGE8L3Rp
dGxlPjxzZWNvbmRhcnktdGl0bGU+Q01BSi48L3NlY29uZGFyeS10aXRsZT48L3RpdGxlcz48cGVy
aW9kaWNhbD48ZnVsbC10aXRsZT5DTUFKLjwvZnVsbC10aXRsZT48L3BlcmlvZGljYWw+PHBhZ2Vz
PjE2MS0xNjY8L3BhZ2VzPjx2b2x1bWU+MTc3PC92b2x1bWU+PG51bWJlcj4yPC9udW1iZXI+PHJl
cHJpbnQtZWRpdGlvbj5Ob3QgaW4gRmlsZTwvcmVwcmludC1lZGl0aW9uPjxrZXl3b3Jkcz48a2V5
d29yZD5hZG1pbmlzdHJhdGlvbiAmYW1wOyBkb3NhZ2U8L2tleXdvcmQ+PGtleXdvcmQ+QWdlIERp
c3RyaWJ1dGlvbjwva2V5d29yZD48a2V5d29yZD5CcmVhc3QgRmVlZGluZzwva2V5d29yZD48a2V5
d29yZD5DYW5hZGE8L2tleXdvcmQ+PGtleXdvcmQ+Q2hpbGQ8L2tleXdvcmQ+PGtleXdvcmQ+Q2hp
bGQsUHJlc2Nob29sPC9rZXl3b3JkPjxrZXl3b3JkPmNvbXBsaWNhdGlvbnM8L2tleXdvcmQ+PGtl
eXdvcmQ+Q29uZmlkZW5jZSBJbnRlcnZhbHM8L2tleXdvcmQ+PGtleXdvcmQ+ZGVmaWNpZW5jeTwv
a2V5d29yZD48a2V5d29yZD5kaWFnbm9zaXM8L2tleXdvcmQ+PGtleXdvcmQ+RGlldDwva2V5d29y
ZD48a2V5d29yZD5kcnVnIHRoZXJhcHk8L2tleXdvcmQ+PGtleXdvcmQ+ZXBpZGVtaW9sb2d5PC9r
ZXl3b3JkPjxrZXl3b3JkPmV0aW9sb2d5PC9rZXl3b3JkPjxrZXl3b3JkPkZlbWFsZTwva2V5d29y
ZD48a2V5d29yZD5IZWFsdGggRWR1Y2F0aW9uPC9rZXl3b3JkPjxrZXl3b3JkPkhlYWx0aCBTdXJ2
ZXlzPC9rZXl3b3JkPjxrZXl3b3JkPkh1bWFuczwva2V5d29yZD48a2V5d29yZD5JbmNpZGVuY2U8
L2tleXdvcmQ+PGtleXdvcmQ+SW5mYW50PC9rZXl3b3JkPjxrZXl3b3JkPkxhY3RhdGlvbjwva2V5
d29yZD48a2V5d29yZD5NYWxlPC9rZXl3b3JkPjxrZXl3b3JkPm1ldGhvZHM8L2tleXdvcmQ+PGtl
eXdvcmQ+UGVkaWF0cmljczwva2V5d29yZD48a2V5d29yZD5Qb2lzc29uIERpc3RyaWJ1dGlvbjwv
a2V5d29yZD48a2V5d29yZD5QcmVnbmFuY3k8L2tleXdvcmQ+PGtleXdvcmQ+UHJpbWFyeSBQcmV2
ZW50aW9uPC9rZXl3b3JkPjxrZXl3b3JkPlF1ZXN0aW9ubmFpcmVzPC9rZXl3b3JkPjxrZXl3b3Jk
PlJpY2tldHM8L2tleXdvcmQ+PGtleXdvcmQ+Umlzazwva2V5d29yZD48a2V5d29yZD5SaXNrIEZh
Y3RvcnM8L2tleXdvcmQ+PGtleXdvcmQ+U2VpenVyZXM8L2tleXdvcmQ+PGtleXdvcmQ+U2V2ZXJp
dHkgb2YgSWxsbmVzcyBJbmRleDwva2V5d29yZD48a2V5d29yZD5TZXggRGlzdHJpYnV0aW9uPC9r
ZXl3b3JkPjxrZXl3b3JkPnN0YW5kYXJkczwva2V5d29yZD48a2V5d29yZD50cmVuZHM8L2tleXdv
cmQ+PGtleXdvcmQ+Vml0YW1pbiBEPC9rZXl3b3JkPjxrZXl3b3JkPlZpdGFtaW4gRCBEZWZpY2ll
bmN5PC9rZXl3b3JkPjwva2V5d29yZHM+PGRhdGVzPjx5ZWFyPjIwMDc8L3llYXI+PHB1Yi1kYXRl
cz48ZGF0ZT43LzE3LzIwMDc8L2RhdGU+PC9wdWItZGF0ZXM+PC9kYXRlcz48bGFiZWw+NTY8L2xh
YmVsPjx1cmxzPjxyZWxhdGVkLXVybHM+PHVybD5odHRwOi8vd3d3Lm5jYmkubmxtLm5paC5nb3Yv
cHVibWVkLzE3NjAwMDM1PC91cmw+PC9yZWxhdGVkLXVybHM+PC91cmxzPjxlbGVjdHJvbmljLXJl
c291cmNlLW51bT5jbWFqLjA2MTM3NyBbcGlpXTsxMC4xNTAzL2NtYWouMDYxMzc3IFtkb2ldPC9l
bGVjdHJvbmljLXJlc291cmNlLW51bT48L3JlY29yZD48L0NpdGU+PC9FbmROb3RlPn==
</w:fldData>
              </w:fldChar>
            </w:r>
            <w:r w:rsidR="00B3117A">
              <w:rPr>
                <w:rFonts w:ascii="Times New Roman" w:eastAsia="Times New Roman" w:hAnsi="Times New Roman"/>
                <w:b/>
                <w:bCs/>
                <w:color w:val="000000"/>
                <w:sz w:val="24"/>
                <w:szCs w:val="24"/>
              </w:rPr>
              <w:instrText xml:space="preserve"> ADDIN EN.CITE.DATA </w:instrText>
            </w:r>
            <w:r w:rsidR="008C045D">
              <w:rPr>
                <w:rFonts w:ascii="Times New Roman" w:eastAsia="Times New Roman" w:hAnsi="Times New Roman"/>
                <w:b/>
                <w:bCs/>
                <w:color w:val="000000"/>
                <w:sz w:val="24"/>
                <w:szCs w:val="24"/>
              </w:rPr>
            </w:r>
            <w:r w:rsidR="008C045D">
              <w:rPr>
                <w:rFonts w:ascii="Times New Roman" w:eastAsia="Times New Roman" w:hAnsi="Times New Roman"/>
                <w:b/>
                <w:bCs/>
                <w:color w:val="000000"/>
                <w:sz w:val="24"/>
                <w:szCs w:val="24"/>
              </w:rPr>
              <w:fldChar w:fldCharType="end"/>
            </w:r>
            <w:r w:rsidR="008C045D" w:rsidRPr="0045717C">
              <w:rPr>
                <w:rFonts w:ascii="Times New Roman" w:eastAsia="Times New Roman" w:hAnsi="Times New Roman"/>
                <w:b/>
                <w:bCs/>
                <w:color w:val="000000"/>
                <w:sz w:val="24"/>
                <w:szCs w:val="24"/>
              </w:rPr>
            </w:r>
            <w:r w:rsidR="008C045D" w:rsidRPr="0045717C">
              <w:rPr>
                <w:rFonts w:ascii="Times New Roman" w:eastAsia="Times New Roman" w:hAnsi="Times New Roman"/>
                <w:b/>
                <w:bCs/>
                <w:color w:val="000000"/>
                <w:sz w:val="24"/>
                <w:szCs w:val="24"/>
              </w:rPr>
              <w:fldChar w:fldCharType="separate"/>
            </w:r>
            <w:r w:rsidR="00B3117A">
              <w:rPr>
                <w:rFonts w:ascii="Times New Roman" w:eastAsia="Times New Roman" w:hAnsi="Times New Roman"/>
                <w:b/>
                <w:bCs/>
                <w:noProof/>
                <w:color w:val="000000"/>
                <w:sz w:val="24"/>
                <w:szCs w:val="24"/>
              </w:rPr>
              <w:t>[</w:t>
            </w:r>
            <w:hyperlink w:anchor="_ENREF_22" w:tooltip="Ward, 2007 #308" w:history="1">
              <w:r w:rsidR="00B3117A">
                <w:rPr>
                  <w:rFonts w:ascii="Times New Roman" w:eastAsia="Times New Roman" w:hAnsi="Times New Roman"/>
                  <w:b/>
                  <w:bCs/>
                  <w:noProof/>
                  <w:color w:val="000000"/>
                  <w:sz w:val="24"/>
                  <w:szCs w:val="24"/>
                </w:rPr>
                <w:t>22</w:t>
              </w:r>
            </w:hyperlink>
            <w:r w:rsidR="00B3117A">
              <w:rPr>
                <w:rFonts w:ascii="Times New Roman" w:eastAsia="Times New Roman" w:hAnsi="Times New Roman"/>
                <w:b/>
                <w:bCs/>
                <w:noProof/>
                <w:color w:val="000000"/>
                <w:sz w:val="24"/>
                <w:szCs w:val="24"/>
              </w:rPr>
              <w:t>]</w:t>
            </w:r>
            <w:r w:rsidR="008C045D" w:rsidRPr="0045717C">
              <w:rPr>
                <w:rFonts w:ascii="Times New Roman" w:eastAsia="Times New Roman" w:hAnsi="Times New Roman"/>
                <w:b/>
                <w:bCs/>
                <w:color w:val="000000"/>
                <w:sz w:val="24"/>
                <w:szCs w:val="24"/>
              </w:rPr>
              <w:fldChar w:fldCharType="end"/>
            </w:r>
          </w:p>
        </w:tc>
        <w:tc>
          <w:tcPr>
            <w:tcW w:w="1843" w:type="dxa"/>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Canada</w:t>
            </w:r>
          </w:p>
        </w:tc>
        <w:tc>
          <w:tcPr>
            <w:tcW w:w="1826" w:type="dxa"/>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02-2004</w:t>
            </w:r>
          </w:p>
        </w:tc>
        <w:tc>
          <w:tcPr>
            <w:tcW w:w="1150" w:type="dxa"/>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04</w:t>
            </w:r>
          </w:p>
        </w:tc>
        <w:tc>
          <w:tcPr>
            <w:tcW w:w="1101" w:type="dxa"/>
            <w:tcBorders>
              <w:bottom w:val="single" w:sz="4" w:space="0" w:color="auto"/>
            </w:tcBorders>
            <w:shd w:val="clear" w:color="auto" w:fill="FFFFFF"/>
            <w:vAlign w:val="center"/>
          </w:tcPr>
          <w:p w:rsidR="00061AFB" w:rsidRPr="0045717C" w:rsidRDefault="008B6ED6"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0-7</w:t>
            </w:r>
            <w:r w:rsidR="00061AFB" w:rsidRPr="0045717C">
              <w:rPr>
                <w:rFonts w:ascii="Times New Roman" w:eastAsia="Times New Roman" w:hAnsi="Times New Roman"/>
                <w:color w:val="000000"/>
                <w:sz w:val="24"/>
                <w:szCs w:val="24"/>
              </w:rPr>
              <w:t>y</w:t>
            </w:r>
          </w:p>
        </w:tc>
        <w:tc>
          <w:tcPr>
            <w:tcW w:w="1719" w:type="dxa"/>
            <w:tcBorders>
              <w:bottom w:val="single" w:sz="4" w:space="0" w:color="auto"/>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11 (10.6)</w:t>
            </w:r>
          </w:p>
        </w:tc>
        <w:tc>
          <w:tcPr>
            <w:tcW w:w="1911" w:type="dxa"/>
            <w:tcBorders>
              <w:bottom w:val="single" w:sz="4" w:space="0" w:color="auto"/>
            </w:tcBorders>
            <w:shd w:val="clear" w:color="auto" w:fill="FFFFFF"/>
            <w:vAlign w:val="center"/>
          </w:tcPr>
          <w:p w:rsidR="00061AFB" w:rsidRPr="0045717C" w:rsidRDefault="00AA0ED4"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44 (42.3)</w:t>
            </w:r>
          </w:p>
        </w:tc>
        <w:tc>
          <w:tcPr>
            <w:tcW w:w="1964" w:type="dxa"/>
            <w:tcBorders>
              <w:bottom w:val="single" w:sz="4" w:space="0" w:color="auto"/>
            </w:tcBorders>
            <w:shd w:val="clear" w:color="auto" w:fill="FFFFFF"/>
            <w:vAlign w:val="center"/>
          </w:tcPr>
          <w:p w:rsidR="00061AFB" w:rsidRPr="0045717C" w:rsidRDefault="008751A0" w:rsidP="00D86132">
            <w:pPr>
              <w:spacing w:after="0" w:line="360" w:lineRule="auto"/>
              <w:jc w:val="both"/>
              <w:rPr>
                <w:rFonts w:ascii="Times New Roman" w:eastAsia="Times New Roman" w:hAnsi="Times New Roman"/>
                <w:color w:val="000000"/>
                <w:sz w:val="24"/>
                <w:szCs w:val="24"/>
              </w:rPr>
            </w:pPr>
            <w:r w:rsidRPr="0045717C">
              <w:rPr>
                <w:rFonts w:ascii="Times New Roman" w:eastAsia="Times New Roman" w:hAnsi="Times New Roman"/>
                <w:color w:val="000000"/>
                <w:sz w:val="24"/>
                <w:szCs w:val="24"/>
              </w:rPr>
              <w:t>20</w:t>
            </w:r>
            <w:r w:rsidR="00AA0ED4" w:rsidRPr="0045717C">
              <w:rPr>
                <w:rFonts w:ascii="Times New Roman" w:eastAsia="Times New Roman" w:hAnsi="Times New Roman"/>
                <w:color w:val="000000"/>
                <w:sz w:val="24"/>
                <w:szCs w:val="24"/>
              </w:rPr>
              <w:t xml:space="preserve"> (19.2)</w:t>
            </w:r>
          </w:p>
        </w:tc>
      </w:tr>
      <w:tr w:rsidR="00897D29" w:rsidRPr="0045717C" w:rsidTr="000A4C2E">
        <w:trPr>
          <w:trHeight w:val="435"/>
        </w:trPr>
        <w:tc>
          <w:tcPr>
            <w:tcW w:w="2660" w:type="dxa"/>
            <w:tcBorders>
              <w:top w:val="single" w:sz="4" w:space="0" w:color="auto"/>
              <w:bottom w:val="single" w:sz="8" w:space="0" w:color="000000"/>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bCs/>
                <w:color w:val="000000"/>
                <w:sz w:val="24"/>
                <w:szCs w:val="24"/>
              </w:rPr>
            </w:pPr>
            <w:r w:rsidRPr="0045717C">
              <w:rPr>
                <w:rFonts w:ascii="Times New Roman" w:eastAsia="Times New Roman" w:hAnsi="Times New Roman"/>
                <w:b/>
                <w:bCs/>
                <w:color w:val="000000"/>
                <w:sz w:val="24"/>
                <w:szCs w:val="24"/>
              </w:rPr>
              <w:t>ALL STUDIES</w:t>
            </w:r>
          </w:p>
        </w:tc>
        <w:tc>
          <w:tcPr>
            <w:tcW w:w="1843" w:type="dxa"/>
            <w:tcBorders>
              <w:top w:val="single" w:sz="4" w:space="0" w:color="auto"/>
              <w:left w:val="nil"/>
              <w:bottom w:val="single" w:sz="8" w:space="0" w:color="000000"/>
              <w:right w:val="nil"/>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826" w:type="dxa"/>
            <w:tcBorders>
              <w:top w:val="single" w:sz="4" w:space="0" w:color="auto"/>
              <w:bottom w:val="single" w:sz="8" w:space="0" w:color="000000"/>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150" w:type="dxa"/>
            <w:tcBorders>
              <w:top w:val="single" w:sz="4" w:space="0" w:color="auto"/>
              <w:left w:val="nil"/>
              <w:bottom w:val="single" w:sz="8" w:space="0" w:color="000000"/>
              <w:right w:val="nil"/>
            </w:tcBorders>
            <w:shd w:val="clear" w:color="auto" w:fill="FFFFFF"/>
            <w:vAlign w:val="center"/>
          </w:tcPr>
          <w:p w:rsidR="00061AFB" w:rsidRPr="0045717C" w:rsidRDefault="00C23177" w:rsidP="00D86132">
            <w:pPr>
              <w:spacing w:after="0" w:line="360" w:lineRule="auto"/>
              <w:jc w:val="both"/>
              <w:rPr>
                <w:rFonts w:ascii="Times New Roman" w:eastAsia="Times New Roman" w:hAnsi="Times New Roman"/>
                <w:b/>
                <w:color w:val="000000"/>
                <w:sz w:val="24"/>
                <w:szCs w:val="24"/>
              </w:rPr>
            </w:pPr>
            <w:r w:rsidRPr="0045717C">
              <w:rPr>
                <w:rFonts w:ascii="Times New Roman" w:eastAsia="Times New Roman" w:hAnsi="Times New Roman"/>
                <w:b/>
                <w:color w:val="000000"/>
                <w:sz w:val="24"/>
                <w:szCs w:val="24"/>
              </w:rPr>
              <w:t>1177</w:t>
            </w:r>
          </w:p>
        </w:tc>
        <w:tc>
          <w:tcPr>
            <w:tcW w:w="1101" w:type="dxa"/>
            <w:tcBorders>
              <w:top w:val="single" w:sz="4" w:space="0" w:color="auto"/>
              <w:bottom w:val="single" w:sz="8" w:space="0" w:color="000000"/>
            </w:tcBorders>
            <w:shd w:val="clear" w:color="auto" w:fill="FFFFFF"/>
            <w:vAlign w:val="center"/>
          </w:tcPr>
          <w:p w:rsidR="00061AFB" w:rsidRPr="0045717C" w:rsidRDefault="00061AFB" w:rsidP="00D86132">
            <w:pPr>
              <w:spacing w:after="0" w:line="360" w:lineRule="auto"/>
              <w:jc w:val="both"/>
              <w:rPr>
                <w:rFonts w:ascii="Times New Roman" w:eastAsia="Times New Roman" w:hAnsi="Times New Roman"/>
                <w:b/>
                <w:color w:val="000000"/>
                <w:sz w:val="24"/>
                <w:szCs w:val="24"/>
              </w:rPr>
            </w:pPr>
          </w:p>
        </w:tc>
        <w:tc>
          <w:tcPr>
            <w:tcW w:w="1719" w:type="dxa"/>
            <w:tcBorders>
              <w:top w:val="single" w:sz="4" w:space="0" w:color="auto"/>
              <w:left w:val="nil"/>
              <w:bottom w:val="single" w:sz="8" w:space="0" w:color="000000"/>
              <w:right w:val="nil"/>
            </w:tcBorders>
            <w:shd w:val="clear" w:color="auto" w:fill="FFFFFF"/>
            <w:vAlign w:val="center"/>
          </w:tcPr>
          <w:p w:rsidR="00061AFB" w:rsidRPr="0045717C" w:rsidRDefault="00C23177" w:rsidP="00D86132">
            <w:pPr>
              <w:spacing w:after="0" w:line="360" w:lineRule="auto"/>
              <w:jc w:val="both"/>
              <w:rPr>
                <w:rFonts w:ascii="Times New Roman" w:eastAsia="Times New Roman" w:hAnsi="Times New Roman"/>
                <w:b/>
                <w:color w:val="000000"/>
                <w:sz w:val="24"/>
                <w:szCs w:val="24"/>
              </w:rPr>
            </w:pPr>
            <w:r w:rsidRPr="0045717C">
              <w:rPr>
                <w:rFonts w:ascii="Times New Roman" w:eastAsia="Times New Roman" w:hAnsi="Times New Roman"/>
                <w:b/>
                <w:color w:val="000000"/>
                <w:sz w:val="24"/>
                <w:szCs w:val="24"/>
              </w:rPr>
              <w:t>71 (6.0)</w:t>
            </w:r>
          </w:p>
        </w:tc>
        <w:tc>
          <w:tcPr>
            <w:tcW w:w="1911" w:type="dxa"/>
            <w:tcBorders>
              <w:top w:val="single" w:sz="4" w:space="0" w:color="auto"/>
              <w:bottom w:val="single" w:sz="8" w:space="0" w:color="000000"/>
            </w:tcBorders>
            <w:shd w:val="clear" w:color="auto" w:fill="FFFFFF"/>
            <w:vAlign w:val="center"/>
          </w:tcPr>
          <w:p w:rsidR="00061AFB" w:rsidRPr="0045717C" w:rsidRDefault="00C23177" w:rsidP="00D86132">
            <w:pPr>
              <w:spacing w:after="0" w:line="360" w:lineRule="auto"/>
              <w:jc w:val="both"/>
              <w:rPr>
                <w:rFonts w:ascii="Times New Roman" w:eastAsia="Times New Roman" w:hAnsi="Times New Roman"/>
                <w:b/>
                <w:color w:val="000000"/>
                <w:sz w:val="24"/>
                <w:szCs w:val="24"/>
                <w:vertAlign w:val="superscript"/>
              </w:rPr>
            </w:pPr>
            <w:r w:rsidRPr="0045717C">
              <w:rPr>
                <w:rFonts w:ascii="Times New Roman" w:eastAsia="Times New Roman" w:hAnsi="Times New Roman"/>
                <w:b/>
                <w:color w:val="000000"/>
                <w:sz w:val="24"/>
                <w:szCs w:val="24"/>
              </w:rPr>
              <w:t>238 (31.7)</w:t>
            </w:r>
            <w:r w:rsidRPr="0045717C">
              <w:rPr>
                <w:rFonts w:ascii="Times New Roman" w:eastAsia="Times New Roman" w:hAnsi="Times New Roman"/>
                <w:b/>
                <w:color w:val="000000"/>
                <w:sz w:val="24"/>
                <w:szCs w:val="24"/>
                <w:vertAlign w:val="superscript"/>
              </w:rPr>
              <w:t>a</w:t>
            </w:r>
          </w:p>
        </w:tc>
        <w:tc>
          <w:tcPr>
            <w:tcW w:w="1964" w:type="dxa"/>
            <w:tcBorders>
              <w:top w:val="single" w:sz="4" w:space="0" w:color="auto"/>
              <w:left w:val="nil"/>
              <w:bottom w:val="single" w:sz="8" w:space="0" w:color="000000"/>
              <w:right w:val="nil"/>
            </w:tcBorders>
            <w:shd w:val="clear" w:color="auto" w:fill="FFFFFF"/>
            <w:vAlign w:val="center"/>
          </w:tcPr>
          <w:p w:rsidR="00061AFB" w:rsidRPr="0045717C" w:rsidRDefault="00C23177" w:rsidP="00D86132">
            <w:pPr>
              <w:spacing w:after="0" w:line="360" w:lineRule="auto"/>
              <w:jc w:val="both"/>
              <w:rPr>
                <w:rFonts w:ascii="Times New Roman" w:eastAsia="Times New Roman" w:hAnsi="Times New Roman"/>
                <w:b/>
                <w:color w:val="000000"/>
                <w:sz w:val="24"/>
                <w:szCs w:val="24"/>
                <w:vertAlign w:val="superscript"/>
              </w:rPr>
            </w:pPr>
            <w:r w:rsidRPr="0045717C">
              <w:rPr>
                <w:rFonts w:ascii="Times New Roman" w:eastAsia="Times New Roman" w:hAnsi="Times New Roman"/>
                <w:b/>
                <w:color w:val="000000"/>
                <w:sz w:val="24"/>
                <w:szCs w:val="24"/>
              </w:rPr>
              <w:t>250 (23.1)</w:t>
            </w:r>
            <w:r w:rsidRPr="0045717C">
              <w:rPr>
                <w:rFonts w:ascii="Times New Roman" w:eastAsia="Times New Roman" w:hAnsi="Times New Roman"/>
                <w:b/>
                <w:color w:val="000000"/>
                <w:sz w:val="24"/>
                <w:szCs w:val="24"/>
                <w:vertAlign w:val="superscript"/>
              </w:rPr>
              <w:t>a</w:t>
            </w:r>
          </w:p>
        </w:tc>
      </w:tr>
    </w:tbl>
    <w:p w:rsidR="00C23177" w:rsidRPr="0045717C" w:rsidRDefault="00AA0ED4" w:rsidP="00D86132">
      <w:pPr>
        <w:spacing w:after="0"/>
        <w:jc w:val="both"/>
        <w:rPr>
          <w:rFonts w:ascii="Times New Roman" w:hAnsi="Times New Roman"/>
          <w:sz w:val="24"/>
          <w:szCs w:val="24"/>
        </w:rPr>
      </w:pPr>
      <w:r w:rsidRPr="0045717C">
        <w:rPr>
          <w:rFonts w:ascii="Times New Roman" w:hAnsi="Times New Roman"/>
          <w:sz w:val="24"/>
          <w:szCs w:val="24"/>
        </w:rPr>
        <w:t xml:space="preserve">NR – not </w:t>
      </w:r>
      <w:r w:rsidR="00C23177" w:rsidRPr="0045717C">
        <w:rPr>
          <w:rFonts w:ascii="Times New Roman" w:hAnsi="Times New Roman"/>
          <w:sz w:val="24"/>
          <w:szCs w:val="24"/>
        </w:rPr>
        <w:t>reported</w:t>
      </w:r>
    </w:p>
    <w:p w:rsidR="00C23177" w:rsidRPr="0045717C" w:rsidRDefault="00C23177" w:rsidP="00D86132">
      <w:pPr>
        <w:numPr>
          <w:ilvl w:val="0"/>
          <w:numId w:val="10"/>
        </w:numPr>
        <w:spacing w:after="0"/>
        <w:jc w:val="both"/>
        <w:rPr>
          <w:rFonts w:ascii="Times New Roman" w:hAnsi="Times New Roman"/>
          <w:sz w:val="24"/>
          <w:szCs w:val="24"/>
        </w:rPr>
        <w:sectPr w:rsidR="00C23177" w:rsidRPr="0045717C" w:rsidSect="006D336A">
          <w:type w:val="continuous"/>
          <w:pgSz w:w="16838" w:h="11906" w:orient="landscape"/>
          <w:pgMar w:top="1440" w:right="1440" w:bottom="1440" w:left="1440" w:header="709" w:footer="709" w:gutter="0"/>
          <w:cols w:space="708"/>
          <w:docGrid w:linePitch="360"/>
        </w:sectPr>
      </w:pPr>
      <w:r w:rsidRPr="0045717C">
        <w:rPr>
          <w:rFonts w:ascii="Times New Roman" w:hAnsi="Times New Roman"/>
          <w:sz w:val="24"/>
          <w:szCs w:val="24"/>
        </w:rPr>
        <w:t>Percentage calculated from studies in which mode of presentation was reported</w:t>
      </w:r>
    </w:p>
    <w:p w:rsidR="007B35D8" w:rsidRPr="0045717C" w:rsidRDefault="007B35D8" w:rsidP="00D86132">
      <w:pPr>
        <w:spacing w:line="360" w:lineRule="auto"/>
        <w:jc w:val="both"/>
        <w:rPr>
          <w:rFonts w:ascii="Times New Roman" w:hAnsi="Times New Roman"/>
          <w:b/>
          <w:sz w:val="24"/>
          <w:szCs w:val="24"/>
        </w:rPr>
      </w:pPr>
      <w:r w:rsidRPr="0045717C">
        <w:rPr>
          <w:rFonts w:ascii="Times New Roman" w:hAnsi="Times New Roman"/>
          <w:b/>
          <w:sz w:val="24"/>
          <w:szCs w:val="24"/>
        </w:rPr>
        <w:lastRenderedPageBreak/>
        <w:t>Table 2: Case-control studies of serum 25(OH</w:t>
      </w:r>
      <w:proofErr w:type="gramStart"/>
      <w:r w:rsidRPr="0045717C">
        <w:rPr>
          <w:rFonts w:ascii="Times New Roman" w:hAnsi="Times New Roman"/>
          <w:b/>
          <w:sz w:val="24"/>
          <w:szCs w:val="24"/>
        </w:rPr>
        <w:t>)D</w:t>
      </w:r>
      <w:proofErr w:type="gramEnd"/>
      <w:r w:rsidRPr="0045717C">
        <w:rPr>
          <w:rFonts w:ascii="Times New Roman" w:hAnsi="Times New Roman"/>
          <w:b/>
          <w:sz w:val="24"/>
          <w:szCs w:val="24"/>
        </w:rPr>
        <w:t xml:space="preserve"> status in children with fractures</w:t>
      </w:r>
    </w:p>
    <w:tbl>
      <w:tblPr>
        <w:tblW w:w="14079"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036"/>
        <w:gridCol w:w="965"/>
        <w:gridCol w:w="3171"/>
        <w:gridCol w:w="1380"/>
        <w:gridCol w:w="1148"/>
        <w:gridCol w:w="1149"/>
        <w:gridCol w:w="966"/>
        <w:gridCol w:w="1196"/>
        <w:gridCol w:w="1196"/>
        <w:gridCol w:w="872"/>
      </w:tblGrid>
      <w:tr w:rsidR="00CB02E4" w:rsidRPr="0045717C" w:rsidTr="00735148">
        <w:trPr>
          <w:trHeight w:val="957"/>
        </w:trPr>
        <w:tc>
          <w:tcPr>
            <w:tcW w:w="2036" w:type="dxa"/>
            <w:vMerge w:val="restart"/>
            <w:tcBorders>
              <w:top w:val="single" w:sz="4" w:space="0" w:color="auto"/>
              <w:bottom w:val="nil"/>
              <w:right w:val="single" w:sz="4" w:space="0" w:color="auto"/>
            </w:tcBorders>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Study</w:t>
            </w:r>
          </w:p>
        </w:tc>
        <w:tc>
          <w:tcPr>
            <w:tcW w:w="965" w:type="dxa"/>
            <w:vMerge w:val="restart"/>
            <w:tcBorders>
              <w:top w:val="single" w:sz="4" w:space="0" w:color="auto"/>
              <w:left w:val="single" w:sz="4" w:space="0" w:color="auto"/>
              <w:bottom w:val="nil"/>
              <w:right w:val="single" w:sz="4" w:space="0" w:color="auto"/>
            </w:tcBorders>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Age</w:t>
            </w:r>
          </w:p>
        </w:tc>
        <w:tc>
          <w:tcPr>
            <w:tcW w:w="3171" w:type="dxa"/>
            <w:vMerge w:val="restart"/>
            <w:tcBorders>
              <w:top w:val="single" w:sz="4" w:space="0" w:color="auto"/>
              <w:left w:val="single" w:sz="4" w:space="0" w:color="auto"/>
              <w:bottom w:val="nil"/>
              <w:right w:val="single" w:sz="4" w:space="0" w:color="auto"/>
            </w:tcBorders>
          </w:tcPr>
          <w:p w:rsidR="007A4E70" w:rsidRPr="0045717C" w:rsidRDefault="007A4E70" w:rsidP="009B59DB">
            <w:pPr>
              <w:spacing w:line="360" w:lineRule="auto"/>
              <w:rPr>
                <w:rFonts w:ascii="Times New Roman" w:eastAsia="Times New Roman" w:hAnsi="Times New Roman"/>
                <w:b/>
                <w:sz w:val="24"/>
                <w:szCs w:val="24"/>
              </w:rPr>
            </w:pPr>
            <w:r w:rsidRPr="0045717C">
              <w:rPr>
                <w:rFonts w:ascii="Times New Roman" w:eastAsia="Times New Roman" w:hAnsi="Times New Roman"/>
                <w:b/>
                <w:sz w:val="24"/>
                <w:szCs w:val="24"/>
              </w:rPr>
              <w:t>Inclusion criteria for children with fractures</w:t>
            </w:r>
          </w:p>
        </w:tc>
        <w:tc>
          <w:tcPr>
            <w:tcW w:w="1380" w:type="dxa"/>
            <w:vMerge w:val="restart"/>
            <w:tcBorders>
              <w:top w:val="single" w:sz="4" w:space="0" w:color="auto"/>
              <w:left w:val="single" w:sz="4" w:space="0" w:color="auto"/>
              <w:bottom w:val="nil"/>
              <w:right w:val="single" w:sz="4" w:space="0" w:color="auto"/>
            </w:tcBorders>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N</w:t>
            </w:r>
          </w:p>
        </w:tc>
        <w:tc>
          <w:tcPr>
            <w:tcW w:w="3263" w:type="dxa"/>
            <w:gridSpan w:val="3"/>
            <w:tcBorders>
              <w:top w:val="single" w:sz="4" w:space="0" w:color="auto"/>
              <w:left w:val="single" w:sz="4" w:space="0" w:color="auto"/>
              <w:bottom w:val="nil"/>
              <w:right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Serum 25(OH)D, mean (</w:t>
            </w:r>
            <w:proofErr w:type="spellStart"/>
            <w:r w:rsidRPr="0045717C">
              <w:rPr>
                <w:rFonts w:ascii="Times New Roman" w:eastAsia="Times New Roman" w:hAnsi="Times New Roman"/>
                <w:b/>
                <w:sz w:val="24"/>
                <w:szCs w:val="24"/>
              </w:rPr>
              <w:t>nmol</w:t>
            </w:r>
            <w:proofErr w:type="spellEnd"/>
            <w:r w:rsidRPr="0045717C">
              <w:rPr>
                <w:rFonts w:ascii="Times New Roman" w:eastAsia="Times New Roman" w:hAnsi="Times New Roman"/>
                <w:b/>
                <w:sz w:val="24"/>
                <w:szCs w:val="24"/>
              </w:rPr>
              <w:t>/l)</w:t>
            </w:r>
          </w:p>
        </w:tc>
        <w:tc>
          <w:tcPr>
            <w:tcW w:w="3264" w:type="dxa"/>
            <w:gridSpan w:val="3"/>
            <w:tcBorders>
              <w:top w:val="single" w:sz="4" w:space="0" w:color="auto"/>
              <w:left w:val="single" w:sz="4" w:space="0" w:color="auto"/>
              <w:bottom w:val="nil"/>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Serum 25(OH)D &lt; 50nmol/l, %</w:t>
            </w:r>
          </w:p>
        </w:tc>
      </w:tr>
      <w:tr w:rsidR="005B3630" w:rsidRPr="0045717C" w:rsidTr="00735148">
        <w:trPr>
          <w:trHeight w:val="717"/>
        </w:trPr>
        <w:tc>
          <w:tcPr>
            <w:tcW w:w="2036" w:type="dxa"/>
            <w:vMerge/>
            <w:tcBorders>
              <w:top w:val="nil"/>
              <w:bottom w:val="single" w:sz="4" w:space="0" w:color="auto"/>
              <w:right w:val="single" w:sz="4" w:space="0" w:color="auto"/>
            </w:tcBorders>
          </w:tcPr>
          <w:p w:rsidR="007A4E70" w:rsidRPr="0045717C" w:rsidRDefault="007A4E70" w:rsidP="005C5C04">
            <w:pPr>
              <w:spacing w:line="360" w:lineRule="auto"/>
              <w:jc w:val="both"/>
              <w:rPr>
                <w:rFonts w:ascii="Times New Roman" w:eastAsia="Times New Roman" w:hAnsi="Times New Roman"/>
                <w:b/>
                <w:sz w:val="24"/>
                <w:szCs w:val="24"/>
              </w:rPr>
            </w:pPr>
          </w:p>
        </w:tc>
        <w:tc>
          <w:tcPr>
            <w:tcW w:w="965" w:type="dxa"/>
            <w:vMerge/>
            <w:tcBorders>
              <w:top w:val="nil"/>
              <w:left w:val="single" w:sz="4" w:space="0" w:color="auto"/>
              <w:bottom w:val="single" w:sz="4" w:space="0" w:color="auto"/>
              <w:right w:val="single" w:sz="4" w:space="0" w:color="auto"/>
            </w:tcBorders>
          </w:tcPr>
          <w:p w:rsidR="007A4E70" w:rsidRPr="0045717C" w:rsidRDefault="007A4E70" w:rsidP="005C5C04">
            <w:pPr>
              <w:spacing w:line="360" w:lineRule="auto"/>
              <w:jc w:val="both"/>
              <w:rPr>
                <w:rFonts w:ascii="Times New Roman" w:eastAsia="Times New Roman" w:hAnsi="Times New Roman"/>
                <w:b/>
                <w:sz w:val="24"/>
                <w:szCs w:val="24"/>
              </w:rPr>
            </w:pPr>
          </w:p>
        </w:tc>
        <w:tc>
          <w:tcPr>
            <w:tcW w:w="3171" w:type="dxa"/>
            <w:vMerge/>
            <w:tcBorders>
              <w:top w:val="nil"/>
              <w:left w:val="single" w:sz="4" w:space="0" w:color="auto"/>
              <w:bottom w:val="single" w:sz="4" w:space="0" w:color="auto"/>
              <w:right w:val="single" w:sz="4" w:space="0" w:color="auto"/>
            </w:tcBorders>
          </w:tcPr>
          <w:p w:rsidR="007A4E70" w:rsidRPr="0045717C" w:rsidRDefault="007A4E70" w:rsidP="009B59DB">
            <w:pPr>
              <w:spacing w:line="360" w:lineRule="auto"/>
              <w:rPr>
                <w:rFonts w:ascii="Times New Roman" w:eastAsia="Times New Roman" w:hAnsi="Times New Roman"/>
                <w:b/>
                <w:sz w:val="24"/>
                <w:szCs w:val="24"/>
              </w:rPr>
            </w:pPr>
          </w:p>
        </w:tc>
        <w:tc>
          <w:tcPr>
            <w:tcW w:w="1380" w:type="dxa"/>
            <w:vMerge/>
            <w:tcBorders>
              <w:top w:val="nil"/>
              <w:left w:val="single" w:sz="4" w:space="0" w:color="auto"/>
              <w:bottom w:val="single" w:sz="4" w:space="0" w:color="auto"/>
              <w:right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p>
        </w:tc>
        <w:tc>
          <w:tcPr>
            <w:tcW w:w="1148" w:type="dxa"/>
            <w:tcBorders>
              <w:top w:val="nil"/>
              <w:left w:val="single" w:sz="4" w:space="0" w:color="auto"/>
              <w:bottom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Cases</w:t>
            </w:r>
          </w:p>
        </w:tc>
        <w:tc>
          <w:tcPr>
            <w:tcW w:w="1149" w:type="dxa"/>
            <w:tcBorders>
              <w:top w:val="nil"/>
              <w:bottom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Controls</w:t>
            </w:r>
          </w:p>
        </w:tc>
        <w:tc>
          <w:tcPr>
            <w:tcW w:w="965" w:type="dxa"/>
            <w:tcBorders>
              <w:top w:val="nil"/>
              <w:bottom w:val="single" w:sz="4" w:space="0" w:color="auto"/>
              <w:right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p</w:t>
            </w:r>
          </w:p>
        </w:tc>
        <w:tc>
          <w:tcPr>
            <w:tcW w:w="1196" w:type="dxa"/>
            <w:tcBorders>
              <w:top w:val="nil"/>
              <w:left w:val="single" w:sz="4" w:space="0" w:color="auto"/>
              <w:bottom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Cases</w:t>
            </w:r>
          </w:p>
        </w:tc>
        <w:tc>
          <w:tcPr>
            <w:tcW w:w="1196" w:type="dxa"/>
            <w:tcBorders>
              <w:top w:val="nil"/>
              <w:bottom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Controls</w:t>
            </w:r>
          </w:p>
        </w:tc>
        <w:tc>
          <w:tcPr>
            <w:tcW w:w="872" w:type="dxa"/>
            <w:tcBorders>
              <w:top w:val="nil"/>
              <w:bottom w:val="single" w:sz="4" w:space="0" w:color="auto"/>
            </w:tcBorders>
            <w:vAlign w:val="center"/>
          </w:tcPr>
          <w:p w:rsidR="007A4E70" w:rsidRPr="0045717C" w:rsidRDefault="007A4E70" w:rsidP="005C5C04">
            <w:pPr>
              <w:spacing w:line="360" w:lineRule="auto"/>
              <w:jc w:val="both"/>
              <w:rPr>
                <w:rFonts w:ascii="Times New Roman" w:eastAsia="Times New Roman" w:hAnsi="Times New Roman"/>
                <w:b/>
                <w:sz w:val="24"/>
                <w:szCs w:val="24"/>
              </w:rPr>
            </w:pPr>
            <w:r w:rsidRPr="0045717C">
              <w:rPr>
                <w:rFonts w:ascii="Times New Roman" w:eastAsia="Times New Roman" w:hAnsi="Times New Roman"/>
                <w:b/>
                <w:sz w:val="24"/>
                <w:szCs w:val="24"/>
              </w:rPr>
              <w:t>p</w:t>
            </w:r>
          </w:p>
        </w:tc>
      </w:tr>
      <w:tr w:rsidR="005B3630" w:rsidRPr="0045717C" w:rsidTr="00735148">
        <w:trPr>
          <w:trHeight w:val="747"/>
        </w:trPr>
        <w:tc>
          <w:tcPr>
            <w:tcW w:w="2036" w:type="dxa"/>
            <w:tcBorders>
              <w:top w:val="single" w:sz="4" w:space="0" w:color="auto"/>
              <w:bottom w:val="single" w:sz="4" w:space="0" w:color="auto"/>
              <w:right w:val="single" w:sz="4" w:space="0" w:color="auto"/>
            </w:tcBorders>
            <w:vAlign w:val="center"/>
          </w:tcPr>
          <w:p w:rsidR="00CA6390" w:rsidRPr="0045717C" w:rsidRDefault="00CA6390" w:rsidP="00CA6390">
            <w:pPr>
              <w:spacing w:after="0"/>
              <w:jc w:val="both"/>
              <w:rPr>
                <w:rFonts w:ascii="Times New Roman" w:eastAsia="Times New Roman" w:hAnsi="Times New Roman"/>
                <w:b/>
                <w:sz w:val="24"/>
                <w:szCs w:val="24"/>
              </w:rPr>
            </w:pPr>
            <w:proofErr w:type="spellStart"/>
            <w:r w:rsidRPr="0045717C">
              <w:rPr>
                <w:rFonts w:ascii="Times New Roman" w:eastAsia="Times New Roman" w:hAnsi="Times New Roman"/>
                <w:b/>
                <w:sz w:val="24"/>
                <w:szCs w:val="24"/>
              </w:rPr>
              <w:t>Ceroni</w:t>
            </w:r>
            <w:proofErr w:type="spellEnd"/>
            <w:r w:rsidRPr="0045717C">
              <w:rPr>
                <w:rFonts w:ascii="Times New Roman" w:eastAsia="Times New Roman" w:hAnsi="Times New Roman"/>
                <w:b/>
                <w:sz w:val="24"/>
                <w:szCs w:val="24"/>
              </w:rPr>
              <w:t>, 2012</w:t>
            </w:r>
          </w:p>
          <w:p w:rsidR="00CA6390" w:rsidRPr="0045717C" w:rsidRDefault="00CA6390" w:rsidP="00B3117A">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Geneva, Switzerland)</w:t>
            </w:r>
            <w:r w:rsidR="008C045D" w:rsidRPr="0045717C">
              <w:rPr>
                <w:rFonts w:ascii="Times New Roman" w:eastAsia="Times New Roman" w:hAnsi="Times New Roman"/>
                <w:sz w:val="24"/>
                <w:szCs w:val="24"/>
              </w:rPr>
              <w:fldChar w:fldCharType="begin"/>
            </w:r>
            <w:r w:rsidR="00B3117A">
              <w:rPr>
                <w:rFonts w:ascii="Times New Roman" w:eastAsia="Times New Roman" w:hAnsi="Times New Roman"/>
                <w:sz w:val="24"/>
                <w:szCs w:val="24"/>
              </w:rPr>
              <w:instrText xml:space="preserve"> ADDIN EN.CITE &lt;EndNote&gt;&lt;Cite&gt;&lt;Author&gt;Ceroni&lt;/Author&gt;&lt;Year&gt;2012&lt;/Year&gt;&lt;RecNum&gt;712&lt;/RecNum&gt;&lt;DisplayText&gt;[66]&lt;/DisplayText&gt;&lt;record&gt;&lt;rec-number&gt;712&lt;/rec-number&gt;&lt;foreign-keys&gt;&lt;key app="EN" db-id="aezfazfr55w2dee09auvzeanzd0axtt5x25v" timestamp="1386077290"&gt;712&lt;/key&gt;&lt;/foreign-keys&gt;&lt;ref-type name="Journal Article"&gt;17&lt;/ref-type&gt;&lt;contributors&gt;&lt;authors&gt;&lt;author&gt;Ceroni, D.&lt;/author&gt;&lt;author&gt;Anderson de la Llana, R.&lt;/author&gt;&lt;author&gt;Martin, X.&lt;/author&gt;&lt;author&gt;Lamah, L.&lt;/author&gt;&lt;author&gt;De Coulon, G.&lt;/author&gt;&lt;author&gt;Turcot, K.&lt;/author&gt;&lt;author&gt;Dubois-Ferriere, V.&lt;/author&gt;&lt;/authors&gt;&lt;/contributors&gt;&lt;auth-address&gt;Pediatric Orthopedic Unit, Department of Child and Adolescent, University of Geneva Children&amp;apos;s Hospitals and University of Geneva Faculty of Medicine, 6 Rue Willy-Donze, 1211 Geneva 14, Switzerland.&lt;/auth-address&gt;&lt;titles&gt;&lt;title&gt;Prevalence of vitamin D insufficiency in Swiss teenagers with appendicular fractures: a prospective study of 100 cases&lt;/title&gt;&lt;secondary-title&gt;J Child Orthop&lt;/secondary-title&gt;&lt;alt-title&gt;Journal of children&amp;apos;s orthopaedics&lt;/alt-title&gt;&lt;/titles&gt;&lt;periodical&gt;&lt;full-title&gt;J Child Orthop&lt;/full-title&gt;&lt;abbr-1&gt;Journal of children&amp;apos;s orthopaedics&lt;/abbr-1&gt;&lt;/periodical&gt;&lt;alt-periodical&gt;&lt;full-title&gt;J Child Orthop&lt;/full-title&gt;&lt;abbr-1&gt;Journal of children&amp;apos;s orthopaedics&lt;/abbr-1&gt;&lt;/alt-periodical&gt;&lt;pages&gt;497-503&lt;/pages&gt;&lt;volume&gt;6&lt;/volume&gt;&lt;number&gt;6&lt;/number&gt;&lt;edition&gt;2013/12/03&lt;/edition&gt;&lt;dates&gt;&lt;year&gt;2012&lt;/year&gt;&lt;pub-dates&gt;&lt;date&gt;Dec&lt;/date&gt;&lt;/pub-dates&gt;&lt;/dates&gt;&lt;isbn&gt;1863-2521 (Print)&amp;#xD;1863-2521&lt;/isbn&gt;&lt;accession-num&gt;24294313&lt;/accession-num&gt;&lt;urls&gt;&lt;/urls&gt;&lt;electronic-resource-num&gt;10.1007/s11832-012-0446-7&lt;/electronic-resource-num&gt;&lt;remote-database-provider&gt;Nlm&lt;/remote-database-provider&gt;&lt;language&gt;Eng&lt;/language&gt;&lt;/record&gt;&lt;/Cite&gt;&lt;/EndNote&gt;</w:instrText>
            </w:r>
            <w:r w:rsidR="008C045D" w:rsidRPr="0045717C">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66" w:tooltip="Ceroni, 2012 #712" w:history="1">
              <w:r w:rsidR="00B3117A">
                <w:rPr>
                  <w:rFonts w:ascii="Times New Roman" w:eastAsia="Times New Roman" w:hAnsi="Times New Roman"/>
                  <w:noProof/>
                  <w:sz w:val="24"/>
                  <w:szCs w:val="24"/>
                </w:rPr>
                <w:t>66</w:t>
              </w:r>
            </w:hyperlink>
            <w:r w:rsidR="00B3117A">
              <w:rPr>
                <w:rFonts w:ascii="Times New Roman" w:eastAsia="Times New Roman" w:hAnsi="Times New Roman"/>
                <w:noProof/>
                <w:sz w:val="24"/>
                <w:szCs w:val="24"/>
              </w:rPr>
              <w:t>]</w:t>
            </w:r>
            <w:r w:rsidR="008C045D" w:rsidRPr="0045717C">
              <w:rPr>
                <w:rFonts w:ascii="Times New Roman" w:eastAsia="Times New Roman" w:hAnsi="Times New Roman"/>
                <w:sz w:val="24"/>
                <w:szCs w:val="24"/>
              </w:rPr>
              <w:fldChar w:fldCharType="end"/>
            </w:r>
          </w:p>
        </w:tc>
        <w:tc>
          <w:tcPr>
            <w:tcW w:w="965" w:type="dxa"/>
            <w:tcBorders>
              <w:top w:val="single" w:sz="4" w:space="0" w:color="auto"/>
              <w:left w:val="single" w:sz="4" w:space="0" w:color="auto"/>
              <w:bottom w:val="single" w:sz="4" w:space="0" w:color="auto"/>
              <w:right w:val="single" w:sz="4" w:space="0" w:color="auto"/>
            </w:tcBorders>
            <w:vAlign w:val="center"/>
          </w:tcPr>
          <w:p w:rsidR="00CA6390" w:rsidRPr="0045717C" w:rsidRDefault="00CA639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10-16y</w:t>
            </w:r>
          </w:p>
        </w:tc>
        <w:tc>
          <w:tcPr>
            <w:tcW w:w="3171" w:type="dxa"/>
            <w:tcBorders>
              <w:top w:val="single" w:sz="4" w:space="0" w:color="auto"/>
              <w:left w:val="single" w:sz="4" w:space="0" w:color="auto"/>
              <w:bottom w:val="single" w:sz="4" w:space="0" w:color="auto"/>
              <w:right w:val="single" w:sz="4" w:space="0" w:color="auto"/>
            </w:tcBorders>
            <w:vAlign w:val="center"/>
          </w:tcPr>
          <w:p w:rsidR="00CA6390" w:rsidRPr="0045717C" w:rsidRDefault="00502226" w:rsidP="009B59DB">
            <w:pPr>
              <w:spacing w:after="0"/>
              <w:rPr>
                <w:rFonts w:ascii="Times New Roman" w:eastAsia="Times New Roman" w:hAnsi="Times New Roman"/>
                <w:sz w:val="24"/>
                <w:szCs w:val="24"/>
              </w:rPr>
            </w:pPr>
            <w:r w:rsidRPr="0045717C">
              <w:rPr>
                <w:rFonts w:ascii="Times New Roman" w:eastAsia="Times New Roman" w:hAnsi="Times New Roman"/>
                <w:sz w:val="24"/>
                <w:szCs w:val="24"/>
              </w:rPr>
              <w:t xml:space="preserve">Admission for orthopaedic reduction or surgery to first appendicular fracture.  Excluded if taking vitamin D </w:t>
            </w:r>
            <w:r w:rsidR="000C2D55" w:rsidRPr="0045717C">
              <w:rPr>
                <w:rFonts w:ascii="Times New Roman" w:eastAsia="Times New Roman" w:hAnsi="Times New Roman"/>
                <w:sz w:val="24"/>
                <w:szCs w:val="24"/>
              </w:rPr>
              <w:t>supplementation</w:t>
            </w:r>
          </w:p>
        </w:tc>
        <w:tc>
          <w:tcPr>
            <w:tcW w:w="1380" w:type="dxa"/>
            <w:tcBorders>
              <w:top w:val="single" w:sz="4" w:space="0" w:color="auto"/>
              <w:left w:val="single" w:sz="4" w:space="0" w:color="auto"/>
              <w:bottom w:val="single" w:sz="4" w:space="0" w:color="auto"/>
              <w:right w:val="single" w:sz="4" w:space="0" w:color="auto"/>
            </w:tcBorders>
            <w:vAlign w:val="center"/>
          </w:tcPr>
          <w:p w:rsidR="00CA6390" w:rsidRPr="0045717C" w:rsidRDefault="00502226" w:rsidP="003670D3">
            <w:pPr>
              <w:spacing w:after="0"/>
              <w:rPr>
                <w:rFonts w:ascii="Times New Roman" w:eastAsia="Times New Roman" w:hAnsi="Times New Roman"/>
                <w:sz w:val="24"/>
                <w:szCs w:val="24"/>
              </w:rPr>
            </w:pPr>
            <w:r w:rsidRPr="0045717C">
              <w:rPr>
                <w:rFonts w:ascii="Times New Roman" w:eastAsia="Times New Roman" w:hAnsi="Times New Roman"/>
                <w:sz w:val="24"/>
                <w:szCs w:val="24"/>
              </w:rPr>
              <w:t>100 cases (50 UL, 50</w:t>
            </w:r>
            <w:r w:rsidR="00B801D9" w:rsidRPr="0045717C">
              <w:rPr>
                <w:rFonts w:ascii="Times New Roman" w:eastAsia="Times New Roman" w:hAnsi="Times New Roman"/>
                <w:sz w:val="24"/>
                <w:szCs w:val="24"/>
              </w:rPr>
              <w:t xml:space="preserve"> </w:t>
            </w:r>
            <w:r w:rsidRPr="0045717C">
              <w:rPr>
                <w:rFonts w:ascii="Times New Roman" w:eastAsia="Times New Roman" w:hAnsi="Times New Roman"/>
                <w:sz w:val="24"/>
                <w:szCs w:val="24"/>
              </w:rPr>
              <w:t>LL)</w:t>
            </w:r>
          </w:p>
          <w:p w:rsidR="00502226"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50 controls</w:t>
            </w:r>
          </w:p>
        </w:tc>
        <w:tc>
          <w:tcPr>
            <w:tcW w:w="1148" w:type="dxa"/>
            <w:tcBorders>
              <w:top w:val="single" w:sz="4" w:space="0" w:color="auto"/>
              <w:left w:val="single" w:sz="4" w:space="0" w:color="auto"/>
              <w:bottom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UL: 32</w:t>
            </w:r>
          </w:p>
          <w:p w:rsidR="00502226"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LL: 21</w:t>
            </w:r>
          </w:p>
        </w:tc>
        <w:tc>
          <w:tcPr>
            <w:tcW w:w="1149" w:type="dxa"/>
            <w:tcBorders>
              <w:top w:val="single" w:sz="4" w:space="0" w:color="auto"/>
              <w:bottom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33</w:t>
            </w:r>
          </w:p>
        </w:tc>
        <w:tc>
          <w:tcPr>
            <w:tcW w:w="965" w:type="dxa"/>
            <w:tcBorders>
              <w:top w:val="single" w:sz="4" w:space="0" w:color="auto"/>
              <w:bottom w:val="single" w:sz="4" w:space="0" w:color="auto"/>
              <w:right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NS</w:t>
            </w:r>
          </w:p>
        </w:tc>
        <w:tc>
          <w:tcPr>
            <w:tcW w:w="1196" w:type="dxa"/>
            <w:tcBorders>
              <w:top w:val="single" w:sz="4" w:space="0" w:color="auto"/>
              <w:left w:val="single" w:sz="4" w:space="0" w:color="auto"/>
              <w:bottom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UL: 12</w:t>
            </w:r>
          </w:p>
          <w:p w:rsidR="00502226"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LL: 12</w:t>
            </w:r>
          </w:p>
        </w:tc>
        <w:tc>
          <w:tcPr>
            <w:tcW w:w="1196" w:type="dxa"/>
            <w:tcBorders>
              <w:top w:val="single" w:sz="4" w:space="0" w:color="auto"/>
              <w:bottom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6</w:t>
            </w:r>
          </w:p>
        </w:tc>
        <w:tc>
          <w:tcPr>
            <w:tcW w:w="872" w:type="dxa"/>
            <w:tcBorders>
              <w:top w:val="single" w:sz="4" w:space="0" w:color="auto"/>
              <w:bottom w:val="single" w:sz="4" w:space="0" w:color="auto"/>
            </w:tcBorders>
            <w:vAlign w:val="center"/>
          </w:tcPr>
          <w:p w:rsidR="00CA6390" w:rsidRPr="0045717C" w:rsidRDefault="00502226"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NS</w:t>
            </w:r>
          </w:p>
        </w:tc>
      </w:tr>
      <w:tr w:rsidR="005B3630" w:rsidRPr="0045717C" w:rsidTr="00735148">
        <w:trPr>
          <w:trHeight w:val="747"/>
        </w:trPr>
        <w:tc>
          <w:tcPr>
            <w:tcW w:w="2036" w:type="dxa"/>
            <w:tcBorders>
              <w:top w:val="single" w:sz="4" w:space="0" w:color="auto"/>
              <w:bottom w:val="single" w:sz="4" w:space="0" w:color="auto"/>
              <w:right w:val="single" w:sz="4" w:space="0" w:color="auto"/>
            </w:tcBorders>
            <w:vAlign w:val="center"/>
          </w:tcPr>
          <w:p w:rsidR="007B35D8" w:rsidRPr="0045717C" w:rsidRDefault="007A4E70" w:rsidP="00B3117A">
            <w:pPr>
              <w:spacing w:after="0"/>
              <w:rPr>
                <w:rFonts w:ascii="Times New Roman" w:eastAsia="Times New Roman" w:hAnsi="Times New Roman"/>
                <w:sz w:val="24"/>
                <w:szCs w:val="24"/>
              </w:rPr>
            </w:pPr>
            <w:r w:rsidRPr="0045717C">
              <w:rPr>
                <w:rFonts w:ascii="Times New Roman" w:eastAsia="Times New Roman" w:hAnsi="Times New Roman"/>
                <w:b/>
                <w:sz w:val="24"/>
                <w:szCs w:val="24"/>
              </w:rPr>
              <w:t>Chan, 1984</w:t>
            </w:r>
            <w:r w:rsidR="00191797" w:rsidRPr="0045717C">
              <w:rPr>
                <w:rFonts w:ascii="Times New Roman" w:eastAsia="Times New Roman" w:hAnsi="Times New Roman"/>
                <w:sz w:val="24"/>
                <w:szCs w:val="24"/>
                <w:vertAlign w:val="superscript"/>
              </w:rPr>
              <w:t>a</w:t>
            </w:r>
            <w:r w:rsidRPr="0045717C">
              <w:rPr>
                <w:rFonts w:ascii="Times New Roman" w:eastAsia="Times New Roman" w:hAnsi="Times New Roman"/>
                <w:sz w:val="24"/>
                <w:szCs w:val="24"/>
              </w:rPr>
              <w:t xml:space="preserve"> (Salt Lake City, USA)</w:t>
            </w:r>
            <w:r w:rsidR="008C045D" w:rsidRPr="0045717C">
              <w:rPr>
                <w:rFonts w:ascii="Times New Roman" w:eastAsia="Times New Roman" w:hAnsi="Times New Roman"/>
                <w:sz w:val="24"/>
                <w:szCs w:val="24"/>
              </w:rPr>
              <w:fldChar w:fldCharType="begin"/>
            </w:r>
            <w:r w:rsidR="00B3117A">
              <w:rPr>
                <w:rFonts w:ascii="Times New Roman" w:eastAsia="Times New Roman" w:hAnsi="Times New Roman"/>
                <w:sz w:val="24"/>
                <w:szCs w:val="24"/>
              </w:rPr>
              <w:instrText xml:space="preserve"> ADDIN EN.CITE &lt;EndNote&gt;&lt;Cite&gt;&lt;Author&gt;Chan&lt;/Author&gt;&lt;Year&gt;1984&lt;/Year&gt;&lt;RecNum&gt;119&lt;/RecNum&gt;&lt;DisplayText&gt;[64]&lt;/DisplayText&gt;&lt;record&gt;&lt;rec-number&gt;119&lt;/rec-number&gt;&lt;foreign-keys&gt;&lt;key app="EN" db-id="aezfazfr55w2dee09auvzeanzd0axtt5x25v" timestamp="1380649262"&gt;119&lt;/key&gt;&lt;/foreign-keys&gt;&lt;ref-type name="Journal Article"&gt;17&lt;/ref-type&gt;&lt;contributors&gt;&lt;authors&gt;&lt;author&gt;Chan,G.M.&lt;/author&gt;&lt;author&gt;Hess,M.&lt;/author&gt;&lt;author&gt;Hollis,J.&lt;/author&gt;&lt;author&gt;Book,L.S.&lt;/author&gt;&lt;/authors&gt;&lt;/contributors&gt;&lt;titles&gt;&lt;title&gt;Bone mineral status in childhood accidental fractures&lt;/title&gt;&lt;secondary-title&gt;Am.J.Dis.Child&lt;/secondary-title&gt;&lt;/titles&gt;&lt;periodical&gt;&lt;full-title&gt;Am.J.Dis.Child&lt;/full-title&gt;&lt;/periodical&gt;&lt;pages&gt;569-570&lt;/pages&gt;&lt;volume&gt;138&lt;/volume&gt;&lt;number&gt;6&lt;/number&gt;&lt;reprint-edition&gt;Not in File&lt;/reprint-edition&gt;&lt;keywords&gt;&lt;keyword&gt;Alkaline Phosphatase&lt;/keyword&gt;&lt;keyword&gt;analysis&lt;/keyword&gt;&lt;keyword&gt;blood&lt;/keyword&gt;&lt;keyword&gt;Bone and Bones&lt;/keyword&gt;&lt;keyword&gt;Calcium&lt;/keyword&gt;&lt;keyword&gt;Child&lt;/keyword&gt;&lt;keyword&gt;Child,Preschool&lt;/keyword&gt;&lt;keyword&gt;etiology&lt;/keyword&gt;&lt;keyword&gt;Female&lt;/keyword&gt;&lt;keyword&gt;Fractures,Bone&lt;/keyword&gt;&lt;keyword&gt;Humans&lt;/keyword&gt;&lt;keyword&gt;Magnesium&lt;/keyword&gt;&lt;keyword&gt;Male&lt;/keyword&gt;&lt;keyword&gt;metabolism&lt;/keyword&gt;&lt;keyword&gt;Minerals&lt;/keyword&gt;&lt;keyword&gt;Phosphorus&lt;/keyword&gt;&lt;/keywords&gt;&lt;dates&gt;&lt;year&gt;1984&lt;/year&gt;&lt;pub-dates&gt;&lt;date&gt;6/1984&lt;/date&gt;&lt;/pub-dates&gt;&lt;/dates&gt;&lt;label&gt;144&lt;/label&gt;&lt;urls&gt;&lt;related-urls&gt;&lt;url&gt;http://www.ncbi.nlm.nih.gov/pubmed/6720643&lt;/url&gt;&lt;/related-urls&gt;&lt;/urls&gt;&lt;/record&gt;&lt;/Cite&gt;&lt;/EndNote&gt;</w:instrText>
            </w:r>
            <w:r w:rsidR="008C045D" w:rsidRPr="0045717C">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64" w:tooltip="Chan, 1984 #119" w:history="1">
              <w:r w:rsidR="00B3117A">
                <w:rPr>
                  <w:rFonts w:ascii="Times New Roman" w:eastAsia="Times New Roman" w:hAnsi="Times New Roman"/>
                  <w:noProof/>
                  <w:sz w:val="24"/>
                  <w:szCs w:val="24"/>
                </w:rPr>
                <w:t>64</w:t>
              </w:r>
            </w:hyperlink>
            <w:r w:rsidR="00B3117A">
              <w:rPr>
                <w:rFonts w:ascii="Times New Roman" w:eastAsia="Times New Roman" w:hAnsi="Times New Roman"/>
                <w:noProof/>
                <w:sz w:val="24"/>
                <w:szCs w:val="24"/>
              </w:rPr>
              <w:t>]</w:t>
            </w:r>
            <w:r w:rsidR="008C045D" w:rsidRPr="0045717C">
              <w:rPr>
                <w:rFonts w:ascii="Times New Roman" w:eastAsia="Times New Roman" w:hAnsi="Times New Roman"/>
                <w:sz w:val="24"/>
                <w:szCs w:val="24"/>
              </w:rPr>
              <w:fldChar w:fldCharType="end"/>
            </w:r>
            <w:r w:rsidR="008C045D" w:rsidRPr="0045717C">
              <w:rPr>
                <w:rFonts w:ascii="Times New Roman" w:eastAsia="Times New Roman" w:hAnsi="Times New Roman"/>
                <w:sz w:val="24"/>
                <w:szCs w:val="24"/>
              </w:rPr>
              <w:fldChar w:fldCharType="begin"/>
            </w:r>
            <w:r w:rsidR="00810BE8" w:rsidRPr="0045717C">
              <w:rPr>
                <w:rFonts w:ascii="Times New Roman" w:eastAsia="Times New Roman" w:hAnsi="Times New Roman"/>
                <w:sz w:val="24"/>
                <w:szCs w:val="24"/>
              </w:rPr>
              <w:instrText xml:space="preserve"> ADDIN REFMGR.CITE &lt;Refman&gt;&lt;Cite&gt;&lt;Author&gt;Chan&lt;/Author&gt;&lt;Year&gt;1984&lt;/Year&gt;&lt;RecNum&gt;144&lt;/RecNum&gt;&lt;IDText&gt;Bone mineral status in childhood accidental fractures&lt;/IDText&gt;&lt;MDL Ref_Type="Journal"&gt;&lt;Ref_Type&gt;Journal&lt;/Ref_Type&gt;&lt;Ref_ID&gt;144&lt;/Ref_ID&gt;&lt;Title_Primary&gt;Bone mineral status in childhood accidental fractures&lt;/Title_Primary&gt;&lt;Authors_Primary&gt;Chan,G.M.&lt;/Authors_Primary&gt;&lt;Authors_Primary&gt;Hess,M.&lt;/Authors_Primary&gt;&lt;Authors_Primary&gt;Hollis,J.&lt;/Authors_Primary&gt;&lt;Authors_Primary&gt;Book,L.S.&lt;/Authors_Primary&gt;&lt;Date_Primary&gt;1984/6&lt;/Date_Primary&gt;&lt;Keywords&gt;Alkaline Phosphatase&lt;/Keywords&gt;&lt;Keywords&gt;analysis&lt;/Keywords&gt;&lt;Keywords&gt;blood&lt;/Keywords&gt;&lt;Keywords&gt;Bone and Bones&lt;/Keywords&gt;&lt;Keywords&gt;Calcium&lt;/Keywords&gt;&lt;Keywords&gt;Child&lt;/Keywords&gt;&lt;Keywords&gt;Child,Preschool&lt;/Keywords&gt;&lt;Keywords&gt;etiology&lt;/Keywords&gt;&lt;Keywords&gt;Female&lt;/Keywords&gt;&lt;Keywords&gt;Fractures,Bone&lt;/Keywords&gt;&lt;Keywords&gt;Humans&lt;/Keywords&gt;&lt;Keywords&gt;Magnesium&lt;/Keywords&gt;&lt;Keywords&gt;Male&lt;/Keywords&gt;&lt;Keywords&gt;metabolism&lt;/Keywords&gt;&lt;Keywords&gt;Minerals&lt;/Keywords&gt;&lt;Keywords&gt;Phosphorus&lt;/Keywords&gt;&lt;Reprint&gt;Not in File&lt;/Reprint&gt;&lt;Start_Page&gt;569&lt;/Start_Page&gt;&lt;End_Page&gt;570&lt;/End_Page&gt;&lt;Periodical&gt;Am.J.Dis.Child&lt;/Periodical&gt;&lt;Volume&gt;138&lt;/Volume&gt;&lt;Issue&gt;6&lt;/Issue&gt;&lt;Web_URL&gt;PM:6720643&lt;/Web_URL&gt;&lt;ZZ_JournalStdAbbrev&gt;&lt;f name="System"&gt;Am.J.Dis.Child&lt;/f&gt;&lt;/ZZ_JournalStdAbbrev&gt;&lt;ZZ_WorkformID&gt;1&lt;/ZZ_WorkformID&gt;&lt;/MDL&gt;&lt;/Cite&gt;&lt;/Refman&gt;</w:instrText>
            </w:r>
            <w:r w:rsidR="008C045D" w:rsidRPr="0045717C">
              <w:rPr>
                <w:rFonts w:ascii="Times New Roman" w:eastAsia="Times New Roman" w:hAnsi="Times New Roman"/>
                <w:sz w:val="24"/>
                <w:szCs w:val="24"/>
              </w:rPr>
              <w:fldChar w:fldCharType="end"/>
            </w:r>
          </w:p>
        </w:tc>
        <w:tc>
          <w:tcPr>
            <w:tcW w:w="965"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2-12y</w:t>
            </w:r>
          </w:p>
        </w:tc>
        <w:tc>
          <w:tcPr>
            <w:tcW w:w="3171"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9B59DB">
            <w:pPr>
              <w:spacing w:after="0"/>
              <w:rPr>
                <w:rFonts w:ascii="Times New Roman" w:eastAsia="Times New Roman" w:hAnsi="Times New Roman"/>
                <w:sz w:val="24"/>
                <w:szCs w:val="24"/>
              </w:rPr>
            </w:pPr>
            <w:r w:rsidRPr="0045717C">
              <w:rPr>
                <w:rFonts w:ascii="Times New Roman" w:eastAsia="Times New Roman" w:hAnsi="Times New Roman"/>
                <w:sz w:val="24"/>
                <w:szCs w:val="24"/>
              </w:rPr>
              <w:t>Hospitalisation with fracture</w:t>
            </w:r>
          </w:p>
        </w:tc>
        <w:tc>
          <w:tcPr>
            <w:tcW w:w="1380"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17 cases</w:t>
            </w:r>
          </w:p>
          <w:p w:rsidR="007A4E70"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17 controls</w:t>
            </w:r>
          </w:p>
        </w:tc>
        <w:tc>
          <w:tcPr>
            <w:tcW w:w="1148" w:type="dxa"/>
            <w:tcBorders>
              <w:top w:val="single" w:sz="4" w:space="0" w:color="auto"/>
              <w:left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70</w:t>
            </w:r>
          </w:p>
        </w:tc>
        <w:tc>
          <w:tcPr>
            <w:tcW w:w="1149"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77</w:t>
            </w:r>
          </w:p>
        </w:tc>
        <w:tc>
          <w:tcPr>
            <w:tcW w:w="965" w:type="dxa"/>
            <w:tcBorders>
              <w:top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0.45</w:t>
            </w:r>
          </w:p>
        </w:tc>
        <w:tc>
          <w:tcPr>
            <w:tcW w:w="1196" w:type="dxa"/>
            <w:tcBorders>
              <w:top w:val="single" w:sz="4" w:space="0" w:color="auto"/>
              <w:left w:val="single" w:sz="4" w:space="0" w:color="auto"/>
              <w:bottom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c>
          <w:tcPr>
            <w:tcW w:w="1196" w:type="dxa"/>
            <w:tcBorders>
              <w:top w:val="single" w:sz="4" w:space="0" w:color="auto"/>
              <w:bottom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c>
          <w:tcPr>
            <w:tcW w:w="872" w:type="dxa"/>
            <w:tcBorders>
              <w:top w:val="single" w:sz="4" w:space="0" w:color="auto"/>
              <w:bottom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r>
      <w:tr w:rsidR="005B3630" w:rsidRPr="0045717C" w:rsidTr="00735148">
        <w:trPr>
          <w:trHeight w:val="694"/>
        </w:trPr>
        <w:tc>
          <w:tcPr>
            <w:tcW w:w="2036" w:type="dxa"/>
            <w:vMerge w:val="restart"/>
            <w:tcBorders>
              <w:top w:val="single" w:sz="4" w:space="0" w:color="auto"/>
              <w:right w:val="single" w:sz="4" w:space="0" w:color="auto"/>
            </w:tcBorders>
            <w:vAlign w:val="center"/>
          </w:tcPr>
          <w:p w:rsidR="008C045D" w:rsidRDefault="00CD3274" w:rsidP="00B3117A">
            <w:pPr>
              <w:spacing w:after="0"/>
              <w:rPr>
                <w:rFonts w:ascii="Times New Roman" w:eastAsia="Times New Roman" w:hAnsi="Times New Roman"/>
                <w:sz w:val="24"/>
                <w:szCs w:val="24"/>
              </w:rPr>
            </w:pPr>
            <w:r>
              <w:rPr>
                <w:rFonts w:ascii="Times New Roman" w:eastAsia="Times New Roman" w:hAnsi="Times New Roman"/>
                <w:b/>
                <w:sz w:val="24"/>
                <w:szCs w:val="24"/>
              </w:rPr>
              <w:t>Farr, 2014</w:t>
            </w:r>
            <w:r>
              <w:rPr>
                <w:rFonts w:ascii="Times New Roman" w:eastAsia="Times New Roman" w:hAnsi="Times New Roman"/>
                <w:b/>
                <w:sz w:val="24"/>
                <w:szCs w:val="24"/>
                <w:vertAlign w:val="superscript"/>
              </w:rPr>
              <w:t>a</w:t>
            </w:r>
            <w:r>
              <w:rPr>
                <w:rFonts w:ascii="Times New Roman" w:eastAsia="Times New Roman" w:hAnsi="Times New Roman"/>
                <w:sz w:val="24"/>
                <w:szCs w:val="24"/>
              </w:rPr>
              <w:t xml:space="preserve"> (Olmsted County, MN, USA) </w:t>
            </w:r>
            <w:r w:rsidR="008C045D">
              <w:rPr>
                <w:rFonts w:ascii="Times New Roman" w:eastAsia="Times New Roman" w:hAnsi="Times New Roman"/>
                <w:sz w:val="24"/>
                <w:szCs w:val="24"/>
              </w:rPr>
              <w:fldChar w:fldCharType="begin"/>
            </w:r>
            <w:r w:rsidR="00B3117A">
              <w:rPr>
                <w:rFonts w:ascii="Times New Roman" w:eastAsia="Times New Roman" w:hAnsi="Times New Roman"/>
                <w:sz w:val="24"/>
                <w:szCs w:val="24"/>
              </w:rPr>
              <w:instrText xml:space="preserve"> ADDIN EN.CITE &lt;EndNote&gt;&lt;Cite&gt;&lt;Author&gt;Farr&lt;/Author&gt;&lt;Year&gt;2014&lt;/Year&gt;&lt;RecNum&gt;1086&lt;/RecNum&gt;&lt;DisplayText&gt;[65]&lt;/DisplayText&gt;&lt;record&gt;&lt;rec-number&gt;1086&lt;/rec-number&gt;&lt;foreign-keys&gt;&lt;key app="EN" db-id="aezfazfr55w2dee09auvzeanzd0axtt5x25v" timestamp="1401353856"&gt;1086&lt;/key&gt;&lt;/foreign-keys&gt;&lt;ref-type name="Journal Article"&gt;17&lt;/ref-type&gt;&lt;contributors&gt;&lt;authors&gt;&lt;author&gt;Farr, Joshua N.&lt;/author&gt;&lt;author&gt;Amin, Shreyasee&lt;/author&gt;&lt;author&gt;Melton, L. Joseph&lt;/author&gt;&lt;author&gt;Kirmani, Salman&lt;/author&gt;&lt;author&gt;McCready, Louise K.&lt;/author&gt;&lt;author&gt;Atkinson, Elizabeth J.&lt;/author&gt;&lt;author&gt;Müller, Ralph&lt;/author&gt;&lt;author&gt;Khosla, Sundeep&lt;/author&gt;&lt;/authors&gt;&lt;/contributors&gt;&lt;titles&gt;&lt;title&gt;Bone Strength and Structural Deficits in Children and Adolescents With a Distal Forearm Fracture Resulting From Mild Trauma&lt;/title&gt;&lt;secondary-title&gt;Journal of Bone and Mineral Research&lt;/secondary-title&gt;&lt;/titles&gt;&lt;periodical&gt;&lt;full-title&gt;Journal of Bone and Mineral Research&lt;/full-title&gt;&lt;/periodical&gt;&lt;pages&gt;590-599&lt;/pages&gt;&lt;volume&gt;29&lt;/volume&gt;&lt;number&gt;3&lt;/number&gt;&lt;keywords&gt;&lt;keyword&gt;BONESTRUCTURE&lt;/keyword&gt;&lt;keyword&gt;HRpQCT&lt;/keyword&gt;&lt;keyword&gt;FOREARMFRACTURE&lt;/keyword&gt;&lt;keyword&gt;TRAUMALEVELS&lt;/keyword&gt;&lt;keyword&gt;CHILDREN&lt;/keyword&gt;&lt;/keywords&gt;&lt;dates&gt;&lt;year&gt;2014&lt;/year&gt;&lt;/dates&gt;&lt;isbn&gt;1523-4681&lt;/isbn&gt;&lt;urls&gt;&lt;related-urls&gt;&lt;url&gt;http://dx.doi.org/10.1002/jbmr.2071&lt;/url&gt;&lt;/related-urls&gt;&lt;/urls&gt;&lt;electronic-resource-num&gt;10.1002/jbmr.2071&lt;/electronic-resource-num&gt;&lt;/record&gt;&lt;/Cite&gt;&lt;/EndNote&gt;</w:instrText>
            </w:r>
            <w:r w:rsidR="008C045D">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65" w:tooltip="Farr, 2014 #1086" w:history="1">
              <w:r w:rsidR="00B3117A">
                <w:rPr>
                  <w:rFonts w:ascii="Times New Roman" w:eastAsia="Times New Roman" w:hAnsi="Times New Roman"/>
                  <w:noProof/>
                  <w:sz w:val="24"/>
                  <w:szCs w:val="24"/>
                </w:rPr>
                <w:t>65</w:t>
              </w:r>
            </w:hyperlink>
            <w:r w:rsidR="00B3117A">
              <w:rPr>
                <w:rFonts w:ascii="Times New Roman" w:eastAsia="Times New Roman" w:hAnsi="Times New Roman"/>
                <w:noProof/>
                <w:sz w:val="24"/>
                <w:szCs w:val="24"/>
              </w:rPr>
              <w:t>]</w:t>
            </w:r>
            <w:r w:rsidR="008C045D">
              <w:rPr>
                <w:rFonts w:ascii="Times New Roman" w:eastAsia="Times New Roman" w:hAnsi="Times New Roman"/>
                <w:sz w:val="24"/>
                <w:szCs w:val="24"/>
              </w:rPr>
              <w:fldChar w:fldCharType="end"/>
            </w:r>
          </w:p>
        </w:tc>
        <w:tc>
          <w:tcPr>
            <w:tcW w:w="965" w:type="dxa"/>
            <w:vMerge w:val="restart"/>
            <w:tcBorders>
              <w:top w:val="single" w:sz="4" w:space="0" w:color="auto"/>
              <w:left w:val="single" w:sz="4" w:space="0" w:color="auto"/>
              <w:right w:val="single" w:sz="4" w:space="0" w:color="auto"/>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8-15y</w:t>
            </w:r>
          </w:p>
        </w:tc>
        <w:tc>
          <w:tcPr>
            <w:tcW w:w="3171" w:type="dxa"/>
            <w:vMerge w:val="restart"/>
            <w:tcBorders>
              <w:top w:val="single" w:sz="4" w:space="0" w:color="auto"/>
              <w:left w:val="single" w:sz="4" w:space="0" w:color="auto"/>
              <w:right w:val="single" w:sz="4" w:space="0" w:color="auto"/>
            </w:tcBorders>
            <w:vAlign w:val="center"/>
          </w:tcPr>
          <w:p w:rsidR="00CD3274" w:rsidRPr="0045717C" w:rsidRDefault="00CD3274" w:rsidP="009B59DB">
            <w:pPr>
              <w:spacing w:after="0"/>
              <w:rPr>
                <w:rFonts w:ascii="Times New Roman" w:eastAsia="Times New Roman" w:hAnsi="Times New Roman"/>
                <w:sz w:val="24"/>
                <w:szCs w:val="24"/>
              </w:rPr>
            </w:pPr>
            <w:r>
              <w:rPr>
                <w:rFonts w:ascii="Times New Roman" w:eastAsia="Times New Roman" w:hAnsi="Times New Roman"/>
                <w:sz w:val="24"/>
                <w:szCs w:val="24"/>
              </w:rPr>
              <w:t>Mild or moderate impact fracture of the distal radius (with or without ulna fracture) within the preceding year</w:t>
            </w:r>
          </w:p>
        </w:tc>
        <w:tc>
          <w:tcPr>
            <w:tcW w:w="1380" w:type="dxa"/>
            <w:tcBorders>
              <w:top w:val="single" w:sz="4" w:space="0" w:color="auto"/>
              <w:left w:val="single" w:sz="4" w:space="0" w:color="auto"/>
              <w:bottom w:val="nil"/>
              <w:right w:val="single" w:sz="4" w:space="0" w:color="auto"/>
            </w:tcBorders>
            <w:vAlign w:val="center"/>
          </w:tcPr>
          <w:p w:rsidR="00CD3274"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Males:</w:t>
            </w:r>
          </w:p>
          <w:p w:rsidR="00CD3274"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63 cases</w:t>
            </w:r>
          </w:p>
          <w:p w:rsidR="00CD3274" w:rsidRPr="0045717C"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58 controls</w:t>
            </w:r>
          </w:p>
        </w:tc>
        <w:tc>
          <w:tcPr>
            <w:tcW w:w="1148" w:type="dxa"/>
            <w:tcBorders>
              <w:top w:val="single" w:sz="4" w:space="0" w:color="auto"/>
              <w:left w:val="single" w:sz="4" w:space="0" w:color="auto"/>
              <w:bottom w:val="nil"/>
              <w:right w:val="nil"/>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72</w:t>
            </w:r>
          </w:p>
        </w:tc>
        <w:tc>
          <w:tcPr>
            <w:tcW w:w="1149" w:type="dxa"/>
            <w:tcBorders>
              <w:top w:val="single" w:sz="4" w:space="0" w:color="auto"/>
              <w:left w:val="nil"/>
              <w:bottom w:val="nil"/>
              <w:right w:val="nil"/>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69</w:t>
            </w:r>
          </w:p>
        </w:tc>
        <w:tc>
          <w:tcPr>
            <w:tcW w:w="965" w:type="dxa"/>
            <w:tcBorders>
              <w:top w:val="single" w:sz="4" w:space="0" w:color="auto"/>
              <w:left w:val="nil"/>
              <w:bottom w:val="nil"/>
              <w:right w:val="single" w:sz="4" w:space="0" w:color="auto"/>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0.45</w:t>
            </w:r>
          </w:p>
        </w:tc>
        <w:tc>
          <w:tcPr>
            <w:tcW w:w="3264" w:type="dxa"/>
            <w:gridSpan w:val="3"/>
            <w:tcBorders>
              <w:top w:val="single" w:sz="4" w:space="0" w:color="auto"/>
              <w:left w:val="single" w:sz="4" w:space="0" w:color="auto"/>
            </w:tcBorders>
            <w:vAlign w:val="center"/>
          </w:tcPr>
          <w:p w:rsidR="00CD3274" w:rsidRPr="0045717C" w:rsidRDefault="00CD3274" w:rsidP="005C5C04">
            <w:pPr>
              <w:spacing w:after="0"/>
              <w:jc w:val="both"/>
              <w:rPr>
                <w:rFonts w:ascii="Times New Roman" w:eastAsia="Times New Roman" w:hAnsi="Times New Roman"/>
                <w:sz w:val="24"/>
                <w:szCs w:val="24"/>
              </w:rPr>
            </w:pPr>
          </w:p>
        </w:tc>
      </w:tr>
      <w:tr w:rsidR="005B3630" w:rsidRPr="0045717C" w:rsidTr="00735148">
        <w:trPr>
          <w:trHeight w:val="694"/>
        </w:trPr>
        <w:tc>
          <w:tcPr>
            <w:tcW w:w="2036" w:type="dxa"/>
            <w:vMerge/>
            <w:tcBorders>
              <w:bottom w:val="single" w:sz="4" w:space="0" w:color="auto"/>
              <w:right w:val="single" w:sz="4" w:space="0" w:color="auto"/>
            </w:tcBorders>
            <w:vAlign w:val="center"/>
          </w:tcPr>
          <w:p w:rsidR="00CD3274" w:rsidRDefault="00CD3274" w:rsidP="00735148">
            <w:pPr>
              <w:spacing w:after="0"/>
              <w:rPr>
                <w:rFonts w:ascii="Times New Roman" w:eastAsia="Times New Roman" w:hAnsi="Times New Roman"/>
                <w:b/>
                <w:sz w:val="24"/>
                <w:szCs w:val="24"/>
              </w:rPr>
            </w:pPr>
          </w:p>
        </w:tc>
        <w:tc>
          <w:tcPr>
            <w:tcW w:w="965" w:type="dxa"/>
            <w:vMerge/>
            <w:tcBorders>
              <w:left w:val="single" w:sz="4" w:space="0" w:color="auto"/>
              <w:bottom w:val="single" w:sz="4" w:space="0" w:color="auto"/>
              <w:right w:val="single" w:sz="4" w:space="0" w:color="auto"/>
            </w:tcBorders>
            <w:vAlign w:val="center"/>
          </w:tcPr>
          <w:p w:rsidR="00CD3274" w:rsidRDefault="00CD3274" w:rsidP="005C5C04">
            <w:pPr>
              <w:spacing w:after="0"/>
              <w:jc w:val="both"/>
              <w:rPr>
                <w:rFonts w:ascii="Times New Roman" w:eastAsia="Times New Roman" w:hAnsi="Times New Roman"/>
                <w:sz w:val="24"/>
                <w:szCs w:val="24"/>
              </w:rPr>
            </w:pPr>
          </w:p>
        </w:tc>
        <w:tc>
          <w:tcPr>
            <w:tcW w:w="3171" w:type="dxa"/>
            <w:vMerge/>
            <w:tcBorders>
              <w:left w:val="single" w:sz="4" w:space="0" w:color="auto"/>
              <w:bottom w:val="single" w:sz="4" w:space="0" w:color="auto"/>
              <w:right w:val="single" w:sz="4" w:space="0" w:color="auto"/>
            </w:tcBorders>
            <w:vAlign w:val="center"/>
          </w:tcPr>
          <w:p w:rsidR="00CD3274" w:rsidRDefault="00CD3274" w:rsidP="009B59DB">
            <w:pPr>
              <w:spacing w:after="0"/>
              <w:rPr>
                <w:rFonts w:ascii="Times New Roman" w:eastAsia="Times New Roman" w:hAnsi="Times New Roman"/>
                <w:sz w:val="24"/>
                <w:szCs w:val="24"/>
              </w:rPr>
            </w:pPr>
          </w:p>
        </w:tc>
        <w:tc>
          <w:tcPr>
            <w:tcW w:w="1380" w:type="dxa"/>
            <w:tcBorders>
              <w:top w:val="nil"/>
              <w:left w:val="single" w:sz="4" w:space="0" w:color="auto"/>
              <w:bottom w:val="single" w:sz="4" w:space="0" w:color="auto"/>
              <w:right w:val="single" w:sz="4" w:space="0" w:color="auto"/>
            </w:tcBorders>
            <w:vAlign w:val="center"/>
          </w:tcPr>
          <w:p w:rsidR="00CD3274"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Females:</w:t>
            </w:r>
          </w:p>
          <w:p w:rsidR="00CD3274"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52 cases</w:t>
            </w:r>
          </w:p>
          <w:p w:rsidR="00CD3274" w:rsidRPr="0045717C" w:rsidRDefault="00CD3274" w:rsidP="00CD3274">
            <w:pPr>
              <w:spacing w:after="0"/>
              <w:jc w:val="both"/>
              <w:rPr>
                <w:rFonts w:ascii="Times New Roman" w:eastAsia="Times New Roman" w:hAnsi="Times New Roman"/>
                <w:sz w:val="24"/>
                <w:szCs w:val="24"/>
              </w:rPr>
            </w:pPr>
            <w:r>
              <w:rPr>
                <w:rFonts w:ascii="Times New Roman" w:eastAsia="Times New Roman" w:hAnsi="Times New Roman"/>
                <w:sz w:val="24"/>
                <w:szCs w:val="24"/>
              </w:rPr>
              <w:t xml:space="preserve">50 </w:t>
            </w:r>
            <w:proofErr w:type="spellStart"/>
            <w:r>
              <w:rPr>
                <w:rFonts w:ascii="Times New Roman" w:eastAsia="Times New Roman" w:hAnsi="Times New Roman"/>
                <w:sz w:val="24"/>
                <w:szCs w:val="24"/>
              </w:rPr>
              <w:t>contols</w:t>
            </w:r>
            <w:proofErr w:type="spellEnd"/>
          </w:p>
        </w:tc>
        <w:tc>
          <w:tcPr>
            <w:tcW w:w="1148" w:type="dxa"/>
            <w:tcBorders>
              <w:top w:val="nil"/>
              <w:left w:val="single" w:sz="4" w:space="0" w:color="auto"/>
              <w:bottom w:val="single" w:sz="4" w:space="0" w:color="auto"/>
              <w:right w:val="nil"/>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68</w:t>
            </w:r>
          </w:p>
        </w:tc>
        <w:tc>
          <w:tcPr>
            <w:tcW w:w="1149" w:type="dxa"/>
            <w:tcBorders>
              <w:top w:val="nil"/>
              <w:left w:val="nil"/>
              <w:bottom w:val="single" w:sz="4" w:space="0" w:color="auto"/>
              <w:right w:val="nil"/>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73</w:t>
            </w:r>
          </w:p>
        </w:tc>
        <w:tc>
          <w:tcPr>
            <w:tcW w:w="965" w:type="dxa"/>
            <w:tcBorders>
              <w:top w:val="nil"/>
              <w:left w:val="nil"/>
              <w:bottom w:val="single" w:sz="4" w:space="0" w:color="auto"/>
              <w:right w:val="single" w:sz="4" w:space="0" w:color="auto"/>
            </w:tcBorders>
            <w:vAlign w:val="center"/>
          </w:tcPr>
          <w:p w:rsidR="00CD3274" w:rsidRPr="0045717C" w:rsidRDefault="00CD3274" w:rsidP="005C5C04">
            <w:pPr>
              <w:spacing w:after="0"/>
              <w:jc w:val="both"/>
              <w:rPr>
                <w:rFonts w:ascii="Times New Roman" w:eastAsia="Times New Roman" w:hAnsi="Times New Roman"/>
                <w:sz w:val="24"/>
                <w:szCs w:val="24"/>
              </w:rPr>
            </w:pPr>
            <w:r>
              <w:rPr>
                <w:rFonts w:ascii="Times New Roman" w:eastAsia="Times New Roman" w:hAnsi="Times New Roman"/>
                <w:sz w:val="24"/>
                <w:szCs w:val="24"/>
              </w:rPr>
              <w:t>0.25</w:t>
            </w:r>
          </w:p>
        </w:tc>
        <w:tc>
          <w:tcPr>
            <w:tcW w:w="3264" w:type="dxa"/>
            <w:gridSpan w:val="3"/>
            <w:tcBorders>
              <w:left w:val="single" w:sz="4" w:space="0" w:color="auto"/>
              <w:bottom w:val="single" w:sz="4" w:space="0" w:color="auto"/>
            </w:tcBorders>
            <w:vAlign w:val="center"/>
          </w:tcPr>
          <w:p w:rsidR="00CD3274" w:rsidRPr="0045717C" w:rsidRDefault="00CD3274" w:rsidP="005C5C04">
            <w:pPr>
              <w:spacing w:after="0"/>
              <w:jc w:val="both"/>
              <w:rPr>
                <w:rFonts w:ascii="Times New Roman" w:eastAsia="Times New Roman" w:hAnsi="Times New Roman"/>
                <w:sz w:val="24"/>
                <w:szCs w:val="24"/>
              </w:rPr>
            </w:pPr>
          </w:p>
        </w:tc>
      </w:tr>
      <w:tr w:rsidR="005B3630" w:rsidRPr="0045717C" w:rsidTr="00735148">
        <w:trPr>
          <w:trHeight w:val="1536"/>
        </w:trPr>
        <w:tc>
          <w:tcPr>
            <w:tcW w:w="2036" w:type="dxa"/>
            <w:tcBorders>
              <w:top w:val="single" w:sz="4" w:space="0" w:color="auto"/>
              <w:bottom w:val="single" w:sz="4" w:space="0" w:color="auto"/>
              <w:right w:val="single" w:sz="4" w:space="0" w:color="auto"/>
            </w:tcBorders>
            <w:vAlign w:val="center"/>
          </w:tcPr>
          <w:p w:rsidR="007A4E70" w:rsidRPr="0045717C" w:rsidRDefault="007A4E70" w:rsidP="005C5C04">
            <w:pPr>
              <w:spacing w:after="0"/>
              <w:jc w:val="both"/>
              <w:rPr>
                <w:rFonts w:ascii="Times New Roman" w:eastAsia="Times New Roman" w:hAnsi="Times New Roman"/>
                <w:b/>
                <w:sz w:val="24"/>
                <w:szCs w:val="24"/>
              </w:rPr>
            </w:pPr>
            <w:proofErr w:type="spellStart"/>
            <w:r w:rsidRPr="0045717C">
              <w:rPr>
                <w:rFonts w:ascii="Times New Roman" w:eastAsia="Times New Roman" w:hAnsi="Times New Roman"/>
                <w:b/>
                <w:sz w:val="24"/>
                <w:szCs w:val="24"/>
              </w:rPr>
              <w:t>Mäyränpää</w:t>
            </w:r>
            <w:proofErr w:type="spellEnd"/>
            <w:r w:rsidRPr="0045717C">
              <w:rPr>
                <w:rFonts w:ascii="Times New Roman" w:eastAsia="Times New Roman" w:hAnsi="Times New Roman"/>
                <w:b/>
                <w:sz w:val="24"/>
                <w:szCs w:val="24"/>
              </w:rPr>
              <w:t>, 2012</w:t>
            </w:r>
          </w:p>
          <w:p w:rsidR="007B35D8" w:rsidRPr="0045717C" w:rsidRDefault="007A4E70" w:rsidP="00B3117A">
            <w:pPr>
              <w:spacing w:after="0"/>
              <w:jc w:val="both"/>
              <w:rPr>
                <w:rFonts w:ascii="Times New Roman" w:eastAsia="Times New Roman" w:hAnsi="Times New Roman"/>
                <w:b/>
                <w:sz w:val="24"/>
                <w:szCs w:val="24"/>
              </w:rPr>
            </w:pPr>
            <w:r w:rsidRPr="0045717C">
              <w:rPr>
                <w:rFonts w:ascii="Times New Roman" w:eastAsia="Times New Roman" w:hAnsi="Times New Roman"/>
                <w:sz w:val="24"/>
                <w:szCs w:val="24"/>
              </w:rPr>
              <w:t>(Helsinki, Finland)</w:t>
            </w:r>
            <w:r w:rsidR="008C045D" w:rsidRPr="0045717C">
              <w:rPr>
                <w:rFonts w:ascii="Times New Roman" w:eastAsia="Times New Roman" w:hAnsi="Times New Roman"/>
                <w:sz w:val="24"/>
                <w:szCs w:val="24"/>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eastAsia="Times New Roman" w:hAnsi="Times New Roman"/>
                <w:sz w:val="24"/>
                <w:szCs w:val="24"/>
              </w:rPr>
              <w:instrText xml:space="preserve"> ADDIN EN.CITE </w:instrText>
            </w:r>
            <w:r w:rsidR="008C045D">
              <w:rPr>
                <w:rFonts w:ascii="Times New Roman" w:eastAsia="Times New Roman" w:hAnsi="Times New Roman"/>
                <w:sz w:val="24"/>
                <w:szCs w:val="24"/>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eastAsia="Times New Roman" w:hAnsi="Times New Roman"/>
                <w:sz w:val="24"/>
                <w:szCs w:val="24"/>
              </w:rPr>
              <w:instrText xml:space="preserve"> ADDIN EN.CITE.DATA </w:instrText>
            </w:r>
            <w:r w:rsidR="008C045D">
              <w:rPr>
                <w:rFonts w:ascii="Times New Roman" w:eastAsia="Times New Roman" w:hAnsi="Times New Roman"/>
                <w:sz w:val="24"/>
                <w:szCs w:val="24"/>
              </w:rPr>
            </w:r>
            <w:r w:rsidR="008C045D">
              <w:rPr>
                <w:rFonts w:ascii="Times New Roman" w:eastAsia="Times New Roman" w:hAnsi="Times New Roman"/>
                <w:sz w:val="24"/>
                <w:szCs w:val="24"/>
              </w:rPr>
              <w:fldChar w:fldCharType="end"/>
            </w:r>
            <w:r w:rsidR="008C045D" w:rsidRPr="0045717C">
              <w:rPr>
                <w:rFonts w:ascii="Times New Roman" w:eastAsia="Times New Roman" w:hAnsi="Times New Roman"/>
                <w:sz w:val="24"/>
                <w:szCs w:val="24"/>
              </w:rPr>
            </w:r>
            <w:r w:rsidR="008C045D" w:rsidRPr="0045717C">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67" w:tooltip="Mayranpaa, 2012 #235" w:history="1">
              <w:r w:rsidR="00B3117A">
                <w:rPr>
                  <w:rFonts w:ascii="Times New Roman" w:eastAsia="Times New Roman" w:hAnsi="Times New Roman"/>
                  <w:noProof/>
                  <w:sz w:val="24"/>
                  <w:szCs w:val="24"/>
                </w:rPr>
                <w:t>67</w:t>
              </w:r>
            </w:hyperlink>
            <w:r w:rsidR="00B3117A">
              <w:rPr>
                <w:rFonts w:ascii="Times New Roman" w:eastAsia="Times New Roman" w:hAnsi="Times New Roman"/>
                <w:noProof/>
                <w:sz w:val="24"/>
                <w:szCs w:val="24"/>
              </w:rPr>
              <w:t>]</w:t>
            </w:r>
            <w:r w:rsidR="008C045D" w:rsidRPr="0045717C">
              <w:rPr>
                <w:rFonts w:ascii="Times New Roman" w:eastAsia="Times New Roman" w:hAnsi="Times New Roman"/>
                <w:sz w:val="24"/>
                <w:szCs w:val="24"/>
              </w:rPr>
              <w:fldChar w:fldCharType="end"/>
            </w:r>
            <w:r w:rsidR="003825B3" w:rsidRPr="0045717C" w:rsidDel="0008007B">
              <w:rPr>
                <w:rFonts w:ascii="Times New Roman" w:eastAsia="Times New Roman" w:hAnsi="Times New Roman"/>
                <w:sz w:val="24"/>
                <w:szCs w:val="24"/>
              </w:rPr>
              <w:t xml:space="preserve"> </w:t>
            </w:r>
            <w:r w:rsidR="0008007B" w:rsidRPr="0045717C" w:rsidDel="0008007B">
              <w:rPr>
                <w:rFonts w:ascii="Times New Roman" w:eastAsia="Times New Roman" w:hAnsi="Times New Roman"/>
                <w:sz w:val="24"/>
                <w:szCs w:val="24"/>
              </w:rPr>
              <w:t xml:space="preserve"> </w:t>
            </w:r>
          </w:p>
        </w:tc>
        <w:tc>
          <w:tcPr>
            <w:tcW w:w="965"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4-16y</w:t>
            </w:r>
          </w:p>
        </w:tc>
        <w:tc>
          <w:tcPr>
            <w:tcW w:w="3171"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9B59DB">
            <w:pPr>
              <w:spacing w:after="0"/>
              <w:rPr>
                <w:rFonts w:ascii="Times New Roman" w:eastAsia="Times New Roman" w:hAnsi="Times New Roman"/>
                <w:sz w:val="24"/>
                <w:szCs w:val="24"/>
              </w:rPr>
            </w:pPr>
            <w:r w:rsidRPr="0045717C">
              <w:rPr>
                <w:rFonts w:ascii="Times New Roman" w:eastAsia="Times New Roman" w:hAnsi="Times New Roman"/>
                <w:sz w:val="24"/>
                <w:szCs w:val="24"/>
              </w:rPr>
              <w:t>2 low energy fractures≤10y OR 3 low energy fractures≤16y OR one low energy vertebral fracture</w:t>
            </w:r>
          </w:p>
        </w:tc>
        <w:tc>
          <w:tcPr>
            <w:tcW w:w="1380"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64 cases</w:t>
            </w:r>
          </w:p>
          <w:p w:rsidR="007A4E70"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69 controls</w:t>
            </w:r>
          </w:p>
        </w:tc>
        <w:tc>
          <w:tcPr>
            <w:tcW w:w="1148" w:type="dxa"/>
            <w:tcBorders>
              <w:top w:val="single" w:sz="4" w:space="0" w:color="auto"/>
              <w:left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42</w:t>
            </w:r>
          </w:p>
        </w:tc>
        <w:tc>
          <w:tcPr>
            <w:tcW w:w="1149"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43</w:t>
            </w:r>
          </w:p>
        </w:tc>
        <w:tc>
          <w:tcPr>
            <w:tcW w:w="965" w:type="dxa"/>
            <w:tcBorders>
              <w:top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0.64</w:t>
            </w:r>
          </w:p>
        </w:tc>
        <w:tc>
          <w:tcPr>
            <w:tcW w:w="1196" w:type="dxa"/>
            <w:tcBorders>
              <w:top w:val="single" w:sz="4" w:space="0" w:color="auto"/>
              <w:left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73</w:t>
            </w:r>
          </w:p>
        </w:tc>
        <w:tc>
          <w:tcPr>
            <w:tcW w:w="1196"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69</w:t>
            </w:r>
          </w:p>
        </w:tc>
        <w:tc>
          <w:tcPr>
            <w:tcW w:w="872"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0.63</w:t>
            </w:r>
          </w:p>
        </w:tc>
      </w:tr>
      <w:tr w:rsidR="005B3630" w:rsidRPr="0045717C" w:rsidTr="00735148">
        <w:trPr>
          <w:trHeight w:val="747"/>
        </w:trPr>
        <w:tc>
          <w:tcPr>
            <w:tcW w:w="2036" w:type="dxa"/>
            <w:tcBorders>
              <w:top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b/>
                <w:sz w:val="24"/>
                <w:szCs w:val="24"/>
                <w:vertAlign w:val="superscript"/>
              </w:rPr>
            </w:pPr>
            <w:r w:rsidRPr="0045717C">
              <w:rPr>
                <w:rFonts w:ascii="Times New Roman" w:eastAsia="Times New Roman" w:hAnsi="Times New Roman"/>
                <w:b/>
                <w:sz w:val="24"/>
                <w:szCs w:val="24"/>
              </w:rPr>
              <w:lastRenderedPageBreak/>
              <w:t>Olney, 2008</w:t>
            </w:r>
            <w:r w:rsidR="00191797" w:rsidRPr="0045717C">
              <w:rPr>
                <w:rFonts w:ascii="Times New Roman" w:eastAsia="Times New Roman" w:hAnsi="Times New Roman"/>
                <w:sz w:val="24"/>
                <w:szCs w:val="24"/>
                <w:vertAlign w:val="superscript"/>
              </w:rPr>
              <w:t>a</w:t>
            </w:r>
          </w:p>
          <w:p w:rsidR="007A4E70" w:rsidRPr="0045717C" w:rsidRDefault="007A4E70" w:rsidP="00B3117A">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Florida, USA)</w:t>
            </w:r>
            <w:r w:rsidR="0008007B" w:rsidRPr="0045717C" w:rsidDel="0008007B">
              <w:rPr>
                <w:rFonts w:ascii="Times New Roman" w:eastAsia="Times New Roman" w:hAnsi="Times New Roman"/>
                <w:b/>
                <w:sz w:val="24"/>
                <w:szCs w:val="24"/>
              </w:rPr>
              <w:t xml:space="preserve"> </w:t>
            </w:r>
            <w:r w:rsidR="008C045D" w:rsidRPr="0045717C">
              <w:rPr>
                <w:rFonts w:ascii="Times New Roman" w:eastAsia="Times New Roman" w:hAnsi="Times New Roman"/>
                <w:sz w:val="24"/>
                <w:szCs w:val="24"/>
              </w:rPr>
              <w:fldChar w:fldCharType="begin">
                <w:fldData xml:space="preserve">PEVuZE5vdGU+PENpdGU+PEF1dGhvcj5PbG5leTwvQXV0aG9yPjxZZWFyPjIwMDg8L1llYXI+PFJl
Y051bT4yNTA8L1JlY051bT48RGlzcGxheVRleHQ+WzY4XTwvRGlzcGxheVRleHQ+PHJlY29yZD48
cmVjLW51bWJlcj4yNTA8L3JlYy1udW1iZXI+PGZvcmVpZ24ta2V5cz48a2V5IGFwcD0iRU4iIGRi
LWlkPSJhZXpmYXpmcjU1dzJkZWUwOWF1dnplYW56ZDBheHR0NXgyNXYiIHRpbWVzdGFtcD0iMTM4
MDY0OTI2MyI+MjUwPC9rZXk+PC9mb3JlaWduLWtleXM+PHJlZi10eXBlIG5hbWU9IkpvdXJuYWwg
QXJ0aWNsZSI+MTc8L3JlZi10eXBlPjxjb250cmlidXRvcnM+PGF1dGhvcnM+PGF1dGhvcj5PbG5l
eSxSLkMuPC9hdXRob3I+PGF1dGhvcj5NYXp1cixKLk0uPC9hdXRob3I+PGF1dGhvcj5QaWtlLEwu
TS48L2F1dGhvcj48YXV0aG9yPkZyb3llbixNLksuPC9hdXRob3I+PGF1dGhvcj5SYW1pcmV6LUdh
cm5pY2EsRy48L2F1dGhvcj48YXV0aG9yPkxvdmVsZXNzLEUuQS48L2F1dGhvcj48YXV0aG9yPk1h
bmRlbCxELk0uPC9hdXRob3I+PGF1dGhvcj5IYWhuLEcuQS48L2F1dGhvcj48YXV0aG9yPk5lYWws
Sy5NLjwvYXV0aG9yPjxhdXRob3I+Q3VtbWluZ3MsUi5KLjwvYXV0aG9yPjwvYXV0aG9ycz48L2Nv
bnRyaWJ1dG9ycz48YXV0aC1hZGRyZXNzPkRpdmlzaW9uIG9mIFBlZGlhdHJpYyBFbmRvY3Jpbm9s
b2d5LCBOZW1vdXJzIENoaWxkcmVuJmFwb3M7cyBDbGluaWMtSmFja3NvbnZpbGxlLCBKYWNrc29u
dmlsbGUsIEZMIDMyMjA3LCBVU0EuIHJvbG5leUBuZW1vdXJzLm9yZzwvYXV0aC1hZGRyZXNzPjx0
aXRsZXM+PHRpdGxlPkhlYWx0aHkgY2hpbGRyZW4gd2l0aCBmcmVxdWVudCBmcmFjdHVyZXM6IGhv
dyBtdWNoIGV2YWx1YXRpb24gaXMgbmVlZGVkPzwvdGl0bGU+PHNlY29uZGFyeS10aXRsZT5QZWRp
YXRyaWNzPC9zZWNvbmRhcnktdGl0bGU+PC90aXRsZXM+PHBlcmlvZGljYWw+PGZ1bGwtdGl0bGU+
UGVkaWF0cmljczwvZnVsbC10aXRsZT48L3BlcmlvZGljYWw+PHBhZ2VzPjg5MC04OTc8L3BhZ2Vz
Pjx2b2x1bWU+MTIxPC92b2x1bWU+PG51bWJlcj41PC9udW1iZXI+PHJlcHJpbnQtZWRpdGlvbj5O
b3QgaW4gRmlsZTwvcmVwcmludC1lZGl0aW9uPjxrZXl3b3Jkcz48a2V5d29yZD5BYnNvcnB0aW9t
ZXRyeSxQaG90b248L2tleXdvcmQ+PGtleXdvcmQ+QWRvbGVzY2VudDwva2V5d29yZD48a2V5d29y
ZD5hbmFseXNpczwva2V5d29yZD48a2V5d29yZD5Cb25lIERlbnNpdHk8L2tleXdvcmQ+PGtleXdv
cmQ+Qm9uZSBEaXNlYXNlcyxNZXRhYm9saWM8L2tleXdvcmQ+PGtleXdvcmQ+Q2FsY2l1bTwva2V5
d29yZD48a2V5d29yZD5DaGlsZDwva2V5d29yZD48a2V5d29yZD5DaGlsZCxQcmVzY2hvb2w8L2tl
eXdvcmQ+PGtleXdvcmQ+Y29tcGxpY2F0aW9uczwva2V5d29yZD48a2V5d29yZD5kZWZpY2llbmN5
PC9rZXl3b3JkPjxrZXl3b3JkPmRpYWdub3Npczwva2V5d29yZD48a2V5d29yZD5EaWV0PC9rZXl3
b3JkPjxrZXl3b3JkPmV0aW9sb2d5PC9rZXl3b3JkPjxrZXl3b3JkPkV4ZXJjaXNlPC9rZXl3b3Jk
PjxrZXl3b3JkPkZlbWFsZTwva2V5d29yZD48a2V5d29yZD5GcmFjdHVyZXMsQm9uZTwva2V5d29y
ZD48a2V5d29yZD5IdW1hbnM8L2tleXdvcmQ+PGtleXdvcmQ+SW5jaWRlbmNlPC9rZXl3b3JkPjxr
ZXl3b3JkPk1hbGU8L2tleXdvcmQ+PGtleXdvcmQ+bWV0aG9kczwva2V5d29yZD48a2V5d29yZD5Q
YXJhdGh5cm9pZCBIb3Jtb25lPC9rZXl3b3JkPjxrZXl3b3JkPlB1YmVydHk8L2tleXdvcmQ+PGtl
eXdvcmQ+dXJpbmU8L2tleXdvcmQ+PGtleXdvcmQ+Vml0YW1pbiBEPC9rZXl3b3JkPjxrZXl3b3Jk
PlZpdGFtaW4gRCBEZWZpY2llbmN5PC9rZXl3b3JkPjwva2V5d29yZHM+PGRhdGVzPjx5ZWFyPjIw
MDg8L3llYXI+PHB1Yi1kYXRlcz48ZGF0ZT41LzIwMDg8L2RhdGU+PC9wdWItZGF0ZXM+PC9kYXRl
cz48bGFiZWw+MjY8L2xhYmVsPjx1cmxzPjxyZWxhdGVkLXVybHM+PHVybD5odHRwOi8vd3d3Lm5j
YmkubmxtLm5paC5nb3YvcHVibWVkLzE4NDUwODkxPC91cmw+PC9yZWxhdGVkLXVybHM+PC91cmxz
PjxlbGVjdHJvbmljLXJlc291cmNlLW51bT4xMjEvNS84OTAgW3BpaV07MTAuMTU0Mi9wZWRzLjIw
MDctMjA3OSBbZG9pXTwvZWxlY3Ryb25pYy1yZXNvdXJjZS1udW0+PC9yZWNvcmQ+PC9DaXRlPjwv
RW5kTm90ZT5=
</w:fldData>
              </w:fldChar>
            </w:r>
            <w:r w:rsidR="00B3117A">
              <w:rPr>
                <w:rFonts w:ascii="Times New Roman" w:eastAsia="Times New Roman" w:hAnsi="Times New Roman"/>
                <w:sz w:val="24"/>
                <w:szCs w:val="24"/>
              </w:rPr>
              <w:instrText xml:space="preserve"> ADDIN EN.CITE </w:instrText>
            </w:r>
            <w:r w:rsidR="008C045D">
              <w:rPr>
                <w:rFonts w:ascii="Times New Roman" w:eastAsia="Times New Roman" w:hAnsi="Times New Roman"/>
                <w:sz w:val="24"/>
                <w:szCs w:val="24"/>
              </w:rPr>
              <w:fldChar w:fldCharType="begin">
                <w:fldData xml:space="preserve">PEVuZE5vdGU+PENpdGU+PEF1dGhvcj5PbG5leTwvQXV0aG9yPjxZZWFyPjIwMDg8L1llYXI+PFJl
Y051bT4yNTA8L1JlY051bT48RGlzcGxheVRleHQ+WzY4XTwvRGlzcGxheVRleHQ+PHJlY29yZD48
cmVjLW51bWJlcj4yNTA8L3JlYy1udW1iZXI+PGZvcmVpZ24ta2V5cz48a2V5IGFwcD0iRU4iIGRi
LWlkPSJhZXpmYXpmcjU1dzJkZWUwOWF1dnplYW56ZDBheHR0NXgyNXYiIHRpbWVzdGFtcD0iMTM4
MDY0OTI2MyI+MjUwPC9rZXk+PC9mb3JlaWduLWtleXM+PHJlZi10eXBlIG5hbWU9IkpvdXJuYWwg
QXJ0aWNsZSI+MTc8L3JlZi10eXBlPjxjb250cmlidXRvcnM+PGF1dGhvcnM+PGF1dGhvcj5PbG5l
eSxSLkMuPC9hdXRob3I+PGF1dGhvcj5NYXp1cixKLk0uPC9hdXRob3I+PGF1dGhvcj5QaWtlLEwu
TS48L2F1dGhvcj48YXV0aG9yPkZyb3llbixNLksuPC9hdXRob3I+PGF1dGhvcj5SYW1pcmV6LUdh
cm5pY2EsRy48L2F1dGhvcj48YXV0aG9yPkxvdmVsZXNzLEUuQS48L2F1dGhvcj48YXV0aG9yPk1h
bmRlbCxELk0uPC9hdXRob3I+PGF1dGhvcj5IYWhuLEcuQS48L2F1dGhvcj48YXV0aG9yPk5lYWws
Sy5NLjwvYXV0aG9yPjxhdXRob3I+Q3VtbWluZ3MsUi5KLjwvYXV0aG9yPjwvYXV0aG9ycz48L2Nv
bnRyaWJ1dG9ycz48YXV0aC1hZGRyZXNzPkRpdmlzaW9uIG9mIFBlZGlhdHJpYyBFbmRvY3Jpbm9s
b2d5LCBOZW1vdXJzIENoaWxkcmVuJmFwb3M7cyBDbGluaWMtSmFja3NvbnZpbGxlLCBKYWNrc29u
dmlsbGUsIEZMIDMyMjA3LCBVU0EuIHJvbG5leUBuZW1vdXJzLm9yZzwvYXV0aC1hZGRyZXNzPjx0
aXRsZXM+PHRpdGxlPkhlYWx0aHkgY2hpbGRyZW4gd2l0aCBmcmVxdWVudCBmcmFjdHVyZXM6IGhv
dyBtdWNoIGV2YWx1YXRpb24gaXMgbmVlZGVkPzwvdGl0bGU+PHNlY29uZGFyeS10aXRsZT5QZWRp
YXRyaWNzPC9zZWNvbmRhcnktdGl0bGU+PC90aXRsZXM+PHBlcmlvZGljYWw+PGZ1bGwtdGl0bGU+
UGVkaWF0cmljczwvZnVsbC10aXRsZT48L3BlcmlvZGljYWw+PHBhZ2VzPjg5MC04OTc8L3BhZ2Vz
Pjx2b2x1bWU+MTIxPC92b2x1bWU+PG51bWJlcj41PC9udW1iZXI+PHJlcHJpbnQtZWRpdGlvbj5O
b3QgaW4gRmlsZTwvcmVwcmludC1lZGl0aW9uPjxrZXl3b3Jkcz48a2V5d29yZD5BYnNvcnB0aW9t
ZXRyeSxQaG90b248L2tleXdvcmQ+PGtleXdvcmQ+QWRvbGVzY2VudDwva2V5d29yZD48a2V5d29y
ZD5hbmFseXNpczwva2V5d29yZD48a2V5d29yZD5Cb25lIERlbnNpdHk8L2tleXdvcmQ+PGtleXdv
cmQ+Qm9uZSBEaXNlYXNlcyxNZXRhYm9saWM8L2tleXdvcmQ+PGtleXdvcmQ+Q2FsY2l1bTwva2V5
d29yZD48a2V5d29yZD5DaGlsZDwva2V5d29yZD48a2V5d29yZD5DaGlsZCxQcmVzY2hvb2w8L2tl
eXdvcmQ+PGtleXdvcmQ+Y29tcGxpY2F0aW9uczwva2V5d29yZD48a2V5d29yZD5kZWZpY2llbmN5
PC9rZXl3b3JkPjxrZXl3b3JkPmRpYWdub3Npczwva2V5d29yZD48a2V5d29yZD5EaWV0PC9rZXl3
b3JkPjxrZXl3b3JkPmV0aW9sb2d5PC9rZXl3b3JkPjxrZXl3b3JkPkV4ZXJjaXNlPC9rZXl3b3Jk
PjxrZXl3b3JkPkZlbWFsZTwva2V5d29yZD48a2V5d29yZD5GcmFjdHVyZXMsQm9uZTwva2V5d29y
ZD48a2V5d29yZD5IdW1hbnM8L2tleXdvcmQ+PGtleXdvcmQ+SW5jaWRlbmNlPC9rZXl3b3JkPjxr
ZXl3b3JkPk1hbGU8L2tleXdvcmQ+PGtleXdvcmQ+bWV0aG9kczwva2V5d29yZD48a2V5d29yZD5Q
YXJhdGh5cm9pZCBIb3Jtb25lPC9rZXl3b3JkPjxrZXl3b3JkPlB1YmVydHk8L2tleXdvcmQ+PGtl
eXdvcmQ+dXJpbmU8L2tleXdvcmQ+PGtleXdvcmQ+Vml0YW1pbiBEPC9rZXl3b3JkPjxrZXl3b3Jk
PlZpdGFtaW4gRCBEZWZpY2llbmN5PC9rZXl3b3JkPjwva2V5d29yZHM+PGRhdGVzPjx5ZWFyPjIw
MDg8L3llYXI+PHB1Yi1kYXRlcz48ZGF0ZT41LzIwMDg8L2RhdGU+PC9wdWItZGF0ZXM+PC9kYXRl
cz48bGFiZWw+MjY8L2xhYmVsPjx1cmxzPjxyZWxhdGVkLXVybHM+PHVybD5odHRwOi8vd3d3Lm5j
YmkubmxtLm5paC5nb3YvcHVibWVkLzE4NDUwODkxPC91cmw+PC9yZWxhdGVkLXVybHM+PC91cmxz
PjxlbGVjdHJvbmljLXJlc291cmNlLW51bT4xMjEvNS84OTAgW3BpaV07MTAuMTU0Mi9wZWRzLjIw
MDctMjA3OSBbZG9pXTwvZWxlY3Ryb25pYy1yZXNvdXJjZS1udW0+PC9yZWNvcmQ+PC9DaXRlPjwv
RW5kTm90ZT5=
</w:fldData>
              </w:fldChar>
            </w:r>
            <w:r w:rsidR="00B3117A">
              <w:rPr>
                <w:rFonts w:ascii="Times New Roman" w:eastAsia="Times New Roman" w:hAnsi="Times New Roman"/>
                <w:sz w:val="24"/>
                <w:szCs w:val="24"/>
              </w:rPr>
              <w:instrText xml:space="preserve"> ADDIN EN.CITE.DATA </w:instrText>
            </w:r>
            <w:r w:rsidR="008C045D">
              <w:rPr>
                <w:rFonts w:ascii="Times New Roman" w:eastAsia="Times New Roman" w:hAnsi="Times New Roman"/>
                <w:sz w:val="24"/>
                <w:szCs w:val="24"/>
              </w:rPr>
            </w:r>
            <w:r w:rsidR="008C045D">
              <w:rPr>
                <w:rFonts w:ascii="Times New Roman" w:eastAsia="Times New Roman" w:hAnsi="Times New Roman"/>
                <w:sz w:val="24"/>
                <w:szCs w:val="24"/>
              </w:rPr>
              <w:fldChar w:fldCharType="end"/>
            </w:r>
            <w:r w:rsidR="008C045D" w:rsidRPr="0045717C">
              <w:rPr>
                <w:rFonts w:ascii="Times New Roman" w:eastAsia="Times New Roman" w:hAnsi="Times New Roman"/>
                <w:sz w:val="24"/>
                <w:szCs w:val="24"/>
              </w:rPr>
            </w:r>
            <w:r w:rsidR="008C045D" w:rsidRPr="0045717C">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68" w:tooltip="Olney, 2008 #250" w:history="1">
              <w:r w:rsidR="00B3117A">
                <w:rPr>
                  <w:rFonts w:ascii="Times New Roman" w:eastAsia="Times New Roman" w:hAnsi="Times New Roman"/>
                  <w:noProof/>
                  <w:sz w:val="24"/>
                  <w:szCs w:val="24"/>
                </w:rPr>
                <w:t>68</w:t>
              </w:r>
            </w:hyperlink>
            <w:r w:rsidR="00B3117A">
              <w:rPr>
                <w:rFonts w:ascii="Times New Roman" w:eastAsia="Times New Roman" w:hAnsi="Times New Roman"/>
                <w:noProof/>
                <w:sz w:val="24"/>
                <w:szCs w:val="24"/>
              </w:rPr>
              <w:t>]</w:t>
            </w:r>
            <w:r w:rsidR="008C045D" w:rsidRPr="0045717C">
              <w:rPr>
                <w:rFonts w:ascii="Times New Roman" w:eastAsia="Times New Roman" w:hAnsi="Times New Roman"/>
                <w:sz w:val="24"/>
                <w:szCs w:val="24"/>
              </w:rPr>
              <w:fldChar w:fldCharType="end"/>
            </w:r>
          </w:p>
        </w:tc>
        <w:tc>
          <w:tcPr>
            <w:tcW w:w="965"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3-18y</w:t>
            </w:r>
          </w:p>
        </w:tc>
        <w:tc>
          <w:tcPr>
            <w:tcW w:w="3171"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9B59DB">
            <w:pPr>
              <w:spacing w:after="0"/>
              <w:rPr>
                <w:rFonts w:ascii="Times New Roman" w:eastAsia="Times New Roman" w:hAnsi="Times New Roman"/>
                <w:sz w:val="24"/>
                <w:szCs w:val="24"/>
              </w:rPr>
            </w:pPr>
            <w:r w:rsidRPr="0045717C">
              <w:rPr>
                <w:rFonts w:ascii="Times New Roman" w:eastAsia="Times New Roman" w:hAnsi="Times New Roman"/>
                <w:sz w:val="24"/>
                <w:szCs w:val="24"/>
              </w:rPr>
              <w:t>At least 2 low energy fractures</w:t>
            </w:r>
          </w:p>
        </w:tc>
        <w:tc>
          <w:tcPr>
            <w:tcW w:w="1380"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68 cases</w:t>
            </w:r>
          </w:p>
          <w:p w:rsidR="007A4E70"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57 controls</w:t>
            </w:r>
          </w:p>
        </w:tc>
        <w:tc>
          <w:tcPr>
            <w:tcW w:w="1148" w:type="dxa"/>
            <w:tcBorders>
              <w:top w:val="single" w:sz="4" w:space="0" w:color="auto"/>
              <w:left w:val="single" w:sz="4" w:space="0" w:color="auto"/>
              <w:bottom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c>
          <w:tcPr>
            <w:tcW w:w="1149" w:type="dxa"/>
            <w:tcBorders>
              <w:top w:val="single" w:sz="4" w:space="0" w:color="auto"/>
              <w:bottom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c>
          <w:tcPr>
            <w:tcW w:w="965" w:type="dxa"/>
            <w:tcBorders>
              <w:top w:val="single" w:sz="4" w:space="0" w:color="auto"/>
              <w:bottom w:val="single" w:sz="4" w:space="0" w:color="auto"/>
              <w:right w:val="single" w:sz="4" w:space="0" w:color="auto"/>
            </w:tcBorders>
            <w:vAlign w:val="center"/>
          </w:tcPr>
          <w:p w:rsidR="007B35D8" w:rsidRPr="0045717C" w:rsidRDefault="007B35D8" w:rsidP="005C5C04">
            <w:pPr>
              <w:spacing w:after="0"/>
              <w:jc w:val="both"/>
              <w:rPr>
                <w:rFonts w:ascii="Times New Roman" w:eastAsia="Times New Roman" w:hAnsi="Times New Roman"/>
                <w:sz w:val="24"/>
                <w:szCs w:val="24"/>
              </w:rPr>
            </w:pPr>
          </w:p>
        </w:tc>
        <w:tc>
          <w:tcPr>
            <w:tcW w:w="1196" w:type="dxa"/>
            <w:tcBorders>
              <w:top w:val="single" w:sz="4" w:space="0" w:color="auto"/>
              <w:left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21</w:t>
            </w:r>
          </w:p>
        </w:tc>
        <w:tc>
          <w:tcPr>
            <w:tcW w:w="1196"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18</w:t>
            </w:r>
          </w:p>
        </w:tc>
        <w:tc>
          <w:tcPr>
            <w:tcW w:w="872" w:type="dxa"/>
            <w:tcBorders>
              <w:top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NS</w:t>
            </w:r>
          </w:p>
        </w:tc>
      </w:tr>
      <w:tr w:rsidR="005B3630" w:rsidRPr="0045717C" w:rsidTr="00735148">
        <w:trPr>
          <w:trHeight w:val="1150"/>
        </w:trPr>
        <w:tc>
          <w:tcPr>
            <w:tcW w:w="2036" w:type="dxa"/>
            <w:tcBorders>
              <w:top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b/>
                <w:sz w:val="24"/>
                <w:szCs w:val="24"/>
                <w:vertAlign w:val="superscript"/>
              </w:rPr>
            </w:pPr>
            <w:r w:rsidRPr="0045717C">
              <w:rPr>
                <w:rFonts w:ascii="Times New Roman" w:eastAsia="Times New Roman" w:hAnsi="Times New Roman"/>
                <w:b/>
                <w:sz w:val="24"/>
                <w:szCs w:val="24"/>
              </w:rPr>
              <w:t>Ryan, 2012</w:t>
            </w:r>
            <w:r w:rsidR="00191797" w:rsidRPr="0045717C">
              <w:rPr>
                <w:rFonts w:ascii="Times New Roman" w:eastAsia="Times New Roman" w:hAnsi="Times New Roman"/>
                <w:sz w:val="24"/>
                <w:szCs w:val="24"/>
                <w:vertAlign w:val="superscript"/>
              </w:rPr>
              <w:t>a</w:t>
            </w:r>
          </w:p>
          <w:p w:rsidR="007A4E70" w:rsidRPr="0045717C" w:rsidRDefault="007A4E70" w:rsidP="00B3117A">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Washington DC, USA)</w:t>
            </w:r>
            <w:r w:rsidR="0008007B" w:rsidRPr="0045717C" w:rsidDel="0008007B">
              <w:rPr>
                <w:rFonts w:ascii="Times New Roman" w:eastAsia="Times New Roman" w:hAnsi="Times New Roman"/>
                <w:b/>
                <w:sz w:val="24"/>
                <w:szCs w:val="24"/>
              </w:rPr>
              <w:t xml:space="preserve"> </w:t>
            </w:r>
            <w:r w:rsidR="008C045D" w:rsidRPr="0045717C">
              <w:rPr>
                <w:rFonts w:ascii="Times New Roman" w:eastAsia="Times New Roman" w:hAnsi="Times New Roman"/>
                <w:sz w:val="24"/>
                <w:szCs w:val="24"/>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eastAsia="Times New Roman" w:hAnsi="Times New Roman"/>
                <w:sz w:val="24"/>
                <w:szCs w:val="24"/>
              </w:rPr>
              <w:instrText xml:space="preserve"> ADDIN EN.CITE </w:instrText>
            </w:r>
            <w:r w:rsidR="008C045D">
              <w:rPr>
                <w:rFonts w:ascii="Times New Roman" w:eastAsia="Times New Roman" w:hAnsi="Times New Roman"/>
                <w:sz w:val="24"/>
                <w:szCs w:val="24"/>
              </w:rPr>
              <w:fldChar w:fldCharType="begin">
                <w:fldData xml:space="preserve">PEVuZE5vdGU+PENpdGU+PEF1dGhvcj5SeWFuPC9BdXRob3I+PFllYXI+MjAxMjwvWWVhcj48UmVj
TnVtPjI3MDwvUmVjTnVtPjxEaXNwbGF5VGV4dD5bNDFdPC9EaXNwbGF5VGV4dD48cmVjb3JkPjxy
ZWMtbnVtYmVyPjI3MDwvcmVjLW51bWJlcj48Zm9yZWlnbi1rZXlzPjxrZXkgYXBwPSJFTiIgZGIt
aWQ9ImFlemZhemZyNTV3MmRlZTA5YXV2emVhbnpkMGF4dHQ1eDI1diIgdGltZXN0YW1wPSIxMzgw
NjQ5MjYzIj4yNzA8L2tleT48L2ZvcmVpZ24ta2V5cz48cmVmLXR5cGUgbmFtZT0iSm91cm5hbCBB
cnRpY2xlIj4xNzwvcmVmLXR5cGU+PGNvbnRyaWJ1dG9ycz48YXV0aG9ycz48YXV0aG9yPlJ5YW4s
TC5NLjwvYXV0aG9yPjxhdXRob3I+VGVhY2gsUy5KLjwvYXV0aG9yPjxhdXRob3I+U2luZ2VyLFMu
QS48L2F1dGhvcj48YXV0aG9yPldvb2QsUi48L2F1dGhvcj48YXV0aG9yPkZyZWlzaHRhdCxSLjwv
YXV0aG9yPjxhdXRob3I+V3JpZ2h0LEouTC48L2F1dGhvcj48YXV0aG9yPk1jQ2FydGVyLFIuPC9h
dXRob3I+PGF1dGhvcj5Ub3NpLEwuPC9hdXRob3I+PGF1dGhvcj5DaGFtYmVybGFpbixKLk0uPC9h
dXRob3I+PC9hdXRob3JzPjwvY29udHJpYnV0b3JzPjxhdXRoLWFkZHJlc3M+Q2hpbGRyZW4mYXBv
cztzIE5hdGlvbmFsIE1lZGljYWwgQ2VudGVyLCBEaXZpc2lvbiBvZiBFbWVyZ2VuY3kgTWVkaWNp
bmUsIDExMSBNaWNoaWdhbiBBdmUgTlcsIFdhc2hpbmd0b24sIERDIDIwMDEwLCBVU0EuIGxyeWFu
QGNoaWxkcmVuc25hdGlvbmFsLm9yZzwvYXV0aC1hZGRyZXNzPjx0aXRsZXM+PHRpdGxlPkJvbmUg
bWluZXJhbCBkZW5zaXR5IGFuZCB2aXRhbWluIEQgc3RhdHVzIGFtb25nIEFmcmljYW4gQW1lcmlj
YW4gY2hpbGRyZW4gd2l0aCBmb3JlYXJtIGZyYWN0dXJlczwvdGl0bGU+PHNlY29uZGFyeS10aXRs
ZT5QZWRpYXRyaWNzPC9zZWNvbmRhcnktdGl0bGU+PC90aXRsZXM+PHBlcmlvZGljYWw+PGZ1bGwt
dGl0bGU+UGVkaWF0cmljczwvZnVsbC10aXRsZT48L3BlcmlvZGljYWw+PHBhZ2VzPmU1NTMtZTU2
MDwvcGFnZXM+PHZvbHVtZT4xMzA8L3ZvbHVtZT48bnVtYmVyPjM8L251bWJlcj48cmVwcmludC1l
ZGl0aW9uPk5vdCBpbiBGaWxlPC9yZXByaW50LWVkaXRpb24+PGtleXdvcmRzPjxrZXl3b3JkPkFi
c29ycHRpb21ldHJ5LFBob3Rvbjwva2V5d29yZD48a2V5d29yZD5hZG1pbmlzdHJhdGlvbiAmYW1w
OyBkb3NhZ2U8L2tleXdvcmQ+PGtleXdvcmQ+QWR1bHQ8L2tleXdvcmQ+PGtleXdvcmQ+QWZyaWNh
biBBbWVyaWNhbnM8L2tleXdvcmQ+PGtleXdvcmQ+QWdlZDwva2V5d29yZD48a2V5d29yZD5hbmFs
b2dzICZhbXA7IGRlcml2YXRpdmVzPC9rZXl3b3JkPjxrZXl3b3JkPmJsb29kPC9rZXl3b3JkPjxr
ZXl3b3JkPkJvbmUgRGVuc2l0eTwva2V5d29yZD48a2V5d29yZD5DYWxjaXVtPC9rZXl3b3JkPjxr
ZXl3b3JkPkNhbGNpdW0sRGlldGFyeTwva2V5d29yZD48a2V5d29yZD5DYXNlLUNvbnRyb2wgU3R1
ZGllczwva2V5d29yZD48a2V5d29yZD5DaGlsZDwva2V5d29yZD48a2V5d29yZD5DaGlsZCxQcmVz
Y2hvb2w8L2tleXdvcmQ+PGtleXdvcmQ+ZGVmaWNpZW5jeTwva2V5d29yZD48a2V5d29yZD5FbmVy
Z3kgSW50YWtlPC9rZXl3b3JkPjxrZXl3b3JkPmV0aG5vbG9neTwva2V5d29yZD48a2V5d29yZD5G
ZW1hbGU8L2tleXdvcmQ+PGtleXdvcmQ+Rm9yZWFybTwva2V5d29yZD48a2V5d29yZD5IZWFsdGg8
L2tleXdvcmQ+PGtleXdvcmQ+SHVtYW5zPC9rZXl3b3JkPjxrZXl3b3JkPk1hbGU8L2tleXdvcmQ+
PGtleXdvcmQ+bWV0aG9kczwva2V5d29yZD48a2V5d29yZD5NaWNoaWdhbjwva2V5d29yZD48a2V5
d29yZD5PZGRzIFJhdGlvPC9rZXl3b3JkPjxrZXl3b3JkPk92ZXJ3ZWlnaHQ8L2tleXdvcmQ+PGtl
eXdvcmQ+cGF0aG9sb2d5PC9rZXl3b3JkPjxrZXl3b3JkPlBhdGllbnRzPC9rZXl3b3JkPjxrZXl3
b3JkPlByZXZhbGVuY2U8L2tleXdvcmQ+PGtleXdvcmQ+UmFkaXVzIEZyYWN0dXJlczwva2V5d29y
ZD48a2V5d29yZD5VbG5hIEZyYWN0dXJlczwva2V5d29yZD48a2V5d29yZD5WaXRhbWluIEQ8L2tl
eXdvcmQ+PGtleXdvcmQ+Vml0YW1pbiBEIERlZmljaWVuY3k8L2tleXdvcmQ+PGtleXdvcmQ+V2Fz
aGluZ3Rvbjwva2V5d29yZD48L2tleXdvcmRzPjxkYXRlcz48eWVhcj4yMDEyPC95ZWFyPjxwdWIt
ZGF0ZXM+PGRhdGU+OS8yMDEyPC9kYXRlPjwvcHViLWRhdGVzPjwvZGF0ZXM+PGxhYmVsPjE8L2xh
YmVsPjx1cmxzPjxyZWxhdGVkLXVybHM+PHVybD5odHRwOi8vd3d3Lm5jYmkubmxtLm5paC5nb3Yv
cHVibWVkLzIyOTI2MTc0PC91cmw+PC9yZWxhdGVkLXVybHM+PC91cmxzPjxlbGVjdHJvbmljLXJl
c291cmNlLW51bT5wZWRzLjIwMTItMDEzNCBbcGlpXTsxMC4xNTQyL3BlZHMuMjAxMi0wMTM0IFtk
b2ldPC9lbGVjdHJvbmljLXJlc291cmNlLW51bT48L3JlY29yZD48L0NpdGU+PC9FbmROb3RlPgB=
</w:fldData>
              </w:fldChar>
            </w:r>
            <w:r w:rsidR="00B3117A">
              <w:rPr>
                <w:rFonts w:ascii="Times New Roman" w:eastAsia="Times New Roman" w:hAnsi="Times New Roman"/>
                <w:sz w:val="24"/>
                <w:szCs w:val="24"/>
              </w:rPr>
              <w:instrText xml:space="preserve"> ADDIN EN.CITE.DATA </w:instrText>
            </w:r>
            <w:r w:rsidR="008C045D">
              <w:rPr>
                <w:rFonts w:ascii="Times New Roman" w:eastAsia="Times New Roman" w:hAnsi="Times New Roman"/>
                <w:sz w:val="24"/>
                <w:szCs w:val="24"/>
              </w:rPr>
            </w:r>
            <w:r w:rsidR="008C045D">
              <w:rPr>
                <w:rFonts w:ascii="Times New Roman" w:eastAsia="Times New Roman" w:hAnsi="Times New Roman"/>
                <w:sz w:val="24"/>
                <w:szCs w:val="24"/>
              </w:rPr>
              <w:fldChar w:fldCharType="end"/>
            </w:r>
            <w:r w:rsidR="008C045D" w:rsidRPr="0045717C">
              <w:rPr>
                <w:rFonts w:ascii="Times New Roman" w:eastAsia="Times New Roman" w:hAnsi="Times New Roman"/>
                <w:sz w:val="24"/>
                <w:szCs w:val="24"/>
              </w:rPr>
            </w:r>
            <w:r w:rsidR="008C045D" w:rsidRPr="0045717C">
              <w:rPr>
                <w:rFonts w:ascii="Times New Roman" w:eastAsia="Times New Roman" w:hAnsi="Times New Roman"/>
                <w:sz w:val="24"/>
                <w:szCs w:val="24"/>
              </w:rPr>
              <w:fldChar w:fldCharType="separate"/>
            </w:r>
            <w:r w:rsidR="00B3117A">
              <w:rPr>
                <w:rFonts w:ascii="Times New Roman" w:eastAsia="Times New Roman" w:hAnsi="Times New Roman"/>
                <w:noProof/>
                <w:sz w:val="24"/>
                <w:szCs w:val="24"/>
              </w:rPr>
              <w:t>[</w:t>
            </w:r>
            <w:hyperlink w:anchor="_ENREF_41" w:tooltip="Ryan, 2012 #270" w:history="1">
              <w:r w:rsidR="00B3117A">
                <w:rPr>
                  <w:rFonts w:ascii="Times New Roman" w:eastAsia="Times New Roman" w:hAnsi="Times New Roman"/>
                  <w:noProof/>
                  <w:sz w:val="24"/>
                  <w:szCs w:val="24"/>
                </w:rPr>
                <w:t>41</w:t>
              </w:r>
            </w:hyperlink>
            <w:r w:rsidR="00B3117A">
              <w:rPr>
                <w:rFonts w:ascii="Times New Roman" w:eastAsia="Times New Roman" w:hAnsi="Times New Roman"/>
                <w:noProof/>
                <w:sz w:val="24"/>
                <w:szCs w:val="24"/>
              </w:rPr>
              <w:t>]</w:t>
            </w:r>
            <w:r w:rsidR="008C045D" w:rsidRPr="0045717C">
              <w:rPr>
                <w:rFonts w:ascii="Times New Roman" w:eastAsia="Times New Roman" w:hAnsi="Times New Roman"/>
                <w:sz w:val="24"/>
                <w:szCs w:val="24"/>
              </w:rPr>
              <w:fldChar w:fldCharType="end"/>
            </w:r>
          </w:p>
        </w:tc>
        <w:tc>
          <w:tcPr>
            <w:tcW w:w="965"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5-9y</w:t>
            </w:r>
          </w:p>
        </w:tc>
        <w:tc>
          <w:tcPr>
            <w:tcW w:w="3171"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9B59DB">
            <w:pPr>
              <w:spacing w:after="0"/>
              <w:rPr>
                <w:rFonts w:ascii="Times New Roman" w:eastAsia="Times New Roman" w:hAnsi="Times New Roman"/>
                <w:sz w:val="24"/>
                <w:szCs w:val="24"/>
              </w:rPr>
            </w:pPr>
            <w:r w:rsidRPr="0045717C">
              <w:rPr>
                <w:rFonts w:ascii="Times New Roman" w:eastAsia="Times New Roman" w:hAnsi="Times New Roman"/>
                <w:sz w:val="24"/>
                <w:szCs w:val="24"/>
              </w:rPr>
              <w:t>African-American with forearm fracture</w:t>
            </w:r>
          </w:p>
        </w:tc>
        <w:tc>
          <w:tcPr>
            <w:tcW w:w="1380" w:type="dxa"/>
            <w:tcBorders>
              <w:top w:val="single" w:sz="4" w:space="0" w:color="auto"/>
              <w:left w:val="single" w:sz="4" w:space="0" w:color="auto"/>
              <w:bottom w:val="single" w:sz="4" w:space="0" w:color="auto"/>
              <w:right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70 cases</w:t>
            </w:r>
          </w:p>
          <w:p w:rsidR="007A4E70"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71 controls</w:t>
            </w:r>
          </w:p>
        </w:tc>
        <w:tc>
          <w:tcPr>
            <w:tcW w:w="1148" w:type="dxa"/>
            <w:tcBorders>
              <w:top w:val="single" w:sz="4" w:space="0" w:color="auto"/>
              <w:left w:val="single" w:sz="4" w:space="0" w:color="auto"/>
              <w:bottom w:val="single" w:sz="4" w:space="0" w:color="auto"/>
            </w:tcBorders>
            <w:vAlign w:val="center"/>
          </w:tcPr>
          <w:p w:rsidR="007B35D8" w:rsidRPr="0045717C" w:rsidRDefault="007A4E70"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55</w:t>
            </w:r>
          </w:p>
        </w:tc>
        <w:tc>
          <w:tcPr>
            <w:tcW w:w="1149" w:type="dxa"/>
            <w:tcBorders>
              <w:top w:val="single" w:sz="4" w:space="0" w:color="auto"/>
              <w:bottom w:val="single" w:sz="4" w:space="0" w:color="auto"/>
            </w:tcBorders>
            <w:vAlign w:val="center"/>
          </w:tcPr>
          <w:p w:rsidR="007B35D8" w:rsidRPr="0045717C" w:rsidRDefault="00191797"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56</w:t>
            </w:r>
          </w:p>
        </w:tc>
        <w:tc>
          <w:tcPr>
            <w:tcW w:w="965" w:type="dxa"/>
            <w:tcBorders>
              <w:top w:val="single" w:sz="4" w:space="0" w:color="auto"/>
              <w:bottom w:val="single" w:sz="4" w:space="0" w:color="auto"/>
              <w:right w:val="single" w:sz="4" w:space="0" w:color="auto"/>
            </w:tcBorders>
            <w:vAlign w:val="center"/>
          </w:tcPr>
          <w:p w:rsidR="007B35D8" w:rsidRPr="0045717C" w:rsidRDefault="00191797"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0.59</w:t>
            </w:r>
          </w:p>
        </w:tc>
        <w:tc>
          <w:tcPr>
            <w:tcW w:w="1196" w:type="dxa"/>
            <w:tcBorders>
              <w:top w:val="single" w:sz="4" w:space="0" w:color="auto"/>
              <w:left w:val="single" w:sz="4" w:space="0" w:color="auto"/>
              <w:bottom w:val="single" w:sz="4" w:space="0" w:color="auto"/>
            </w:tcBorders>
            <w:vAlign w:val="center"/>
          </w:tcPr>
          <w:p w:rsidR="007B35D8" w:rsidRPr="0045717C" w:rsidRDefault="00191797"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47</w:t>
            </w:r>
          </w:p>
        </w:tc>
        <w:tc>
          <w:tcPr>
            <w:tcW w:w="1196" w:type="dxa"/>
            <w:tcBorders>
              <w:top w:val="single" w:sz="4" w:space="0" w:color="auto"/>
              <w:bottom w:val="single" w:sz="4" w:space="0" w:color="auto"/>
            </w:tcBorders>
            <w:vAlign w:val="center"/>
          </w:tcPr>
          <w:p w:rsidR="007B35D8" w:rsidRPr="0045717C" w:rsidRDefault="00191797"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41</w:t>
            </w:r>
          </w:p>
        </w:tc>
        <w:tc>
          <w:tcPr>
            <w:tcW w:w="872" w:type="dxa"/>
            <w:tcBorders>
              <w:top w:val="single" w:sz="4" w:space="0" w:color="auto"/>
              <w:bottom w:val="single" w:sz="4" w:space="0" w:color="auto"/>
            </w:tcBorders>
            <w:vAlign w:val="center"/>
          </w:tcPr>
          <w:p w:rsidR="007B35D8" w:rsidRPr="0045717C" w:rsidRDefault="00191797" w:rsidP="005C5C04">
            <w:pPr>
              <w:spacing w:after="0"/>
              <w:jc w:val="both"/>
              <w:rPr>
                <w:rFonts w:ascii="Times New Roman" w:eastAsia="Times New Roman" w:hAnsi="Times New Roman"/>
                <w:sz w:val="24"/>
                <w:szCs w:val="24"/>
              </w:rPr>
            </w:pPr>
            <w:r w:rsidRPr="0045717C">
              <w:rPr>
                <w:rFonts w:ascii="Times New Roman" w:eastAsia="Times New Roman" w:hAnsi="Times New Roman"/>
                <w:sz w:val="24"/>
                <w:szCs w:val="24"/>
              </w:rPr>
              <w:t>0.45</w:t>
            </w:r>
          </w:p>
        </w:tc>
      </w:tr>
    </w:tbl>
    <w:p w:rsidR="0020632F" w:rsidRPr="0045717C" w:rsidRDefault="0020632F" w:rsidP="00D86132">
      <w:pPr>
        <w:spacing w:after="0"/>
        <w:jc w:val="both"/>
        <w:rPr>
          <w:rFonts w:ascii="Times New Roman" w:hAnsi="Times New Roman"/>
          <w:sz w:val="24"/>
          <w:szCs w:val="24"/>
        </w:rPr>
      </w:pPr>
      <w:r w:rsidRPr="0045717C">
        <w:rPr>
          <w:rFonts w:ascii="Times New Roman" w:hAnsi="Times New Roman"/>
          <w:sz w:val="24"/>
          <w:szCs w:val="24"/>
        </w:rPr>
        <w:t>NS, non-significant</w:t>
      </w:r>
      <w:r w:rsidR="00502226" w:rsidRPr="0045717C">
        <w:rPr>
          <w:rFonts w:ascii="Times New Roman" w:hAnsi="Times New Roman"/>
          <w:sz w:val="24"/>
          <w:szCs w:val="24"/>
        </w:rPr>
        <w:t>; UL, upper limb; LL, lower limb</w:t>
      </w:r>
    </w:p>
    <w:p w:rsidR="0020632F" w:rsidRPr="0045717C" w:rsidRDefault="0020632F" w:rsidP="00D86132">
      <w:pPr>
        <w:numPr>
          <w:ilvl w:val="0"/>
          <w:numId w:val="9"/>
        </w:numPr>
        <w:spacing w:after="0"/>
        <w:jc w:val="both"/>
        <w:rPr>
          <w:rFonts w:ascii="Times New Roman" w:hAnsi="Times New Roman"/>
          <w:sz w:val="24"/>
          <w:szCs w:val="24"/>
        </w:rPr>
      </w:pPr>
      <w:r w:rsidRPr="0045717C">
        <w:rPr>
          <w:rFonts w:ascii="Times New Roman" w:hAnsi="Times New Roman"/>
          <w:sz w:val="24"/>
          <w:szCs w:val="24"/>
        </w:rPr>
        <w:t>In these studies, 25(OH</w:t>
      </w:r>
      <w:proofErr w:type="gramStart"/>
      <w:r w:rsidRPr="0045717C">
        <w:rPr>
          <w:rFonts w:ascii="Times New Roman" w:hAnsi="Times New Roman"/>
          <w:sz w:val="24"/>
          <w:szCs w:val="24"/>
        </w:rPr>
        <w:t>)D</w:t>
      </w:r>
      <w:proofErr w:type="gramEnd"/>
      <w:r w:rsidRPr="0045717C">
        <w:rPr>
          <w:rFonts w:ascii="Times New Roman" w:hAnsi="Times New Roman"/>
          <w:sz w:val="24"/>
          <w:szCs w:val="24"/>
        </w:rPr>
        <w:t xml:space="preserve"> was originally reported in ng/ml.  It has been converted to </w:t>
      </w:r>
      <w:proofErr w:type="spellStart"/>
      <w:r w:rsidRPr="0045717C">
        <w:rPr>
          <w:rFonts w:ascii="Times New Roman" w:hAnsi="Times New Roman"/>
          <w:sz w:val="24"/>
          <w:szCs w:val="24"/>
        </w:rPr>
        <w:t>nmol</w:t>
      </w:r>
      <w:proofErr w:type="spellEnd"/>
      <w:r w:rsidRPr="0045717C">
        <w:rPr>
          <w:rFonts w:ascii="Times New Roman" w:hAnsi="Times New Roman"/>
          <w:sz w:val="24"/>
          <w:szCs w:val="24"/>
        </w:rPr>
        <w:t>/l using a conversion factor of 1ng/ml=2.49nmol/l.  These studies used a cut-point for deficiency of &lt;20ng/ml which is approximately equivalent to &lt;50nmol/l</w:t>
      </w:r>
    </w:p>
    <w:p w:rsidR="005805D7" w:rsidRPr="0045717C" w:rsidRDefault="007B35D8" w:rsidP="00D86132">
      <w:pPr>
        <w:spacing w:after="0"/>
        <w:jc w:val="both"/>
        <w:rPr>
          <w:rFonts w:ascii="Times New Roman" w:hAnsi="Times New Roman"/>
          <w:sz w:val="24"/>
          <w:szCs w:val="24"/>
        </w:rPr>
      </w:pPr>
      <w:r w:rsidRPr="0045717C">
        <w:rPr>
          <w:rFonts w:ascii="Times New Roman" w:hAnsi="Times New Roman"/>
          <w:b/>
          <w:sz w:val="24"/>
          <w:szCs w:val="24"/>
        </w:rPr>
        <w:br w:type="page"/>
      </w:r>
      <w:r w:rsidR="00C23177" w:rsidRPr="0045717C">
        <w:rPr>
          <w:rFonts w:ascii="Times New Roman" w:hAnsi="Times New Roman"/>
          <w:b/>
          <w:sz w:val="24"/>
          <w:szCs w:val="24"/>
        </w:rPr>
        <w:lastRenderedPageBreak/>
        <w:t>Table 3</w:t>
      </w:r>
      <w:r w:rsidR="007A725D" w:rsidRPr="0045717C">
        <w:rPr>
          <w:rFonts w:ascii="Times New Roman" w:hAnsi="Times New Roman"/>
          <w:b/>
          <w:sz w:val="24"/>
          <w:szCs w:val="24"/>
        </w:rPr>
        <w:t xml:space="preserve">: </w:t>
      </w:r>
      <w:r w:rsidR="00472E5D" w:rsidRPr="0045717C">
        <w:rPr>
          <w:rFonts w:ascii="Times New Roman" w:hAnsi="Times New Roman"/>
          <w:b/>
          <w:sz w:val="24"/>
          <w:szCs w:val="24"/>
        </w:rPr>
        <w:t>Cross-sectional studies investigating the associations between serum 25(OH</w:t>
      </w:r>
      <w:proofErr w:type="gramStart"/>
      <w:r w:rsidR="00472E5D" w:rsidRPr="0045717C">
        <w:rPr>
          <w:rFonts w:ascii="Times New Roman" w:hAnsi="Times New Roman"/>
          <w:b/>
          <w:sz w:val="24"/>
          <w:szCs w:val="24"/>
        </w:rPr>
        <w:t>)D</w:t>
      </w:r>
      <w:proofErr w:type="gramEnd"/>
      <w:r w:rsidR="00D37AE2" w:rsidRPr="0045717C">
        <w:rPr>
          <w:rFonts w:ascii="Times New Roman" w:hAnsi="Times New Roman"/>
          <w:b/>
          <w:sz w:val="24"/>
          <w:szCs w:val="24"/>
        </w:rPr>
        <w:t xml:space="preserve"> (as a continuous variable)</w:t>
      </w:r>
      <w:r w:rsidR="00472E5D" w:rsidRPr="0045717C">
        <w:rPr>
          <w:rFonts w:ascii="Times New Roman" w:hAnsi="Times New Roman"/>
          <w:b/>
          <w:sz w:val="24"/>
          <w:szCs w:val="24"/>
        </w:rPr>
        <w:t xml:space="preserve"> and </w:t>
      </w:r>
      <w:r w:rsidR="00643E13" w:rsidRPr="0045717C">
        <w:rPr>
          <w:rFonts w:ascii="Times New Roman" w:hAnsi="Times New Roman"/>
          <w:b/>
          <w:sz w:val="24"/>
          <w:szCs w:val="24"/>
        </w:rPr>
        <w:t xml:space="preserve">areal </w:t>
      </w:r>
      <w:r w:rsidR="00472E5D" w:rsidRPr="0045717C">
        <w:rPr>
          <w:rFonts w:ascii="Times New Roman" w:hAnsi="Times New Roman"/>
          <w:b/>
          <w:sz w:val="24"/>
          <w:szCs w:val="24"/>
        </w:rPr>
        <w:t>bone mineral density</w:t>
      </w:r>
      <w:r w:rsidR="00643E13" w:rsidRPr="0045717C">
        <w:rPr>
          <w:rFonts w:ascii="Times New Roman" w:hAnsi="Times New Roman"/>
          <w:b/>
          <w:sz w:val="24"/>
          <w:szCs w:val="24"/>
        </w:rPr>
        <w:t xml:space="preserve"> assessed by DXA</w:t>
      </w:r>
      <w:r w:rsidR="00472E5D" w:rsidRPr="0045717C">
        <w:rPr>
          <w:rFonts w:ascii="Times New Roman" w:hAnsi="Times New Roman"/>
          <w:b/>
          <w:sz w:val="24"/>
          <w:szCs w:val="24"/>
        </w:rPr>
        <w:t xml:space="preserve"> i</w:t>
      </w:r>
      <w:r w:rsidR="008E154D" w:rsidRPr="0045717C">
        <w:rPr>
          <w:rFonts w:ascii="Times New Roman" w:hAnsi="Times New Roman"/>
          <w:b/>
          <w:sz w:val="24"/>
          <w:szCs w:val="24"/>
        </w:rPr>
        <w:t xml:space="preserve">n children and adolescents.  </w:t>
      </w:r>
      <w:r w:rsidR="000B4525" w:rsidRPr="0045717C">
        <w:rPr>
          <w:rFonts w:ascii="Times New Roman" w:hAnsi="Times New Roman"/>
          <w:b/>
          <w:sz w:val="24"/>
          <w:szCs w:val="24"/>
        </w:rPr>
        <w:t xml:space="preserve">  </w:t>
      </w:r>
    </w:p>
    <w:tbl>
      <w:tblPr>
        <w:tblW w:w="14054" w:type="dxa"/>
        <w:tblBorders>
          <w:top w:val="single" w:sz="8" w:space="0" w:color="000000"/>
          <w:bottom w:val="single" w:sz="8" w:space="0" w:color="000000"/>
        </w:tblBorders>
        <w:tblLayout w:type="fixed"/>
        <w:tblLook w:val="04A0" w:firstRow="1" w:lastRow="0" w:firstColumn="1" w:lastColumn="0" w:noHBand="0" w:noVBand="1"/>
      </w:tblPr>
      <w:tblGrid>
        <w:gridCol w:w="2234"/>
        <w:gridCol w:w="880"/>
        <w:gridCol w:w="1510"/>
        <w:gridCol w:w="1438"/>
        <w:gridCol w:w="992"/>
        <w:gridCol w:w="992"/>
        <w:gridCol w:w="992"/>
        <w:gridCol w:w="992"/>
        <w:gridCol w:w="993"/>
        <w:gridCol w:w="3019"/>
        <w:gridCol w:w="12"/>
      </w:tblGrid>
      <w:tr w:rsidR="00691260" w:rsidRPr="0045717C" w:rsidTr="00BD4214">
        <w:trPr>
          <w:gridAfter w:val="1"/>
          <w:wAfter w:w="12" w:type="dxa"/>
          <w:trHeight w:val="483"/>
        </w:trPr>
        <w:tc>
          <w:tcPr>
            <w:tcW w:w="2234" w:type="dxa"/>
            <w:vMerge w:val="restart"/>
            <w:tcBorders>
              <w:top w:val="single" w:sz="8" w:space="0" w:color="000000"/>
              <w:left w:val="single" w:sz="4" w:space="0" w:color="auto"/>
              <w:bottom w:val="single" w:sz="8" w:space="0" w:color="000000"/>
              <w:right w:val="single" w:sz="4" w:space="0" w:color="auto"/>
            </w:tcBorders>
            <w:shd w:val="clear" w:color="auto" w:fill="auto"/>
          </w:tcPr>
          <w:p w:rsidR="00691260" w:rsidRPr="0045717C" w:rsidRDefault="00691260" w:rsidP="00D86132">
            <w:pPr>
              <w:jc w:val="both"/>
              <w:rPr>
                <w:rFonts w:ascii="Times New Roman" w:hAnsi="Times New Roman"/>
                <w:b/>
                <w:bCs/>
                <w:color w:val="000000"/>
                <w:sz w:val="24"/>
                <w:szCs w:val="24"/>
              </w:rPr>
            </w:pPr>
            <w:r w:rsidRPr="0045717C">
              <w:rPr>
                <w:rFonts w:ascii="Times New Roman" w:hAnsi="Times New Roman"/>
                <w:b/>
                <w:bCs/>
                <w:color w:val="000000"/>
                <w:sz w:val="24"/>
                <w:szCs w:val="24"/>
              </w:rPr>
              <w:t>Study (Country of study)</w:t>
            </w:r>
          </w:p>
        </w:tc>
        <w:tc>
          <w:tcPr>
            <w:tcW w:w="880" w:type="dxa"/>
            <w:vMerge w:val="restart"/>
            <w:tcBorders>
              <w:top w:val="single" w:sz="4" w:space="0" w:color="auto"/>
              <w:left w:val="single" w:sz="4" w:space="0" w:color="auto"/>
              <w:bottom w:val="single" w:sz="8" w:space="0" w:color="000000"/>
            </w:tcBorders>
            <w:shd w:val="clear" w:color="auto" w:fill="auto"/>
          </w:tcPr>
          <w:p w:rsidR="00691260" w:rsidRPr="0045717C" w:rsidRDefault="00691260" w:rsidP="00D86132">
            <w:pPr>
              <w:jc w:val="both"/>
              <w:rPr>
                <w:rFonts w:ascii="Times New Roman" w:hAnsi="Times New Roman"/>
                <w:b/>
                <w:bCs/>
                <w:color w:val="000000"/>
                <w:sz w:val="24"/>
                <w:szCs w:val="24"/>
              </w:rPr>
            </w:pPr>
            <w:r w:rsidRPr="0045717C">
              <w:rPr>
                <w:rFonts w:ascii="Times New Roman" w:hAnsi="Times New Roman"/>
                <w:b/>
                <w:bCs/>
                <w:color w:val="000000"/>
                <w:sz w:val="24"/>
                <w:szCs w:val="24"/>
              </w:rPr>
              <w:t>Age</w:t>
            </w:r>
          </w:p>
        </w:tc>
        <w:tc>
          <w:tcPr>
            <w:tcW w:w="1510" w:type="dxa"/>
            <w:vMerge w:val="restart"/>
            <w:tcBorders>
              <w:top w:val="single" w:sz="4" w:space="0" w:color="auto"/>
              <w:bottom w:val="single" w:sz="8" w:space="0" w:color="000000"/>
              <w:right w:val="single" w:sz="4" w:space="0" w:color="auto"/>
            </w:tcBorders>
            <w:shd w:val="clear" w:color="auto" w:fill="auto"/>
          </w:tcPr>
          <w:p w:rsidR="00691260" w:rsidRPr="0045717C" w:rsidRDefault="00691260" w:rsidP="00D86132">
            <w:pPr>
              <w:jc w:val="both"/>
              <w:rPr>
                <w:rFonts w:ascii="Times New Roman" w:hAnsi="Times New Roman"/>
                <w:b/>
                <w:bCs/>
                <w:color w:val="000000"/>
                <w:sz w:val="24"/>
                <w:szCs w:val="24"/>
              </w:rPr>
            </w:pPr>
            <w:r w:rsidRPr="0045717C">
              <w:rPr>
                <w:rFonts w:ascii="Times New Roman" w:hAnsi="Times New Roman"/>
                <w:b/>
                <w:bCs/>
                <w:color w:val="000000"/>
                <w:sz w:val="24"/>
                <w:szCs w:val="24"/>
              </w:rPr>
              <w:t>Number and Gender</w:t>
            </w:r>
          </w:p>
        </w:tc>
        <w:tc>
          <w:tcPr>
            <w:tcW w:w="1438" w:type="dxa"/>
            <w:vMerge w:val="restart"/>
            <w:tcBorders>
              <w:top w:val="single" w:sz="4" w:space="0" w:color="auto"/>
              <w:bottom w:val="single" w:sz="4" w:space="0" w:color="auto"/>
              <w:right w:val="single" w:sz="4" w:space="0" w:color="auto"/>
            </w:tcBorders>
          </w:tcPr>
          <w:p w:rsidR="008C045D" w:rsidRDefault="00691260">
            <w:pPr>
              <w:jc w:val="center"/>
              <w:rPr>
                <w:rFonts w:ascii="Times New Roman" w:hAnsi="Times New Roman"/>
                <w:b/>
                <w:bCs/>
                <w:color w:val="000000"/>
                <w:sz w:val="24"/>
                <w:szCs w:val="24"/>
              </w:rPr>
            </w:pPr>
            <w:r>
              <w:rPr>
                <w:rFonts w:ascii="Times New Roman" w:hAnsi="Times New Roman"/>
                <w:b/>
                <w:bCs/>
                <w:color w:val="000000"/>
                <w:sz w:val="24"/>
                <w:szCs w:val="24"/>
              </w:rPr>
              <w:t>Months in which study conducted</w:t>
            </w:r>
          </w:p>
        </w:tc>
        <w:tc>
          <w:tcPr>
            <w:tcW w:w="4961" w:type="dxa"/>
            <w:gridSpan w:val="5"/>
            <w:tcBorders>
              <w:top w:val="single" w:sz="8" w:space="0" w:color="000000"/>
              <w:left w:val="single" w:sz="4" w:space="0" w:color="auto"/>
              <w:right w:val="single" w:sz="4" w:space="0" w:color="auto"/>
            </w:tcBorders>
            <w:shd w:val="clear" w:color="auto" w:fill="auto"/>
          </w:tcPr>
          <w:p w:rsidR="00691260" w:rsidRPr="0045717C" w:rsidRDefault="00691260" w:rsidP="00D86132">
            <w:pPr>
              <w:jc w:val="both"/>
              <w:rPr>
                <w:rFonts w:ascii="Times New Roman" w:hAnsi="Times New Roman"/>
                <w:b/>
                <w:bCs/>
                <w:color w:val="000000"/>
                <w:sz w:val="24"/>
                <w:szCs w:val="24"/>
              </w:rPr>
            </w:pPr>
            <w:r w:rsidRPr="0045717C">
              <w:rPr>
                <w:rFonts w:ascii="Times New Roman" w:hAnsi="Times New Roman"/>
                <w:b/>
                <w:bCs/>
                <w:color w:val="000000"/>
                <w:sz w:val="24"/>
                <w:szCs w:val="24"/>
              </w:rPr>
              <w:t>Bone Mineral Density</w:t>
            </w:r>
          </w:p>
        </w:tc>
        <w:tc>
          <w:tcPr>
            <w:tcW w:w="3019" w:type="dxa"/>
            <w:tcBorders>
              <w:top w:val="single" w:sz="8" w:space="0" w:color="000000"/>
              <w:left w:val="single" w:sz="4" w:space="0" w:color="auto"/>
              <w:right w:val="single" w:sz="4" w:space="0" w:color="auto"/>
            </w:tcBorders>
          </w:tcPr>
          <w:p w:rsidR="00691260" w:rsidRPr="0045717C" w:rsidRDefault="00691260" w:rsidP="00D86132">
            <w:pPr>
              <w:jc w:val="both"/>
              <w:rPr>
                <w:rFonts w:ascii="Times New Roman" w:hAnsi="Times New Roman"/>
                <w:b/>
                <w:bCs/>
                <w:color w:val="000000"/>
                <w:sz w:val="24"/>
                <w:szCs w:val="24"/>
              </w:rPr>
            </w:pPr>
            <w:r w:rsidRPr="0045717C">
              <w:rPr>
                <w:rFonts w:ascii="Times New Roman" w:hAnsi="Times New Roman"/>
                <w:b/>
                <w:color w:val="000000"/>
                <w:sz w:val="24"/>
                <w:szCs w:val="24"/>
              </w:rPr>
              <w:t>Comments</w:t>
            </w:r>
          </w:p>
        </w:tc>
      </w:tr>
      <w:tr w:rsidR="005B3630" w:rsidRPr="0045717C" w:rsidTr="00BD4214">
        <w:trPr>
          <w:trHeight w:val="134"/>
        </w:trPr>
        <w:tc>
          <w:tcPr>
            <w:tcW w:w="2234" w:type="dxa"/>
            <w:vMerge/>
            <w:tcBorders>
              <w:left w:val="single" w:sz="4" w:space="0" w:color="auto"/>
              <w:bottom w:val="single" w:sz="4" w:space="0" w:color="auto"/>
              <w:right w:val="single" w:sz="4" w:space="0" w:color="auto"/>
            </w:tcBorders>
            <w:shd w:val="clear" w:color="auto" w:fill="auto"/>
            <w:vAlign w:val="center"/>
          </w:tcPr>
          <w:p w:rsidR="00691260" w:rsidRPr="0045717C" w:rsidRDefault="00691260" w:rsidP="00D86132">
            <w:pPr>
              <w:jc w:val="both"/>
              <w:rPr>
                <w:rFonts w:ascii="Times New Roman" w:hAnsi="Times New Roman"/>
                <w:b/>
                <w:bCs/>
                <w:color w:val="000000"/>
                <w:sz w:val="24"/>
                <w:szCs w:val="24"/>
              </w:rPr>
            </w:pPr>
          </w:p>
        </w:tc>
        <w:tc>
          <w:tcPr>
            <w:tcW w:w="880" w:type="dxa"/>
            <w:vMerge/>
            <w:tcBorders>
              <w:left w:val="single" w:sz="4" w:space="0" w:color="auto"/>
              <w:bottom w:val="single" w:sz="4" w:space="0" w:color="auto"/>
              <w:right w:val="nil"/>
            </w:tcBorders>
            <w:shd w:val="clear" w:color="auto" w:fill="auto"/>
          </w:tcPr>
          <w:p w:rsidR="00691260" w:rsidRPr="0045717C" w:rsidRDefault="00691260" w:rsidP="00D86132">
            <w:pPr>
              <w:jc w:val="both"/>
              <w:rPr>
                <w:rFonts w:ascii="Times New Roman" w:hAnsi="Times New Roman"/>
                <w:color w:val="000000"/>
                <w:sz w:val="24"/>
                <w:szCs w:val="24"/>
              </w:rPr>
            </w:pPr>
          </w:p>
        </w:tc>
        <w:tc>
          <w:tcPr>
            <w:tcW w:w="1510" w:type="dxa"/>
            <w:vMerge/>
            <w:tcBorders>
              <w:left w:val="nil"/>
              <w:bottom w:val="single" w:sz="4" w:space="0" w:color="auto"/>
              <w:right w:val="single" w:sz="4" w:space="0" w:color="auto"/>
            </w:tcBorders>
            <w:shd w:val="clear" w:color="auto" w:fill="auto"/>
          </w:tcPr>
          <w:p w:rsidR="00691260" w:rsidRPr="0045717C" w:rsidRDefault="00691260" w:rsidP="00D86132">
            <w:pPr>
              <w:jc w:val="both"/>
              <w:rPr>
                <w:rFonts w:ascii="Times New Roman" w:hAnsi="Times New Roman"/>
                <w:color w:val="000000"/>
                <w:sz w:val="24"/>
                <w:szCs w:val="24"/>
              </w:rPr>
            </w:pPr>
          </w:p>
        </w:tc>
        <w:tc>
          <w:tcPr>
            <w:tcW w:w="1438" w:type="dxa"/>
            <w:vMerge/>
            <w:tcBorders>
              <w:top w:val="nil"/>
              <w:left w:val="single" w:sz="4" w:space="0" w:color="auto"/>
              <w:bottom w:val="single" w:sz="4" w:space="0" w:color="auto"/>
              <w:right w:val="single" w:sz="4" w:space="0" w:color="auto"/>
            </w:tcBorders>
          </w:tcPr>
          <w:p w:rsidR="00691260" w:rsidRPr="0045717C" w:rsidRDefault="00691260" w:rsidP="005E1982">
            <w:pPr>
              <w:jc w:val="center"/>
              <w:rPr>
                <w:rFonts w:ascii="Times New Roman" w:hAnsi="Times New Roman"/>
                <w:color w:val="000000"/>
                <w:sz w:val="24"/>
                <w:szCs w:val="24"/>
              </w:rPr>
            </w:pPr>
          </w:p>
        </w:tc>
        <w:tc>
          <w:tcPr>
            <w:tcW w:w="992" w:type="dxa"/>
            <w:tcBorders>
              <w:top w:val="nil"/>
              <w:left w:val="single" w:sz="4" w:space="0" w:color="auto"/>
              <w:bottom w:val="single" w:sz="4" w:space="0" w:color="auto"/>
              <w:right w:val="nil"/>
            </w:tcBorders>
            <w:shd w:val="clear" w:color="auto" w:fill="auto"/>
          </w:tcPr>
          <w:p w:rsidR="00691260" w:rsidRPr="00BD4214" w:rsidRDefault="00752CC0" w:rsidP="005E1982">
            <w:pPr>
              <w:jc w:val="center"/>
              <w:rPr>
                <w:rFonts w:ascii="Times New Roman" w:hAnsi="Times New Roman"/>
                <w:color w:val="000000"/>
                <w:szCs w:val="24"/>
              </w:rPr>
            </w:pPr>
            <w:r w:rsidRPr="00752CC0">
              <w:rPr>
                <w:rFonts w:ascii="Times New Roman" w:hAnsi="Times New Roman"/>
                <w:color w:val="000000"/>
                <w:szCs w:val="24"/>
              </w:rPr>
              <w:t>Whole body</w:t>
            </w:r>
          </w:p>
        </w:tc>
        <w:tc>
          <w:tcPr>
            <w:tcW w:w="992" w:type="dxa"/>
            <w:tcBorders>
              <w:top w:val="nil"/>
              <w:left w:val="nil"/>
              <w:bottom w:val="single" w:sz="4" w:space="0" w:color="auto"/>
              <w:right w:val="nil"/>
            </w:tcBorders>
            <w:shd w:val="clear" w:color="auto" w:fill="auto"/>
          </w:tcPr>
          <w:p w:rsidR="00691260" w:rsidRPr="00BD4214" w:rsidRDefault="00752CC0" w:rsidP="005E1982">
            <w:pPr>
              <w:jc w:val="center"/>
              <w:rPr>
                <w:rFonts w:ascii="Times New Roman" w:hAnsi="Times New Roman"/>
                <w:color w:val="000000"/>
                <w:szCs w:val="24"/>
              </w:rPr>
            </w:pPr>
            <w:r w:rsidRPr="00752CC0">
              <w:rPr>
                <w:rFonts w:ascii="Times New Roman" w:hAnsi="Times New Roman"/>
                <w:color w:val="000000"/>
                <w:szCs w:val="24"/>
              </w:rPr>
              <w:t>Lumbar Spine</w:t>
            </w:r>
          </w:p>
        </w:tc>
        <w:tc>
          <w:tcPr>
            <w:tcW w:w="992" w:type="dxa"/>
            <w:tcBorders>
              <w:top w:val="nil"/>
              <w:left w:val="nil"/>
              <w:bottom w:val="single" w:sz="4" w:space="0" w:color="auto"/>
              <w:right w:val="nil"/>
            </w:tcBorders>
            <w:shd w:val="clear" w:color="auto" w:fill="auto"/>
          </w:tcPr>
          <w:p w:rsidR="00691260" w:rsidRPr="00BD4214" w:rsidRDefault="00752CC0" w:rsidP="005E1982">
            <w:pPr>
              <w:jc w:val="center"/>
              <w:rPr>
                <w:rFonts w:ascii="Times New Roman" w:hAnsi="Times New Roman"/>
                <w:color w:val="000000"/>
                <w:szCs w:val="24"/>
              </w:rPr>
            </w:pPr>
            <w:r w:rsidRPr="00752CC0">
              <w:rPr>
                <w:rFonts w:ascii="Times New Roman" w:hAnsi="Times New Roman"/>
                <w:color w:val="000000"/>
                <w:szCs w:val="24"/>
              </w:rPr>
              <w:t>Femoral Neck</w:t>
            </w:r>
          </w:p>
        </w:tc>
        <w:tc>
          <w:tcPr>
            <w:tcW w:w="992" w:type="dxa"/>
            <w:tcBorders>
              <w:top w:val="nil"/>
              <w:left w:val="nil"/>
              <w:bottom w:val="single" w:sz="4" w:space="0" w:color="auto"/>
              <w:right w:val="nil"/>
            </w:tcBorders>
            <w:shd w:val="clear" w:color="auto" w:fill="auto"/>
          </w:tcPr>
          <w:p w:rsidR="00691260" w:rsidRPr="00BD4214" w:rsidRDefault="00752CC0" w:rsidP="005E1982">
            <w:pPr>
              <w:jc w:val="center"/>
              <w:rPr>
                <w:rFonts w:ascii="Times New Roman" w:hAnsi="Times New Roman"/>
                <w:color w:val="000000"/>
                <w:szCs w:val="24"/>
              </w:rPr>
            </w:pPr>
            <w:r w:rsidRPr="00752CC0">
              <w:rPr>
                <w:rFonts w:ascii="Times New Roman" w:hAnsi="Times New Roman"/>
                <w:color w:val="000000"/>
                <w:szCs w:val="24"/>
              </w:rPr>
              <w:t>Total Hip</w:t>
            </w:r>
          </w:p>
        </w:tc>
        <w:tc>
          <w:tcPr>
            <w:tcW w:w="993" w:type="dxa"/>
            <w:tcBorders>
              <w:top w:val="nil"/>
              <w:left w:val="nil"/>
              <w:bottom w:val="single" w:sz="4" w:space="0" w:color="auto"/>
              <w:right w:val="nil"/>
            </w:tcBorders>
            <w:shd w:val="clear" w:color="auto" w:fill="auto"/>
          </w:tcPr>
          <w:p w:rsidR="00691260" w:rsidRPr="00BD4214" w:rsidRDefault="00752CC0" w:rsidP="005E1982">
            <w:pPr>
              <w:jc w:val="center"/>
              <w:rPr>
                <w:rFonts w:ascii="Times New Roman" w:hAnsi="Times New Roman"/>
                <w:color w:val="000000"/>
                <w:szCs w:val="24"/>
              </w:rPr>
            </w:pPr>
            <w:r w:rsidRPr="00752CC0">
              <w:rPr>
                <w:rFonts w:ascii="Times New Roman" w:hAnsi="Times New Roman"/>
                <w:color w:val="000000"/>
                <w:szCs w:val="24"/>
              </w:rPr>
              <w:t>Forearm</w:t>
            </w:r>
          </w:p>
        </w:tc>
        <w:tc>
          <w:tcPr>
            <w:tcW w:w="3031" w:type="dxa"/>
            <w:gridSpan w:val="2"/>
            <w:tcBorders>
              <w:top w:val="nil"/>
              <w:left w:val="single" w:sz="4" w:space="0" w:color="auto"/>
              <w:bottom w:val="single" w:sz="4" w:space="0" w:color="auto"/>
              <w:right w:val="single" w:sz="4" w:space="0" w:color="auto"/>
            </w:tcBorders>
          </w:tcPr>
          <w:p w:rsidR="00691260" w:rsidRPr="0045717C" w:rsidRDefault="00691260" w:rsidP="00D86132">
            <w:pPr>
              <w:jc w:val="both"/>
              <w:rPr>
                <w:rFonts w:ascii="Times New Roman" w:hAnsi="Times New Roman"/>
                <w:b/>
                <w:color w:val="000000"/>
                <w:sz w:val="24"/>
                <w:szCs w:val="24"/>
              </w:rPr>
            </w:pP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3670D3">
            <w:pPr>
              <w:spacing w:after="0"/>
              <w:rPr>
                <w:rFonts w:ascii="Times New Roman" w:hAnsi="Times New Roman"/>
                <w:bCs/>
                <w:color w:val="000000"/>
                <w:sz w:val="24"/>
                <w:szCs w:val="24"/>
              </w:rPr>
            </w:pPr>
            <w:proofErr w:type="spellStart"/>
            <w:r w:rsidRPr="0045717C">
              <w:rPr>
                <w:rFonts w:ascii="Times New Roman" w:hAnsi="Times New Roman"/>
                <w:bCs/>
                <w:color w:val="000000"/>
                <w:sz w:val="24"/>
                <w:szCs w:val="24"/>
              </w:rPr>
              <w:t>Ceroni</w:t>
            </w:r>
            <w:proofErr w:type="spellEnd"/>
            <w:r w:rsidRPr="0045717C">
              <w:rPr>
                <w:rFonts w:ascii="Times New Roman" w:hAnsi="Times New Roman"/>
                <w:bCs/>
                <w:color w:val="000000"/>
                <w:sz w:val="24"/>
                <w:szCs w:val="24"/>
              </w:rPr>
              <w:t>, 2012</w:t>
            </w:r>
            <w:r w:rsidR="008C045D" w:rsidRPr="0045717C">
              <w:rPr>
                <w:rFonts w:ascii="Times New Roman" w:hAnsi="Times New Roman"/>
                <w:bCs/>
                <w:color w:val="000000"/>
                <w:sz w:val="24"/>
                <w:szCs w:val="24"/>
              </w:rPr>
              <w:fldChar w:fldCharType="begin"/>
            </w:r>
            <w:r w:rsidR="00B3117A">
              <w:rPr>
                <w:rFonts w:ascii="Times New Roman" w:hAnsi="Times New Roman"/>
                <w:bCs/>
                <w:color w:val="000000"/>
                <w:sz w:val="24"/>
                <w:szCs w:val="24"/>
              </w:rPr>
              <w:instrText xml:space="preserve"> ADDIN EN.CITE &lt;EndNote&gt;&lt;Cite&gt;&lt;Author&gt;Ceroni&lt;/Author&gt;&lt;Year&gt;2012&lt;/Year&gt;&lt;RecNum&gt;712&lt;/RecNum&gt;&lt;DisplayText&gt;[66]&lt;/DisplayText&gt;&lt;record&gt;&lt;rec-number&gt;712&lt;/rec-number&gt;&lt;foreign-keys&gt;&lt;key app="EN" db-id="aezfazfr55w2dee09auvzeanzd0axtt5x25v" timestamp="1386077290"&gt;712&lt;/key&gt;&lt;/foreign-keys&gt;&lt;ref-type name="Journal Article"&gt;17&lt;/ref-type&gt;&lt;contributors&gt;&lt;authors&gt;&lt;author&gt;Ceroni, D.&lt;/author&gt;&lt;author&gt;Anderson de la Llana, R.&lt;/author&gt;&lt;author&gt;Martin, X.&lt;/author&gt;&lt;author&gt;Lamah, L.&lt;/author&gt;&lt;author&gt;De Coulon, G.&lt;/author&gt;&lt;author&gt;Turcot, K.&lt;/author&gt;&lt;author&gt;Dubois-Ferriere, V.&lt;/author&gt;&lt;/authors&gt;&lt;/contributors&gt;&lt;auth-address&gt;Pediatric Orthopedic Unit, Department of Child and Adolescent, University of Geneva Children&amp;apos;s Hospitals and University of Geneva Faculty of Medicine, 6 Rue Willy-Donze, 1211 Geneva 14, Switzerland.&lt;/auth-address&gt;&lt;titles&gt;&lt;title&gt;Prevalence of vitamin D insufficiency in Swiss teenagers with appendicular fractures: a prospective study of 100 cases&lt;/title&gt;&lt;secondary-title&gt;J Child Orthop&lt;/secondary-title&gt;&lt;alt-title&gt;Journal of children&amp;apos;s orthopaedics&lt;/alt-title&gt;&lt;/titles&gt;&lt;periodical&gt;&lt;full-title&gt;J Child Orthop&lt;/full-title&gt;&lt;abbr-1&gt;Journal of children&amp;apos;s orthopaedics&lt;/abbr-1&gt;&lt;/periodical&gt;&lt;alt-periodical&gt;&lt;full-title&gt;J Child Orthop&lt;/full-title&gt;&lt;abbr-1&gt;Journal of children&amp;apos;s orthopaedics&lt;/abbr-1&gt;&lt;/alt-periodical&gt;&lt;pages&gt;497-503&lt;/pages&gt;&lt;volume&gt;6&lt;/volume&gt;&lt;number&gt;6&lt;/number&gt;&lt;edition&gt;2013/12/03&lt;/edition&gt;&lt;dates&gt;&lt;year&gt;2012&lt;/year&gt;&lt;pub-dates&gt;&lt;date&gt;Dec&lt;/date&gt;&lt;/pub-dates&gt;&lt;/dates&gt;&lt;isbn&gt;1863-2521 (Print)&amp;#xD;1863-2521&lt;/isbn&gt;&lt;accession-num&gt;24294313&lt;/accession-num&gt;&lt;urls&gt;&lt;/urls&gt;&lt;electronic-resource-num&gt;10.1007/s11832-012-0446-7&lt;/electronic-resource-num&gt;&lt;remote-database-provider&gt;Nlm&lt;/remote-database-provider&gt;&lt;language&gt;Eng&lt;/language&gt;&lt;/record&gt;&lt;/Cite&gt;&lt;/EndNote&gt;</w:instrText>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66" w:tooltip="Ceroni, 2012 #712" w:history="1">
              <w:r w:rsidR="00B3117A">
                <w:rPr>
                  <w:rFonts w:ascii="Times New Roman" w:hAnsi="Times New Roman"/>
                  <w:bCs/>
                  <w:noProof/>
                  <w:color w:val="000000"/>
                  <w:sz w:val="24"/>
                  <w:szCs w:val="24"/>
                </w:rPr>
                <w:t>66</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p>
          <w:p w:rsidR="00691260" w:rsidRPr="0045717C" w:rsidRDefault="00691260" w:rsidP="003670D3">
            <w:pPr>
              <w:spacing w:after="0"/>
              <w:rPr>
                <w:rFonts w:ascii="Times New Roman" w:hAnsi="Times New Roman"/>
                <w:bCs/>
                <w:color w:val="000000"/>
                <w:sz w:val="24"/>
                <w:szCs w:val="24"/>
              </w:rPr>
            </w:pPr>
            <w:r w:rsidRPr="0045717C">
              <w:rPr>
                <w:rFonts w:ascii="Times New Roman" w:hAnsi="Times New Roman"/>
                <w:bCs/>
                <w:color w:val="000000"/>
                <w:sz w:val="24"/>
                <w:szCs w:val="24"/>
              </w:rPr>
              <w:t>(Switzerland)</w:t>
            </w:r>
          </w:p>
        </w:tc>
        <w:tc>
          <w:tcPr>
            <w:tcW w:w="880"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0-16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line="240" w:lineRule="auto"/>
              <w:jc w:val="both"/>
              <w:rPr>
                <w:rFonts w:ascii="Times New Roman" w:hAnsi="Times New Roman"/>
                <w:color w:val="000000"/>
                <w:sz w:val="24"/>
                <w:szCs w:val="24"/>
              </w:rPr>
            </w:pPr>
            <w:r w:rsidRPr="0045717C">
              <w:rPr>
                <w:rFonts w:ascii="Times New Roman" w:hAnsi="Times New Roman"/>
                <w:color w:val="000000"/>
                <w:sz w:val="24"/>
                <w:szCs w:val="24"/>
              </w:rPr>
              <w:t>150</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January - December</w:t>
            </w:r>
          </w:p>
        </w:tc>
        <w:tc>
          <w:tcPr>
            <w:tcW w:w="992"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190797">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190797">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190797">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190797">
            <w:pPr>
              <w:jc w:val="center"/>
              <w:rPr>
                <w:rFonts w:ascii="Times New Roman" w:hAnsi="Times New Roman"/>
                <w:color w:val="000000"/>
                <w:sz w:val="24"/>
                <w:szCs w:val="24"/>
              </w:rPr>
            </w:pPr>
          </w:p>
        </w:tc>
        <w:tc>
          <w:tcPr>
            <w:tcW w:w="993"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190797">
            <w:pPr>
              <w:jc w:val="center"/>
              <w:rPr>
                <w:rFonts w:ascii="Times New Roman" w:hAnsi="Times New Roman"/>
                <w:color w:val="000000"/>
                <w:sz w:val="24"/>
                <w:szCs w:val="24"/>
              </w:rPr>
            </w:pPr>
          </w:p>
        </w:tc>
        <w:tc>
          <w:tcPr>
            <w:tcW w:w="3031" w:type="dxa"/>
            <w:gridSpan w:val="2"/>
            <w:tcBorders>
              <w:top w:val="single" w:sz="4" w:space="0" w:color="auto"/>
              <w:left w:val="single" w:sz="4" w:space="0" w:color="auto"/>
              <w:bottom w:val="nil"/>
              <w:right w:val="single" w:sz="4" w:space="0" w:color="auto"/>
            </w:tcBorders>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Included 100 adolescents with acute fracture and 50 healthy controls with no history of fracture</w:t>
            </w: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B3117A">
            <w:pPr>
              <w:rPr>
                <w:rFonts w:ascii="Times New Roman" w:hAnsi="Times New Roman"/>
                <w:bCs/>
                <w:color w:val="000000"/>
                <w:sz w:val="24"/>
                <w:szCs w:val="24"/>
              </w:rPr>
            </w:pPr>
            <w:r w:rsidRPr="0045717C">
              <w:rPr>
                <w:rFonts w:ascii="Times New Roman" w:hAnsi="Times New Roman"/>
                <w:bCs/>
                <w:color w:val="000000"/>
                <w:sz w:val="24"/>
                <w:szCs w:val="24"/>
              </w:rPr>
              <w:t>Cheng, 2003</w:t>
            </w:r>
            <w:r w:rsidR="008C045D" w:rsidRPr="0045717C">
              <w:rPr>
                <w:rFonts w:ascii="Times New Roman" w:hAnsi="Times New Roman"/>
                <w:bCs/>
                <w:color w:val="000000"/>
                <w:sz w:val="24"/>
                <w:szCs w:val="24"/>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bCs/>
                <w:color w:val="000000"/>
                <w:sz w:val="24"/>
                <w:szCs w:val="24"/>
              </w:rPr>
              <w:instrText xml:space="preserve"> ADDIN EN.CITE </w:instrText>
            </w:r>
            <w:r w:rsidR="008C045D">
              <w:rPr>
                <w:rFonts w:ascii="Times New Roman" w:hAnsi="Times New Roman"/>
                <w:bCs/>
                <w:color w:val="000000"/>
                <w:sz w:val="24"/>
                <w:szCs w:val="24"/>
              </w:rPr>
              <w:fldChar w:fldCharType="begin">
                <w:fldData xml:space="preserve">PEVuZE5vdGU+PENpdGU+PEF1dGhvcj5DaGVuZzwvQXV0aG9yPjxZZWFyPjIwMDM8L1llYXI+PFJl
Y051bT4xMjE8L1JlY051bT48RGlzcGxheVRleHQ+WzkwXTwvRGlzcGxheVRleHQ+PHJlY29yZD48
cmVjLW51bWJlcj4xMjE8L3JlYy1udW1iZXI+PGZvcmVpZ24ta2V5cz48a2V5IGFwcD0iRU4iIGRi
LWlkPSJhZXpmYXpmcjU1dzJkZWUwOWF1dnplYW56ZDBheHR0NXgyNXYiIHRpbWVzdGFtcD0iMTM4
MDY0OTI2MiI+MTIxPC9rZXk+PC9mb3JlaWduLWtleXM+PHJlZi10eXBlIG5hbWU9IkpvdXJuYWwg
QXJ0aWNsZSI+MTc8L3JlZi10eXBlPjxjb250cmlidXRvcnM+PGF1dGhvcnM+PGF1dGhvcj5DaGVu
ZyxTLjwvYXV0aG9yPjxhdXRob3I+VHlsYXZza3ksRi48L2F1dGhvcj48YXV0aG9yPktyb2dlcixI
LjwvYXV0aG9yPjxhdXRob3I+S2Fya2thaW5lbixNLjwvYXV0aG9yPjxhdXRob3I+THl5dGlrYWlu
ZW4sQS48L2F1dGhvcj48YXV0aG9yPktvaXN0aW5lbixBLjwvYXV0aG9yPjxhdXRob3I+TWFob25l
bixBLjwvYXV0aG9yPjxhdXRob3I+QWxlbixNLjwvYXV0aG9yPjxhdXRob3I+SGFsbGVlbixKLjwv
YXV0aG9yPjxhdXRob3I+VmFhbmFuZW4sSy48L2F1dGhvcj48YXV0aG9yPkxhbWJlcmctQWxsYXJk
dCxDLjwvYXV0aG9yPjwvYXV0aG9ycz48L2NvbnRyaWJ1dG9ycz48YXV0aC1hZGRyZXNzPkRlcGFy
dG1lbnQgb2YgSGVhbHRoIFNjaWVuY2VzLCBVbml2ZXJzaXR5IG9mIEp5dmFza3lsYSwgSnl2YXNr
eWxhLCBGaW5sYW5kLiBjaGVuZ0BzcG9ydC5qeXUuZmk8L2F1dGgtYWRkcmVzcz48dGl0bGVzPjx0
aXRsZT5Bc3NvY2lhdGlvbiBvZiBsb3cgMjUtaHlkcm94eXZpdGFtaW4gRCBjb25jZW50cmF0aW9u
cyB3aXRoIGVsZXZhdGVkIHBhcmF0aHlyb2lkIGhvcm1vbmUgY29uY2VudHJhdGlvbnMgYW5kIGxv
dyBjb3J0aWNhbCBib25lIGRlbnNpdHkgaW4gZWFybHkgcHViZXJ0YWwgYW5kIHByZXB1YmVydGFs
IEZpbm5pc2ggZ2lybHM8L3RpdGxlPjxzZWNvbmRhcnktdGl0bGU+QW0uSi5DbGluLk51dHIuPC9z
ZWNvbmRhcnktdGl0bGU+PC90aXRsZXM+PHBlcmlvZGljYWw+PGZ1bGwtdGl0bGU+QW0uSi5DbGlu
Lk51dHIuPC9mdWxsLXRpdGxlPjwvcGVyaW9kaWNhbD48cGFnZXM+NDg1LTQ5MjwvcGFnZXM+PHZv
bHVtZT43ODwvdm9sdW1lPjxudW1iZXI+MzwvbnVtYmVyPjxyZXByaW50LWVkaXRpb24+Tm90IGlu
IEZpbGU8L3JlcHJpbnQtZWRpdGlvbj48a2V5d29yZHM+PGtleXdvcmQ+QWNpZCBQaG9zcGhhdGFz
ZTwva2V5d29yZD48a2V5d29yZD5hZG1pbmlzdHJhdGlvbiAmYW1wOyBkb3NhZ2U8L2tleXdvcmQ+
PGtleXdvcmQ+YW5hbG9ncyAmYW1wOyBkZXJpdmF0aXZlczwva2V5d29yZD48a2V5d29yZD5CaW9s
b2dpY2FsIE1hcmtlcnM8L2tleXdvcmQ+PGtleXdvcmQ+Ymxvb2Q8L2tleXdvcmQ+PGtleXdvcmQ+
Qm9uZSBEZW5zaXR5PC9rZXl3b3JkPjxrZXl3b3JkPkJvbmUgUmVzb3JwdGlvbjwva2V5d29yZD48
a2V5d29yZD5DYWxjaXVtPC9rZXl3b3JkPjxrZXl3b3JkPkNhbGNpdW0sRGlldGFyeTwva2V5d29y
ZD48a2V5d29yZD5DaGlsZDwva2V5d29yZD48a2V5d29yZD5jb21wbGljYXRpb25zPC9rZXl3b3Jk
PjxrZXl3b3JkPkNyb3NzLVNlY3Rpb25hbCBTdHVkaWVzPC9rZXl3b3JkPjxrZXl3b3JkPmRpYWdu
b3Npczwva2V5d29yZD48a2V5d29yZD5lcGlkZW1pb2xvZ3k8L2tleXdvcmQ+PGtleXdvcmQ+ZXRp
b2xvZ3k8L2tleXdvcmQ+PGtleXdvcmQ+RmVtYWxlPC9rZXl3b3JkPjxrZXl3b3JkPkZpbmxhbmQ8
L2tleXdvcmQ+PGtleXdvcmQ+SGVhbHRoPC9rZXl3b3JkPjxrZXl3b3JkPkh1bWFuczwva2V5d29y
ZD48a2V5d29yZD5IeXBlcnBhcmF0aHlyb2lkaXNtPC9rZXl3b3JkPjxrZXl3b3JkPkh5cGVycGFy
YXRoeXJvaWRpc20sU2Vjb25kYXJ5PC9rZXl3b3JkPjxrZXl3b3JkPklzb2VuenltZXM8L2tleXdv
cmQ+PGtleXdvcmQ+bWV0YWJvbGlzbTwva2V5d29yZD48a2V5d29yZD5tZXRob2RzPC9rZXl3b3Jk
PjxrZXl3b3JkPlBhcmF0aHlyb2lkIEhvcm1vbmU8L2tleXdvcmQ+PGtleXdvcmQ+UHViZXJ0eTwv
a2V5d29yZD48a2V5d29yZD5SYWRpdXM8L2tleXdvcmQ+PGtleXdvcmQ+U2Vhc29uczwva2V5d29y
ZD48a2V5d29yZD5UaWJpYTwva2V5d29yZD48a2V5d29yZD51cmluZTwva2V5d29yZD48a2V5d29y
ZD5WaXRhbWluIEQ8L2tleXdvcmQ+PGtleXdvcmQ+Vml0YW1pbiBEIERlZmljaWVuY3k8L2tleXdv
cmQ+PC9rZXl3b3Jkcz48ZGF0ZXM+PHllYXI+MjAwMzwveWVhcj48cHViLWRhdGVzPjxkYXRlPjkv
MjAwMzwvZGF0ZT48L3B1Yi1kYXRlcz48L2RhdGVzPjxsYWJlbD40NzwvbGFiZWw+PHVybHM+PHJl
bGF0ZWQtdXJscz48dXJsPmh0dHA6Ly93d3cubmNiaS5ubG0ubmloLmdvdi9wdWJtZWQvMTI5MzY5
MzM8L3VybD48L3JlbGF0ZWQtdXJscz48L3VybHM+PC9yZWNvcmQ+PC9DaXRlPjwvRW5kTm90ZT5=
</w:fldData>
              </w:fldChar>
            </w:r>
            <w:r w:rsidR="00B3117A">
              <w:rPr>
                <w:rFonts w:ascii="Times New Roman" w:hAnsi="Times New Roman"/>
                <w:bCs/>
                <w:color w:val="000000"/>
                <w:sz w:val="24"/>
                <w:szCs w:val="24"/>
              </w:rPr>
              <w:instrText xml:space="preserve"> ADDIN EN.CITE.DATA </w:instrText>
            </w:r>
            <w:r w:rsidR="008C045D">
              <w:rPr>
                <w:rFonts w:ascii="Times New Roman" w:hAnsi="Times New Roman"/>
                <w:bCs/>
                <w:color w:val="000000"/>
                <w:sz w:val="24"/>
                <w:szCs w:val="24"/>
              </w:rPr>
            </w:r>
            <w:r w:rsidR="008C045D">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90" w:tooltip="Cheng, 2003 #121" w:history="1">
              <w:r w:rsidR="00B3117A">
                <w:rPr>
                  <w:rFonts w:ascii="Times New Roman" w:hAnsi="Times New Roman"/>
                  <w:bCs/>
                  <w:noProof/>
                  <w:color w:val="000000"/>
                  <w:sz w:val="24"/>
                  <w:szCs w:val="24"/>
                </w:rPr>
                <w:t>90</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r w:rsidRPr="0045717C">
              <w:rPr>
                <w:rFonts w:ascii="Times New Roman" w:hAnsi="Times New Roman"/>
                <w:bCs/>
                <w:color w:val="000000"/>
                <w:sz w:val="24"/>
                <w:szCs w:val="24"/>
              </w:rPr>
              <w:t xml:space="preserve"> (Finland)</w:t>
            </w:r>
          </w:p>
        </w:tc>
        <w:tc>
          <w:tcPr>
            <w:tcW w:w="880"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0-12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line="240" w:lineRule="auto"/>
              <w:jc w:val="both"/>
              <w:rPr>
                <w:rFonts w:ascii="Times New Roman" w:hAnsi="Times New Roman"/>
                <w:color w:val="000000"/>
                <w:sz w:val="24"/>
                <w:szCs w:val="24"/>
              </w:rPr>
            </w:pPr>
            <w:r w:rsidRPr="0045717C">
              <w:rPr>
                <w:rFonts w:ascii="Times New Roman" w:hAnsi="Times New Roman"/>
                <w:color w:val="000000"/>
                <w:sz w:val="24"/>
                <w:szCs w:val="24"/>
              </w:rPr>
              <w:t>193 F</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December &amp; January</w:t>
            </w:r>
          </w:p>
        </w:tc>
        <w:tc>
          <w:tcPr>
            <w:tcW w:w="992"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3031" w:type="dxa"/>
            <w:gridSpan w:val="2"/>
            <w:tcBorders>
              <w:top w:val="single" w:sz="4" w:space="0" w:color="auto"/>
              <w:left w:val="single" w:sz="4" w:space="0" w:color="auto"/>
              <w:bottom w:val="nil"/>
              <w:right w:val="single" w:sz="4" w:space="0" w:color="auto"/>
            </w:tcBorders>
          </w:tcPr>
          <w:p w:rsidR="00691260" w:rsidRPr="0045717C" w:rsidRDefault="00691260" w:rsidP="00D86132">
            <w:pPr>
              <w:jc w:val="both"/>
              <w:rPr>
                <w:rFonts w:ascii="Times New Roman" w:hAnsi="Times New Roman"/>
                <w:b/>
                <w:color w:val="000000"/>
                <w:sz w:val="24"/>
                <w:szCs w:val="24"/>
              </w:rPr>
            </w:pP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A630E4">
            <w:pPr>
              <w:spacing w:after="0"/>
              <w:rPr>
                <w:rFonts w:ascii="Times New Roman" w:hAnsi="Times New Roman"/>
                <w:bCs/>
                <w:color w:val="000000"/>
                <w:sz w:val="24"/>
                <w:szCs w:val="24"/>
              </w:rPr>
            </w:pPr>
            <w:r w:rsidRPr="0045717C">
              <w:rPr>
                <w:rFonts w:ascii="Times New Roman" w:hAnsi="Times New Roman"/>
                <w:bCs/>
                <w:color w:val="000000"/>
                <w:sz w:val="24"/>
                <w:szCs w:val="24"/>
              </w:rPr>
              <w:t>Lee, 2013</w:t>
            </w:r>
            <w:r w:rsidR="008C045D" w:rsidRPr="0045717C">
              <w:rPr>
                <w:rFonts w:ascii="Times New Roman" w:hAnsi="Times New Roman"/>
                <w:bCs/>
                <w:color w:val="000000"/>
                <w:sz w:val="24"/>
                <w:szCs w:val="24"/>
              </w:rPr>
              <w:fldChar w:fldCharType="begin"/>
            </w:r>
            <w:r w:rsidR="00B3117A">
              <w:rPr>
                <w:rFonts w:ascii="Times New Roman" w:hAnsi="Times New Roman"/>
                <w:bCs/>
                <w:color w:val="000000"/>
                <w:sz w:val="24"/>
                <w:szCs w:val="24"/>
              </w:rPr>
              <w:instrText xml:space="preserve"> ADDIN EN.CITE &lt;EndNote&gt;&lt;Cite&gt;&lt;Author&gt;Lee&lt;/Author&gt;&lt;Year&gt;2013&lt;/Year&gt;&lt;RecNum&gt;214&lt;/RecNum&gt;&lt;DisplayText&gt;[88]&lt;/DisplayText&gt;&lt;record&gt;&lt;rec-number&gt;214&lt;/rec-number&gt;&lt;foreign-keys&gt;&lt;key app="EN" db-id="aezfazfr55w2dee09auvzeanzd0axtt5x25v" timestamp="1380649263"&gt;214&lt;/key&gt;&lt;/foreign-keys&gt;&lt;ref-type name="Journal Article"&gt;17&lt;/ref-type&gt;&lt;contributors&gt;&lt;authors&gt;&lt;author&gt;Lee,Y.A.&lt;/author&gt;&lt;author&gt;Kim,J.Y.&lt;/author&gt;&lt;author&gt;Kang,M.J.&lt;/author&gt;&lt;author&gt;Chung,S.J.&lt;/author&gt;&lt;author&gt;Shin,C.H.&lt;/author&gt;&lt;author&gt;Yang,S.W.&lt;/author&gt;&lt;/authors&gt;&lt;/contributors&gt;&lt;auth-address&gt;Division of Endocrinology and Metabolism, Department of Pediatrics, Seoul National University College of Medicine, 101 Daehak-ro, Jongno-gu, Seoul, 110-769, Korea&lt;/auth-address&gt;&lt;titles&gt;&lt;title&gt;Adequate vitamin D status and adiposity contribute to bone health in peripubertal nonobese children&lt;/title&gt;&lt;secondary-title&gt;J.Bone Miner.Metab&lt;/secondary-title&gt;&lt;/titles&gt;&lt;periodical&gt;&lt;full-title&gt;J.Bone Miner.Metab&lt;/full-title&gt;&lt;/periodical&gt;&lt;pages&gt;337-345&lt;/pages&gt;&lt;volume&gt;31&lt;/volume&gt;&lt;number&gt;3&lt;/number&gt;&lt;reprint-edition&gt;Not in File&lt;/reprint-edition&gt;&lt;keywords&gt;&lt;keyword&gt;Adiposity&lt;/keyword&gt;&lt;keyword&gt;Calcium&lt;/keyword&gt;&lt;keyword&gt;deficiency&lt;/keyword&gt;&lt;keyword&gt;Health&lt;/keyword&gt;&lt;keyword&gt;Korea&lt;/keyword&gt;&lt;keyword&gt;metabolism&lt;/keyword&gt;&lt;keyword&gt;Pediatrics&lt;/keyword&gt;&lt;keyword&gt;Puberty&lt;/keyword&gt;&lt;keyword&gt;Risk&lt;/keyword&gt;&lt;keyword&gt;Risk Factors&lt;/keyword&gt;&lt;keyword&gt;Vitamin D&lt;/keyword&gt;&lt;keyword&gt;Vitamin D Deficiency&lt;/keyword&gt;&lt;/keywords&gt;&lt;dates&gt;&lt;year&gt;2013&lt;/year&gt;&lt;pub-dates&gt;&lt;date&gt;5/2013&lt;/date&gt;&lt;/pub-dates&gt;&lt;/dates&gt;&lt;label&gt;108&lt;/label&gt;&lt;urls&gt;&lt;related-urls&gt;&lt;url&gt;http://www.ncbi.nlm.nih.gov/pubmed/23371560&lt;/url&gt;&lt;/related-urls&gt;&lt;/urls&gt;&lt;electronic-resource-num&gt;10.1007/s00774-012-0419-4 [doi]&lt;/electronic-resource-num&gt;&lt;/record&gt;&lt;/Cite&gt;&lt;/EndNote&gt;</w:instrText>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88" w:tooltip="Lee, 2013 #214" w:history="1">
              <w:r w:rsidR="00B3117A">
                <w:rPr>
                  <w:rFonts w:ascii="Times New Roman" w:hAnsi="Times New Roman"/>
                  <w:bCs/>
                  <w:noProof/>
                  <w:color w:val="000000"/>
                  <w:sz w:val="24"/>
                  <w:szCs w:val="24"/>
                </w:rPr>
                <w:t>88</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p>
          <w:p w:rsidR="00691260" w:rsidRPr="0045717C" w:rsidRDefault="00691260" w:rsidP="00A630E4">
            <w:pPr>
              <w:spacing w:after="0"/>
              <w:rPr>
                <w:rFonts w:ascii="Times New Roman" w:hAnsi="Times New Roman"/>
                <w:bCs/>
                <w:color w:val="000000"/>
                <w:sz w:val="24"/>
                <w:szCs w:val="24"/>
              </w:rPr>
            </w:pPr>
            <w:r w:rsidRPr="0045717C">
              <w:rPr>
                <w:rFonts w:ascii="Times New Roman" w:hAnsi="Times New Roman"/>
                <w:bCs/>
                <w:color w:val="000000"/>
                <w:sz w:val="24"/>
                <w:szCs w:val="24"/>
              </w:rPr>
              <w:t>(Korea)</w:t>
            </w:r>
          </w:p>
        </w:tc>
        <w:tc>
          <w:tcPr>
            <w:tcW w:w="880"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5-14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 xml:space="preserve">100 </w:t>
            </w:r>
          </w:p>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45</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M, 55</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F)</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December - March &amp; June - September</w:t>
            </w:r>
          </w:p>
        </w:tc>
        <w:tc>
          <w:tcPr>
            <w:tcW w:w="992"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b/>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5E1982">
            <w:pPr>
              <w:rPr>
                <w:rFonts w:ascii="Times New Roman" w:hAnsi="Times New Roman"/>
                <w:color w:val="000000"/>
                <w:sz w:val="24"/>
                <w:szCs w:val="24"/>
              </w:rPr>
            </w:pPr>
            <w:r w:rsidRPr="0045717C">
              <w:rPr>
                <w:rFonts w:ascii="Times New Roman" w:hAnsi="Times New Roman"/>
                <w:color w:val="000000"/>
                <w:sz w:val="24"/>
                <w:szCs w:val="24"/>
              </w:rPr>
              <w:t>Adjusted for physical activity, calcium intake, gender, pubertal status, fat mass, lean mass</w:t>
            </w: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A630E4">
            <w:pPr>
              <w:spacing w:after="0"/>
              <w:rPr>
                <w:rFonts w:ascii="Times New Roman" w:hAnsi="Times New Roman"/>
                <w:sz w:val="24"/>
                <w:szCs w:val="24"/>
              </w:rPr>
            </w:pPr>
            <w:proofErr w:type="spellStart"/>
            <w:r w:rsidRPr="0045717C">
              <w:rPr>
                <w:rFonts w:ascii="Times New Roman" w:hAnsi="Times New Roman"/>
                <w:sz w:val="24"/>
                <w:szCs w:val="24"/>
              </w:rPr>
              <w:t>Marwaha</w:t>
            </w:r>
            <w:proofErr w:type="spellEnd"/>
            <w:r w:rsidRPr="0045717C">
              <w:rPr>
                <w:rFonts w:ascii="Times New Roman" w:hAnsi="Times New Roman"/>
                <w:sz w:val="24"/>
                <w:szCs w:val="24"/>
              </w:rPr>
              <w:t>, 2005</w:t>
            </w:r>
            <w:r w:rsidR="008C045D" w:rsidRPr="0045717C">
              <w:rPr>
                <w:rFonts w:ascii="Times New Roman" w:hAnsi="Times New Roman"/>
                <w:sz w:val="24"/>
                <w:szCs w:val="24"/>
              </w:rPr>
              <w:fldChar w:fldCharType="begin"/>
            </w:r>
            <w:r w:rsidR="00B3117A">
              <w:rPr>
                <w:rFonts w:ascii="Times New Roman" w:hAnsi="Times New Roman"/>
                <w:sz w:val="24"/>
                <w:szCs w:val="24"/>
              </w:rPr>
              <w:instrText xml:space="preserve"> ADDIN EN.CITE &lt;EndNote&gt;&lt;Cite&gt;&lt;Author&gt;Marwaha&lt;/Author&gt;&lt;Year&gt;2005&lt;/Year&gt;&lt;RecNum&gt;231&lt;/RecNum&gt;&lt;DisplayText&gt;[97]&lt;/DisplayText&gt;&lt;record&gt;&lt;rec-number&gt;231&lt;/rec-number&gt;&lt;foreign-keys&gt;&lt;key app="EN" db-id="aezfazfr55w2dee09auvzeanzd0axtt5x25v" timestamp="1380649263"&gt;231&lt;/key&gt;&lt;/foreign-keys&gt;&lt;ref-type name="Journal Article"&gt;17&lt;/ref-type&gt;&lt;contributors&gt;&lt;authors&gt;&lt;author&gt;Marwaha,R.K.&lt;/author&gt;&lt;author&gt;Tandon,N.&lt;/author&gt;&lt;author&gt;Reddy,D.R.&lt;/author&gt;&lt;author&gt;Aggarwal,R.&lt;/author&gt;&lt;author&gt;Singh,R.&lt;/author&gt;&lt;author&gt;Sawhney,R.C.&lt;/author&gt;&lt;author&gt;Saluja,B.&lt;/author&gt;&lt;author&gt;Ganie,M.A.&lt;/author&gt;&lt;author&gt;Singh,S.&lt;/author&gt;&lt;/authors&gt;&lt;/contributors&gt;&lt;auth-address&gt;Department of Endocrinology and Thyroid Research, Institute of Nuclear Medicine and Allied Sciences, Delhi, India. marwaha_raman@hotmail.com&lt;/auth-address&gt;&lt;titles&gt;&lt;title&gt;Vitamin D and bone mineral density status of healthy schoolchildren in northern India&lt;/title&gt;&lt;secondary-title&gt;Am.J.Clin.Nutr.&lt;/secondary-title&gt;&lt;/titles&gt;&lt;periodical&gt;&lt;full-title&gt;Am.J.Clin.Nutr.&lt;/full-title&gt;&lt;/periodical&gt;&lt;pages&gt;477-482&lt;/pages&gt;&lt;volume&gt;82&lt;/volume&gt;&lt;number&gt;2&lt;/number&gt;&lt;reprint-edition&gt;Not in File&lt;/reprint-edition&gt;&lt;keywords&gt;&lt;keyword&gt;25-Hydroxyvitamin D 2&lt;/keyword&gt;&lt;keyword&gt;Adolescent&lt;/keyword&gt;&lt;keyword&gt;Aged&lt;/keyword&gt;&lt;keyword&gt;Alkaline Phosphatase&lt;/keyword&gt;&lt;keyword&gt;blood&lt;/keyword&gt;&lt;keyword&gt;Bone Density&lt;/keyword&gt;&lt;keyword&gt;Calcium&lt;/keyword&gt;&lt;keyword&gt;Child&lt;/keyword&gt;&lt;keyword&gt;deficiency&lt;/keyword&gt;&lt;keyword&gt;epidemiology&lt;/keyword&gt;&lt;keyword&gt;Female&lt;/keyword&gt;&lt;keyword&gt;Forearm&lt;/keyword&gt;&lt;keyword&gt;Humans&lt;/keyword&gt;&lt;keyword&gt;India&lt;/keyword&gt;&lt;keyword&gt;Male&lt;/keyword&gt;&lt;keyword&gt;Parathyroid Hormone&lt;/keyword&gt;&lt;keyword&gt;Phosphorus&lt;/keyword&gt;&lt;keyword&gt;Prevalence&lt;/keyword&gt;&lt;keyword&gt;Vitamin D&lt;/keyword&gt;&lt;keyword&gt;Vitamin D Deficiency&lt;/keyword&gt;&lt;/keywords&gt;&lt;dates&gt;&lt;year&gt;2005&lt;/year&gt;&lt;pub-dates&gt;&lt;date&gt;8/2005&lt;/date&gt;&lt;/pub-dates&gt;&lt;/dates&gt;&lt;label&gt;139&lt;/label&gt;&lt;urls&gt;&lt;related-urls&gt;&lt;url&gt;http://www.ncbi.nlm.nih.gov/pubmed/16087996&lt;/url&gt;&lt;/related-urls&gt;&lt;/urls&gt;&lt;electronic-resource-num&gt;82/2/477 [pii]&lt;/electronic-resource-num&gt;&lt;/record&gt;&lt;/Cite&gt;&lt;/EndNote&gt;</w:instrText>
            </w:r>
            <w:r w:rsidR="008C045D" w:rsidRPr="0045717C">
              <w:rPr>
                <w:rFonts w:ascii="Times New Roman" w:hAnsi="Times New Roman"/>
                <w:sz w:val="24"/>
                <w:szCs w:val="24"/>
              </w:rPr>
              <w:fldChar w:fldCharType="separate"/>
            </w:r>
            <w:r w:rsidR="00B3117A">
              <w:rPr>
                <w:rFonts w:ascii="Times New Roman" w:hAnsi="Times New Roman"/>
                <w:noProof/>
                <w:sz w:val="24"/>
                <w:szCs w:val="24"/>
              </w:rPr>
              <w:t>[</w:t>
            </w:r>
            <w:hyperlink w:anchor="_ENREF_97" w:tooltip="Marwaha, 2005 #231" w:history="1">
              <w:r w:rsidR="00B3117A">
                <w:rPr>
                  <w:rFonts w:ascii="Times New Roman" w:hAnsi="Times New Roman"/>
                  <w:noProof/>
                  <w:sz w:val="24"/>
                  <w:szCs w:val="24"/>
                </w:rPr>
                <w:t>97</w:t>
              </w:r>
            </w:hyperlink>
            <w:r w:rsidR="00B3117A">
              <w:rPr>
                <w:rFonts w:ascii="Times New Roman" w:hAnsi="Times New Roman"/>
                <w:noProof/>
                <w:sz w:val="24"/>
                <w:szCs w:val="24"/>
              </w:rPr>
              <w:t>]</w:t>
            </w:r>
            <w:r w:rsidR="008C045D" w:rsidRPr="0045717C">
              <w:rPr>
                <w:rFonts w:ascii="Times New Roman" w:hAnsi="Times New Roman"/>
                <w:sz w:val="24"/>
                <w:szCs w:val="24"/>
              </w:rPr>
              <w:fldChar w:fldCharType="end"/>
            </w:r>
          </w:p>
          <w:p w:rsidR="00691260" w:rsidRPr="0045717C" w:rsidRDefault="00691260" w:rsidP="00A630E4">
            <w:pPr>
              <w:spacing w:after="0"/>
              <w:rPr>
                <w:rFonts w:ascii="Times New Roman" w:hAnsi="Times New Roman"/>
                <w:sz w:val="24"/>
                <w:szCs w:val="24"/>
              </w:rPr>
            </w:pPr>
            <w:r w:rsidRPr="0045717C">
              <w:rPr>
                <w:rFonts w:ascii="Times New Roman" w:hAnsi="Times New Roman"/>
                <w:sz w:val="24"/>
                <w:szCs w:val="24"/>
              </w:rPr>
              <w:t>(India)</w:t>
            </w:r>
          </w:p>
        </w:tc>
        <w:tc>
          <w:tcPr>
            <w:tcW w:w="880"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0-18y</w:t>
            </w:r>
          </w:p>
        </w:tc>
        <w:tc>
          <w:tcPr>
            <w:tcW w:w="1510" w:type="dxa"/>
            <w:tcBorders>
              <w:top w:val="single" w:sz="4" w:space="0" w:color="auto"/>
              <w:left w:val="nil"/>
              <w:bottom w:val="single" w:sz="4" w:space="0" w:color="auto"/>
              <w:right w:val="single" w:sz="4" w:space="0" w:color="auto"/>
            </w:tcBorders>
            <w:shd w:val="clear" w:color="auto" w:fill="auto"/>
            <w:vAlign w:val="center"/>
          </w:tcPr>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555</w:t>
            </w:r>
          </w:p>
        </w:tc>
        <w:tc>
          <w:tcPr>
            <w:tcW w:w="1438" w:type="dxa"/>
            <w:tcBorders>
              <w:top w:val="single" w:sz="4" w:space="0" w:color="auto"/>
              <w:left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Not stated</w:t>
            </w:r>
          </w:p>
        </w:tc>
        <w:tc>
          <w:tcPr>
            <w:tcW w:w="992"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D86132">
            <w:pPr>
              <w:jc w:val="both"/>
              <w:rPr>
                <w:rFonts w:ascii="Times New Roman" w:hAnsi="Times New Roman"/>
                <w:color w:val="000000"/>
                <w:sz w:val="24"/>
                <w:szCs w:val="24"/>
              </w:rPr>
            </w:pP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A630E4">
            <w:pPr>
              <w:spacing w:after="0"/>
              <w:rPr>
                <w:rFonts w:ascii="Times New Roman" w:hAnsi="Times New Roman"/>
                <w:sz w:val="24"/>
                <w:szCs w:val="24"/>
              </w:rPr>
            </w:pPr>
            <w:proofErr w:type="spellStart"/>
            <w:r w:rsidRPr="0045717C">
              <w:rPr>
                <w:rFonts w:ascii="Times New Roman" w:hAnsi="Times New Roman"/>
                <w:sz w:val="24"/>
                <w:szCs w:val="24"/>
              </w:rPr>
              <w:t>Mäyränpää</w:t>
            </w:r>
            <w:proofErr w:type="spellEnd"/>
            <w:r w:rsidRPr="0045717C">
              <w:rPr>
                <w:rFonts w:ascii="Times New Roman" w:hAnsi="Times New Roman"/>
                <w:sz w:val="24"/>
                <w:szCs w:val="24"/>
              </w:rPr>
              <w:t>, 2012</w:t>
            </w:r>
          </w:p>
          <w:p w:rsidR="00691260" w:rsidRPr="0045717C" w:rsidRDefault="00691260" w:rsidP="00B3117A">
            <w:pPr>
              <w:spacing w:after="0"/>
              <w:rPr>
                <w:rFonts w:ascii="Times New Roman" w:hAnsi="Times New Roman"/>
                <w:bCs/>
                <w:color w:val="000000"/>
                <w:sz w:val="24"/>
                <w:szCs w:val="24"/>
              </w:rPr>
            </w:pPr>
            <w:r w:rsidRPr="0045717C">
              <w:rPr>
                <w:rFonts w:ascii="Times New Roman" w:hAnsi="Times New Roman"/>
                <w:sz w:val="24"/>
                <w:szCs w:val="24"/>
              </w:rPr>
              <w:t>(Finland)</w:t>
            </w:r>
            <w:r w:rsidR="008C045D" w:rsidRPr="0045717C">
              <w:rPr>
                <w:rFonts w:ascii="Times New Roman" w:hAnsi="Times New Roman"/>
                <w:sz w:val="24"/>
                <w:szCs w:val="24"/>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hAnsi="Times New Roman"/>
                <w:sz w:val="24"/>
                <w:szCs w:val="24"/>
              </w:rPr>
              <w:instrText xml:space="preserve"> ADDIN EN.CITE </w:instrText>
            </w:r>
            <w:r w:rsidR="008C045D">
              <w:rPr>
                <w:rFonts w:ascii="Times New Roman" w:hAnsi="Times New Roman"/>
                <w:sz w:val="24"/>
                <w:szCs w:val="24"/>
              </w:rPr>
              <w:fldChar w:fldCharType="begin">
                <w:fldData xml:space="preserve">PEVuZE5vdGU+PENpdGU+PEF1dGhvcj5NYXlyYW5wYWE8L0F1dGhvcj48WWVhcj4yMDEyPC9ZZWFy
PjxSZWNOdW0+MjM1PC9SZWNOdW0+PERpc3BsYXlUZXh0Pls2N108L0Rpc3BsYXlUZXh0PjxyZWNv
cmQ+PHJlYy1udW1iZXI+MjM1PC9yZWMtbnVtYmVyPjxmb3JlaWduLWtleXM+PGtleSBhcHA9IkVO
IiBkYi1pZD0iYWV6ZmF6ZnI1NXcyZGVlMDlhdXZ6ZWFuemQwYXh0dDV4MjV2IiB0aW1lc3RhbXA9
IjEzODA2NDkyNjMiPjIzNTwva2V5PjwvZm9yZWlnbi1rZXlzPjxyZWYtdHlwZSBuYW1lPSJKb3Vy
bmFsIEFydGljbGUiPjE3PC9yZWYtdHlwZT48Y29udHJpYnV0b3JzPjxhdXRob3JzPjxhdXRob3I+
TWF5cmFucGFhLE0uSy48L2F1dGhvcj48YXV0aG9yPlZpbGpha2FpbmVuLEguVC48L2F1dGhvcj48
YXV0aG9yPlRvaXZpYWluZW4tU2FsbyxTLjwvYXV0aG9yPjxhdXRob3I+S2FsbGlvLFAuRS48L2F1
dGhvcj48YXV0aG9yPk1ha2l0aWUsTy48L2F1dGhvcj48L2F1dGhvcnM+PC9jb250cmlidXRvcnM+
PGF1dGgtYWRkcmVzcz5DaGlsZHJlbiZhcG9zO3MgSG9zcGl0YWwsIEhlbHNpbmtpIFVuaXZlcnNp
dHkgQ2VudHJhbCBIb3NwaXRhbCBhbmQgVW5pdmVyc2l0eSBvZiBIZWxzaW5raSwgU3RlbmJhY2tp
bmthdHUgMTEsIEhVUywgSGVsc2lua2ksIEZpbmxhbmQuIG1lcnZpLm1heXJhbnBhYUBoZWxzaW5r
aS5maTwvYXV0aC1hZGRyZXNzPjx0aXRsZXM+PHRpdGxlPkltcGFpcmVkIGJvbmUgaGVhbHRoIGFu
ZCBhc3ltcHRvbWF0aWMgdmVydGVicmFsIGNvbXByZXNzaW9ucyBpbiBmcmFjdHVyZS1wcm9uZSBj
aGlsZHJlbjogYSBjYXNlLWNvbnRyb2wgc3R1ZHk8L3RpdGxlPjxzZWNvbmRhcnktdGl0bGU+Si5C
b25lIE1pbmVyLlJlcy48L3NlY29uZGFyeS10aXRsZT48L3RpdGxlcz48cGVyaW9kaWNhbD48ZnVs
bC10aXRsZT5KLkJvbmUgTWluZXIuUmVzLjwvZnVsbC10aXRsZT48L3BlcmlvZGljYWw+PHBhZ2Vz
PjE0MTMtMTQyNDwvcGFnZXM+PHZvbHVtZT4yNzwvdm9sdW1lPjxudW1iZXI+NjwvbnVtYmVyPjxy
ZXByaW50LWVkaXRpb24+Tm90IGluIEZpbGU8L3JlcHJpbnQtZWRpdGlvbj48a2V5d29yZHM+PGtl
eXdvcmQ+Ymxvb2Q8L2tleXdvcmQ+PGtleXdvcmQ+Qm9uZSBhbmQgQm9uZXM8L2tleXdvcmQ+PGtl
eXdvcmQ+Qm9uZSBEZW5zaXR5PC9rZXl3b3JkPjxrZXl3b3JkPkNhbGNpdW08L2tleXdvcmQ+PGtl
eXdvcmQ+Q2FzZS1Db250cm9sIFN0dWRpZXM8L2tleXdvcmQ+PGtleXdvcmQ+Q2hpbGQ8L2tleXdv
cmQ+PGtleXdvcmQ+Q2hpbGQsUHJlc2Nob29sPC9rZXl3b3JkPjxrZXl3b3JkPkNvaG9ydCBTdHVk
aWVzPC9rZXl3b3JkPjxrZXl3b3JkPmNvbXBsaWNhdGlvbnM8L2tleXdvcmQ+PGtleXdvcmQ+RGVt
b2dyYXBoeTwva2V5d29yZD48a2V5d29yZD5lcGlkZW1pb2xvZ3k8L2tleXdvcmQ+PGtleXdvcmQ+
RmVtYWxlPC9rZXl3b3JkPjxrZXl3b3JkPkZpbmxhbmQ8L2tleXdvcmQ+PGtleXdvcmQ+RnJhY3R1
cmVzLENvbXByZXNzaW9uPC9rZXl3b3JkPjxrZXl3b3JkPkhlYWx0aDwva2V5d29yZD48a2V5d29y
ZD5IdW1hbnM8L2tleXdvcmQ+PGtleXdvcmQ+TWFsZTwva2V5d29yZD48a2V5d29yZD5Pc3Rlb3Bv
cm9zaXM8L2tleXdvcmQ+PGtleXdvcmQ+cGF0aG9sb2d5PC9rZXl3b3JkPjxrZXl3b3JkPlBhdGll
bnRzPC9rZXl3b3JkPjxrZXl3b3JkPlBob3NwaGF0ZXM8L2tleXdvcmQ+PGtleXdvcmQ+cGh5c2lv
cGF0aG9sb2d5PC9rZXl3b3JkPjxrZXl3b3JkPlByZXZhbGVuY2U8L2tleXdvcmQ+PGtleXdvcmQ+
UHJvc3BlY3RpdmUgU3R1ZGllczwva2V5d29yZD48a2V5d29yZD5yYWRpb2dyYXBoeTwva2V5d29y
ZD48a2V5d29yZD5SaXNrIEZhY3RvcnM8L2tleXdvcmQ+PGtleXdvcmQ+U3BpbmFsIEZyYWN0dXJl
czwva2V5d29yZD48a2V5d29yZD51cmluZTwva2V5d29yZD48a2V5d29yZD5WaXRhbWluIEQ8L2tl
eXdvcmQ+PC9rZXl3b3Jkcz48ZGF0ZXM+PHllYXI+MjAxMjwveWVhcj48cHViLWRhdGVzPjxkYXRl
PjYvMjAxMjwvZGF0ZT48L3B1Yi1kYXRlcz48L2RhdGVzPjxsYWJlbD4yNDwvbGFiZWw+PHVybHM+
PHJlbGF0ZWQtdXJscz48dXJsPmh0dHA6Ly93d3cubmNiaS5ubG0ubmloLmdvdi9wdWJtZWQvMjIz
Njc5MjI8L3VybD48L3JlbGF0ZWQtdXJscz48L3VybHM+PGVsZWN0cm9uaWMtcmVzb3VyY2UtbnVt
PjEwLjEwMDIvamJtci4xNTc5IFtkb2ldPC9lbGVjdHJvbmljLXJlc291cmNlLW51bT48L3JlY29y
ZD48L0NpdGU+PC9FbmROb3RlPn==
</w:fldData>
              </w:fldChar>
            </w:r>
            <w:r w:rsidR="00B3117A">
              <w:rPr>
                <w:rFonts w:ascii="Times New Roman" w:hAnsi="Times New Roman"/>
                <w:sz w:val="24"/>
                <w:szCs w:val="24"/>
              </w:rPr>
              <w:instrText xml:space="preserve"> ADDIN EN.CITE.DATA </w:instrText>
            </w:r>
            <w:r w:rsidR="008C045D">
              <w:rPr>
                <w:rFonts w:ascii="Times New Roman" w:hAnsi="Times New Roman"/>
                <w:sz w:val="24"/>
                <w:szCs w:val="24"/>
              </w:rPr>
            </w:r>
            <w:r w:rsidR="008C045D">
              <w:rPr>
                <w:rFonts w:ascii="Times New Roman" w:hAnsi="Times New Roman"/>
                <w:sz w:val="24"/>
                <w:szCs w:val="24"/>
              </w:rPr>
              <w:fldChar w:fldCharType="end"/>
            </w:r>
            <w:r w:rsidR="008C045D" w:rsidRPr="0045717C">
              <w:rPr>
                <w:rFonts w:ascii="Times New Roman" w:hAnsi="Times New Roman"/>
                <w:sz w:val="24"/>
                <w:szCs w:val="24"/>
              </w:rPr>
            </w:r>
            <w:r w:rsidR="008C045D" w:rsidRPr="0045717C">
              <w:rPr>
                <w:rFonts w:ascii="Times New Roman" w:hAnsi="Times New Roman"/>
                <w:sz w:val="24"/>
                <w:szCs w:val="24"/>
              </w:rPr>
              <w:fldChar w:fldCharType="separate"/>
            </w:r>
            <w:r w:rsidR="00B3117A">
              <w:rPr>
                <w:rFonts w:ascii="Times New Roman" w:hAnsi="Times New Roman"/>
                <w:noProof/>
                <w:sz w:val="24"/>
                <w:szCs w:val="24"/>
              </w:rPr>
              <w:t>[</w:t>
            </w:r>
            <w:hyperlink w:anchor="_ENREF_67" w:tooltip="Mayranpaa, 2012 #235" w:history="1">
              <w:r w:rsidR="00B3117A">
                <w:rPr>
                  <w:rFonts w:ascii="Times New Roman" w:hAnsi="Times New Roman"/>
                  <w:noProof/>
                  <w:sz w:val="24"/>
                  <w:szCs w:val="24"/>
                </w:rPr>
                <w:t>67</w:t>
              </w:r>
            </w:hyperlink>
            <w:r w:rsidR="00B3117A">
              <w:rPr>
                <w:rFonts w:ascii="Times New Roman" w:hAnsi="Times New Roman"/>
                <w:noProof/>
                <w:sz w:val="24"/>
                <w:szCs w:val="24"/>
              </w:rPr>
              <w:t>]</w:t>
            </w:r>
            <w:r w:rsidR="008C045D" w:rsidRPr="0045717C">
              <w:rPr>
                <w:rFonts w:ascii="Times New Roman" w:hAnsi="Times New Roman"/>
                <w:sz w:val="24"/>
                <w:szCs w:val="24"/>
              </w:rPr>
              <w:fldChar w:fldCharType="end"/>
            </w:r>
            <w:r w:rsidRPr="0045717C">
              <w:rPr>
                <w:rFonts w:ascii="Times New Roman" w:hAnsi="Times New Roman"/>
                <w:bCs/>
                <w:color w:val="000000"/>
                <w:sz w:val="24"/>
                <w:szCs w:val="24"/>
              </w:rPr>
              <w:t xml:space="preserve"> </w:t>
            </w:r>
          </w:p>
        </w:tc>
        <w:tc>
          <w:tcPr>
            <w:tcW w:w="880"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4-17y</w:t>
            </w:r>
          </w:p>
        </w:tc>
        <w:tc>
          <w:tcPr>
            <w:tcW w:w="1510" w:type="dxa"/>
            <w:tcBorders>
              <w:top w:val="single" w:sz="4" w:space="0" w:color="auto"/>
              <w:left w:val="nil"/>
              <w:bottom w:val="single" w:sz="4" w:space="0" w:color="auto"/>
              <w:right w:val="single" w:sz="4" w:space="0" w:color="auto"/>
            </w:tcBorders>
            <w:shd w:val="clear" w:color="auto" w:fill="auto"/>
            <w:vAlign w:val="center"/>
          </w:tcPr>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 xml:space="preserve">66 </w:t>
            </w:r>
          </w:p>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44</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M, 22</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F)</w:t>
            </w:r>
          </w:p>
        </w:tc>
        <w:tc>
          <w:tcPr>
            <w:tcW w:w="1438" w:type="dxa"/>
            <w:tcBorders>
              <w:top w:val="single" w:sz="4" w:space="0" w:color="auto"/>
              <w:left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January - December</w:t>
            </w:r>
          </w:p>
        </w:tc>
        <w:tc>
          <w:tcPr>
            <w:tcW w:w="992"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5E1982">
            <w:pPr>
              <w:rPr>
                <w:rFonts w:ascii="Times New Roman" w:hAnsi="Times New Roman"/>
                <w:color w:val="000000"/>
                <w:sz w:val="24"/>
                <w:szCs w:val="24"/>
              </w:rPr>
            </w:pPr>
            <w:r w:rsidRPr="0045717C">
              <w:rPr>
                <w:rFonts w:ascii="Times New Roman" w:hAnsi="Times New Roman"/>
                <w:color w:val="000000"/>
                <w:sz w:val="24"/>
                <w:szCs w:val="24"/>
              </w:rPr>
              <w:t>Only children with multiple fractures. Adjusted for season of 25(OH)D only</w:t>
            </w:r>
          </w:p>
        </w:tc>
      </w:tr>
      <w:tr w:rsidR="005B3630" w:rsidRPr="0045717C" w:rsidTr="00BD4214">
        <w:trPr>
          <w:trHeight w:val="733"/>
        </w:trPr>
        <w:tc>
          <w:tcPr>
            <w:tcW w:w="2234" w:type="dxa"/>
            <w:vMerge w:val="restart"/>
            <w:tcBorders>
              <w:top w:val="single" w:sz="4" w:space="0" w:color="auto"/>
              <w:left w:val="single" w:sz="4" w:space="0" w:color="auto"/>
              <w:bottom w:val="nil"/>
              <w:right w:val="single" w:sz="4" w:space="0" w:color="auto"/>
            </w:tcBorders>
            <w:shd w:val="clear" w:color="auto" w:fill="auto"/>
            <w:vAlign w:val="center"/>
          </w:tcPr>
          <w:p w:rsidR="00691260" w:rsidRPr="0045717C" w:rsidRDefault="00691260" w:rsidP="00B3117A">
            <w:pPr>
              <w:rPr>
                <w:rFonts w:ascii="Times New Roman" w:hAnsi="Times New Roman"/>
                <w:bCs/>
                <w:color w:val="000000"/>
                <w:sz w:val="24"/>
                <w:szCs w:val="24"/>
              </w:rPr>
            </w:pPr>
            <w:proofErr w:type="spellStart"/>
            <w:r w:rsidRPr="0045717C">
              <w:rPr>
                <w:rFonts w:ascii="Times New Roman" w:hAnsi="Times New Roman"/>
                <w:bCs/>
                <w:color w:val="000000"/>
                <w:sz w:val="24"/>
                <w:szCs w:val="24"/>
              </w:rPr>
              <w:t>Mouratidou</w:t>
            </w:r>
            <w:proofErr w:type="spellEnd"/>
            <w:r w:rsidRPr="0045717C">
              <w:rPr>
                <w:rFonts w:ascii="Times New Roman" w:hAnsi="Times New Roman"/>
                <w:bCs/>
                <w:color w:val="000000"/>
                <w:sz w:val="24"/>
                <w:szCs w:val="24"/>
              </w:rPr>
              <w:t xml:space="preserve">, </w:t>
            </w:r>
            <w:r w:rsidRPr="0045717C">
              <w:rPr>
                <w:rFonts w:ascii="Times New Roman" w:hAnsi="Times New Roman"/>
                <w:bCs/>
                <w:color w:val="000000"/>
                <w:sz w:val="24"/>
                <w:szCs w:val="24"/>
              </w:rPr>
              <w:lastRenderedPageBreak/>
              <w:t>2013</w:t>
            </w:r>
            <w:r w:rsidR="008C045D" w:rsidRPr="0045717C">
              <w:rPr>
                <w:rFonts w:ascii="Times New Roman" w:hAnsi="Times New Roman"/>
                <w:bCs/>
                <w:color w:val="000000"/>
                <w:sz w:val="24"/>
                <w:szCs w:val="24"/>
              </w:rPr>
              <w:fldChar w:fldCharType="begin">
                <w:fldData xml:space="preserve">PEVuZE5vdGU+PENpdGU+PEF1dGhvcj5Nb3VyYXRpZG91PC9BdXRob3I+PFllYXI+MjAxMzwvWWVh
cj48UmVjTnVtPjI0MTwvUmVjTnVtPjxEaXNwbGF5VGV4dD5bOTJdPC9EaXNwbGF5VGV4dD48cmVj
b3JkPjxyZWMtbnVtYmVyPjI0MTwvcmVjLW51bWJlcj48Zm9yZWlnbi1rZXlzPjxrZXkgYXBwPSJF
TiIgZGItaWQ9ImFlemZhemZyNTV3MmRlZTA5YXV2emVhbnpkMGF4dHQ1eDI1diIgdGltZXN0YW1w
PSIxMzgwNjQ5MjYzIj4yNDE8L2tleT48L2ZvcmVpZ24ta2V5cz48cmVmLXR5cGUgbmFtZT0iSm91
cm5hbCBBcnRpY2xlIj4xNzwvcmVmLXR5cGU+PGNvbnRyaWJ1dG9ycz48YXV0aG9ycz48YXV0aG9y
Pk1vdXJhdGlkb3UsVC48L2F1dGhvcj48YXV0aG9yPlZpY2VudGUtUm9kcmlndWV6LEcuPC9hdXRo
b3I+PGF1dGhvcj5HcmFjaWEtTWFyY28sTC48L2F1dGhvcj48YXV0aG9yPkh1eWJyZWNodHMsSS48
L2F1dGhvcj48YXV0aG9yPlNpb2VuLEkuPC9hdXRob3I+PGF1dGhvcj5XaWRoYWxtLEsuPC9hdXRo
b3I+PGF1dGhvcj5WYWx0dWVuYSxKLjwvYXV0aG9yPjxhdXRob3I+R29uemFsZXotR3Jvc3MsTS48
L2F1dGhvcj48YXV0aG9yPk1vcmVubyxMLkEuPC9hdXRob3I+PC9hdXRob3JzPjwvY29udHJpYnV0
b3JzPjxhdXRoLWFkZHJlc3M+TnV0cml0aW9uIGFuZCBEZXZlbG9wbWVudCBSZXNlYXJjaCBHcm91
cCwgVW5pdmVyc2l0eSBvZiBaYXJhZ296YSwgQy9Db3JvbmEgZGUgQXJhZ29uLCBaYXJhZ296YSwg
U3BhaW4uIHRoZW9kb3JhQHVuaXphci5lczwvYXV0aC1hZGRyZXNzPjx0aXRsZXM+PHRpdGxlPkFz
c29jaWF0aW9ucyBvZiBkaWV0YXJ5IGNhbGNpdW0sIHZpdGFtaW4gRCwgbWlsayBpbnRha2VzLCBh
bmQgMjUtaHlkcm94eXZpdGFtaW4gRCB3aXRoIGJvbmUgbWFzcyBpbiBTcGFuaXNoIGFkb2xlc2Nl
bnRzOiB0aGUgSEVMRU5BIHN0dWR5PC90aXRsZT48c2Vjb25kYXJ5LXRpdGxlPkouQ2xpbi5EZW5z
aXRvbS48L3NlY29uZGFyeS10aXRsZT48L3RpdGxlcz48cGVyaW9kaWNhbD48ZnVsbC10aXRsZT5K
LkNsaW4uRGVuc2l0b20uPC9mdWxsLXRpdGxlPjwvcGVyaW9kaWNhbD48cGFnZXM+MTEwLTExNzwv
cGFnZXM+PHZvbHVtZT4xNjwvdm9sdW1lPjxudW1iZXI+MTwvbnVtYmVyPjxyZXByaW50LWVkaXRp
b24+Tm90IGluIEZpbGU8L3JlcHJpbnQtZWRpdGlvbj48a2V5d29yZHM+PGtleXdvcmQ+YWRtaW5p
c3RyYXRpb24gJmFtcDsgZG9zYWdlPC9rZXl3b3JkPjxrZXl3b3JkPkFkb2xlc2NlbnQ8L2tleXdv
cmQ+PGtleXdvcmQ+QWdlZDwva2V5d29yZD48a2V5d29yZD5hbmFsb2dzICZhbXA7IGRlcml2YXRp
dmVzPC9rZXl3b3JkPjxrZXl3b3JkPmFuYWx5c2lzPC9rZXl3b3JkPjxrZXl3b3JkPkJvbmUgRGVu
c2l0eTwva2V5d29yZD48a2V5d29yZD5DYWxjaXVtPC9rZXl3b3JkPjxrZXl3b3JkPkNhbGNpdW0s
RGlldGFyeTwva2V5d29yZD48a2V5d29yZD5DaGlsZDwva2V5d29yZD48a2V5d29yZD5EaWV0PC9r
ZXl3b3JkPjxrZXl3b3JkPkVyZ29jYWxjaWZlcm9sczwva2V5d29yZD48a2V5d29yZD5FdXJvcGU8
L2tleXdvcmQ+PGtleXdvcmQ+RmVtYWxlPC9rZXl3b3JkPjxrZXl3b3JkPkdyb3d0aDwva2V5d29y
ZD48a2V5d29yZD5IZWFsdGggQmVoYXZpb3I8L2tleXdvcmQ+PGtleXdvcmQ+SHVtYW5zPC9rZXl3
b3JkPjxrZXl3b3JkPkh5ZHJveHljaG9sZWNhbGNpZmVyb2xzPC9rZXl3b3JkPjxrZXl3b3JkPkxp
ZmUgU3R5bGU8L2tleXdvcmQ+PGtleXdvcmQ+TWFsZTwva2V5d29yZD48a2V5d29yZD5NaWxrPC9r
ZXl3b3JkPjxrZXl3b3JkPnBoeXNpb2xvZ3k8L2tleXdvcmQ+PGtleXdvcmQ+U3BhaW48L2tleXdv
cmQ+PGtleXdvcmQ+Vml0YW1pbiBEPC9rZXl3b3JkPjwva2V5d29yZHM+PGRhdGVzPjx5ZWFyPjIw
MTM8L3llYXI+PHB1Yi1kYXRlcz48ZGF0ZT4xLzIwMTM8L2RhdGU+PC9wdWItZGF0ZXM+PC9kYXRl
cz48bGFiZWw+NDg8L2xhYmVsPjx1cmxzPjxyZWxhdGVkLXVybHM+PHVybD5odHRwOi8vd3d3Lm5j
YmkubmxtLm5paC5nb3YvcHVibWVkLzIyOTAxNTUwPC91cmw+PC9yZWxhdGVkLXVybHM+PC91cmxz
PjxlbGVjdHJvbmljLXJlc291cmNlLW51bT5TMTA5NC02OTUwKDEyKTAwMTEwLTIgW3BpaV07MTAu
MTAxNi9qLmpvY2QuMjAxMi4wNy4wMDggW2RvaV08L2VsZWN0cm9uaWMtcmVzb3VyY2UtbnVtPjwv
cmVjb3JkPjwvQ2l0ZT48L0VuZE5vdGU+
</w:fldData>
              </w:fldChar>
            </w:r>
            <w:r w:rsidR="00B3117A">
              <w:rPr>
                <w:rFonts w:ascii="Times New Roman" w:hAnsi="Times New Roman"/>
                <w:bCs/>
                <w:color w:val="000000"/>
                <w:sz w:val="24"/>
                <w:szCs w:val="24"/>
              </w:rPr>
              <w:instrText xml:space="preserve"> ADDIN EN.CITE </w:instrText>
            </w:r>
            <w:r w:rsidR="008C045D">
              <w:rPr>
                <w:rFonts w:ascii="Times New Roman" w:hAnsi="Times New Roman"/>
                <w:bCs/>
                <w:color w:val="000000"/>
                <w:sz w:val="24"/>
                <w:szCs w:val="24"/>
              </w:rPr>
              <w:fldChar w:fldCharType="begin">
                <w:fldData xml:space="preserve">PEVuZE5vdGU+PENpdGU+PEF1dGhvcj5Nb3VyYXRpZG91PC9BdXRob3I+PFllYXI+MjAxMzwvWWVh
cj48UmVjTnVtPjI0MTwvUmVjTnVtPjxEaXNwbGF5VGV4dD5bOTJdPC9EaXNwbGF5VGV4dD48cmVj
b3JkPjxyZWMtbnVtYmVyPjI0MTwvcmVjLW51bWJlcj48Zm9yZWlnbi1rZXlzPjxrZXkgYXBwPSJF
TiIgZGItaWQ9ImFlemZhemZyNTV3MmRlZTA5YXV2emVhbnpkMGF4dHQ1eDI1diIgdGltZXN0YW1w
PSIxMzgwNjQ5MjYzIj4yNDE8L2tleT48L2ZvcmVpZ24ta2V5cz48cmVmLXR5cGUgbmFtZT0iSm91
cm5hbCBBcnRpY2xlIj4xNzwvcmVmLXR5cGU+PGNvbnRyaWJ1dG9ycz48YXV0aG9ycz48YXV0aG9y
Pk1vdXJhdGlkb3UsVC48L2F1dGhvcj48YXV0aG9yPlZpY2VudGUtUm9kcmlndWV6LEcuPC9hdXRo
b3I+PGF1dGhvcj5HcmFjaWEtTWFyY28sTC48L2F1dGhvcj48YXV0aG9yPkh1eWJyZWNodHMsSS48
L2F1dGhvcj48YXV0aG9yPlNpb2VuLEkuPC9hdXRob3I+PGF1dGhvcj5XaWRoYWxtLEsuPC9hdXRo
b3I+PGF1dGhvcj5WYWx0dWVuYSxKLjwvYXV0aG9yPjxhdXRob3I+R29uemFsZXotR3Jvc3MsTS48
L2F1dGhvcj48YXV0aG9yPk1vcmVubyxMLkEuPC9hdXRob3I+PC9hdXRob3JzPjwvY29udHJpYnV0
b3JzPjxhdXRoLWFkZHJlc3M+TnV0cml0aW9uIGFuZCBEZXZlbG9wbWVudCBSZXNlYXJjaCBHcm91
cCwgVW5pdmVyc2l0eSBvZiBaYXJhZ296YSwgQy9Db3JvbmEgZGUgQXJhZ29uLCBaYXJhZ296YSwg
U3BhaW4uIHRoZW9kb3JhQHVuaXphci5lczwvYXV0aC1hZGRyZXNzPjx0aXRsZXM+PHRpdGxlPkFz
c29jaWF0aW9ucyBvZiBkaWV0YXJ5IGNhbGNpdW0sIHZpdGFtaW4gRCwgbWlsayBpbnRha2VzLCBh
bmQgMjUtaHlkcm94eXZpdGFtaW4gRCB3aXRoIGJvbmUgbWFzcyBpbiBTcGFuaXNoIGFkb2xlc2Nl
bnRzOiB0aGUgSEVMRU5BIHN0dWR5PC90aXRsZT48c2Vjb25kYXJ5LXRpdGxlPkouQ2xpbi5EZW5z
aXRvbS48L3NlY29uZGFyeS10aXRsZT48L3RpdGxlcz48cGVyaW9kaWNhbD48ZnVsbC10aXRsZT5K
LkNsaW4uRGVuc2l0b20uPC9mdWxsLXRpdGxlPjwvcGVyaW9kaWNhbD48cGFnZXM+MTEwLTExNzwv
cGFnZXM+PHZvbHVtZT4xNjwvdm9sdW1lPjxudW1iZXI+MTwvbnVtYmVyPjxyZXByaW50LWVkaXRp
b24+Tm90IGluIEZpbGU8L3JlcHJpbnQtZWRpdGlvbj48a2V5d29yZHM+PGtleXdvcmQ+YWRtaW5p
c3RyYXRpb24gJmFtcDsgZG9zYWdlPC9rZXl3b3JkPjxrZXl3b3JkPkFkb2xlc2NlbnQ8L2tleXdv
cmQ+PGtleXdvcmQ+QWdlZDwva2V5d29yZD48a2V5d29yZD5hbmFsb2dzICZhbXA7IGRlcml2YXRp
dmVzPC9rZXl3b3JkPjxrZXl3b3JkPmFuYWx5c2lzPC9rZXl3b3JkPjxrZXl3b3JkPkJvbmUgRGVu
c2l0eTwva2V5d29yZD48a2V5d29yZD5DYWxjaXVtPC9rZXl3b3JkPjxrZXl3b3JkPkNhbGNpdW0s
RGlldGFyeTwva2V5d29yZD48a2V5d29yZD5DaGlsZDwva2V5d29yZD48a2V5d29yZD5EaWV0PC9r
ZXl3b3JkPjxrZXl3b3JkPkVyZ29jYWxjaWZlcm9sczwva2V5d29yZD48a2V5d29yZD5FdXJvcGU8
L2tleXdvcmQ+PGtleXdvcmQ+RmVtYWxlPC9rZXl3b3JkPjxrZXl3b3JkPkdyb3d0aDwva2V5d29y
ZD48a2V5d29yZD5IZWFsdGggQmVoYXZpb3I8L2tleXdvcmQ+PGtleXdvcmQ+SHVtYW5zPC9rZXl3
b3JkPjxrZXl3b3JkPkh5ZHJveHljaG9sZWNhbGNpZmVyb2xzPC9rZXl3b3JkPjxrZXl3b3JkPkxp
ZmUgU3R5bGU8L2tleXdvcmQ+PGtleXdvcmQ+TWFsZTwva2V5d29yZD48a2V5d29yZD5NaWxrPC9r
ZXl3b3JkPjxrZXl3b3JkPnBoeXNpb2xvZ3k8L2tleXdvcmQ+PGtleXdvcmQ+U3BhaW48L2tleXdv
cmQ+PGtleXdvcmQ+Vml0YW1pbiBEPC9rZXl3b3JkPjwva2V5d29yZHM+PGRhdGVzPjx5ZWFyPjIw
MTM8L3llYXI+PHB1Yi1kYXRlcz48ZGF0ZT4xLzIwMTM8L2RhdGU+PC9wdWItZGF0ZXM+PC9kYXRl
cz48bGFiZWw+NDg8L2xhYmVsPjx1cmxzPjxyZWxhdGVkLXVybHM+PHVybD5odHRwOi8vd3d3Lm5j
YmkubmxtLm5paC5nb3YvcHVibWVkLzIyOTAxNTUwPC91cmw+PC9yZWxhdGVkLXVybHM+PC91cmxz
PjxlbGVjdHJvbmljLXJlc291cmNlLW51bT5TMTA5NC02OTUwKDEyKTAwMTEwLTIgW3BpaV07MTAu
MTAxNi9qLmpvY2QuMjAxMi4wNy4wMDggW2RvaV08L2VsZWN0cm9uaWMtcmVzb3VyY2UtbnVtPjwv
cmVjb3JkPjwvQ2l0ZT48L0VuZE5vdGU+
</w:fldData>
              </w:fldChar>
            </w:r>
            <w:r w:rsidR="00B3117A">
              <w:rPr>
                <w:rFonts w:ascii="Times New Roman" w:hAnsi="Times New Roman"/>
                <w:bCs/>
                <w:color w:val="000000"/>
                <w:sz w:val="24"/>
                <w:szCs w:val="24"/>
              </w:rPr>
              <w:instrText xml:space="preserve"> ADDIN EN.CITE.DATA </w:instrText>
            </w:r>
            <w:r w:rsidR="008C045D">
              <w:rPr>
                <w:rFonts w:ascii="Times New Roman" w:hAnsi="Times New Roman"/>
                <w:bCs/>
                <w:color w:val="000000"/>
                <w:sz w:val="24"/>
                <w:szCs w:val="24"/>
              </w:rPr>
            </w:r>
            <w:r w:rsidR="008C045D">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92" w:tooltip="Mouratidou, 2013 #241" w:history="1">
              <w:r w:rsidR="00B3117A">
                <w:rPr>
                  <w:rFonts w:ascii="Times New Roman" w:hAnsi="Times New Roman"/>
                  <w:bCs/>
                  <w:noProof/>
                  <w:color w:val="000000"/>
                  <w:sz w:val="24"/>
                  <w:szCs w:val="24"/>
                </w:rPr>
                <w:t>92</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fldChar w:fldCharType="begin">
                <w:fldData xml:space="preserve">PFJlZm1hbj48Q2l0ZT48QXV0aG9yPk1vdXJhdGlkb3U8L0F1dGhvcj48WWVhcj4yMDEzPC9ZZWFy
PjxSZWNOdW0+NDg8L1JlY051bT48SURUZXh0PkFzc29jaWF0aW9ucyBvZiBkaWV0YXJ5IGNhbGNp
dW0sIHZpdGFtaW4gRCwgbWlsayBpbnRha2VzLCBhbmQgMjUtaHlkcm94eXZpdGFtaW4gRCB3aXRo
IGJvbmUgbWFzcyBpbiBTcGFuaXNoIGFkb2xlc2NlbnRzOiB0aGUgSEVMRU5BIHN0dWR5PC9JRFRl
eHQ+PE1ETCBSZWZfVHlwZT0iSm91cm5hbCI+PFJlZl9UeXBlPkpvdXJuYWw8L1JlZl9UeXBlPjxS
ZWZfSUQ+NDg8L1JlZl9JRD48VGl0bGVfUHJpbWFyeT5Bc3NvY2lhdGlvbnMgb2YgZGlldGFyeSBj
YWxjaXVtLCB2aXRhbWluIEQsIG1pbGsgaW50YWtlcywgYW5kIDI1LWh5ZHJveHl2aXRhbWluIEQg
d2l0aCBib25lIG1hc3MgaW4gU3BhbmlzaCBhZG9sZXNjZW50czogdGhlIEhFTEVOQSBzdHVkeTwv
VGl0bGVfUHJpbWFyeT48QXV0aG9yc19QcmltYXJ5Pk1vdXJhdGlkb3UsVC48L0F1dGhvcnNfUHJp
bWFyeT48QXV0aG9yc19QcmltYXJ5PlZpY2VudGUtUm9kcmlndWV6LEcuPC9BdXRob3JzX1ByaW1h
cnk+PEF1dGhvcnNfUHJpbWFyeT5HcmFjaWEtTWFyY28sTC48L0F1dGhvcnNfUHJpbWFyeT48QXV0
aG9yc19QcmltYXJ5Pkh1eWJyZWNodHMsSS48L0F1dGhvcnNfUHJpbWFyeT48QXV0aG9yc19Qcmlt
YXJ5PlNpb2VuLEkuPC9BdXRob3JzX1ByaW1hcnk+PEF1dGhvcnNfUHJpbWFyeT5XaWRoYWxtLEsu
PC9BdXRob3JzX1ByaW1hcnk+PEF1dGhvcnNfUHJpbWFyeT5WYWx0dWVuYSxKLjwvQXV0aG9yc19Q
cmltYXJ5PjxBdXRob3JzX1ByaW1hcnk+R29uemFsZXotR3Jvc3MsTS48L0F1dGhvcnNfUHJpbWFy
eT48QXV0aG9yc19QcmltYXJ5Pk1vcmVubyxMLkEuPC9BdXRob3JzX1ByaW1hcnk+PERhdGVfUHJp
bWFyeT4yMDEzLzE8L0RhdGVfUHJpbWFyeT48S2V5d29yZHM+YWRtaW5pc3RyYXRpb24gJmFtcDsg
ZG9zYWdlPC9LZXl3b3Jkcz48S2V5d29yZHM+QWRvbGVzY2VudDwvS2V5d29yZHM+PEtleXdvcmRz
PkFnZWQ8L0tleXdvcmRzPjxLZXl3b3Jkcz5hbmFsb2dzICZhbXA7IGRlcml2YXRpdmVzPC9LZXl3
b3Jkcz48S2V5d29yZHM+YW5hbHlzaXM8L0tleXdvcmRzPjxLZXl3b3Jkcz5Cb25lIERlbnNpdHk8
L0tleXdvcmRzPjxLZXl3b3Jkcz5DYWxjaXVtPC9LZXl3b3Jkcz48S2V5d29yZHM+Q2FsY2l1bSxE
aWV0YXJ5PC9LZXl3b3Jkcz48S2V5d29yZHM+Q2hpbGQ8L0tleXdvcmRzPjxLZXl3b3Jkcz5EaWV0
PC9LZXl3b3Jkcz48S2V5d29yZHM+RXJnb2NhbGNpZmVyb2xzPC9LZXl3b3Jkcz48S2V5d29yZHM+
RmVtYWxlPC9LZXl3b3Jkcz48S2V5d29yZHM+R3Jvd3RoPC9LZXl3b3Jkcz48S2V5d29yZHM+SGVh
bHRoIEJlaGF2aW9yPC9LZXl3b3Jkcz48S2V5d29yZHM+SHVtYW5zPC9LZXl3b3Jkcz48S2V5d29y
ZHM+SHlkcm94eWNob2xlY2FsY2lmZXJvbHM8L0tleXdvcmRzPjxLZXl3b3Jkcz5MaWZlIFN0eWxl
PC9LZXl3b3Jkcz48S2V5d29yZHM+TWFsZTwvS2V5d29yZHM+PEtleXdvcmRzPk1pbGs8L0tleXdv
cmRzPjxLZXl3b3Jkcz5waHlzaW9sb2d5PC9LZXl3b3Jkcz48S2V5d29yZHM+U3BhaW48L0tleXdv
cmRzPjxLZXl3b3Jkcz5WaXRhbWluIEQ8L0tleXdvcmRzPjxSZXByaW50Pk5vdCBpbiBGaWxlPC9S
ZXByaW50PjxTdGFydF9QYWdlPjExMDwvU3RhcnRfUGFnZT48RW5kX1BhZ2U+MTE3PC9FbmRfUGFn
ZT48UGVyaW9kaWNhbD5KLkNsaW4uRGVuc2l0b20uPC9QZXJpb2RpY2FsPjxWb2x1bWU+MTY8L1Zv
bHVtZT48SXNzdWU+MTwvSXNzdWU+PE1pc2NfMz5TMTA5NC02OTUwKDEyKTAwMTEwLTIgW3BpaV07
MTAuMTAxNi9qLmpvY2QuMjAxMi4wNy4wMDggW2RvaV08L01pc2NfMz48QWRkcmVzcz5OdXRyaXRp
b24gYW5kIERldmVsb3BtZW50IFJlc2VhcmNoIEdyb3VwLCBVbml2ZXJzaXR5IG9mIFphcmFnb3ph
LCBDL0Nvcm9uYSBkZSBBcmFnb24sIFphcmFnb3phLCBTcGFpbi4gdGhlb2RvcmFAdW5pemFyLmVz
PC9BZGRyZXNzPjxXZWJfVVJMPlBNOjIyOTAxNTUwPC9XZWJfVVJMPjxaWl9Kb3VybmFsU3RkQWJi
cmV2PjxmIG5hbWU9IlN5c3RlbSI+Si5DbGluLkRlbnNpdG9tLjwvZj48L1paX0pvdXJuYWxTdGRB
YmJyZXY+PFpaX1dvcmtmb3JtSUQ+MTwvWlpfV29ya2Zvcm1JRD48L01ETD48L0NpdGU+PC9SZWZt
YW4+AG==
</w:fldData>
              </w:fldChar>
            </w:r>
            <w:r w:rsidRPr="0045717C">
              <w:rPr>
                <w:rFonts w:ascii="Times New Roman" w:hAnsi="Times New Roman"/>
                <w:bCs/>
                <w:color w:val="000000"/>
                <w:sz w:val="24"/>
                <w:szCs w:val="24"/>
              </w:rPr>
              <w:instrText xml:space="preserve"> ADDIN REFMGR.CITE </w:instrText>
            </w:r>
            <w:r w:rsidR="008C045D" w:rsidRPr="0045717C">
              <w:rPr>
                <w:rFonts w:ascii="Times New Roman" w:hAnsi="Times New Roman"/>
                <w:bCs/>
                <w:color w:val="000000"/>
                <w:sz w:val="24"/>
                <w:szCs w:val="24"/>
              </w:rPr>
              <w:fldChar w:fldCharType="begin">
                <w:fldData xml:space="preserve">PFJlZm1hbj48Q2l0ZT48QXV0aG9yPk1vdXJhdGlkb3U8L0F1dGhvcj48WWVhcj4yMDEzPC9ZZWFy
PjxSZWNOdW0+NDg8L1JlY051bT48SURUZXh0PkFzc29jaWF0aW9ucyBvZiBkaWV0YXJ5IGNhbGNp
dW0sIHZpdGFtaW4gRCwgbWlsayBpbnRha2VzLCBhbmQgMjUtaHlkcm94eXZpdGFtaW4gRCB3aXRo
IGJvbmUgbWFzcyBpbiBTcGFuaXNoIGFkb2xlc2NlbnRzOiB0aGUgSEVMRU5BIHN0dWR5PC9JRFRl
eHQ+PE1ETCBSZWZfVHlwZT0iSm91cm5hbCI+PFJlZl9UeXBlPkpvdXJuYWw8L1JlZl9UeXBlPjxS
ZWZfSUQ+NDg8L1JlZl9JRD48VGl0bGVfUHJpbWFyeT5Bc3NvY2lhdGlvbnMgb2YgZGlldGFyeSBj
YWxjaXVtLCB2aXRhbWluIEQsIG1pbGsgaW50YWtlcywgYW5kIDI1LWh5ZHJveHl2aXRhbWluIEQg
d2l0aCBib25lIG1hc3MgaW4gU3BhbmlzaCBhZG9sZXNjZW50czogdGhlIEhFTEVOQSBzdHVkeTwv
VGl0bGVfUHJpbWFyeT48QXV0aG9yc19QcmltYXJ5Pk1vdXJhdGlkb3UsVC48L0F1dGhvcnNfUHJp
bWFyeT48QXV0aG9yc19QcmltYXJ5PlZpY2VudGUtUm9kcmlndWV6LEcuPC9BdXRob3JzX1ByaW1h
cnk+PEF1dGhvcnNfUHJpbWFyeT5HcmFjaWEtTWFyY28sTC48L0F1dGhvcnNfUHJpbWFyeT48QXV0
aG9yc19QcmltYXJ5Pkh1eWJyZWNodHMsSS48L0F1dGhvcnNfUHJpbWFyeT48QXV0aG9yc19Qcmlt
YXJ5PlNpb2VuLEkuPC9BdXRob3JzX1ByaW1hcnk+PEF1dGhvcnNfUHJpbWFyeT5XaWRoYWxtLEsu
PC9BdXRob3JzX1ByaW1hcnk+PEF1dGhvcnNfUHJpbWFyeT5WYWx0dWVuYSxKLjwvQXV0aG9yc19Q
cmltYXJ5PjxBdXRob3JzX1ByaW1hcnk+R29uemFsZXotR3Jvc3MsTS48L0F1dGhvcnNfUHJpbWFy
eT48QXV0aG9yc19QcmltYXJ5Pk1vcmVubyxMLkEuPC9BdXRob3JzX1ByaW1hcnk+PERhdGVfUHJp
bWFyeT4yMDEzLzE8L0RhdGVfUHJpbWFyeT48S2V5d29yZHM+YWRtaW5pc3RyYXRpb24gJmFtcDsg
ZG9zYWdlPC9LZXl3b3Jkcz48S2V5d29yZHM+QWRvbGVzY2VudDwvS2V5d29yZHM+PEtleXdvcmRz
PkFnZWQ8L0tleXdvcmRzPjxLZXl3b3Jkcz5hbmFsb2dzICZhbXA7IGRlcml2YXRpdmVzPC9LZXl3
b3Jkcz48S2V5d29yZHM+YW5hbHlzaXM8L0tleXdvcmRzPjxLZXl3b3Jkcz5Cb25lIERlbnNpdHk8
L0tleXdvcmRzPjxLZXl3b3Jkcz5DYWxjaXVtPC9LZXl3b3Jkcz48S2V5d29yZHM+Q2FsY2l1bSxE
aWV0YXJ5PC9LZXl3b3Jkcz48S2V5d29yZHM+Q2hpbGQ8L0tleXdvcmRzPjxLZXl3b3Jkcz5EaWV0
PC9LZXl3b3Jkcz48S2V5d29yZHM+RXJnb2NhbGNpZmVyb2xzPC9LZXl3b3Jkcz48S2V5d29yZHM+
RmVtYWxlPC9LZXl3b3Jkcz48S2V5d29yZHM+R3Jvd3RoPC9LZXl3b3Jkcz48S2V5d29yZHM+SGVh
bHRoIEJlaGF2aW9yPC9LZXl3b3Jkcz48S2V5d29yZHM+SHVtYW5zPC9LZXl3b3Jkcz48S2V5d29y
ZHM+SHlkcm94eWNob2xlY2FsY2lmZXJvbHM8L0tleXdvcmRzPjxLZXl3b3Jkcz5MaWZlIFN0eWxl
PC9LZXl3b3Jkcz48S2V5d29yZHM+TWFsZTwvS2V5d29yZHM+PEtleXdvcmRzPk1pbGs8L0tleXdv
cmRzPjxLZXl3b3Jkcz5waHlzaW9sb2d5PC9LZXl3b3Jkcz48S2V5d29yZHM+U3BhaW48L0tleXdv
cmRzPjxLZXl3b3Jkcz5WaXRhbWluIEQ8L0tleXdvcmRzPjxSZXByaW50Pk5vdCBpbiBGaWxlPC9S
ZXByaW50PjxTdGFydF9QYWdlPjExMDwvU3RhcnRfUGFnZT48RW5kX1BhZ2U+MTE3PC9FbmRfUGFn
ZT48UGVyaW9kaWNhbD5KLkNsaW4uRGVuc2l0b20uPC9QZXJpb2RpY2FsPjxWb2x1bWU+MTY8L1Zv
bHVtZT48SXNzdWU+MTwvSXNzdWU+PE1pc2NfMz5TMTA5NC02OTUwKDEyKTAwMTEwLTIgW3BpaV07
MTAuMTAxNi9qLmpvY2QuMjAxMi4wNy4wMDggW2RvaV08L01pc2NfMz48QWRkcmVzcz5OdXRyaXRp
b24gYW5kIERldmVsb3BtZW50IFJlc2VhcmNoIEdyb3VwLCBVbml2ZXJzaXR5IG9mIFphcmFnb3ph
LCBDL0Nvcm9uYSBkZSBBcmFnb24sIFphcmFnb3phLCBTcGFpbi4gdGhlb2RvcmFAdW5pemFyLmVz
PC9BZGRyZXNzPjxXZWJfVVJMPlBNOjIyOTAxNTUwPC9XZWJfVVJMPjxaWl9Kb3VybmFsU3RkQWJi
cmV2PjxmIG5hbWU9IlN5c3RlbSI+Si5DbGluLkRlbnNpdG9tLjwvZj48L1paX0pvdXJuYWxTdGRB
YmJyZXY+PFpaX1dvcmtmb3JtSUQ+MTwvWlpfV29ya2Zvcm1JRD48L01ETD48L0NpdGU+PC9SZWZt
YW4+AG==
</w:fldData>
              </w:fldChar>
            </w:r>
            <w:r w:rsidRPr="0045717C">
              <w:rPr>
                <w:rFonts w:ascii="Times New Roman" w:hAnsi="Times New Roman"/>
                <w:bCs/>
                <w:color w:val="000000"/>
                <w:sz w:val="24"/>
                <w:szCs w:val="24"/>
              </w:rPr>
              <w:instrText xml:space="preserve"> ADDIN EN.CITE.DATA </w:instrText>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end"/>
            </w:r>
            <w:r w:rsidRPr="0045717C">
              <w:rPr>
                <w:rFonts w:ascii="Times New Roman" w:hAnsi="Times New Roman"/>
                <w:bCs/>
                <w:color w:val="000000"/>
                <w:sz w:val="24"/>
                <w:szCs w:val="24"/>
              </w:rPr>
              <w:t xml:space="preserve"> (Spain)</w:t>
            </w:r>
          </w:p>
        </w:tc>
        <w:tc>
          <w:tcPr>
            <w:tcW w:w="880" w:type="dxa"/>
            <w:tcBorders>
              <w:top w:val="single" w:sz="4" w:space="0" w:color="auto"/>
              <w:left w:val="single" w:sz="4" w:space="0" w:color="auto"/>
              <w:bottom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lastRenderedPageBreak/>
              <w:t>12-</w:t>
            </w:r>
            <w:r w:rsidRPr="0045717C">
              <w:rPr>
                <w:rFonts w:ascii="Times New Roman" w:hAnsi="Times New Roman"/>
                <w:color w:val="000000"/>
                <w:sz w:val="24"/>
                <w:szCs w:val="24"/>
              </w:rPr>
              <w:lastRenderedPageBreak/>
              <w:t>17y</w:t>
            </w:r>
          </w:p>
        </w:tc>
        <w:tc>
          <w:tcPr>
            <w:tcW w:w="1510" w:type="dxa"/>
            <w:tcBorders>
              <w:top w:val="single" w:sz="4" w:space="0" w:color="auto"/>
              <w:bottom w:val="nil"/>
              <w:right w:val="single" w:sz="4" w:space="0" w:color="auto"/>
            </w:tcBorders>
            <w:shd w:val="clear" w:color="auto" w:fill="auto"/>
            <w:vAlign w:val="center"/>
          </w:tcPr>
          <w:p w:rsidR="00691260" w:rsidRPr="0045717C" w:rsidRDefault="00691260" w:rsidP="00D86132">
            <w:pPr>
              <w:spacing w:line="240" w:lineRule="auto"/>
              <w:jc w:val="both"/>
              <w:rPr>
                <w:rFonts w:ascii="Times New Roman" w:hAnsi="Times New Roman"/>
                <w:color w:val="000000"/>
                <w:sz w:val="24"/>
                <w:szCs w:val="24"/>
              </w:rPr>
            </w:pPr>
            <w:r w:rsidRPr="0045717C">
              <w:rPr>
                <w:rFonts w:ascii="Times New Roman" w:hAnsi="Times New Roman"/>
                <w:color w:val="000000"/>
                <w:sz w:val="24"/>
                <w:szCs w:val="24"/>
              </w:rPr>
              <w:lastRenderedPageBreak/>
              <w:t>48 M</w:t>
            </w:r>
          </w:p>
        </w:tc>
        <w:tc>
          <w:tcPr>
            <w:tcW w:w="1438" w:type="dxa"/>
            <w:vMerge w:val="restart"/>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 xml:space="preserve">January - </w:t>
            </w:r>
            <w:r>
              <w:rPr>
                <w:rFonts w:ascii="Times New Roman" w:hAnsi="Times New Roman"/>
                <w:color w:val="000000"/>
                <w:sz w:val="24"/>
                <w:szCs w:val="24"/>
              </w:rPr>
              <w:lastRenderedPageBreak/>
              <w:t>December</w:t>
            </w:r>
          </w:p>
        </w:tc>
        <w:tc>
          <w:tcPr>
            <w:tcW w:w="992" w:type="dxa"/>
            <w:tcBorders>
              <w:top w:val="single" w:sz="4" w:space="0" w:color="auto"/>
              <w:left w:val="single" w:sz="4" w:space="0" w:color="auto"/>
              <w:bottom w:val="nil"/>
            </w:tcBorders>
            <w:shd w:val="clear" w:color="auto" w:fill="auto"/>
            <w:vAlign w:val="center"/>
          </w:tcPr>
          <w:p w:rsidR="00691260" w:rsidRPr="0045717C" w:rsidRDefault="00691260" w:rsidP="00691260">
            <w:pPr>
              <w:jc w:val="center"/>
              <w:rPr>
                <w:rFonts w:ascii="Times New Roman" w:hAnsi="Times New Roman"/>
                <w:color w:val="000000"/>
                <w:sz w:val="24"/>
                <w:szCs w:val="24"/>
              </w:rPr>
            </w:pPr>
            <w:r w:rsidRPr="0045717C">
              <w:rPr>
                <w:rFonts w:ascii="Times New Roman" w:hAnsi="Times New Roman"/>
                <w:color w:val="000000"/>
                <w:sz w:val="24"/>
                <w:szCs w:val="24"/>
              </w:rPr>
              <w:lastRenderedPageBreak/>
              <w:t>0</w:t>
            </w:r>
          </w:p>
        </w:tc>
        <w:tc>
          <w:tcPr>
            <w:tcW w:w="992" w:type="dxa"/>
            <w:tcBorders>
              <w:top w:val="single" w:sz="4" w:space="0" w:color="auto"/>
              <w:bottom w:val="nil"/>
            </w:tcBorders>
            <w:shd w:val="clear" w:color="auto" w:fill="auto"/>
            <w:vAlign w:val="center"/>
          </w:tcPr>
          <w:p w:rsidR="00691260" w:rsidRPr="0045717C" w:rsidRDefault="00691260" w:rsidP="00FC6CF0">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nil"/>
            </w:tcBorders>
            <w:shd w:val="clear" w:color="auto" w:fill="auto"/>
            <w:vAlign w:val="center"/>
          </w:tcPr>
          <w:p w:rsidR="00691260" w:rsidRPr="0045717C" w:rsidRDefault="00691260">
            <w:pPr>
              <w:jc w:val="center"/>
              <w:rPr>
                <w:rFonts w:ascii="Times New Roman" w:hAnsi="Times New Roman"/>
                <w:color w:val="000000"/>
                <w:sz w:val="24"/>
                <w:szCs w:val="24"/>
              </w:rPr>
            </w:pPr>
          </w:p>
        </w:tc>
        <w:tc>
          <w:tcPr>
            <w:tcW w:w="992" w:type="dxa"/>
            <w:tcBorders>
              <w:top w:val="single" w:sz="4" w:space="0" w:color="auto"/>
              <w:bottom w:val="nil"/>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3" w:type="dxa"/>
            <w:tcBorders>
              <w:top w:val="single" w:sz="4" w:space="0" w:color="auto"/>
              <w:bottom w:val="nil"/>
              <w:right w:val="single" w:sz="4" w:space="0" w:color="auto"/>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3031" w:type="dxa"/>
            <w:gridSpan w:val="2"/>
            <w:vMerge w:val="restart"/>
            <w:tcBorders>
              <w:top w:val="single" w:sz="4" w:space="0" w:color="auto"/>
              <w:left w:val="single" w:sz="4" w:space="0" w:color="auto"/>
              <w:right w:val="single" w:sz="4" w:space="0" w:color="auto"/>
            </w:tcBorders>
          </w:tcPr>
          <w:p w:rsidR="00691260" w:rsidRPr="0045717C" w:rsidRDefault="00691260" w:rsidP="005E1982">
            <w:pPr>
              <w:rPr>
                <w:rFonts w:ascii="Times New Roman" w:hAnsi="Times New Roman"/>
                <w:color w:val="000000"/>
                <w:sz w:val="24"/>
                <w:szCs w:val="24"/>
              </w:rPr>
            </w:pPr>
            <w:r w:rsidRPr="0045717C">
              <w:rPr>
                <w:rFonts w:ascii="Times New Roman" w:hAnsi="Times New Roman"/>
                <w:color w:val="000000"/>
                <w:sz w:val="24"/>
                <w:szCs w:val="24"/>
              </w:rPr>
              <w:t xml:space="preserve">Adjusted for height, socioeconomic status, </w:t>
            </w:r>
            <w:r w:rsidRPr="0045717C">
              <w:rPr>
                <w:rFonts w:ascii="Times New Roman" w:hAnsi="Times New Roman"/>
                <w:color w:val="000000"/>
                <w:sz w:val="24"/>
                <w:szCs w:val="24"/>
              </w:rPr>
              <w:lastRenderedPageBreak/>
              <w:t>pubertal status, physical activity, age at menarche, season of blood sampling</w:t>
            </w:r>
          </w:p>
        </w:tc>
      </w:tr>
      <w:tr w:rsidR="005B3630" w:rsidRPr="0045717C" w:rsidTr="00BD4214">
        <w:trPr>
          <w:trHeight w:val="734"/>
        </w:trPr>
        <w:tc>
          <w:tcPr>
            <w:tcW w:w="2234" w:type="dxa"/>
            <w:vMerge/>
            <w:tcBorders>
              <w:top w:val="nil"/>
              <w:left w:val="single" w:sz="4" w:space="0" w:color="auto"/>
              <w:bottom w:val="single" w:sz="4" w:space="0" w:color="auto"/>
              <w:right w:val="single" w:sz="4" w:space="0" w:color="auto"/>
            </w:tcBorders>
            <w:shd w:val="clear" w:color="auto" w:fill="auto"/>
            <w:vAlign w:val="center"/>
          </w:tcPr>
          <w:p w:rsidR="00691260" w:rsidRPr="0045717C" w:rsidRDefault="00691260" w:rsidP="00A630E4">
            <w:pPr>
              <w:rPr>
                <w:rFonts w:ascii="Times New Roman" w:hAnsi="Times New Roman"/>
                <w:bCs/>
                <w:color w:val="000000"/>
                <w:sz w:val="24"/>
                <w:szCs w:val="24"/>
              </w:rPr>
            </w:pPr>
          </w:p>
        </w:tc>
        <w:tc>
          <w:tcPr>
            <w:tcW w:w="880" w:type="dxa"/>
            <w:tcBorders>
              <w:top w:val="nil"/>
              <w:left w:val="single" w:sz="4" w:space="0" w:color="auto"/>
              <w:bottom w:val="single" w:sz="4" w:space="0" w:color="auto"/>
              <w:right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2-17y</w:t>
            </w:r>
          </w:p>
        </w:tc>
        <w:tc>
          <w:tcPr>
            <w:tcW w:w="1510" w:type="dxa"/>
            <w:tcBorders>
              <w:top w:val="nil"/>
              <w:left w:val="nil"/>
              <w:bottom w:val="single" w:sz="4" w:space="0" w:color="auto"/>
              <w:right w:val="single" w:sz="4" w:space="0" w:color="auto"/>
            </w:tcBorders>
            <w:shd w:val="clear" w:color="auto" w:fill="auto"/>
            <w:vAlign w:val="center"/>
          </w:tcPr>
          <w:p w:rsidR="00691260" w:rsidRPr="0045717C" w:rsidRDefault="00691260" w:rsidP="00D86132">
            <w:pPr>
              <w:spacing w:line="240" w:lineRule="auto"/>
              <w:jc w:val="both"/>
              <w:rPr>
                <w:rFonts w:ascii="Times New Roman" w:hAnsi="Times New Roman"/>
                <w:color w:val="000000"/>
                <w:sz w:val="24"/>
                <w:szCs w:val="24"/>
              </w:rPr>
            </w:pPr>
            <w:r w:rsidRPr="0045717C">
              <w:rPr>
                <w:rFonts w:ascii="Times New Roman" w:hAnsi="Times New Roman"/>
                <w:color w:val="000000"/>
                <w:sz w:val="24"/>
                <w:szCs w:val="24"/>
              </w:rPr>
              <w:t>53 F</w:t>
            </w:r>
          </w:p>
        </w:tc>
        <w:tc>
          <w:tcPr>
            <w:tcW w:w="1438" w:type="dxa"/>
            <w:vMerge/>
            <w:tcBorders>
              <w:top w:val="nil"/>
              <w:left w:val="single" w:sz="4" w:space="0" w:color="auto"/>
              <w:bottom w:val="single" w:sz="4" w:space="0" w:color="auto"/>
              <w:right w:val="single" w:sz="4" w:space="0" w:color="auto"/>
            </w:tcBorders>
            <w:vAlign w:val="center"/>
          </w:tcPr>
          <w:p w:rsidR="00691260" w:rsidRPr="0045717C" w:rsidRDefault="00691260">
            <w:pPr>
              <w:jc w:val="center"/>
              <w:rPr>
                <w:rFonts w:ascii="Times New Roman" w:hAnsi="Times New Roman"/>
                <w:color w:val="000000"/>
                <w:sz w:val="24"/>
                <w:szCs w:val="24"/>
              </w:rPr>
            </w:pPr>
          </w:p>
        </w:tc>
        <w:tc>
          <w:tcPr>
            <w:tcW w:w="992" w:type="dxa"/>
            <w:tcBorders>
              <w:top w:val="nil"/>
              <w:left w:val="single" w:sz="4" w:space="0" w:color="auto"/>
              <w:bottom w:val="single" w:sz="4" w:space="0" w:color="auto"/>
              <w:right w:val="nil"/>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nil"/>
              <w:left w:val="nil"/>
              <w:bottom w:val="single" w:sz="4" w:space="0" w:color="auto"/>
              <w:right w:val="nil"/>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nil"/>
              <w:left w:val="nil"/>
              <w:bottom w:val="single" w:sz="4" w:space="0" w:color="auto"/>
              <w:right w:val="nil"/>
            </w:tcBorders>
            <w:shd w:val="clear" w:color="auto" w:fill="auto"/>
            <w:vAlign w:val="center"/>
          </w:tcPr>
          <w:p w:rsidR="00691260" w:rsidRPr="0045717C" w:rsidRDefault="00691260">
            <w:pPr>
              <w:jc w:val="center"/>
              <w:rPr>
                <w:rFonts w:ascii="Times New Roman" w:hAnsi="Times New Roman"/>
                <w:color w:val="000000"/>
                <w:sz w:val="24"/>
                <w:szCs w:val="24"/>
              </w:rPr>
            </w:pPr>
          </w:p>
        </w:tc>
        <w:tc>
          <w:tcPr>
            <w:tcW w:w="992" w:type="dxa"/>
            <w:tcBorders>
              <w:top w:val="nil"/>
              <w:left w:val="nil"/>
              <w:bottom w:val="single" w:sz="4" w:space="0" w:color="auto"/>
              <w:right w:val="nil"/>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3" w:type="dxa"/>
            <w:tcBorders>
              <w:top w:val="nil"/>
              <w:left w:val="nil"/>
              <w:bottom w:val="single" w:sz="4" w:space="0" w:color="auto"/>
              <w:right w:val="nil"/>
            </w:tcBorders>
            <w:shd w:val="clear" w:color="auto" w:fill="auto"/>
            <w:vAlign w:val="center"/>
          </w:tcPr>
          <w:p w:rsidR="00691260" w:rsidRPr="0045717C" w:rsidRDefault="00691260">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3031" w:type="dxa"/>
            <w:gridSpan w:val="2"/>
            <w:vMerge/>
            <w:tcBorders>
              <w:left w:val="single" w:sz="4" w:space="0" w:color="auto"/>
              <w:bottom w:val="single" w:sz="4" w:space="0" w:color="auto"/>
              <w:right w:val="single" w:sz="4" w:space="0" w:color="auto"/>
            </w:tcBorders>
          </w:tcPr>
          <w:p w:rsidR="00691260" w:rsidRPr="0045717C" w:rsidRDefault="00691260" w:rsidP="00D86132">
            <w:pPr>
              <w:jc w:val="both"/>
              <w:rPr>
                <w:rFonts w:ascii="Times New Roman" w:hAnsi="Times New Roman"/>
                <w:color w:val="000000"/>
                <w:sz w:val="24"/>
                <w:szCs w:val="24"/>
              </w:rPr>
            </w:pP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A630E4">
            <w:pPr>
              <w:spacing w:after="0"/>
              <w:rPr>
                <w:rFonts w:ascii="Times New Roman" w:hAnsi="Times New Roman"/>
                <w:bCs/>
                <w:color w:val="000000"/>
                <w:sz w:val="24"/>
                <w:szCs w:val="24"/>
              </w:rPr>
            </w:pPr>
            <w:proofErr w:type="spellStart"/>
            <w:r w:rsidRPr="0045717C">
              <w:rPr>
                <w:rFonts w:ascii="Times New Roman" w:hAnsi="Times New Roman"/>
                <w:bCs/>
                <w:color w:val="000000"/>
                <w:sz w:val="24"/>
                <w:szCs w:val="24"/>
              </w:rPr>
              <w:t>Outila</w:t>
            </w:r>
            <w:proofErr w:type="spellEnd"/>
            <w:r w:rsidRPr="0045717C">
              <w:rPr>
                <w:rFonts w:ascii="Times New Roman" w:hAnsi="Times New Roman"/>
                <w:bCs/>
                <w:color w:val="000000"/>
                <w:sz w:val="24"/>
                <w:szCs w:val="24"/>
              </w:rPr>
              <w:t>, 2001</w:t>
            </w:r>
            <w:r w:rsidR="008C045D" w:rsidRPr="0045717C">
              <w:rPr>
                <w:rFonts w:ascii="Times New Roman" w:hAnsi="Times New Roman"/>
                <w:bCs/>
                <w:color w:val="000000"/>
                <w:sz w:val="24"/>
                <w:szCs w:val="24"/>
              </w:rPr>
              <w:fldChar w:fldCharType="begin">
                <w:fldData xml:space="preserve">PEVuZE5vdGU+PENpdGU+PEF1dGhvcj5PdXRpbGE8L0F1dGhvcj48WWVhcj4yMDAxPC9ZZWFyPjxS
ZWNOdW0+MjUyPC9SZWNOdW0+PERpc3BsYXlUZXh0PlszM108L0Rpc3BsYXlUZXh0PjxyZWNvcmQ+
PHJlYy1udW1iZXI+MjUyPC9yZWMtbnVtYmVyPjxmb3JlaWduLWtleXM+PGtleSBhcHA9IkVOIiBk
Yi1pZD0iYWV6ZmF6ZnI1NXcyZGVlMDlhdXZ6ZWFuemQwYXh0dDV4MjV2IiB0aW1lc3RhbXA9IjEz
ODA2NDkyNjMiPjI1Mjwva2V5PjwvZm9yZWlnbi1rZXlzPjxyZWYtdHlwZSBuYW1lPSJKb3VybmFs
IEFydGljbGUiPjE3PC9yZWYtdHlwZT48Y29udHJpYnV0b3JzPjxhdXRob3JzPjxhdXRob3I+T3V0
aWxhLFQuQS48L2F1dGhvcj48YXV0aG9yPkthcmtrYWluZW4sTS5VLjwvYXV0aG9yPjxhdXRob3I+
TGFtYmVyZy1BbGxhcmR0LEMuSi48L2F1dGhvcj48L2F1dGhvcnM+PC9jb250cmlidXRvcnM+PGF1
dGgtYWRkcmVzcz5DYWxjaXVtIFJlc2VhcmNoIFVuaXQsIHRoZSBEZXBhcnRtZW50IG9mIEFwcGxp
ZWQgQ2hlbWlzdHJ5IGFuZCBNaWNyb2Jpb2xvZ3ksIFVuaXZlcnNpdHkgb2YgSGVsc2lua2ksIEZp
bmxhbmQ8L2F1dGgtYWRkcmVzcz48dGl0bGVzPjx0aXRsZT5WaXRhbWluIEQgc3RhdHVzIGFmZmVj
dHMgc2VydW0gcGFyYXRoeXJvaWQgaG9ybW9uZSBjb25jZW50cmF0aW9ucyBkdXJpbmcgd2ludGVy
IGluIGZlbWFsZSBhZG9sZXNjZW50czogYXNzb2NpYXRpb25zIHdpdGggZm9yZWFybSBib25lIG1p
bmVyYWwgZGVuc2l0eTwvdGl0bGU+PHNlY29uZGFyeS10aXRsZT5BbS5KLkNsaW4uTnV0ci48L3Nl
Y29uZGFyeS10aXRsZT48L3RpdGxlcz48cGVyaW9kaWNhbD48ZnVsbC10aXRsZT5BbS5KLkNsaW4u
TnV0ci48L2Z1bGwtdGl0bGU+PC9wZXJpb2RpY2FsPjxwYWdlcz4yMDYtMjEwPC9wYWdlcz48dm9s
dW1lPjc0PC92b2x1bWU+PG51bWJlcj4yPC9udW1iZXI+PHJlcHJpbnQtZWRpdGlvbj5Ob3QgaW4g
RmlsZTwvcmVwcmludC1lZGl0aW9uPjxrZXl3b3Jkcz48a2V5d29yZD5BYnNvcnB0aW9tZXRyeSxQ
aG90b248L2tleXdvcmQ+PGtleXdvcmQ+YWRtaW5pc3RyYXRpb24gJmFtcDsgZG9zYWdlPC9rZXl3
b3JkPjxrZXl3b3JkPkFkb2xlc2NlbnQ8L2tleXdvcmQ+PGtleXdvcmQ+QWRvbGVzY2VudCBOdXRy
aXRpb25hbCBQaHlzaW9sb2dpY2FsIFBoZW5vbWVuYTwva2V5d29yZD48a2V5d29yZD5BZ2VkPC9r
ZXl3b3JkPjxrZXl3b3JkPmFuYWxvZ3MgJmFtcDsgZGVyaXZhdGl2ZXM8L2tleXdvcmQ+PGtleXdv
cmQ+Ymxvb2Q8L2tleXdvcmQ+PGtleXdvcmQ+Qm9uZSBhbmQgQm9uZXM8L2tleXdvcmQ+PGtleXdv
cmQ+Qm9uZSBEZW5zaXR5PC9rZXl3b3JkPjxrZXl3b3JkPkNhbGNpdW08L2tleXdvcmQ+PGtleXdv
cmQ+Q2FsY2l1bSxEaWV0YXJ5PC9rZXl3b3JkPjxrZXl3b3JkPmNoZW1pc3RyeTwva2V5d29yZD48
a2V5d29yZD5Dcm9zcy1TZWN0aW9uYWwgU3R1ZGllczwva2V5d29yZD48a2V5d29yZD5kZWZpY2ll
bmN5PC9rZXl3b3JkPjxrZXl3b3JkPmVwaWRlbWlvbG9neTwva2V5d29yZD48a2V5d29yZD5GZW1h
bGU8L2tleXdvcmQ+PGtleXdvcmQ+RmlubGFuZDwva2V5d29yZD48a2V5d29yZD5Gb3JlYXJtPC9r
ZXl3b3JkPjxrZXl3b3JkPkdyb3d0aDwva2V5d29yZD48a2V5d29yZD5IZWFsdGg8L2tleXdvcmQ+
PGtleXdvcmQ+SHVtYW5zPC9rZXl3b3JkPjxrZXl3b3JkPkh5cGVycGFyYXRoeXJvaWRpc208L2tl
eXdvcmQ+PGtleXdvcmQ+bWV0YWJvbGlzbTwva2V5d29yZD48a2V5d29yZD5QYXJhdGh5cm9pZCBI
b3Jtb25lPC9rZXl3b3JkPjxrZXl3b3JkPnBoeXNpb2xvZ3k8L2tleXdvcmQ+PGtleXdvcmQ+UHVi
ZXJ0eTwva2V5d29yZD48a2V5d29yZD5SZWdyZXNzaW9uIEFuYWx5c2lzPC9rZXl3b3JkPjxrZXl3
b3JkPlNlYXNvbnM8L2tleXdvcmQ+PGtleXdvcmQ+Vml0YW1pbiBEPC9rZXl3b3JkPjxrZXl3b3Jk
PlZpdGFtaW4gRCBEZWZpY2llbmN5PC9rZXl3b3JkPjwva2V5d29yZHM+PGRhdGVzPjx5ZWFyPjIw
MDE8L3llYXI+PHB1Yi1kYXRlcz48ZGF0ZT44LzIwMDE8L2RhdGU+PC9wdWItZGF0ZXM+PC9kYXRl
cz48bGFiZWw+MTA3PC9sYWJlbD48dXJscz48cmVsYXRlZC11cmxzPjx1cmw+aHR0cDovL3d3dy5u
Y2JpLm5sbS5uaWguZ292L3B1Ym1lZC8xMTQ3MDcyMjwvdXJsPjwvcmVsYXRlZC11cmxzPjwvdXJs
cz48L3JlY29yZD48L0NpdGU+PC9FbmROb3RlPn==
</w:fldData>
              </w:fldChar>
            </w:r>
            <w:r w:rsidR="00B3117A">
              <w:rPr>
                <w:rFonts w:ascii="Times New Roman" w:hAnsi="Times New Roman"/>
                <w:bCs/>
                <w:color w:val="000000"/>
                <w:sz w:val="24"/>
                <w:szCs w:val="24"/>
              </w:rPr>
              <w:instrText xml:space="preserve"> ADDIN EN.CITE </w:instrText>
            </w:r>
            <w:r w:rsidR="008C045D">
              <w:rPr>
                <w:rFonts w:ascii="Times New Roman" w:hAnsi="Times New Roman"/>
                <w:bCs/>
                <w:color w:val="000000"/>
                <w:sz w:val="24"/>
                <w:szCs w:val="24"/>
              </w:rPr>
              <w:fldChar w:fldCharType="begin">
                <w:fldData xml:space="preserve">PEVuZE5vdGU+PENpdGU+PEF1dGhvcj5PdXRpbGE8L0F1dGhvcj48WWVhcj4yMDAxPC9ZZWFyPjxS
ZWNOdW0+MjUyPC9SZWNOdW0+PERpc3BsYXlUZXh0PlszM108L0Rpc3BsYXlUZXh0PjxyZWNvcmQ+
PHJlYy1udW1iZXI+MjUyPC9yZWMtbnVtYmVyPjxmb3JlaWduLWtleXM+PGtleSBhcHA9IkVOIiBk
Yi1pZD0iYWV6ZmF6ZnI1NXcyZGVlMDlhdXZ6ZWFuemQwYXh0dDV4MjV2IiB0aW1lc3RhbXA9IjEz
ODA2NDkyNjMiPjI1Mjwva2V5PjwvZm9yZWlnbi1rZXlzPjxyZWYtdHlwZSBuYW1lPSJKb3VybmFs
IEFydGljbGUiPjE3PC9yZWYtdHlwZT48Y29udHJpYnV0b3JzPjxhdXRob3JzPjxhdXRob3I+T3V0
aWxhLFQuQS48L2F1dGhvcj48YXV0aG9yPkthcmtrYWluZW4sTS5VLjwvYXV0aG9yPjxhdXRob3I+
TGFtYmVyZy1BbGxhcmR0LEMuSi48L2F1dGhvcj48L2F1dGhvcnM+PC9jb250cmlidXRvcnM+PGF1
dGgtYWRkcmVzcz5DYWxjaXVtIFJlc2VhcmNoIFVuaXQsIHRoZSBEZXBhcnRtZW50IG9mIEFwcGxp
ZWQgQ2hlbWlzdHJ5IGFuZCBNaWNyb2Jpb2xvZ3ksIFVuaXZlcnNpdHkgb2YgSGVsc2lua2ksIEZp
bmxhbmQ8L2F1dGgtYWRkcmVzcz48dGl0bGVzPjx0aXRsZT5WaXRhbWluIEQgc3RhdHVzIGFmZmVj
dHMgc2VydW0gcGFyYXRoeXJvaWQgaG9ybW9uZSBjb25jZW50cmF0aW9ucyBkdXJpbmcgd2ludGVy
IGluIGZlbWFsZSBhZG9sZXNjZW50czogYXNzb2NpYXRpb25zIHdpdGggZm9yZWFybSBib25lIG1p
bmVyYWwgZGVuc2l0eTwvdGl0bGU+PHNlY29uZGFyeS10aXRsZT5BbS5KLkNsaW4uTnV0ci48L3Nl
Y29uZGFyeS10aXRsZT48L3RpdGxlcz48cGVyaW9kaWNhbD48ZnVsbC10aXRsZT5BbS5KLkNsaW4u
TnV0ci48L2Z1bGwtdGl0bGU+PC9wZXJpb2RpY2FsPjxwYWdlcz4yMDYtMjEwPC9wYWdlcz48dm9s
dW1lPjc0PC92b2x1bWU+PG51bWJlcj4yPC9udW1iZXI+PHJlcHJpbnQtZWRpdGlvbj5Ob3QgaW4g
RmlsZTwvcmVwcmludC1lZGl0aW9uPjxrZXl3b3Jkcz48a2V5d29yZD5BYnNvcnB0aW9tZXRyeSxQ
aG90b248L2tleXdvcmQ+PGtleXdvcmQ+YWRtaW5pc3RyYXRpb24gJmFtcDsgZG9zYWdlPC9rZXl3
b3JkPjxrZXl3b3JkPkFkb2xlc2NlbnQ8L2tleXdvcmQ+PGtleXdvcmQ+QWRvbGVzY2VudCBOdXRy
aXRpb25hbCBQaHlzaW9sb2dpY2FsIFBoZW5vbWVuYTwva2V5d29yZD48a2V5d29yZD5BZ2VkPC9r
ZXl3b3JkPjxrZXl3b3JkPmFuYWxvZ3MgJmFtcDsgZGVyaXZhdGl2ZXM8L2tleXdvcmQ+PGtleXdv
cmQ+Ymxvb2Q8L2tleXdvcmQ+PGtleXdvcmQ+Qm9uZSBhbmQgQm9uZXM8L2tleXdvcmQ+PGtleXdv
cmQ+Qm9uZSBEZW5zaXR5PC9rZXl3b3JkPjxrZXl3b3JkPkNhbGNpdW08L2tleXdvcmQ+PGtleXdv
cmQ+Q2FsY2l1bSxEaWV0YXJ5PC9rZXl3b3JkPjxrZXl3b3JkPmNoZW1pc3RyeTwva2V5d29yZD48
a2V5d29yZD5Dcm9zcy1TZWN0aW9uYWwgU3R1ZGllczwva2V5d29yZD48a2V5d29yZD5kZWZpY2ll
bmN5PC9rZXl3b3JkPjxrZXl3b3JkPmVwaWRlbWlvbG9neTwva2V5d29yZD48a2V5d29yZD5GZW1h
bGU8L2tleXdvcmQ+PGtleXdvcmQ+RmlubGFuZDwva2V5d29yZD48a2V5d29yZD5Gb3JlYXJtPC9r
ZXl3b3JkPjxrZXl3b3JkPkdyb3d0aDwva2V5d29yZD48a2V5d29yZD5IZWFsdGg8L2tleXdvcmQ+
PGtleXdvcmQ+SHVtYW5zPC9rZXl3b3JkPjxrZXl3b3JkPkh5cGVycGFyYXRoeXJvaWRpc208L2tl
eXdvcmQ+PGtleXdvcmQ+bWV0YWJvbGlzbTwva2V5d29yZD48a2V5d29yZD5QYXJhdGh5cm9pZCBI
b3Jtb25lPC9rZXl3b3JkPjxrZXl3b3JkPnBoeXNpb2xvZ3k8L2tleXdvcmQ+PGtleXdvcmQ+UHVi
ZXJ0eTwva2V5d29yZD48a2V5d29yZD5SZWdyZXNzaW9uIEFuYWx5c2lzPC9rZXl3b3JkPjxrZXl3
b3JkPlNlYXNvbnM8L2tleXdvcmQ+PGtleXdvcmQ+Vml0YW1pbiBEPC9rZXl3b3JkPjxrZXl3b3Jk
PlZpdGFtaW4gRCBEZWZpY2llbmN5PC9rZXl3b3JkPjwva2V5d29yZHM+PGRhdGVzPjx5ZWFyPjIw
MDE8L3llYXI+PHB1Yi1kYXRlcz48ZGF0ZT44LzIwMDE8L2RhdGU+PC9wdWItZGF0ZXM+PC9kYXRl
cz48bGFiZWw+MTA3PC9sYWJlbD48dXJscz48cmVsYXRlZC11cmxzPjx1cmw+aHR0cDovL3d3dy5u
Y2JpLm5sbS5uaWguZ292L3B1Ym1lZC8xMTQ3MDcyMjwvdXJsPjwvcmVsYXRlZC11cmxzPjwvdXJs
cz48L3JlY29yZD48L0NpdGU+PC9FbmROb3RlPn==
</w:fldData>
              </w:fldChar>
            </w:r>
            <w:r w:rsidR="00B3117A">
              <w:rPr>
                <w:rFonts w:ascii="Times New Roman" w:hAnsi="Times New Roman"/>
                <w:bCs/>
                <w:color w:val="000000"/>
                <w:sz w:val="24"/>
                <w:szCs w:val="24"/>
              </w:rPr>
              <w:instrText xml:space="preserve"> ADDIN EN.CITE.DATA </w:instrText>
            </w:r>
            <w:r w:rsidR="008C045D">
              <w:rPr>
                <w:rFonts w:ascii="Times New Roman" w:hAnsi="Times New Roman"/>
                <w:bCs/>
                <w:color w:val="000000"/>
                <w:sz w:val="24"/>
                <w:szCs w:val="24"/>
              </w:rPr>
            </w:r>
            <w:r w:rsidR="008C045D">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33" w:tooltip="Outila, 2001 #252" w:history="1">
              <w:r w:rsidR="00B3117A">
                <w:rPr>
                  <w:rFonts w:ascii="Times New Roman" w:hAnsi="Times New Roman"/>
                  <w:bCs/>
                  <w:noProof/>
                  <w:color w:val="000000"/>
                  <w:sz w:val="24"/>
                  <w:szCs w:val="24"/>
                </w:rPr>
                <w:t>33</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p>
          <w:p w:rsidR="00691260" w:rsidRPr="0045717C" w:rsidRDefault="00691260" w:rsidP="00A630E4">
            <w:pPr>
              <w:spacing w:after="0" w:line="240" w:lineRule="auto"/>
              <w:rPr>
                <w:rFonts w:ascii="Times New Roman" w:hAnsi="Times New Roman"/>
                <w:bCs/>
                <w:color w:val="000000"/>
                <w:sz w:val="24"/>
                <w:szCs w:val="24"/>
              </w:rPr>
            </w:pPr>
            <w:r w:rsidRPr="0045717C">
              <w:rPr>
                <w:rFonts w:ascii="Times New Roman" w:hAnsi="Times New Roman"/>
                <w:bCs/>
                <w:color w:val="000000"/>
                <w:sz w:val="24"/>
                <w:szCs w:val="24"/>
              </w:rPr>
              <w:t>(Finland)</w:t>
            </w:r>
          </w:p>
        </w:tc>
        <w:tc>
          <w:tcPr>
            <w:tcW w:w="880"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4-16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line="240" w:lineRule="auto"/>
              <w:jc w:val="both"/>
              <w:rPr>
                <w:rFonts w:ascii="Times New Roman" w:hAnsi="Times New Roman"/>
                <w:color w:val="000000"/>
                <w:sz w:val="24"/>
                <w:szCs w:val="24"/>
              </w:rPr>
            </w:pPr>
            <w:r w:rsidRPr="0045717C">
              <w:rPr>
                <w:rFonts w:ascii="Times New Roman" w:hAnsi="Times New Roman"/>
                <w:color w:val="000000"/>
                <w:sz w:val="24"/>
                <w:szCs w:val="24"/>
              </w:rPr>
              <w:t>178</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F</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February - March</w:t>
            </w:r>
          </w:p>
        </w:tc>
        <w:tc>
          <w:tcPr>
            <w:tcW w:w="992"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5E1982">
            <w:pPr>
              <w:rPr>
                <w:rFonts w:ascii="Times New Roman" w:hAnsi="Times New Roman"/>
                <w:color w:val="000000"/>
                <w:sz w:val="24"/>
                <w:szCs w:val="24"/>
              </w:rPr>
            </w:pPr>
            <w:r w:rsidRPr="0045717C">
              <w:rPr>
                <w:rFonts w:ascii="Times New Roman" w:hAnsi="Times New Roman"/>
                <w:color w:val="000000"/>
                <w:sz w:val="24"/>
                <w:szCs w:val="24"/>
              </w:rPr>
              <w:t>Adjusted for BMI, age, height velocity, calcium intake, serum PTH, physical activity, smoking, alcohol intake</w:t>
            </w:r>
          </w:p>
        </w:tc>
      </w:tr>
      <w:tr w:rsidR="005B3630" w:rsidRPr="0045717C" w:rsidTr="00BD4214">
        <w:trPr>
          <w:trHeight w:val="763"/>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B3117A">
            <w:pPr>
              <w:jc w:val="both"/>
              <w:rPr>
                <w:rFonts w:ascii="Times New Roman" w:hAnsi="Times New Roman"/>
                <w:bCs/>
                <w:color w:val="000000"/>
                <w:sz w:val="24"/>
                <w:szCs w:val="24"/>
              </w:rPr>
            </w:pPr>
            <w:proofErr w:type="spellStart"/>
            <w:r w:rsidRPr="0045717C">
              <w:rPr>
                <w:rFonts w:ascii="Times New Roman" w:hAnsi="Times New Roman"/>
                <w:bCs/>
                <w:color w:val="000000"/>
                <w:sz w:val="24"/>
                <w:szCs w:val="24"/>
              </w:rPr>
              <w:t>Pekkinen</w:t>
            </w:r>
            <w:proofErr w:type="spellEnd"/>
            <w:r w:rsidRPr="0045717C">
              <w:rPr>
                <w:rFonts w:ascii="Times New Roman" w:hAnsi="Times New Roman"/>
                <w:bCs/>
                <w:color w:val="000000"/>
                <w:sz w:val="24"/>
                <w:szCs w:val="24"/>
              </w:rPr>
              <w:t>, 2013</w:t>
            </w:r>
            <w:r w:rsidR="008C045D" w:rsidRPr="0045717C">
              <w:rPr>
                <w:rFonts w:ascii="Times New Roman" w:hAnsi="Times New Roman"/>
                <w:bCs/>
                <w:color w:val="000000"/>
                <w:sz w:val="24"/>
                <w:szCs w:val="24"/>
              </w:rPr>
              <w:fldChar w:fldCharType="begin"/>
            </w:r>
            <w:r w:rsidR="00B3117A">
              <w:rPr>
                <w:rFonts w:ascii="Times New Roman" w:hAnsi="Times New Roman"/>
                <w:bCs/>
                <w:color w:val="000000"/>
                <w:sz w:val="24"/>
                <w:szCs w:val="24"/>
              </w:rPr>
              <w:instrText xml:space="preserve"> ADDIN EN.CITE &lt;EndNote&gt;&lt;Cite&gt;&lt;Author&gt;Pekkinen&lt;/Author&gt;&lt;Year&gt;2012&lt;/Year&gt;&lt;RecNum&gt;256&lt;/RecNum&gt;&lt;DisplayText&gt;[93]&lt;/DisplayText&gt;&lt;record&gt;&lt;rec-number&gt;256&lt;/rec-number&gt;&lt;foreign-keys&gt;&lt;key app="EN" db-id="aezfazfr55w2dee09auvzeanzd0axtt5x25v" timestamp="1380649263"&gt;256&lt;/key&gt;&lt;/foreign-keys&gt;&lt;ref-type name="Journal Article"&gt;17&lt;/ref-type&gt;&lt;contributors&gt;&lt;authors&gt;&lt;author&gt;Pekkinen,M.&lt;/author&gt;&lt;author&gt;Viljakainen,H.&lt;/author&gt;&lt;author&gt;Saarnio,E.&lt;/author&gt;&lt;author&gt;Lamberg-Allardt,C.&lt;/author&gt;&lt;author&gt;Makitie,O.&lt;/author&gt;&lt;/authors&gt;&lt;/contributors&gt;&lt;auth-address&gt;Folkhalsan Institute of Genetics, University of Helsinki, Helsinki, Finland. minna.pekkinen@helsinki.fi&lt;/auth-address&gt;&lt;titles&gt;&lt;title&gt;Vitamin D is a major determinant of bone mineral density at school age&lt;/title&gt;&lt;secondary-title&gt;PLoS.One.&lt;/secondary-title&gt;&lt;/titles&gt;&lt;periodical&gt;&lt;full-title&gt;PLoS.One.&lt;/full-title&gt;&lt;/periodical&gt;&lt;pages&gt;e40090&lt;/pages&gt;&lt;volume&gt;7&lt;/volume&gt;&lt;number&gt;7&lt;/number&gt;&lt;reprint-edition&gt;Not in File&lt;/reprint-edition&gt;&lt;keywords&gt;&lt;keyword&gt;Absorptiometry,Photon&lt;/keyword&gt;&lt;keyword&gt;Adolescent&lt;/keyword&gt;&lt;keyword&gt;Adult&lt;/keyword&gt;&lt;keyword&gt;analogs &amp;amp; derivatives&lt;/keyword&gt;&lt;keyword&gt;analysis&lt;/keyword&gt;&lt;keyword&gt;blood&lt;/keyword&gt;&lt;keyword&gt;Body Composition&lt;/keyword&gt;&lt;keyword&gt;Bone Density&lt;/keyword&gt;&lt;keyword&gt;Calcium&lt;/keyword&gt;&lt;keyword&gt;Child&lt;/keyword&gt;&lt;keyword&gt;Exercise&lt;/keyword&gt;&lt;keyword&gt;Female&lt;/keyword&gt;&lt;keyword&gt;Finland&lt;/keyword&gt;&lt;keyword&gt;genetics&lt;/keyword&gt;&lt;keyword&gt;Health&lt;/keyword&gt;&lt;keyword&gt;Homeostasis&lt;/keyword&gt;&lt;keyword&gt;Humans&lt;/keyword&gt;&lt;keyword&gt;Male&lt;/keyword&gt;&lt;keyword&gt;metabolism&lt;/keyword&gt;&lt;keyword&gt;Regression Analysis&lt;/keyword&gt;&lt;keyword&gt;urine&lt;/keyword&gt;&lt;keyword&gt;Vitamin D&lt;/keyword&gt;&lt;keyword&gt;Vitamin D Deficiency&lt;/keyword&gt;&lt;/keywords&gt;&lt;dates&gt;&lt;year&gt;2012&lt;/year&gt;&lt;pub-dates&gt;&lt;date&gt;2012&lt;/date&gt;&lt;/pub-dates&gt;&lt;/dates&gt;&lt;label&gt;50&lt;/label&gt;&lt;urls&gt;&lt;related-urls&gt;&lt;url&gt;http://www.ncbi.nlm.nih.gov/pubmed/22768331&lt;/url&gt;&lt;/related-urls&gt;&lt;/urls&gt;&lt;electronic-resource-num&gt;10.1371/journal.pone.0040090 [doi];PONE-D-12-05287 [pii]&lt;/electronic-resource-num&gt;&lt;/record&gt;&lt;/Cite&gt;&lt;/EndNote&gt;</w:instrText>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93" w:tooltip="Pekkinen, 2012 #256" w:history="1">
              <w:r w:rsidR="00B3117A">
                <w:rPr>
                  <w:rFonts w:ascii="Times New Roman" w:hAnsi="Times New Roman"/>
                  <w:bCs/>
                  <w:noProof/>
                  <w:color w:val="000000"/>
                  <w:sz w:val="24"/>
                  <w:szCs w:val="24"/>
                </w:rPr>
                <w:t>93</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r w:rsidRPr="0045717C">
              <w:rPr>
                <w:rFonts w:ascii="Times New Roman" w:hAnsi="Times New Roman"/>
                <w:bCs/>
                <w:color w:val="000000"/>
                <w:sz w:val="24"/>
                <w:szCs w:val="24"/>
              </w:rPr>
              <w:t xml:space="preserve"> (Finland)</w:t>
            </w:r>
          </w:p>
        </w:tc>
        <w:tc>
          <w:tcPr>
            <w:tcW w:w="880"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7-19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 xml:space="preserve">195 </w:t>
            </w:r>
          </w:p>
          <w:p w:rsidR="00691260" w:rsidRPr="0045717C" w:rsidRDefault="00691260" w:rsidP="00D86132">
            <w:pPr>
              <w:spacing w:after="0" w:line="240" w:lineRule="auto"/>
              <w:jc w:val="both"/>
              <w:rPr>
                <w:rFonts w:ascii="Times New Roman" w:hAnsi="Times New Roman"/>
                <w:color w:val="000000"/>
                <w:sz w:val="24"/>
                <w:szCs w:val="24"/>
              </w:rPr>
            </w:pPr>
            <w:r w:rsidRPr="0045717C">
              <w:rPr>
                <w:rFonts w:ascii="Times New Roman" w:hAnsi="Times New Roman"/>
                <w:color w:val="000000"/>
                <w:sz w:val="24"/>
                <w:szCs w:val="24"/>
              </w:rPr>
              <w:t>(75 M, 120 F)</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November - March</w:t>
            </w:r>
          </w:p>
        </w:tc>
        <w:tc>
          <w:tcPr>
            <w:tcW w:w="992" w:type="dxa"/>
            <w:tcBorders>
              <w:top w:val="single" w:sz="4" w:space="0" w:color="auto"/>
              <w:left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w:t>
            </w:r>
          </w:p>
        </w:tc>
        <w:tc>
          <w:tcPr>
            <w:tcW w:w="993" w:type="dxa"/>
            <w:tcBorders>
              <w:top w:val="single" w:sz="4" w:space="0" w:color="auto"/>
              <w:bottom w:val="single" w:sz="4" w:space="0" w:color="auto"/>
              <w:right w:val="single" w:sz="4" w:space="0" w:color="auto"/>
            </w:tcBorders>
            <w:shd w:val="clear" w:color="auto" w:fill="auto"/>
          </w:tcPr>
          <w:p w:rsidR="00691260" w:rsidRPr="0045717C" w:rsidRDefault="00691260" w:rsidP="005E1982">
            <w:pPr>
              <w:jc w:val="center"/>
              <w:rPr>
                <w:rFonts w:ascii="Times New Roman" w:hAnsi="Times New Roman"/>
                <w:color w:val="000000"/>
                <w:sz w:val="24"/>
                <w:szCs w:val="24"/>
              </w:rPr>
            </w:pP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Adjusted for age, gender, height,  physical activity, body fat percentage (LS and hip only), lean mass (LS only)</w:t>
            </w:r>
          </w:p>
        </w:tc>
      </w:tr>
      <w:tr w:rsidR="005B3630" w:rsidRPr="0045717C" w:rsidTr="00BD4214">
        <w:trPr>
          <w:trHeight w:val="779"/>
        </w:trPr>
        <w:tc>
          <w:tcPr>
            <w:tcW w:w="2234" w:type="dxa"/>
            <w:tcBorders>
              <w:top w:val="single" w:sz="4" w:space="0" w:color="auto"/>
              <w:left w:val="single" w:sz="4" w:space="0" w:color="auto"/>
              <w:bottom w:val="single" w:sz="4" w:space="0" w:color="auto"/>
              <w:right w:val="single" w:sz="4" w:space="0" w:color="auto"/>
            </w:tcBorders>
            <w:shd w:val="clear" w:color="auto" w:fill="auto"/>
            <w:vAlign w:val="center"/>
          </w:tcPr>
          <w:p w:rsidR="00691260" w:rsidRPr="0045717C" w:rsidRDefault="00691260" w:rsidP="00D86132">
            <w:pPr>
              <w:spacing w:after="0"/>
              <w:jc w:val="both"/>
              <w:rPr>
                <w:rFonts w:ascii="Times New Roman" w:hAnsi="Times New Roman"/>
                <w:bCs/>
                <w:color w:val="000000"/>
                <w:sz w:val="24"/>
                <w:szCs w:val="24"/>
              </w:rPr>
            </w:pPr>
            <w:r w:rsidRPr="0045717C">
              <w:rPr>
                <w:rFonts w:ascii="Times New Roman" w:hAnsi="Times New Roman"/>
                <w:bCs/>
                <w:color w:val="000000"/>
                <w:sz w:val="24"/>
                <w:szCs w:val="24"/>
              </w:rPr>
              <w:t>Stein, 2006</w:t>
            </w:r>
            <w:r w:rsidR="008C045D" w:rsidRPr="0045717C">
              <w:rPr>
                <w:rFonts w:ascii="Times New Roman" w:hAnsi="Times New Roman"/>
                <w:bCs/>
                <w:color w:val="000000"/>
                <w:sz w:val="24"/>
                <w:szCs w:val="24"/>
              </w:rPr>
              <w:fldChar w:fldCharType="begin">
                <w:fldData xml:space="preserve">PEVuZE5vdGU+PENpdGU+PEF1dGhvcj5TdGVpbjwvQXV0aG9yPjxZZWFyPjIwMDY8L1llYXI+PFJl
Y051bT4yODc8L1JlY051bT48RGlzcGxheVRleHQ+Wzk0XTwvRGlzcGxheVRleHQ+PHJlY29yZD48
cmVjLW51bWJlcj4yODc8L3JlYy1udW1iZXI+PGZvcmVpZ24ta2V5cz48a2V5IGFwcD0iRU4iIGRi
LWlkPSJhZXpmYXpmcjU1dzJkZWUwOWF1dnplYW56ZDBheHR0NXgyNXYiIHRpbWVzdGFtcD0iMTM4
MDY0OTI2MyI+Mjg3PC9rZXk+PC9mb3JlaWduLWtleXM+PHJlZi10eXBlIG5hbWU9IkpvdXJuYWwg
QXJ0aWNsZSI+MTc8L3JlZi10eXBlPjxjb250cmlidXRvcnM+PGF1dGhvcnM+PGF1dGhvcj5TdGVp
bixFLk0uPC9hdXRob3I+PGF1dGhvcj5MYWluZyxFLk0uPC9hdXRob3I+PGF1dGhvcj5IYWxsLEQu
Qi48L2F1dGhvcj48YXV0aG9yPkhhdXNtYW4sRC5CLjwvYXV0aG9yPjxhdXRob3I+S2ltbGluLE0u
Ry48L2F1dGhvcj48YXV0aG9yPkpvaG5zb24sTS5BLjwvYXV0aG9yPjxhdXRob3I+TW9kbGVza3ks
Qy5NLjwvYXV0aG9yPjxhdXRob3I+V2lsc29uLEEuUi48L2F1dGhvcj48YXV0aG9yPkxld2lzLFIu
RC48L2F1dGhvcj48L2F1dGhvcnM+PC9jb250cmlidXRvcnM+PGF1dGgtYWRkcmVzcz5EZXBhcnRt
ZW50IG9mIEZvb2RzIGFuZCBOdXRyaXRpb24gYW5kIFN0YXRpc3RpY3MsIFVuaXZlcnNpdHkgb2Yg
R2VvcmdpYSwgQXRoZW5zLCBHQSwgVVNBPC9hdXRoLWFkZHJlc3M+PHRpdGxlcz48dGl0bGU+U2Vy
dW0gMjUtaHlkcm94eXZpdGFtaW4gRCBjb25jZW50cmF0aW9ucyBpbiBnaXJscyBhZ2VkIDQtOCB5
IGxpdmluZyBpbiB0aGUgc291dGhlYXN0ZXJuIFVuaXRlZCBTdGF0ZXM8L3RpdGxlPjxzZWNvbmRh
cnktdGl0bGU+QW0uSi5DbGluLk51dHIuPC9zZWNvbmRhcnktdGl0bGU+PC90aXRsZXM+PHBlcmlv
ZGljYWw+PGZ1bGwtdGl0bGU+QW0uSi5DbGluLk51dHIuPC9mdWxsLXRpdGxlPjwvcGVyaW9kaWNh
bD48cGFnZXM+NzUtODE8L3BhZ2VzPjx2b2x1bWU+ODM8L3ZvbHVtZT48bnVtYmVyPjE8L251bWJl
cj48cmVwcmludC1lZGl0aW9uPk5vdCBpbiBGaWxlPC9yZXByaW50LWVkaXRpb24+PGtleXdvcmRz
PjxrZXl3b3JkPkFic29ycHRpb21ldHJ5LFBob3Rvbjwva2V5d29yZD48a2V5d29yZD5BZG9sZXNj
ZW50PC9rZXl3b3JkPjxrZXl3b3JkPkFkdWx0PC9rZXl3b3JkPjxrZXl3b3JkPkFmcmljYW4gQW1l
cmljYW5zPC9rZXl3b3JkPjxrZXl3b3JkPkFnZWQ8L2tleXdvcmQ+PGtleXdvcmQ+YW5hbG9ncyAm
YW1wOyBkZXJpdmF0aXZlczwva2V5d29yZD48a2V5d29yZD5hbmFseXNpczwva2V5d29yZD48a2V5
d29yZD5BbmFseXNpcyBvZiBWYXJpYW5jZTwva2V5d29yZD48a2V5d29yZD5iaW9zeW50aGVzaXM8
L2tleXdvcmQ+PGtleXdvcmQ+Ymxvb2Q8L2tleXdvcmQ+PGtleXdvcmQ+Qm9keSBNYXNzIEluZGV4
PC9rZXl3b3JkPjxrZXl3b3JkPkJvbmUgRGVuc2l0eTwva2V5d29yZD48a2V5d29yZD5DaGlsZDwv
a2V5d29yZD48a2V5d29yZD5DaGlsZCxQcmVzY2hvb2w8L2tleXdvcmQ+PGtleXdvcmQ+Q3Jvc3Mt
U2VjdGlvbmFsIFN0dWRpZXM8L2tleXdvcmQ+PGtleXdvcmQ+ZXBpZGVtaW9sb2d5PC9rZXl3b3Jk
PjxrZXl3b3JkPkV1cm9wZWFuIENvbnRpbmVudGFsIEFuY2VzdHJ5IEdyb3VwPC9rZXl3b3JkPjxr
ZXl3b3JkPkZlbWFsZTwva2V5d29yZD48a2V5d29yZD5GZW11cjwva2V5d29yZD48a2V5d29yZD5G
b3JlYXJtPC9rZXl3b3JkPjxrZXl3b3JkPkdlb3JnaWE8L2tleXdvcmQ+PGtleXdvcmQ+SHVtYW5z
PC9rZXl3b3JkPjxrZXl3b3JkPkxpZmUgU3R5bGU8L2tleXdvcmQ+PGtleXdvcmQ+TnV0cml0aW9u
YWwgU3RhdHVzPC9rZXl3b3JkPjxrZXl3b3JkPnBoeXNpb2xvZ3k8L2tleXdvcmQ+PGtleXdvcmQ+
UmFkaW9pbW11bm9hc3NheTwva2V5d29yZD48a2V5d29yZD5SZWdyZXNzaW9uIEFuYWx5c2lzPC9r
ZXl3b3JkPjxrZXl3b3JkPlJpc2s8L2tleXdvcmQ+PGtleXdvcmQ+U2Vhc29uczwva2V5d29yZD48
a2V5d29yZD5TZXJvZXBpZGVtaW9sb2dpYyBTdHVkaWVzPC9rZXl3b3JkPjxrZXl3b3JkPlNvdXRo
ZWFzdGVybiBVbml0ZWQgU3RhdGVzPC9rZXl3b3JkPjxrZXl3b3JkPlN1bmxpZ2h0PC9rZXl3b3Jk
PjxrZXl3b3JkPlVuaXRlZCBTdGF0ZXM8L2tleXdvcmQ+PGtleXdvcmQ+Vml0YW1pbiBEPC9rZXl3
b3JkPjxrZXl3b3JkPlZpdGFtaW4gRCBEZWZpY2llbmN5PC9rZXl3b3JkPjwva2V5d29yZHM+PGRh
dGVzPjx5ZWFyPjIwMDY8L3llYXI+PHB1Yi1kYXRlcz48ZGF0ZT4xLzIwMDY8L2RhdGU+PC9wdWIt
ZGF0ZXM+PC9kYXRlcz48bGFiZWw+MTMzPC9sYWJlbD48dXJscz48cmVsYXRlZC11cmxzPjx1cmw+
aHR0cDovL3d3dy5uY2JpLm5sbS5uaWguZ292L3B1Ym1lZC8xNjQwMDA1MzwvdXJsPjwvcmVsYXRl
ZC11cmxzPjwvdXJscz48ZWxlY3Ryb25pYy1yZXNvdXJjZS1udW0+ODMvMS83NSBbcGlpXTwvZWxl
Y3Ryb25pYy1yZXNvdXJjZS1udW0+PC9yZWNvcmQ+PC9DaXRlPjwvRW5kTm90ZT5=
</w:fldData>
              </w:fldChar>
            </w:r>
            <w:r w:rsidR="00B3117A">
              <w:rPr>
                <w:rFonts w:ascii="Times New Roman" w:hAnsi="Times New Roman"/>
                <w:bCs/>
                <w:color w:val="000000"/>
                <w:sz w:val="24"/>
                <w:szCs w:val="24"/>
              </w:rPr>
              <w:instrText xml:space="preserve"> ADDIN EN.CITE </w:instrText>
            </w:r>
            <w:r w:rsidR="008C045D">
              <w:rPr>
                <w:rFonts w:ascii="Times New Roman" w:hAnsi="Times New Roman"/>
                <w:bCs/>
                <w:color w:val="000000"/>
                <w:sz w:val="24"/>
                <w:szCs w:val="24"/>
              </w:rPr>
              <w:fldChar w:fldCharType="begin">
                <w:fldData xml:space="preserve">PEVuZE5vdGU+PENpdGU+PEF1dGhvcj5TdGVpbjwvQXV0aG9yPjxZZWFyPjIwMDY8L1llYXI+PFJl
Y051bT4yODc8L1JlY051bT48RGlzcGxheVRleHQ+Wzk0XTwvRGlzcGxheVRleHQ+PHJlY29yZD48
cmVjLW51bWJlcj4yODc8L3JlYy1udW1iZXI+PGZvcmVpZ24ta2V5cz48a2V5IGFwcD0iRU4iIGRi
LWlkPSJhZXpmYXpmcjU1dzJkZWUwOWF1dnplYW56ZDBheHR0NXgyNXYiIHRpbWVzdGFtcD0iMTM4
MDY0OTI2MyI+Mjg3PC9rZXk+PC9mb3JlaWduLWtleXM+PHJlZi10eXBlIG5hbWU9IkpvdXJuYWwg
QXJ0aWNsZSI+MTc8L3JlZi10eXBlPjxjb250cmlidXRvcnM+PGF1dGhvcnM+PGF1dGhvcj5TdGVp
bixFLk0uPC9hdXRob3I+PGF1dGhvcj5MYWluZyxFLk0uPC9hdXRob3I+PGF1dGhvcj5IYWxsLEQu
Qi48L2F1dGhvcj48YXV0aG9yPkhhdXNtYW4sRC5CLjwvYXV0aG9yPjxhdXRob3I+S2ltbGluLE0u
Ry48L2F1dGhvcj48YXV0aG9yPkpvaG5zb24sTS5BLjwvYXV0aG9yPjxhdXRob3I+TW9kbGVza3ks
Qy5NLjwvYXV0aG9yPjxhdXRob3I+V2lsc29uLEEuUi48L2F1dGhvcj48YXV0aG9yPkxld2lzLFIu
RC48L2F1dGhvcj48L2F1dGhvcnM+PC9jb250cmlidXRvcnM+PGF1dGgtYWRkcmVzcz5EZXBhcnRt
ZW50IG9mIEZvb2RzIGFuZCBOdXRyaXRpb24gYW5kIFN0YXRpc3RpY3MsIFVuaXZlcnNpdHkgb2Yg
R2VvcmdpYSwgQXRoZW5zLCBHQSwgVVNBPC9hdXRoLWFkZHJlc3M+PHRpdGxlcz48dGl0bGU+U2Vy
dW0gMjUtaHlkcm94eXZpdGFtaW4gRCBjb25jZW50cmF0aW9ucyBpbiBnaXJscyBhZ2VkIDQtOCB5
IGxpdmluZyBpbiB0aGUgc291dGhlYXN0ZXJuIFVuaXRlZCBTdGF0ZXM8L3RpdGxlPjxzZWNvbmRh
cnktdGl0bGU+QW0uSi5DbGluLk51dHIuPC9zZWNvbmRhcnktdGl0bGU+PC90aXRsZXM+PHBlcmlv
ZGljYWw+PGZ1bGwtdGl0bGU+QW0uSi5DbGluLk51dHIuPC9mdWxsLXRpdGxlPjwvcGVyaW9kaWNh
bD48cGFnZXM+NzUtODE8L3BhZ2VzPjx2b2x1bWU+ODM8L3ZvbHVtZT48bnVtYmVyPjE8L251bWJl
cj48cmVwcmludC1lZGl0aW9uPk5vdCBpbiBGaWxlPC9yZXByaW50LWVkaXRpb24+PGtleXdvcmRz
PjxrZXl3b3JkPkFic29ycHRpb21ldHJ5LFBob3Rvbjwva2V5d29yZD48a2V5d29yZD5BZG9sZXNj
ZW50PC9rZXl3b3JkPjxrZXl3b3JkPkFkdWx0PC9rZXl3b3JkPjxrZXl3b3JkPkFmcmljYW4gQW1l
cmljYW5zPC9rZXl3b3JkPjxrZXl3b3JkPkFnZWQ8L2tleXdvcmQ+PGtleXdvcmQ+YW5hbG9ncyAm
YW1wOyBkZXJpdmF0aXZlczwva2V5d29yZD48a2V5d29yZD5hbmFseXNpczwva2V5d29yZD48a2V5
d29yZD5BbmFseXNpcyBvZiBWYXJpYW5jZTwva2V5d29yZD48a2V5d29yZD5iaW9zeW50aGVzaXM8
L2tleXdvcmQ+PGtleXdvcmQ+Ymxvb2Q8L2tleXdvcmQ+PGtleXdvcmQ+Qm9keSBNYXNzIEluZGV4
PC9rZXl3b3JkPjxrZXl3b3JkPkJvbmUgRGVuc2l0eTwva2V5d29yZD48a2V5d29yZD5DaGlsZDwv
a2V5d29yZD48a2V5d29yZD5DaGlsZCxQcmVzY2hvb2w8L2tleXdvcmQ+PGtleXdvcmQ+Q3Jvc3Mt
U2VjdGlvbmFsIFN0dWRpZXM8L2tleXdvcmQ+PGtleXdvcmQ+ZXBpZGVtaW9sb2d5PC9rZXl3b3Jk
PjxrZXl3b3JkPkV1cm9wZWFuIENvbnRpbmVudGFsIEFuY2VzdHJ5IEdyb3VwPC9rZXl3b3JkPjxr
ZXl3b3JkPkZlbWFsZTwva2V5d29yZD48a2V5d29yZD5GZW11cjwva2V5d29yZD48a2V5d29yZD5G
b3JlYXJtPC9rZXl3b3JkPjxrZXl3b3JkPkdlb3JnaWE8L2tleXdvcmQ+PGtleXdvcmQ+SHVtYW5z
PC9rZXl3b3JkPjxrZXl3b3JkPkxpZmUgU3R5bGU8L2tleXdvcmQ+PGtleXdvcmQ+TnV0cml0aW9u
YWwgU3RhdHVzPC9rZXl3b3JkPjxrZXl3b3JkPnBoeXNpb2xvZ3k8L2tleXdvcmQ+PGtleXdvcmQ+
UmFkaW9pbW11bm9hc3NheTwva2V5d29yZD48a2V5d29yZD5SZWdyZXNzaW9uIEFuYWx5c2lzPC9r
ZXl3b3JkPjxrZXl3b3JkPlJpc2s8L2tleXdvcmQ+PGtleXdvcmQ+U2Vhc29uczwva2V5d29yZD48
a2V5d29yZD5TZXJvZXBpZGVtaW9sb2dpYyBTdHVkaWVzPC9rZXl3b3JkPjxrZXl3b3JkPlNvdXRo
ZWFzdGVybiBVbml0ZWQgU3RhdGVzPC9rZXl3b3JkPjxrZXl3b3JkPlN1bmxpZ2h0PC9rZXl3b3Jk
PjxrZXl3b3JkPlVuaXRlZCBTdGF0ZXM8L2tleXdvcmQ+PGtleXdvcmQ+Vml0YW1pbiBEPC9rZXl3
b3JkPjxrZXl3b3JkPlZpdGFtaW4gRCBEZWZpY2llbmN5PC9rZXl3b3JkPjwva2V5d29yZHM+PGRh
dGVzPjx5ZWFyPjIwMDY8L3llYXI+PHB1Yi1kYXRlcz48ZGF0ZT4xLzIwMDY8L2RhdGU+PC9wdWIt
ZGF0ZXM+PC9kYXRlcz48bGFiZWw+MTMzPC9sYWJlbD48dXJscz48cmVsYXRlZC11cmxzPjx1cmw+
aHR0cDovL3d3dy5uY2JpLm5sbS5uaWguZ292L3B1Ym1lZC8xNjQwMDA1MzwvdXJsPjwvcmVsYXRl
ZC11cmxzPjwvdXJscz48ZWxlY3Ryb25pYy1yZXNvdXJjZS1udW0+ODMvMS83NSBbcGlpXTwvZWxl
Y3Ryb25pYy1yZXNvdXJjZS1udW0+PC9yZWNvcmQ+PC9DaXRlPjwvRW5kTm90ZT5=
</w:fldData>
              </w:fldChar>
            </w:r>
            <w:r w:rsidR="00B3117A">
              <w:rPr>
                <w:rFonts w:ascii="Times New Roman" w:hAnsi="Times New Roman"/>
                <w:bCs/>
                <w:color w:val="000000"/>
                <w:sz w:val="24"/>
                <w:szCs w:val="24"/>
              </w:rPr>
              <w:instrText xml:space="preserve"> ADDIN EN.CITE.DATA </w:instrText>
            </w:r>
            <w:r w:rsidR="008C045D">
              <w:rPr>
                <w:rFonts w:ascii="Times New Roman" w:hAnsi="Times New Roman"/>
                <w:bCs/>
                <w:color w:val="000000"/>
                <w:sz w:val="24"/>
                <w:szCs w:val="24"/>
              </w:rPr>
            </w:r>
            <w:r w:rsidR="008C045D">
              <w:rPr>
                <w:rFonts w:ascii="Times New Roman" w:hAnsi="Times New Roman"/>
                <w:bCs/>
                <w:color w:val="000000"/>
                <w:sz w:val="24"/>
                <w:szCs w:val="24"/>
              </w:rPr>
              <w:fldChar w:fldCharType="end"/>
            </w:r>
            <w:r w:rsidR="008C045D" w:rsidRPr="0045717C">
              <w:rPr>
                <w:rFonts w:ascii="Times New Roman" w:hAnsi="Times New Roman"/>
                <w:bCs/>
                <w:color w:val="000000"/>
                <w:sz w:val="24"/>
                <w:szCs w:val="24"/>
              </w:rPr>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94" w:tooltip="Stein, 2006 #287" w:history="1">
              <w:r w:rsidR="00B3117A">
                <w:rPr>
                  <w:rFonts w:ascii="Times New Roman" w:hAnsi="Times New Roman"/>
                  <w:bCs/>
                  <w:noProof/>
                  <w:color w:val="000000"/>
                  <w:sz w:val="24"/>
                  <w:szCs w:val="24"/>
                </w:rPr>
                <w:t>94</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p>
          <w:p w:rsidR="00691260" w:rsidRPr="0045717C" w:rsidRDefault="00691260" w:rsidP="00D86132">
            <w:pPr>
              <w:spacing w:after="0"/>
              <w:jc w:val="both"/>
              <w:rPr>
                <w:rFonts w:ascii="Times New Roman" w:hAnsi="Times New Roman"/>
                <w:bCs/>
                <w:color w:val="000000"/>
                <w:sz w:val="24"/>
                <w:szCs w:val="24"/>
              </w:rPr>
            </w:pPr>
            <w:r w:rsidRPr="0045717C">
              <w:rPr>
                <w:rFonts w:ascii="Times New Roman" w:hAnsi="Times New Roman"/>
                <w:bCs/>
                <w:color w:val="000000"/>
                <w:sz w:val="24"/>
                <w:szCs w:val="24"/>
              </w:rPr>
              <w:t>(USA)</w:t>
            </w:r>
          </w:p>
        </w:tc>
        <w:tc>
          <w:tcPr>
            <w:tcW w:w="880"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4-8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68</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F</w:t>
            </w:r>
          </w:p>
        </w:tc>
        <w:tc>
          <w:tcPr>
            <w:tcW w:w="1438" w:type="dxa"/>
            <w:tcBorders>
              <w:top w:val="single" w:sz="4" w:space="0" w:color="auto"/>
              <w:bottom w:val="single" w:sz="4" w:space="0" w:color="auto"/>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January - December</w:t>
            </w:r>
          </w:p>
        </w:tc>
        <w:tc>
          <w:tcPr>
            <w:tcW w:w="992"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4" w:space="0" w:color="auto"/>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left w:val="nil"/>
              <w:bottom w:val="single" w:sz="4" w:space="0" w:color="auto"/>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3031" w:type="dxa"/>
            <w:gridSpan w:val="2"/>
            <w:tcBorders>
              <w:top w:val="single" w:sz="4" w:space="0" w:color="auto"/>
              <w:left w:val="single" w:sz="4" w:space="0" w:color="auto"/>
              <w:bottom w:val="single" w:sz="4" w:space="0" w:color="auto"/>
              <w:right w:val="single" w:sz="4" w:space="0" w:color="auto"/>
            </w:tcBorders>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Adjusted for season, ethnicity, age, BMI, calcium intake, physical activity</w:t>
            </w:r>
          </w:p>
        </w:tc>
      </w:tr>
      <w:tr w:rsidR="005B3630" w:rsidRPr="0045717C" w:rsidTr="00BD4214">
        <w:trPr>
          <w:trHeight w:val="779"/>
        </w:trPr>
        <w:tc>
          <w:tcPr>
            <w:tcW w:w="2234" w:type="dxa"/>
            <w:tcBorders>
              <w:top w:val="single" w:sz="4" w:space="0" w:color="auto"/>
              <w:left w:val="single" w:sz="4" w:space="0" w:color="auto"/>
              <w:bottom w:val="single" w:sz="8" w:space="0" w:color="000000"/>
              <w:right w:val="single" w:sz="4" w:space="0" w:color="auto"/>
            </w:tcBorders>
            <w:shd w:val="clear" w:color="auto" w:fill="auto"/>
            <w:vAlign w:val="center"/>
          </w:tcPr>
          <w:p w:rsidR="00691260" w:rsidRPr="0045717C" w:rsidRDefault="00691260" w:rsidP="00D86132">
            <w:pPr>
              <w:spacing w:after="0"/>
              <w:jc w:val="both"/>
              <w:rPr>
                <w:rFonts w:ascii="Times New Roman" w:hAnsi="Times New Roman"/>
                <w:bCs/>
                <w:color w:val="000000"/>
                <w:sz w:val="24"/>
                <w:szCs w:val="24"/>
              </w:rPr>
            </w:pPr>
            <w:proofErr w:type="spellStart"/>
            <w:r w:rsidRPr="0045717C">
              <w:rPr>
                <w:rFonts w:ascii="Times New Roman" w:hAnsi="Times New Roman"/>
                <w:bCs/>
                <w:color w:val="000000"/>
                <w:sz w:val="24"/>
                <w:szCs w:val="24"/>
              </w:rPr>
              <w:t>Talwar</w:t>
            </w:r>
            <w:proofErr w:type="spellEnd"/>
            <w:r w:rsidRPr="0045717C">
              <w:rPr>
                <w:rFonts w:ascii="Times New Roman" w:hAnsi="Times New Roman"/>
                <w:bCs/>
                <w:color w:val="000000"/>
                <w:sz w:val="24"/>
                <w:szCs w:val="24"/>
              </w:rPr>
              <w:t>, 2007</w:t>
            </w:r>
            <w:r w:rsidR="008C045D" w:rsidRPr="0045717C">
              <w:rPr>
                <w:rFonts w:ascii="Times New Roman" w:hAnsi="Times New Roman"/>
                <w:bCs/>
                <w:color w:val="000000"/>
                <w:sz w:val="24"/>
                <w:szCs w:val="24"/>
              </w:rPr>
              <w:fldChar w:fldCharType="begin"/>
            </w:r>
            <w:r w:rsidR="00B3117A">
              <w:rPr>
                <w:rFonts w:ascii="Times New Roman" w:hAnsi="Times New Roman"/>
                <w:bCs/>
                <w:color w:val="000000"/>
                <w:sz w:val="24"/>
                <w:szCs w:val="24"/>
              </w:rPr>
              <w:instrText xml:space="preserve"> ADDIN EN.CITE &lt;EndNote&gt;&lt;Cite&gt;&lt;Author&gt;Talwar&lt;/Author&gt;&lt;Year&gt;2007&lt;/Year&gt;&lt;RecNum&gt;291&lt;/RecNum&gt;&lt;DisplayText&gt;[95]&lt;/DisplayText&gt;&lt;record&gt;&lt;rec-number&gt;291&lt;/rec-number&gt;&lt;foreign-keys&gt;&lt;key app="EN" db-id="aezfazfr55w2dee09auvzeanzd0axtt5x25v" timestamp="1380649263"&gt;291&lt;/key&gt;&lt;/foreign-keys&gt;&lt;ref-type name="Journal Article"&gt;17&lt;/ref-type&gt;&lt;contributors&gt;&lt;authors&gt;&lt;author&gt;Talwar,S.A.&lt;/author&gt;&lt;author&gt;Swedler,J.&lt;/author&gt;&lt;author&gt;Yeh,J.&lt;/author&gt;&lt;author&gt;Pollack,S.&lt;/author&gt;&lt;author&gt;Aloia,J.F.&lt;/author&gt;&lt;/authors&gt;&lt;/contributors&gt;&lt;auth-address&gt;Bone Mineral Research Center, Winthrop-University Hospital, Mineola, NY, USA&lt;/auth-address&gt;&lt;titles&gt;&lt;title&gt;Vitamin-D nutrition and bone mass in adolescent black girls&lt;/title&gt;&lt;secondary-title&gt;J.Natl.Med.Assoc.&lt;/secondary-title&gt;&lt;/titles&gt;&lt;periodical&gt;&lt;full-title&gt;J.Natl.Med.Assoc.&lt;/full-title&gt;&lt;/periodical&gt;&lt;pages&gt;650-657&lt;/pages&gt;&lt;volume&gt;99&lt;/volume&gt;&lt;number&gt;6&lt;/number&gt;&lt;reprint-edition&gt;Not in File&lt;/reprint-edition&gt;&lt;keywords&gt;&lt;keyword&gt;Adolescent&lt;/keyword&gt;&lt;keyword&gt;Adolescent Nutritional Physiological Phenomena&lt;/keyword&gt;&lt;keyword&gt;African Americans&lt;/keyword&gt;&lt;keyword&gt;Bone Density&lt;/keyword&gt;&lt;keyword&gt;Calcium&lt;/keyword&gt;&lt;keyword&gt;Child&lt;/keyword&gt;&lt;keyword&gt;complications&lt;/keyword&gt;&lt;keyword&gt;Cross-Sectional Studies&lt;/keyword&gt;&lt;keyword&gt;epidemiology&lt;/keyword&gt;&lt;keyword&gt;ethnology&lt;/keyword&gt;&lt;keyword&gt;etiology&lt;/keyword&gt;&lt;keyword&gt;Female&lt;/keyword&gt;&lt;keyword&gt;Femur&lt;/keyword&gt;&lt;keyword&gt;Humans&lt;/keyword&gt;&lt;keyword&gt;methods&lt;/keyword&gt;&lt;keyword&gt;New York&lt;/keyword&gt;&lt;keyword&gt;Nutrition Assessment&lt;/keyword&gt;&lt;keyword&gt;Osteoporosis&lt;/keyword&gt;&lt;keyword&gt;Parathyroid Hormone&lt;/keyword&gt;&lt;keyword&gt;Radius&lt;/keyword&gt;&lt;keyword&gt;Risk Factors&lt;/keyword&gt;&lt;keyword&gt;Suburban Population&lt;/keyword&gt;&lt;keyword&gt;Vitamin D&lt;/keyword&gt;&lt;keyword&gt;Vitamin D Deficiency&lt;/keyword&gt;&lt;/keywords&gt;&lt;dates&gt;&lt;year&gt;2007&lt;/year&gt;&lt;pub-dates&gt;&lt;date&gt;6/2007&lt;/date&gt;&lt;/pub-dates&gt;&lt;/dates&gt;&lt;label&gt;135&lt;/label&gt;&lt;urls&gt;&lt;related-urls&gt;&lt;url&gt;http://www.ncbi.nlm.nih.gov/pubmed/17595934&lt;/url&gt;&lt;/related-urls&gt;&lt;/urls&gt;&lt;/record&gt;&lt;/Cite&gt;&lt;/EndNote&gt;</w:instrText>
            </w:r>
            <w:r w:rsidR="008C045D" w:rsidRPr="0045717C">
              <w:rPr>
                <w:rFonts w:ascii="Times New Roman" w:hAnsi="Times New Roman"/>
                <w:bCs/>
                <w:color w:val="000000"/>
                <w:sz w:val="24"/>
                <w:szCs w:val="24"/>
              </w:rPr>
              <w:fldChar w:fldCharType="separate"/>
            </w:r>
            <w:r w:rsidR="00B3117A">
              <w:rPr>
                <w:rFonts w:ascii="Times New Roman" w:hAnsi="Times New Roman"/>
                <w:bCs/>
                <w:noProof/>
                <w:color w:val="000000"/>
                <w:sz w:val="24"/>
                <w:szCs w:val="24"/>
              </w:rPr>
              <w:t>[</w:t>
            </w:r>
            <w:hyperlink w:anchor="_ENREF_95" w:tooltip="Talwar, 2007 #291" w:history="1">
              <w:r w:rsidR="00B3117A">
                <w:rPr>
                  <w:rFonts w:ascii="Times New Roman" w:hAnsi="Times New Roman"/>
                  <w:bCs/>
                  <w:noProof/>
                  <w:color w:val="000000"/>
                  <w:sz w:val="24"/>
                  <w:szCs w:val="24"/>
                </w:rPr>
                <w:t>95</w:t>
              </w:r>
            </w:hyperlink>
            <w:r w:rsidR="00B3117A">
              <w:rPr>
                <w:rFonts w:ascii="Times New Roman" w:hAnsi="Times New Roman"/>
                <w:bCs/>
                <w:noProof/>
                <w:color w:val="000000"/>
                <w:sz w:val="24"/>
                <w:szCs w:val="24"/>
              </w:rPr>
              <w:t>]</w:t>
            </w:r>
            <w:r w:rsidR="008C045D" w:rsidRPr="0045717C">
              <w:rPr>
                <w:rFonts w:ascii="Times New Roman" w:hAnsi="Times New Roman"/>
                <w:bCs/>
                <w:color w:val="000000"/>
                <w:sz w:val="24"/>
                <w:szCs w:val="24"/>
              </w:rPr>
              <w:fldChar w:fldCharType="end"/>
            </w:r>
          </w:p>
          <w:p w:rsidR="00691260" w:rsidRPr="0045717C" w:rsidRDefault="00691260" w:rsidP="00D86132">
            <w:pPr>
              <w:spacing w:after="0"/>
              <w:jc w:val="both"/>
              <w:rPr>
                <w:rFonts w:ascii="Times New Roman" w:hAnsi="Times New Roman"/>
                <w:bCs/>
                <w:color w:val="000000"/>
                <w:sz w:val="24"/>
                <w:szCs w:val="24"/>
              </w:rPr>
            </w:pPr>
            <w:r w:rsidRPr="0045717C">
              <w:rPr>
                <w:rFonts w:ascii="Times New Roman" w:hAnsi="Times New Roman"/>
                <w:bCs/>
                <w:color w:val="000000"/>
                <w:sz w:val="24"/>
                <w:szCs w:val="24"/>
              </w:rPr>
              <w:t>(USA)</w:t>
            </w:r>
          </w:p>
        </w:tc>
        <w:tc>
          <w:tcPr>
            <w:tcW w:w="880" w:type="dxa"/>
            <w:tcBorders>
              <w:top w:val="single" w:sz="4" w:space="0" w:color="auto"/>
              <w:left w:val="single" w:sz="4" w:space="0" w:color="auto"/>
              <w:bottom w:val="single" w:sz="4" w:space="0" w:color="auto"/>
              <w:right w:val="nil"/>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12-14y</w:t>
            </w:r>
          </w:p>
        </w:tc>
        <w:tc>
          <w:tcPr>
            <w:tcW w:w="1510" w:type="dxa"/>
            <w:tcBorders>
              <w:top w:val="single" w:sz="4" w:space="0" w:color="auto"/>
              <w:bottom w:val="single" w:sz="4" w:space="0" w:color="auto"/>
              <w:right w:val="single" w:sz="4" w:space="0" w:color="auto"/>
            </w:tcBorders>
            <w:shd w:val="clear" w:color="auto" w:fill="auto"/>
            <w:vAlign w:val="center"/>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21</w:t>
            </w:r>
            <w:r w:rsidR="00247DAE">
              <w:rPr>
                <w:rFonts w:ascii="Times New Roman" w:hAnsi="Times New Roman"/>
                <w:color w:val="000000"/>
                <w:sz w:val="24"/>
                <w:szCs w:val="24"/>
              </w:rPr>
              <w:t xml:space="preserve"> </w:t>
            </w:r>
            <w:r w:rsidRPr="0045717C">
              <w:rPr>
                <w:rFonts w:ascii="Times New Roman" w:hAnsi="Times New Roman"/>
                <w:color w:val="000000"/>
                <w:sz w:val="24"/>
                <w:szCs w:val="24"/>
              </w:rPr>
              <w:t>F</w:t>
            </w:r>
          </w:p>
        </w:tc>
        <w:tc>
          <w:tcPr>
            <w:tcW w:w="1438" w:type="dxa"/>
            <w:tcBorders>
              <w:top w:val="single" w:sz="4" w:space="0" w:color="auto"/>
              <w:bottom w:val="single" w:sz="8" w:space="0" w:color="000000"/>
              <w:right w:val="single" w:sz="4" w:space="0" w:color="auto"/>
            </w:tcBorders>
            <w:vAlign w:val="center"/>
          </w:tcPr>
          <w:p w:rsidR="00691260" w:rsidRPr="0045717C" w:rsidRDefault="00691260" w:rsidP="00691260">
            <w:pPr>
              <w:jc w:val="center"/>
              <w:rPr>
                <w:rFonts w:ascii="Times New Roman" w:hAnsi="Times New Roman"/>
                <w:color w:val="000000"/>
                <w:sz w:val="24"/>
                <w:szCs w:val="24"/>
              </w:rPr>
            </w:pPr>
            <w:r>
              <w:rPr>
                <w:rFonts w:ascii="Times New Roman" w:hAnsi="Times New Roman"/>
                <w:color w:val="000000"/>
                <w:sz w:val="24"/>
                <w:szCs w:val="24"/>
              </w:rPr>
              <w:t>February - April</w:t>
            </w:r>
          </w:p>
        </w:tc>
        <w:tc>
          <w:tcPr>
            <w:tcW w:w="992" w:type="dxa"/>
            <w:tcBorders>
              <w:top w:val="single" w:sz="4" w:space="0" w:color="auto"/>
              <w:left w:val="single" w:sz="4" w:space="0" w:color="auto"/>
              <w:bottom w:val="single" w:sz="8" w:space="0" w:color="000000"/>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bottom w:val="single" w:sz="8" w:space="0" w:color="000000"/>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992" w:type="dxa"/>
            <w:tcBorders>
              <w:top w:val="single" w:sz="4" w:space="0" w:color="auto"/>
              <w:left w:val="nil"/>
              <w:bottom w:val="single" w:sz="8" w:space="0" w:color="000000"/>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2" w:type="dxa"/>
            <w:tcBorders>
              <w:top w:val="single" w:sz="4" w:space="0" w:color="auto"/>
              <w:bottom w:val="single" w:sz="8" w:space="0" w:color="000000"/>
            </w:tcBorders>
            <w:shd w:val="clear" w:color="auto" w:fill="auto"/>
            <w:vAlign w:val="center"/>
          </w:tcPr>
          <w:p w:rsidR="00691260" w:rsidRPr="0045717C" w:rsidRDefault="00691260" w:rsidP="005E1982">
            <w:pPr>
              <w:jc w:val="center"/>
              <w:rPr>
                <w:rFonts w:ascii="Times New Roman" w:hAnsi="Times New Roman"/>
                <w:color w:val="000000"/>
                <w:sz w:val="24"/>
                <w:szCs w:val="24"/>
              </w:rPr>
            </w:pPr>
          </w:p>
        </w:tc>
        <w:tc>
          <w:tcPr>
            <w:tcW w:w="993" w:type="dxa"/>
            <w:tcBorders>
              <w:top w:val="single" w:sz="4" w:space="0" w:color="auto"/>
              <w:left w:val="nil"/>
              <w:bottom w:val="single" w:sz="8" w:space="0" w:color="000000"/>
              <w:right w:val="nil"/>
            </w:tcBorders>
            <w:shd w:val="clear" w:color="auto" w:fill="auto"/>
            <w:vAlign w:val="center"/>
          </w:tcPr>
          <w:p w:rsidR="00691260" w:rsidRPr="0045717C" w:rsidRDefault="00691260" w:rsidP="005E1982">
            <w:pPr>
              <w:jc w:val="center"/>
              <w:rPr>
                <w:rFonts w:ascii="Times New Roman" w:hAnsi="Times New Roman"/>
                <w:color w:val="000000"/>
                <w:sz w:val="24"/>
                <w:szCs w:val="24"/>
              </w:rPr>
            </w:pPr>
            <w:r w:rsidRPr="0045717C">
              <w:rPr>
                <w:rFonts w:ascii="Times New Roman" w:hAnsi="Times New Roman"/>
                <w:color w:val="000000"/>
                <w:sz w:val="24"/>
                <w:szCs w:val="24"/>
              </w:rPr>
              <w:t>0</w:t>
            </w:r>
          </w:p>
        </w:tc>
        <w:tc>
          <w:tcPr>
            <w:tcW w:w="3031" w:type="dxa"/>
            <w:gridSpan w:val="2"/>
            <w:tcBorders>
              <w:top w:val="single" w:sz="4" w:space="0" w:color="auto"/>
              <w:left w:val="single" w:sz="4" w:space="0" w:color="auto"/>
              <w:bottom w:val="single" w:sz="8" w:space="0" w:color="000000"/>
              <w:right w:val="single" w:sz="4" w:space="0" w:color="auto"/>
            </w:tcBorders>
          </w:tcPr>
          <w:p w:rsidR="00691260" w:rsidRPr="0045717C" w:rsidRDefault="00691260" w:rsidP="00D86132">
            <w:pPr>
              <w:jc w:val="both"/>
              <w:rPr>
                <w:rFonts w:ascii="Times New Roman" w:hAnsi="Times New Roman"/>
                <w:color w:val="000000"/>
                <w:sz w:val="24"/>
                <w:szCs w:val="24"/>
              </w:rPr>
            </w:pPr>
            <w:r w:rsidRPr="0045717C">
              <w:rPr>
                <w:rFonts w:ascii="Times New Roman" w:hAnsi="Times New Roman"/>
                <w:color w:val="000000"/>
                <w:sz w:val="24"/>
                <w:szCs w:val="24"/>
              </w:rPr>
              <w:t>African-American females only.</w:t>
            </w:r>
          </w:p>
        </w:tc>
      </w:tr>
    </w:tbl>
    <w:p w:rsidR="00F15096" w:rsidRPr="0045717C" w:rsidRDefault="00472E5D" w:rsidP="00D86132">
      <w:pPr>
        <w:spacing w:after="0" w:line="240" w:lineRule="auto"/>
        <w:jc w:val="both"/>
        <w:rPr>
          <w:rFonts w:ascii="Times New Roman" w:hAnsi="Times New Roman"/>
          <w:sz w:val="24"/>
          <w:szCs w:val="24"/>
        </w:rPr>
      </w:pPr>
      <w:r w:rsidRPr="0045717C">
        <w:rPr>
          <w:rFonts w:ascii="Times New Roman" w:hAnsi="Times New Roman"/>
          <w:sz w:val="24"/>
          <w:szCs w:val="24"/>
        </w:rPr>
        <w:t>0 = assessed, no association, + = positive associa</w:t>
      </w:r>
      <w:r w:rsidR="00CD36E6" w:rsidRPr="0045717C">
        <w:rPr>
          <w:rFonts w:ascii="Times New Roman" w:hAnsi="Times New Roman"/>
          <w:sz w:val="24"/>
          <w:szCs w:val="24"/>
        </w:rPr>
        <w:t>tion, blank boxes = not assesse</w:t>
      </w:r>
      <w:r w:rsidR="0020632F" w:rsidRPr="0045717C">
        <w:rPr>
          <w:rFonts w:ascii="Times New Roman" w:hAnsi="Times New Roman"/>
          <w:sz w:val="24"/>
          <w:szCs w:val="24"/>
        </w:rPr>
        <w:t>d</w:t>
      </w:r>
    </w:p>
    <w:p w:rsidR="0020632F" w:rsidRPr="0045717C" w:rsidRDefault="0020632F" w:rsidP="00D86132">
      <w:pPr>
        <w:spacing w:after="0" w:line="240" w:lineRule="auto"/>
        <w:jc w:val="both"/>
        <w:rPr>
          <w:rFonts w:ascii="Times New Roman" w:hAnsi="Times New Roman"/>
          <w:sz w:val="24"/>
          <w:szCs w:val="24"/>
        </w:rPr>
      </w:pPr>
    </w:p>
    <w:p w:rsidR="005D484D" w:rsidRDefault="0020632F" w:rsidP="00D86132">
      <w:pPr>
        <w:spacing w:after="0" w:line="240" w:lineRule="auto"/>
        <w:jc w:val="both"/>
        <w:rPr>
          <w:rFonts w:ascii="Times New Roman" w:hAnsi="Times New Roman"/>
          <w:sz w:val="24"/>
          <w:szCs w:val="24"/>
        </w:rPr>
      </w:pPr>
      <w:r w:rsidRPr="0045717C">
        <w:rPr>
          <w:rFonts w:ascii="Times New Roman" w:hAnsi="Times New Roman"/>
          <w:sz w:val="24"/>
          <w:szCs w:val="24"/>
        </w:rPr>
        <w:t>F, female; M, male; LS, lumbar spine; BMI, body mass index</w:t>
      </w:r>
      <w:r w:rsidR="00F45E39">
        <w:rPr>
          <w:rFonts w:ascii="Times New Roman" w:hAnsi="Times New Roman"/>
          <w:sz w:val="24"/>
          <w:szCs w:val="24"/>
        </w:rPr>
        <w:t>; PTH, parathyroid hormon</w:t>
      </w:r>
      <w:r w:rsidR="00247DAE">
        <w:rPr>
          <w:rFonts w:ascii="Times New Roman" w:hAnsi="Times New Roman"/>
          <w:sz w:val="24"/>
          <w:szCs w:val="24"/>
        </w:rPr>
        <w:t>e</w:t>
      </w:r>
    </w:p>
    <w:p w:rsidR="00247DAE" w:rsidRPr="0045717C" w:rsidRDefault="00247DAE" w:rsidP="00D86132">
      <w:pPr>
        <w:spacing w:after="0" w:line="240" w:lineRule="auto"/>
        <w:jc w:val="both"/>
        <w:rPr>
          <w:rFonts w:ascii="Times New Roman" w:hAnsi="Times New Roman"/>
          <w:sz w:val="24"/>
          <w:szCs w:val="24"/>
        </w:rPr>
        <w:sectPr w:rsidR="00247DAE" w:rsidRPr="0045717C" w:rsidSect="00F15096">
          <w:pgSz w:w="16838" w:h="11906" w:orient="landscape"/>
          <w:pgMar w:top="1440" w:right="1440" w:bottom="1440" w:left="1440" w:header="709" w:footer="709" w:gutter="0"/>
          <w:cols w:space="708"/>
          <w:docGrid w:linePitch="360"/>
        </w:sectPr>
      </w:pPr>
    </w:p>
    <w:p w:rsidR="00C74F00" w:rsidRPr="00F45E39" w:rsidRDefault="00C74F00" w:rsidP="00891D3C">
      <w:pPr>
        <w:pStyle w:val="EndNoteBibliography"/>
        <w:spacing w:before="240" w:after="0"/>
        <w:jc w:val="left"/>
        <w:rPr>
          <w:rFonts w:ascii="Times New Roman" w:hAnsi="Times New Roman"/>
          <w:b/>
        </w:rPr>
      </w:pPr>
      <w:r w:rsidRPr="00F45E39">
        <w:rPr>
          <w:rFonts w:ascii="Times New Roman" w:hAnsi="Times New Roman"/>
          <w:b/>
        </w:rPr>
        <w:lastRenderedPageBreak/>
        <w:t>References</w:t>
      </w:r>
    </w:p>
    <w:p w:rsidR="00B3117A" w:rsidRPr="00B3117A" w:rsidRDefault="008C045D" w:rsidP="00B3117A">
      <w:pPr>
        <w:spacing w:after="0" w:line="360" w:lineRule="auto"/>
        <w:jc w:val="both"/>
        <w:rPr>
          <w:rFonts w:ascii="Times New Roman" w:hAnsi="Times New Roman"/>
          <w:noProof/>
        </w:rPr>
      </w:pPr>
      <w:r w:rsidRPr="0045717C">
        <w:rPr>
          <w:rFonts w:ascii="Times New Roman" w:hAnsi="Times New Roman"/>
          <w:sz w:val="24"/>
        </w:rPr>
        <w:fldChar w:fldCharType="begin"/>
      </w:r>
      <w:r w:rsidR="00953709" w:rsidRPr="0045717C">
        <w:rPr>
          <w:rFonts w:ascii="Times New Roman" w:hAnsi="Times New Roman"/>
          <w:sz w:val="24"/>
        </w:rPr>
        <w:instrText xml:space="preserve"> ADDIN EN.REFLIST </w:instrText>
      </w:r>
      <w:r w:rsidRPr="0045717C">
        <w:rPr>
          <w:rFonts w:ascii="Times New Roman" w:hAnsi="Times New Roman"/>
          <w:sz w:val="24"/>
        </w:rPr>
        <w:fldChar w:fldCharType="separate"/>
      </w:r>
      <w:bookmarkStart w:id="1" w:name="_ENREF_1"/>
      <w:r w:rsidR="00B3117A" w:rsidRPr="00B3117A">
        <w:rPr>
          <w:rFonts w:ascii="Times New Roman" w:hAnsi="Times New Roman"/>
          <w:noProof/>
        </w:rPr>
        <w:t>1. Bilinski K, Boyages S (2013) Evidence of overtesting for vitamin D in Australia: an analysis of 4.5 years of Medicare Benefits Schedule (MBS) data. BMJ Open 3 (6). doi:bmjopen-2013-002955 [pii];10.1136/bmjopen-2013-002955 [doi]</w:t>
      </w:r>
      <w:bookmarkEnd w:id="1"/>
    </w:p>
    <w:p w:rsidR="00B3117A" w:rsidRPr="00B3117A" w:rsidRDefault="00B3117A" w:rsidP="00B3117A">
      <w:pPr>
        <w:spacing w:after="0" w:line="360" w:lineRule="auto"/>
        <w:jc w:val="both"/>
        <w:rPr>
          <w:rFonts w:ascii="Times New Roman" w:hAnsi="Times New Roman"/>
          <w:noProof/>
        </w:rPr>
      </w:pPr>
      <w:bookmarkStart w:id="2" w:name="_ENREF_2"/>
      <w:r w:rsidRPr="00B3117A">
        <w:rPr>
          <w:rFonts w:ascii="Times New Roman" w:hAnsi="Times New Roman"/>
          <w:noProof/>
        </w:rPr>
        <w:t>2. Genzen JR, Gosselin JT, Wilson TC, Racila E, Krasowski MD (2013) Analysis of vitamin D status at two academic medical centers and a national reference laboratory: result patterns vary by age, gender, season, and patient location. BMC endocrine disorders 13 (1):52. doi:10.1186/1472-6823-13-52</w:t>
      </w:r>
      <w:bookmarkEnd w:id="2"/>
    </w:p>
    <w:p w:rsidR="00B3117A" w:rsidRPr="00B3117A" w:rsidRDefault="00B3117A" w:rsidP="00B3117A">
      <w:pPr>
        <w:spacing w:after="0" w:line="360" w:lineRule="auto"/>
        <w:jc w:val="both"/>
        <w:rPr>
          <w:rFonts w:ascii="Times New Roman" w:hAnsi="Times New Roman"/>
          <w:noProof/>
        </w:rPr>
      </w:pPr>
      <w:bookmarkStart w:id="3" w:name="_ENREF_3"/>
      <w:r w:rsidRPr="00B3117A">
        <w:rPr>
          <w:rFonts w:ascii="Times New Roman" w:hAnsi="Times New Roman"/>
          <w:noProof/>
        </w:rPr>
        <w:t>3. Ahmed SF, Franey C, McDevitt H, Somerville L, Butler S, Galloway P, Reynolds L, Shaikh MG, Wallace AM (2011) Recent trends and clinical features of childhood vitamin D deficiency presenting to a children's hospital in Glasgow. ArchDisChild 96 (7):694-696. doi:adc.2009.173195 [pii];10.1136/adc.2009.173195 [doi]</w:t>
      </w:r>
      <w:bookmarkEnd w:id="3"/>
    </w:p>
    <w:p w:rsidR="00B3117A" w:rsidRPr="00B3117A" w:rsidRDefault="00B3117A" w:rsidP="00B3117A">
      <w:pPr>
        <w:spacing w:after="0" w:line="360" w:lineRule="auto"/>
        <w:jc w:val="both"/>
        <w:rPr>
          <w:rFonts w:ascii="Times New Roman" w:hAnsi="Times New Roman"/>
          <w:noProof/>
        </w:rPr>
      </w:pPr>
      <w:bookmarkStart w:id="4" w:name="_ENREF_4"/>
      <w:r w:rsidRPr="00B3117A">
        <w:rPr>
          <w:rFonts w:ascii="Times New Roman" w:hAnsi="Times New Roman"/>
          <w:noProof/>
        </w:rPr>
        <w:t>4. Robinson PD, Hogler W, Craig ME, Verge CF, Walker JL, Piper AC, Woodhead HJ, Cowell CT, Ambler GR (2006) The re-emerging burden of rickets: a decade of experience from Sydney. ArchDisChild 91 (7):564-568. doi:adc.2004.069575 [pii];10.1136/adc.2004.069575 [doi]</w:t>
      </w:r>
      <w:bookmarkEnd w:id="4"/>
    </w:p>
    <w:p w:rsidR="00B3117A" w:rsidRPr="00B3117A" w:rsidRDefault="00B3117A" w:rsidP="00B3117A">
      <w:pPr>
        <w:spacing w:after="0" w:line="360" w:lineRule="auto"/>
        <w:jc w:val="both"/>
        <w:rPr>
          <w:rFonts w:ascii="Times New Roman" w:hAnsi="Times New Roman"/>
          <w:noProof/>
        </w:rPr>
      </w:pPr>
      <w:bookmarkStart w:id="5" w:name="_ENREF_5"/>
      <w:r w:rsidRPr="00B3117A">
        <w:rPr>
          <w:rFonts w:ascii="Times New Roman" w:hAnsi="Times New Roman"/>
          <w:noProof/>
        </w:rPr>
        <w:t>5. Thacher TD, Fischer PR, Tebben PJ, Singh RJ, Cha SS, Maxson JA, Yawn BP (2013) Increasing incidence of nutritional rickets: a population-based study in Olmsted County, Minnesota. Mayo ClinProc 88 (2):176-183. doi:S0025-6196(12)01047-6 [pii];10.1016/j.mayocp.2012.10.018 [doi]</w:t>
      </w:r>
      <w:bookmarkEnd w:id="5"/>
    </w:p>
    <w:p w:rsidR="00B3117A" w:rsidRPr="00B3117A" w:rsidRDefault="00B3117A" w:rsidP="00B3117A">
      <w:pPr>
        <w:spacing w:after="0" w:line="360" w:lineRule="auto"/>
        <w:jc w:val="both"/>
        <w:rPr>
          <w:rFonts w:ascii="Times New Roman" w:hAnsi="Times New Roman"/>
          <w:noProof/>
        </w:rPr>
      </w:pPr>
      <w:bookmarkStart w:id="6" w:name="_ENREF_6"/>
      <w:r w:rsidRPr="00B3117A">
        <w:rPr>
          <w:rFonts w:ascii="Times New Roman" w:hAnsi="Times New Roman"/>
          <w:noProof/>
        </w:rPr>
        <w:t>6. Lazol JP, Cakan N, Kamat D (2008) 10-year case review of nutritional rickets in Children's Hospital of Michigan. ClinPediatr(Phila) 47 (4):379-384. doi:0009922807311397 [pii];10.1177/0009922807311397 [doi]</w:t>
      </w:r>
      <w:bookmarkEnd w:id="6"/>
    </w:p>
    <w:p w:rsidR="00B3117A" w:rsidRPr="00B3117A" w:rsidRDefault="00B3117A" w:rsidP="00B3117A">
      <w:pPr>
        <w:spacing w:after="0" w:line="360" w:lineRule="auto"/>
        <w:jc w:val="both"/>
        <w:rPr>
          <w:rFonts w:ascii="Times New Roman" w:hAnsi="Times New Roman"/>
          <w:noProof/>
        </w:rPr>
      </w:pPr>
      <w:bookmarkStart w:id="7" w:name="_ENREF_7"/>
      <w:r w:rsidRPr="00B3117A">
        <w:rPr>
          <w:rFonts w:ascii="Times New Roman" w:hAnsi="Times New Roman"/>
          <w:noProof/>
        </w:rPr>
        <w:t>7. Beck-Nielsen SS, Brock-Jacobsen B, Gram J, Brixen K, Jensen TK (2009) Incidence and prevalence of nutritional and hereditary rickets in southern Denmark. EurJEndocrinol 160 (3):491-497. doi:EJE-08-0818 [pii];10.1530/EJE-08-0818 [doi]</w:t>
      </w:r>
      <w:bookmarkEnd w:id="7"/>
    </w:p>
    <w:p w:rsidR="00B3117A" w:rsidRPr="00B3117A" w:rsidRDefault="00B3117A" w:rsidP="00B3117A">
      <w:pPr>
        <w:spacing w:after="0" w:line="360" w:lineRule="auto"/>
        <w:jc w:val="both"/>
        <w:rPr>
          <w:rFonts w:ascii="Times New Roman" w:hAnsi="Times New Roman"/>
          <w:noProof/>
        </w:rPr>
      </w:pPr>
      <w:bookmarkStart w:id="8" w:name="_ENREF_8"/>
      <w:r w:rsidRPr="00B3117A">
        <w:rPr>
          <w:rFonts w:ascii="Times New Roman" w:hAnsi="Times New Roman"/>
          <w:noProof/>
        </w:rPr>
        <w:t>8. Bischoff-Ferrari HA, Willett WC, Orav EJ, Lips P, Meunier PJ, Lyons RA, Flicker L, Wark J, Jackson RD, Cauley JA, Meyer HE, Pfeifer M, Sanders KM, Stahelin HB, Theiler R, Dawson-Hughes B (2012) A pooled analysis of vitamin D dose requirements for fracture prevention. NEnglJMed 367 (1):40-49. doi:10.1056/NEJMoa1109617 [doi]</w:t>
      </w:r>
      <w:bookmarkEnd w:id="8"/>
    </w:p>
    <w:p w:rsidR="00B3117A" w:rsidRPr="00B3117A" w:rsidRDefault="00B3117A" w:rsidP="00B3117A">
      <w:pPr>
        <w:spacing w:after="0" w:line="360" w:lineRule="auto"/>
        <w:jc w:val="both"/>
        <w:rPr>
          <w:rFonts w:ascii="Times New Roman" w:hAnsi="Times New Roman"/>
          <w:noProof/>
        </w:rPr>
      </w:pPr>
      <w:bookmarkStart w:id="9" w:name="_ENREF_9"/>
      <w:r w:rsidRPr="00B3117A">
        <w:rPr>
          <w:rFonts w:ascii="Times New Roman" w:hAnsi="Times New Roman"/>
          <w:noProof/>
        </w:rPr>
        <w:t>9. Dimitri P, Bishop N, Walsh JS, Eastell R (2012) Obesity is a risk factor for fracture in children but is protective against fracture in adults: a paradox. Bone 50 (2):457-466. doi:S8756-3282(11)00985-9 [pii];10.1016/j.bone.2011.05.011 [doi]</w:t>
      </w:r>
      <w:bookmarkEnd w:id="9"/>
    </w:p>
    <w:p w:rsidR="00B3117A" w:rsidRPr="00B3117A" w:rsidRDefault="00B3117A" w:rsidP="00B3117A">
      <w:pPr>
        <w:spacing w:after="0" w:line="360" w:lineRule="auto"/>
        <w:jc w:val="both"/>
        <w:rPr>
          <w:rFonts w:ascii="Times New Roman" w:hAnsi="Times New Roman"/>
          <w:noProof/>
        </w:rPr>
      </w:pPr>
      <w:bookmarkStart w:id="10" w:name="_ENREF_10"/>
      <w:r w:rsidRPr="00B3117A">
        <w:rPr>
          <w:rFonts w:ascii="Times New Roman" w:hAnsi="Times New Roman"/>
          <w:noProof/>
        </w:rPr>
        <w:t>10. Shore RM, Chesney RW (2013) Rickets: Part I. PediatrRadiol 43 (2):140-151. doi:10.1007/s00247-012-2532-x [doi]</w:t>
      </w:r>
      <w:bookmarkEnd w:id="10"/>
    </w:p>
    <w:p w:rsidR="00B3117A" w:rsidRPr="00B3117A" w:rsidRDefault="00B3117A" w:rsidP="00B3117A">
      <w:pPr>
        <w:spacing w:after="0" w:line="360" w:lineRule="auto"/>
        <w:jc w:val="both"/>
        <w:rPr>
          <w:rFonts w:ascii="Times New Roman" w:hAnsi="Times New Roman"/>
          <w:noProof/>
        </w:rPr>
      </w:pPr>
      <w:bookmarkStart w:id="11" w:name="_ENREF_11"/>
      <w:r w:rsidRPr="00B3117A">
        <w:rPr>
          <w:rFonts w:ascii="Times New Roman" w:hAnsi="Times New Roman"/>
          <w:noProof/>
        </w:rPr>
        <w:t>11. Shore RM, Chesney RW (2013) Rickets: Part II. PediatrRadiol 43 (2):152-172. doi:10.1007/s00247-012-2536-6 [doi]</w:t>
      </w:r>
      <w:bookmarkEnd w:id="11"/>
    </w:p>
    <w:p w:rsidR="00B3117A" w:rsidRPr="00B3117A" w:rsidRDefault="00B3117A" w:rsidP="00B3117A">
      <w:pPr>
        <w:spacing w:after="0" w:line="360" w:lineRule="auto"/>
        <w:jc w:val="both"/>
        <w:rPr>
          <w:rFonts w:ascii="Times New Roman" w:hAnsi="Times New Roman"/>
          <w:noProof/>
        </w:rPr>
      </w:pPr>
      <w:bookmarkStart w:id="12" w:name="_ENREF_12"/>
      <w:r w:rsidRPr="00B3117A">
        <w:rPr>
          <w:rFonts w:ascii="Times New Roman" w:hAnsi="Times New Roman"/>
          <w:noProof/>
        </w:rPr>
        <w:lastRenderedPageBreak/>
        <w:t>12. Elder CJ, Bishop NJ (2014) Rickets. Lancet 383 (9929):1665-1676. doi:10.1016/s0140-6736(13)61650-5</w:t>
      </w:r>
      <w:bookmarkEnd w:id="12"/>
    </w:p>
    <w:p w:rsidR="00B3117A" w:rsidRPr="00B3117A" w:rsidRDefault="00B3117A" w:rsidP="00B3117A">
      <w:pPr>
        <w:spacing w:after="0" w:line="360" w:lineRule="auto"/>
        <w:jc w:val="both"/>
        <w:rPr>
          <w:rFonts w:ascii="Times New Roman" w:hAnsi="Times New Roman"/>
          <w:noProof/>
        </w:rPr>
      </w:pPr>
      <w:bookmarkStart w:id="13" w:name="_ENREF_13"/>
      <w:r w:rsidRPr="00B3117A">
        <w:rPr>
          <w:rFonts w:ascii="Times New Roman" w:hAnsi="Times New Roman"/>
          <w:noProof/>
        </w:rPr>
        <w:t>13. Absoud M, Cummins C, Lim MJ, Wassmer E, Shaw N (2011) Prevalence and predictors of vitamin D insufficiency in children: a Great Britain population based study. PLoSOne 6 (7):e22179. doi:10.1371/journal.pone.0022179 [doi];PONE-D-11-07891 [pii]</w:t>
      </w:r>
      <w:bookmarkEnd w:id="13"/>
    </w:p>
    <w:p w:rsidR="00B3117A" w:rsidRPr="00B3117A" w:rsidRDefault="00B3117A" w:rsidP="00B3117A">
      <w:pPr>
        <w:spacing w:after="0" w:line="360" w:lineRule="auto"/>
        <w:jc w:val="both"/>
        <w:rPr>
          <w:rFonts w:ascii="Times New Roman" w:hAnsi="Times New Roman"/>
          <w:noProof/>
        </w:rPr>
      </w:pPr>
      <w:bookmarkStart w:id="14" w:name="_ENREF_14"/>
      <w:r w:rsidRPr="00B3117A">
        <w:rPr>
          <w:rFonts w:ascii="Times New Roman" w:hAnsi="Times New Roman"/>
          <w:noProof/>
        </w:rPr>
        <w:t>14. Tolppanen AM, Fraser A, Fraser WD, Lawlor DA (2012) Risk factors for variation in 25-hydroxyvitamin D(3) and D(2) concentrations and vitamin D deficiency in children. JClinEndocrinolMetab 97 (4):1202-1210. doi:jc.2011-2516 [pii];10.1210/jc.2011-2516 [doi]</w:t>
      </w:r>
      <w:bookmarkEnd w:id="14"/>
    </w:p>
    <w:p w:rsidR="00B3117A" w:rsidRPr="00B3117A" w:rsidRDefault="00B3117A" w:rsidP="00B3117A">
      <w:pPr>
        <w:spacing w:after="0" w:line="360" w:lineRule="auto"/>
        <w:jc w:val="both"/>
        <w:rPr>
          <w:rFonts w:ascii="Times New Roman" w:hAnsi="Times New Roman"/>
          <w:noProof/>
        </w:rPr>
      </w:pPr>
      <w:bookmarkStart w:id="15" w:name="_ENREF_15"/>
      <w:r w:rsidRPr="00B3117A">
        <w:rPr>
          <w:rFonts w:ascii="Times New Roman" w:hAnsi="Times New Roman"/>
          <w:noProof/>
        </w:rPr>
        <w:t>15. Turer CB, Lin H, Flores G (2013) Prevalence of vitamin D deficiency among overweight and obese US children. Pediatrics 131 (1):e152-e161. doi:peds.2012-1711 [pii];10.1542/peds.2012-1711 [doi]</w:t>
      </w:r>
      <w:bookmarkEnd w:id="15"/>
    </w:p>
    <w:p w:rsidR="00B3117A" w:rsidRPr="00B3117A" w:rsidRDefault="00B3117A" w:rsidP="00B3117A">
      <w:pPr>
        <w:spacing w:after="0" w:line="360" w:lineRule="auto"/>
        <w:jc w:val="both"/>
        <w:rPr>
          <w:rFonts w:ascii="Times New Roman" w:hAnsi="Times New Roman"/>
          <w:noProof/>
        </w:rPr>
      </w:pPr>
      <w:bookmarkStart w:id="16" w:name="_ENREF_16"/>
      <w:r w:rsidRPr="00B3117A">
        <w:rPr>
          <w:rFonts w:ascii="Times New Roman" w:hAnsi="Times New Roman"/>
          <w:noProof/>
        </w:rPr>
        <w:t>16. Davies PS, Bates CJ, Cole TJ, Prentice A, Clarke PC (1999) Vitamin D: seasonal and regional differences in preschool children in Great Britain. EurJClinNutr 53 (3):195-198</w:t>
      </w:r>
      <w:bookmarkEnd w:id="16"/>
    </w:p>
    <w:p w:rsidR="00B3117A" w:rsidRPr="00B3117A" w:rsidRDefault="00B3117A" w:rsidP="00B3117A">
      <w:pPr>
        <w:spacing w:after="0" w:line="360" w:lineRule="auto"/>
        <w:jc w:val="both"/>
        <w:rPr>
          <w:rFonts w:ascii="Times New Roman" w:hAnsi="Times New Roman"/>
          <w:noProof/>
        </w:rPr>
      </w:pPr>
      <w:bookmarkStart w:id="17" w:name="_ENREF_17"/>
      <w:r w:rsidRPr="00B3117A">
        <w:rPr>
          <w:rFonts w:ascii="Times New Roman" w:hAnsi="Times New Roman"/>
          <w:noProof/>
        </w:rPr>
        <w:t>17. Das G, Crocombe S, McGrath M, Berry JL, Mughal MZ (2006) Hypovitaminosis D among healthy adolescent girls attending an inner city school. ArchDisChild 91 (7):569-572. doi:adc.2005.077974 [pii];10.1136/adc.2005.077974 [doi]</w:t>
      </w:r>
      <w:bookmarkEnd w:id="17"/>
    </w:p>
    <w:p w:rsidR="00B3117A" w:rsidRPr="00B3117A" w:rsidRDefault="00B3117A" w:rsidP="00B3117A">
      <w:pPr>
        <w:spacing w:after="0" w:line="360" w:lineRule="auto"/>
        <w:jc w:val="both"/>
        <w:rPr>
          <w:rFonts w:ascii="Times New Roman" w:hAnsi="Times New Roman"/>
          <w:noProof/>
        </w:rPr>
      </w:pPr>
      <w:bookmarkStart w:id="18" w:name="_ENREF_18"/>
      <w:r w:rsidRPr="00B3117A">
        <w:rPr>
          <w:rFonts w:ascii="Times New Roman" w:hAnsi="Times New Roman"/>
          <w:noProof/>
        </w:rPr>
        <w:t>18. Tiosano D, Hochberg Z (2009) Hypophosphatemia: the common denominator of all rickets. JBone MinerMetab 27 (4):392-401. doi:10.1007/s00774-009-0079-1 [doi]</w:t>
      </w:r>
      <w:bookmarkEnd w:id="18"/>
    </w:p>
    <w:p w:rsidR="00B3117A" w:rsidRPr="00B3117A" w:rsidRDefault="00B3117A" w:rsidP="00B3117A">
      <w:pPr>
        <w:spacing w:after="0" w:line="360" w:lineRule="auto"/>
        <w:jc w:val="both"/>
        <w:rPr>
          <w:rFonts w:ascii="Times New Roman" w:hAnsi="Times New Roman"/>
          <w:noProof/>
        </w:rPr>
      </w:pPr>
      <w:bookmarkStart w:id="19" w:name="_ENREF_19"/>
      <w:r w:rsidRPr="00B3117A">
        <w:rPr>
          <w:rFonts w:ascii="Times New Roman" w:hAnsi="Times New Roman"/>
          <w:noProof/>
        </w:rPr>
        <w:t>19. Mughal MZ (2011) Rickets. CurrOsteoporosRep 9 (4):291-299. doi:10.1007/s11914-011-0081-0 [doi]</w:t>
      </w:r>
      <w:bookmarkEnd w:id="19"/>
    </w:p>
    <w:p w:rsidR="00B3117A" w:rsidRPr="00B3117A" w:rsidRDefault="00B3117A" w:rsidP="00B3117A">
      <w:pPr>
        <w:spacing w:after="0" w:line="360" w:lineRule="auto"/>
        <w:jc w:val="both"/>
        <w:rPr>
          <w:rFonts w:ascii="Times New Roman" w:hAnsi="Times New Roman"/>
          <w:noProof/>
        </w:rPr>
      </w:pPr>
      <w:bookmarkStart w:id="20" w:name="_ENREF_20"/>
      <w:r w:rsidRPr="00B3117A">
        <w:rPr>
          <w:rFonts w:ascii="Times New Roman" w:hAnsi="Times New Roman"/>
          <w:noProof/>
        </w:rPr>
        <w:t>20. Callaghan AL, Moy RJ, Booth IW, Debelle G, Shaw NJ (2006) Incidence of symptomatic vitamin D deficiency. ArchDisChild 91 (7):606-607. doi:adc.2006.095075 [pii];10.1136/adc.2006.095075 [doi]</w:t>
      </w:r>
      <w:bookmarkEnd w:id="20"/>
    </w:p>
    <w:p w:rsidR="00B3117A" w:rsidRPr="00B3117A" w:rsidRDefault="00B3117A" w:rsidP="00B3117A">
      <w:pPr>
        <w:spacing w:after="0" w:line="360" w:lineRule="auto"/>
        <w:jc w:val="both"/>
        <w:rPr>
          <w:rFonts w:ascii="Times New Roman" w:hAnsi="Times New Roman"/>
          <w:noProof/>
        </w:rPr>
      </w:pPr>
      <w:bookmarkStart w:id="21" w:name="_ENREF_21"/>
      <w:r w:rsidRPr="00B3117A">
        <w:rPr>
          <w:rFonts w:ascii="Times New Roman" w:hAnsi="Times New Roman"/>
          <w:noProof/>
        </w:rPr>
        <w:t>21. Munns CF, Simm PJ, Rodda CP, Garnett SP, Zacharin MR, Ward LM, Geddes J, Cherian S, Zurynski Y, Cowell CT (2012) Incidence of vitamin D deficiency rickets among Australian children: an Australian Paediatric Surveillance Unit study. MedJAust 196 (7):466-468. doi:mun10662_fm [pii]</w:t>
      </w:r>
      <w:bookmarkEnd w:id="21"/>
    </w:p>
    <w:p w:rsidR="00B3117A" w:rsidRPr="00B3117A" w:rsidRDefault="00B3117A" w:rsidP="00B3117A">
      <w:pPr>
        <w:spacing w:after="0" w:line="360" w:lineRule="auto"/>
        <w:jc w:val="both"/>
        <w:rPr>
          <w:rFonts w:ascii="Times New Roman" w:hAnsi="Times New Roman"/>
          <w:noProof/>
        </w:rPr>
      </w:pPr>
      <w:bookmarkStart w:id="22" w:name="_ENREF_22"/>
      <w:r w:rsidRPr="00B3117A">
        <w:rPr>
          <w:rFonts w:ascii="Times New Roman" w:hAnsi="Times New Roman"/>
          <w:noProof/>
        </w:rPr>
        <w:t>22. Ward LM, Gaboury I, Ladhani M, Zlotkin S (2007) Vitamin D-deficiency rickets among children in Canada. CMAJ 177 (2):161-166. doi:cmaj.061377 [pii];10.1503/cmaj.061377 [doi]</w:t>
      </w:r>
      <w:bookmarkEnd w:id="22"/>
    </w:p>
    <w:p w:rsidR="00B3117A" w:rsidRPr="00B3117A" w:rsidRDefault="00B3117A" w:rsidP="00B3117A">
      <w:pPr>
        <w:spacing w:after="0" w:line="360" w:lineRule="auto"/>
        <w:jc w:val="both"/>
        <w:rPr>
          <w:rFonts w:ascii="Times New Roman" w:hAnsi="Times New Roman"/>
          <w:noProof/>
        </w:rPr>
      </w:pPr>
      <w:bookmarkStart w:id="23" w:name="_ENREF_23"/>
      <w:r w:rsidRPr="00B3117A">
        <w:rPr>
          <w:rFonts w:ascii="Times New Roman" w:hAnsi="Times New Roman"/>
          <w:noProof/>
        </w:rPr>
        <w:t>23. Holick MF, Binkley NC, Bischoff-Ferrari HA, Gordon CM, Hanley DA, Heaney RP, Murad MH, Weaver CM (2011) Evaluation, treatment, and prevention of vitamin D deficiency: an Endocrine Society clinical practice guideline. JClinEndocrinolMetab 96 (7):1911-1930. doi:jc.2011-0385 [pii];10.1210/jc.2011-0385 [doi]</w:t>
      </w:r>
      <w:bookmarkEnd w:id="23"/>
    </w:p>
    <w:p w:rsidR="00B3117A" w:rsidRPr="00B3117A" w:rsidRDefault="00B3117A" w:rsidP="00B3117A">
      <w:pPr>
        <w:spacing w:after="0" w:line="360" w:lineRule="auto"/>
        <w:jc w:val="both"/>
        <w:rPr>
          <w:rFonts w:ascii="Times New Roman" w:hAnsi="Times New Roman"/>
          <w:noProof/>
        </w:rPr>
      </w:pPr>
      <w:bookmarkStart w:id="24" w:name="_ENREF_24"/>
      <w:r w:rsidRPr="00B3117A">
        <w:rPr>
          <w:rFonts w:ascii="Times New Roman" w:hAnsi="Times New Roman"/>
          <w:noProof/>
        </w:rPr>
        <w:t>24. Dawson-Hughes B, Mithal A, Bonjour JP, Boonen S, Burckhardt P, Fuleihan GE, Josse RG, Lips P, Morales-Torres J, Yoshimura N (2010) IOF position statement: vitamin D recommendations for older adults. OsteoporosInt 21 (7):1151-1154. doi:10.1007/s00198-010-1285-3 [doi]</w:t>
      </w:r>
      <w:bookmarkEnd w:id="24"/>
    </w:p>
    <w:p w:rsidR="00B3117A" w:rsidRPr="00B3117A" w:rsidRDefault="00B3117A" w:rsidP="00B3117A">
      <w:pPr>
        <w:spacing w:after="0" w:line="360" w:lineRule="auto"/>
        <w:jc w:val="both"/>
        <w:rPr>
          <w:rFonts w:ascii="Times New Roman" w:hAnsi="Times New Roman"/>
          <w:noProof/>
        </w:rPr>
      </w:pPr>
      <w:bookmarkStart w:id="25" w:name="_ENREF_25"/>
      <w:r w:rsidRPr="00B3117A">
        <w:rPr>
          <w:rFonts w:ascii="Times New Roman" w:hAnsi="Times New Roman"/>
          <w:noProof/>
        </w:rPr>
        <w:lastRenderedPageBreak/>
        <w:t>25. Arundel P, Ahmed SF, Allgrove J, Bishop NJ, Burren CP, Jacobs B, Mughal MZ, Offiah AC, Shaw NJ (2012) British Paediatric and Adolescent Bone Group's position statement on vitamin D deficiency. Bmj 345:e8182</w:t>
      </w:r>
      <w:bookmarkEnd w:id="25"/>
    </w:p>
    <w:p w:rsidR="00B3117A" w:rsidRPr="00B3117A" w:rsidRDefault="00B3117A" w:rsidP="00B3117A">
      <w:pPr>
        <w:spacing w:after="0" w:line="360" w:lineRule="auto"/>
        <w:jc w:val="both"/>
        <w:rPr>
          <w:rFonts w:ascii="Times New Roman" w:hAnsi="Times New Roman"/>
          <w:noProof/>
        </w:rPr>
      </w:pPr>
      <w:bookmarkStart w:id="26" w:name="_ENREF_26"/>
      <w:r w:rsidRPr="00B3117A">
        <w:rPr>
          <w:rFonts w:ascii="Times New Roman" w:hAnsi="Times New Roman"/>
          <w:noProof/>
        </w:rPr>
        <w:t>26. Canadian Paediatric Society (2007) Vitamin D supplementation: Recommendations for Canadian mothers and infants. PaediatrChild Health 12 (7):583-598</w:t>
      </w:r>
      <w:bookmarkEnd w:id="26"/>
    </w:p>
    <w:p w:rsidR="00B3117A" w:rsidRPr="00B3117A" w:rsidRDefault="00B3117A" w:rsidP="00B3117A">
      <w:pPr>
        <w:spacing w:after="0" w:line="360" w:lineRule="auto"/>
        <w:jc w:val="both"/>
        <w:rPr>
          <w:rFonts w:ascii="Times New Roman" w:hAnsi="Times New Roman"/>
          <w:noProof/>
        </w:rPr>
      </w:pPr>
      <w:bookmarkStart w:id="27" w:name="_ENREF_27"/>
      <w:r w:rsidRPr="00B3117A">
        <w:rPr>
          <w:rFonts w:ascii="Times New Roman" w:hAnsi="Times New Roman"/>
          <w:noProof/>
        </w:rPr>
        <w:t>27. Sai AJ, Walters RW, Fang X, Gallagher JC (2011) Relationship between vitamin D, parathyroid hormone, and bone health. JClinEndocrinolMetab 96 (3):E436-E446. doi:jc.2010-1886 [pii];10.1210/jc.2010-1886 [doi]</w:t>
      </w:r>
      <w:bookmarkEnd w:id="27"/>
    </w:p>
    <w:p w:rsidR="00B3117A" w:rsidRPr="00B3117A" w:rsidRDefault="00B3117A" w:rsidP="00B3117A">
      <w:pPr>
        <w:spacing w:after="0" w:line="360" w:lineRule="auto"/>
        <w:jc w:val="both"/>
        <w:rPr>
          <w:rFonts w:ascii="Times New Roman" w:hAnsi="Times New Roman"/>
          <w:noProof/>
        </w:rPr>
      </w:pPr>
      <w:bookmarkStart w:id="28" w:name="_ENREF_28"/>
      <w:r w:rsidRPr="00B3117A">
        <w:rPr>
          <w:rFonts w:ascii="Times New Roman" w:hAnsi="Times New Roman"/>
          <w:noProof/>
        </w:rPr>
        <w:t>28. Atapattu N, Shaw N, Hogler W (2013) Relationship between serum 25-hydroxyvitamin D and parathyroid hormone in the search for a biochemical definition of vitamin D deficiency in children. Pediatr Res 74 (5):552-556. doi:10.1038/pr.2013.139</w:t>
      </w:r>
      <w:bookmarkEnd w:id="28"/>
    </w:p>
    <w:p w:rsidR="00B3117A" w:rsidRPr="00B3117A" w:rsidRDefault="00B3117A" w:rsidP="00B3117A">
      <w:pPr>
        <w:spacing w:after="0" w:line="360" w:lineRule="auto"/>
        <w:jc w:val="both"/>
        <w:rPr>
          <w:rFonts w:ascii="Times New Roman" w:hAnsi="Times New Roman"/>
          <w:noProof/>
        </w:rPr>
      </w:pPr>
      <w:bookmarkStart w:id="29" w:name="_ENREF_29"/>
      <w:r w:rsidRPr="00B3117A">
        <w:rPr>
          <w:rFonts w:ascii="Times New Roman" w:hAnsi="Times New Roman"/>
          <w:noProof/>
        </w:rPr>
        <w:t>29. Houghton LA, Szymlek-Gay EA, Gray AR, Ferguson EL, Deng X, Heath AL (2010) Predictors of vitamin D status and its association with parathyroid hormone in young New Zealand children. AmJClinNutr 92 (1):69-76. doi:ajcn.2009.29055 [pii];10.3945/ajcn.2009.29055 [doi]</w:t>
      </w:r>
      <w:bookmarkEnd w:id="29"/>
    </w:p>
    <w:p w:rsidR="00B3117A" w:rsidRPr="00B3117A" w:rsidRDefault="00B3117A" w:rsidP="00B3117A">
      <w:pPr>
        <w:spacing w:after="0" w:line="360" w:lineRule="auto"/>
        <w:jc w:val="both"/>
        <w:rPr>
          <w:rFonts w:ascii="Times New Roman" w:hAnsi="Times New Roman"/>
          <w:noProof/>
        </w:rPr>
      </w:pPr>
      <w:bookmarkStart w:id="30" w:name="_ENREF_30"/>
      <w:r w:rsidRPr="00B3117A">
        <w:rPr>
          <w:rFonts w:ascii="Times New Roman" w:hAnsi="Times New Roman"/>
          <w:noProof/>
        </w:rPr>
        <w:t>30. Razzaghy-Azar M, Shakiba M (2010) Assessment of vitamin D status in healthy children and adolescents living in Tehran and its relation to iPTH, gender, weight and height. AnnHumBiol 37 (5):692-701. doi:10.3109/03014460903527348 [doi]</w:t>
      </w:r>
      <w:bookmarkEnd w:id="30"/>
    </w:p>
    <w:p w:rsidR="00B3117A" w:rsidRPr="00B3117A" w:rsidRDefault="00B3117A" w:rsidP="00B3117A">
      <w:pPr>
        <w:spacing w:after="0" w:line="360" w:lineRule="auto"/>
        <w:jc w:val="both"/>
        <w:rPr>
          <w:rFonts w:ascii="Times New Roman" w:hAnsi="Times New Roman"/>
          <w:noProof/>
        </w:rPr>
      </w:pPr>
      <w:bookmarkStart w:id="31" w:name="_ENREF_31"/>
      <w:r w:rsidRPr="00B3117A">
        <w:rPr>
          <w:rFonts w:ascii="Times New Roman" w:hAnsi="Times New Roman"/>
          <w:noProof/>
        </w:rPr>
        <w:t>31. Gordon CM, DePeter KC, Feldman HA, Grace E, Emans SJ (2004) Prevalence of vitamin D deficiency among healthy adolescents. Archives of pediatrics &amp; adolescent medicine 158 (6):531-537. doi:10.1001/archpedi.158.6.531</w:t>
      </w:r>
      <w:bookmarkEnd w:id="31"/>
    </w:p>
    <w:p w:rsidR="00B3117A" w:rsidRPr="00B3117A" w:rsidRDefault="00B3117A" w:rsidP="00B3117A">
      <w:pPr>
        <w:spacing w:after="0" w:line="360" w:lineRule="auto"/>
        <w:jc w:val="both"/>
        <w:rPr>
          <w:rFonts w:ascii="Times New Roman" w:hAnsi="Times New Roman"/>
          <w:noProof/>
        </w:rPr>
      </w:pPr>
      <w:bookmarkStart w:id="32" w:name="_ENREF_32"/>
      <w:r w:rsidRPr="00B3117A">
        <w:rPr>
          <w:rFonts w:ascii="Times New Roman" w:hAnsi="Times New Roman"/>
          <w:noProof/>
        </w:rPr>
        <w:t>32. Liang L, Chantry C, Styne DM, Stephensen CB (2010) Prevalence and risk factors for vitamin D deficiency among healthy infants and young children in Sacramento, California. EurJPediatr 169 (11):1337-1344. doi:10.1007/s00431-010-1226-3 [doi]</w:t>
      </w:r>
      <w:bookmarkEnd w:id="32"/>
    </w:p>
    <w:p w:rsidR="00B3117A" w:rsidRPr="00B3117A" w:rsidRDefault="00B3117A" w:rsidP="00B3117A">
      <w:pPr>
        <w:spacing w:after="0" w:line="360" w:lineRule="auto"/>
        <w:jc w:val="both"/>
        <w:rPr>
          <w:rFonts w:ascii="Times New Roman" w:hAnsi="Times New Roman"/>
          <w:noProof/>
        </w:rPr>
      </w:pPr>
      <w:bookmarkStart w:id="33" w:name="_ENREF_33"/>
      <w:r w:rsidRPr="00B3117A">
        <w:rPr>
          <w:rFonts w:ascii="Times New Roman" w:hAnsi="Times New Roman"/>
          <w:noProof/>
        </w:rPr>
        <w:t>33. Outila TA, Karkkainen MU, Lamberg-Allardt CJ (2001) Vitamin D status affects serum parathyroid hormone concentrations during winter in female adolescents: associations with forearm bone mineral density. AmJClinNutr 74 (2):206-210</w:t>
      </w:r>
      <w:bookmarkEnd w:id="33"/>
    </w:p>
    <w:p w:rsidR="00B3117A" w:rsidRPr="00B3117A" w:rsidRDefault="00B3117A" w:rsidP="00B3117A">
      <w:pPr>
        <w:spacing w:after="0" w:line="360" w:lineRule="auto"/>
        <w:jc w:val="both"/>
        <w:rPr>
          <w:rFonts w:ascii="Times New Roman" w:hAnsi="Times New Roman"/>
          <w:noProof/>
        </w:rPr>
      </w:pPr>
      <w:bookmarkStart w:id="34" w:name="_ENREF_34"/>
      <w:r w:rsidRPr="00B3117A">
        <w:rPr>
          <w:rFonts w:ascii="Times New Roman" w:hAnsi="Times New Roman"/>
          <w:noProof/>
        </w:rPr>
        <w:t>34. Hill KM, McCabe GP, McCabe LD, Gordon CM, Abrams SA, Weaver CM (2010) An inflection point of serum 25-hydroxyvitamin D for maximal suppression of parathyroid hormone is not evident from multi-site pooled data in children and adolescents. The Journal of nutrition 140 (11):1983-1988. doi:10.3945/jn.110.124966</w:t>
      </w:r>
      <w:bookmarkEnd w:id="34"/>
    </w:p>
    <w:p w:rsidR="00B3117A" w:rsidRPr="00B3117A" w:rsidRDefault="00B3117A" w:rsidP="00B3117A">
      <w:pPr>
        <w:spacing w:after="0" w:line="360" w:lineRule="auto"/>
        <w:jc w:val="both"/>
        <w:rPr>
          <w:rFonts w:ascii="Times New Roman" w:hAnsi="Times New Roman"/>
          <w:noProof/>
        </w:rPr>
      </w:pPr>
      <w:bookmarkStart w:id="35" w:name="_ENREF_35"/>
      <w:r w:rsidRPr="00B3117A">
        <w:rPr>
          <w:rFonts w:ascii="Times New Roman" w:hAnsi="Times New Roman"/>
          <w:noProof/>
        </w:rPr>
        <w:t>35. Aggarwal V, Seth A, Aneja S, Sharma B, Sonkar P, Singh S, Marwaha RK (2012) Role of calcium deficiency in development of nutritional rickets in Indian children: a case control study. The Journal of clinical endocrinology and metabolism 97 (10):3461-3466. doi:10.1210/jc.2011-3120</w:t>
      </w:r>
      <w:bookmarkEnd w:id="35"/>
    </w:p>
    <w:p w:rsidR="00B3117A" w:rsidRPr="00B3117A" w:rsidRDefault="00B3117A" w:rsidP="00B3117A">
      <w:pPr>
        <w:spacing w:after="0" w:line="360" w:lineRule="auto"/>
        <w:jc w:val="both"/>
        <w:rPr>
          <w:rFonts w:ascii="Times New Roman" w:hAnsi="Times New Roman"/>
          <w:noProof/>
        </w:rPr>
      </w:pPr>
      <w:bookmarkStart w:id="36" w:name="_ENREF_36"/>
      <w:r w:rsidRPr="00B3117A">
        <w:rPr>
          <w:rFonts w:ascii="Times New Roman" w:hAnsi="Times New Roman"/>
          <w:noProof/>
        </w:rPr>
        <w:t>36. Cooper C, Dennison EM, Leufkens HG, Bishop N, van Staa TP (2004) Epidemiology of childhood fractures in Britain: a study using the general practice research database. JBone MinerRes 19 (12):1976-1981. doi:10.1359/JBMR.040902 [doi]</w:t>
      </w:r>
      <w:bookmarkEnd w:id="36"/>
    </w:p>
    <w:p w:rsidR="00B3117A" w:rsidRPr="00B3117A" w:rsidRDefault="00B3117A" w:rsidP="00B3117A">
      <w:pPr>
        <w:spacing w:after="0" w:line="360" w:lineRule="auto"/>
        <w:jc w:val="both"/>
        <w:rPr>
          <w:rFonts w:ascii="Times New Roman" w:hAnsi="Times New Roman"/>
          <w:noProof/>
        </w:rPr>
      </w:pPr>
      <w:bookmarkStart w:id="37" w:name="_ENREF_37"/>
      <w:r w:rsidRPr="00B3117A">
        <w:rPr>
          <w:rFonts w:ascii="Times New Roman" w:hAnsi="Times New Roman"/>
          <w:noProof/>
        </w:rPr>
        <w:lastRenderedPageBreak/>
        <w:t>37. Jones IE, Williams SM, Dow N, Goulding A (2002) How many children remain fracture-free during growth? a longitudinal study of children and adolescents participating in the Dunedin Multidisciplinary Health and Development Study. OsteoporosInt 13 (12):990-995. doi:10.1007/s001980200137 [doi]</w:t>
      </w:r>
      <w:bookmarkEnd w:id="37"/>
    </w:p>
    <w:p w:rsidR="00B3117A" w:rsidRPr="00B3117A" w:rsidRDefault="00B3117A" w:rsidP="00B3117A">
      <w:pPr>
        <w:spacing w:after="0" w:line="360" w:lineRule="auto"/>
        <w:jc w:val="both"/>
        <w:rPr>
          <w:rFonts w:ascii="Times New Roman" w:hAnsi="Times New Roman"/>
          <w:noProof/>
        </w:rPr>
      </w:pPr>
      <w:bookmarkStart w:id="38" w:name="_ENREF_38"/>
      <w:r w:rsidRPr="00B3117A">
        <w:rPr>
          <w:rFonts w:ascii="Times New Roman" w:hAnsi="Times New Roman"/>
          <w:noProof/>
        </w:rPr>
        <w:t>38. Chevalley T, Bonjour JP, van RB, Ferrari S, Rizzoli R (2011) Fractures during childhood and adolescence in healthy boys: relation with bone mass, microstructure, and strength. JClinEndocrinolMetab 96 (10):3134-3142. doi:jc.2011-1445 [pii];10.1210/jc.2011-1445 [doi]</w:t>
      </w:r>
      <w:bookmarkEnd w:id="38"/>
    </w:p>
    <w:p w:rsidR="00B3117A" w:rsidRPr="00B3117A" w:rsidRDefault="00B3117A" w:rsidP="00B3117A">
      <w:pPr>
        <w:spacing w:after="0" w:line="360" w:lineRule="auto"/>
        <w:jc w:val="both"/>
        <w:rPr>
          <w:rFonts w:ascii="Times New Roman" w:hAnsi="Times New Roman"/>
          <w:noProof/>
        </w:rPr>
      </w:pPr>
      <w:bookmarkStart w:id="39" w:name="_ENREF_39"/>
      <w:r w:rsidRPr="00B3117A">
        <w:rPr>
          <w:rFonts w:ascii="Times New Roman" w:hAnsi="Times New Roman"/>
          <w:noProof/>
        </w:rPr>
        <w:t>39. Goulding A, Grant AM, Williams SM (2005) Bone and body composition of children and adolescents with repeated forearm fractures. JBone MinerRes 20 (12):2090-2096. doi:10.1359/JBMR.050820 [doi]</w:t>
      </w:r>
      <w:bookmarkEnd w:id="39"/>
    </w:p>
    <w:p w:rsidR="00B3117A" w:rsidRPr="00B3117A" w:rsidRDefault="00B3117A" w:rsidP="00B3117A">
      <w:pPr>
        <w:spacing w:after="0" w:line="360" w:lineRule="auto"/>
        <w:jc w:val="both"/>
        <w:rPr>
          <w:rFonts w:ascii="Times New Roman" w:hAnsi="Times New Roman"/>
          <w:noProof/>
        </w:rPr>
      </w:pPr>
      <w:bookmarkStart w:id="40" w:name="_ENREF_40"/>
      <w:r w:rsidRPr="00B3117A">
        <w:rPr>
          <w:rFonts w:ascii="Times New Roman" w:hAnsi="Times New Roman"/>
          <w:noProof/>
        </w:rPr>
        <w:t>40. Farr JN, Tomas R, Chen Z, Lisse JR, Lohman TG, Going SB (2011) Lower trabecular volumetric BMD at metaphyseal regions of weight-bearing bones is associated with prior fracture in young girls. JBone MinerRes 26 (2):380-387. doi:10.1002/jbmr.218 [doi]</w:t>
      </w:r>
      <w:bookmarkEnd w:id="40"/>
    </w:p>
    <w:p w:rsidR="00B3117A" w:rsidRPr="00B3117A" w:rsidRDefault="00B3117A" w:rsidP="00B3117A">
      <w:pPr>
        <w:spacing w:after="0" w:line="360" w:lineRule="auto"/>
        <w:jc w:val="both"/>
        <w:rPr>
          <w:rFonts w:ascii="Times New Roman" w:hAnsi="Times New Roman"/>
          <w:noProof/>
        </w:rPr>
      </w:pPr>
      <w:bookmarkStart w:id="41" w:name="_ENREF_41"/>
      <w:r w:rsidRPr="00B3117A">
        <w:rPr>
          <w:rFonts w:ascii="Times New Roman" w:hAnsi="Times New Roman"/>
          <w:noProof/>
        </w:rPr>
        <w:t>41. Ryan LM, Teach SJ, Singer SA, Wood R, Freishtat R, Wright JL, McCarter R, Tosi L, Chamberlain JM (2012) Bone mineral density and vitamin D status among African American children with forearm fractures. Pediatrics 130 (3):e553-e560. doi:peds.2012-0134 [pii];10.1542/peds.2012-0134 [doi]</w:t>
      </w:r>
      <w:bookmarkEnd w:id="41"/>
    </w:p>
    <w:p w:rsidR="00B3117A" w:rsidRPr="00B3117A" w:rsidRDefault="00B3117A" w:rsidP="00B3117A">
      <w:pPr>
        <w:spacing w:after="0" w:line="360" w:lineRule="auto"/>
        <w:jc w:val="both"/>
        <w:rPr>
          <w:rFonts w:ascii="Times New Roman" w:hAnsi="Times New Roman"/>
          <w:noProof/>
        </w:rPr>
      </w:pPr>
      <w:bookmarkStart w:id="42" w:name="_ENREF_42"/>
      <w:r w:rsidRPr="00B3117A">
        <w:rPr>
          <w:rFonts w:ascii="Times New Roman" w:hAnsi="Times New Roman"/>
          <w:noProof/>
        </w:rPr>
        <w:t>42. Manias K, McCabe D, Bishop N (2006) Fractures and recurrent fractures in children; varying effects of environmental factors as well as bone size and mass. Bone 39 (3):652-657. doi:S8756-3282(06)00380-2 [pii];10.1016/j.bone.2006.03.018 [doi]</w:t>
      </w:r>
      <w:bookmarkEnd w:id="42"/>
    </w:p>
    <w:p w:rsidR="00B3117A" w:rsidRPr="00B3117A" w:rsidRDefault="00B3117A" w:rsidP="00B3117A">
      <w:pPr>
        <w:spacing w:after="0" w:line="360" w:lineRule="auto"/>
        <w:jc w:val="both"/>
        <w:rPr>
          <w:rFonts w:ascii="Times New Roman" w:hAnsi="Times New Roman"/>
          <w:noProof/>
        </w:rPr>
      </w:pPr>
      <w:bookmarkStart w:id="43" w:name="_ENREF_43"/>
      <w:r w:rsidRPr="00B3117A">
        <w:rPr>
          <w:rFonts w:ascii="Times New Roman" w:hAnsi="Times New Roman"/>
          <w:noProof/>
        </w:rPr>
        <w:t>43. Mylott BM, Kump T, Bolton ML, Greenbaum LA (2004) Rickets in the Dairy State. WMJ 103 (5):84-87</w:t>
      </w:r>
      <w:bookmarkEnd w:id="43"/>
    </w:p>
    <w:p w:rsidR="00B3117A" w:rsidRPr="00B3117A" w:rsidRDefault="00B3117A" w:rsidP="00B3117A">
      <w:pPr>
        <w:spacing w:after="0" w:line="360" w:lineRule="auto"/>
        <w:jc w:val="both"/>
        <w:rPr>
          <w:rFonts w:ascii="Times New Roman" w:hAnsi="Times New Roman"/>
          <w:noProof/>
        </w:rPr>
      </w:pPr>
      <w:bookmarkStart w:id="44" w:name="_ENREF_44"/>
      <w:r w:rsidRPr="00B3117A">
        <w:rPr>
          <w:rFonts w:ascii="Times New Roman" w:hAnsi="Times New Roman"/>
          <w:noProof/>
        </w:rPr>
        <w:t>44. Blok BH, Grant CC, McNeil AR, Reid IR (2000) Characteristics of children with florid vitamin D deficient rickets in the Auckland region in 1998. NZMedJ 113 (1117):374-376</w:t>
      </w:r>
      <w:bookmarkEnd w:id="44"/>
    </w:p>
    <w:p w:rsidR="00B3117A" w:rsidRPr="00B3117A" w:rsidRDefault="00B3117A" w:rsidP="00B3117A">
      <w:pPr>
        <w:spacing w:after="0" w:line="360" w:lineRule="auto"/>
        <w:jc w:val="both"/>
        <w:rPr>
          <w:rFonts w:ascii="Times New Roman" w:hAnsi="Times New Roman"/>
          <w:noProof/>
        </w:rPr>
      </w:pPr>
      <w:bookmarkStart w:id="45" w:name="_ENREF_45"/>
      <w:r w:rsidRPr="00B3117A">
        <w:rPr>
          <w:rFonts w:ascii="Times New Roman" w:hAnsi="Times New Roman"/>
          <w:noProof/>
        </w:rPr>
        <w:t>45. Al-Atawi MS, Al-Alwan IA, Al-Mutair AN, Tamim HM, Al-Jurayyan NA (2009) Epidemiology of nutritional rickets in children. SaudiJKidney DisTranspl 20 (2):260-265</w:t>
      </w:r>
      <w:bookmarkEnd w:id="45"/>
    </w:p>
    <w:p w:rsidR="00B3117A" w:rsidRPr="00B3117A" w:rsidRDefault="00B3117A" w:rsidP="00B3117A">
      <w:pPr>
        <w:spacing w:after="0" w:line="360" w:lineRule="auto"/>
        <w:jc w:val="both"/>
        <w:rPr>
          <w:rFonts w:ascii="Times New Roman" w:hAnsi="Times New Roman"/>
          <w:noProof/>
        </w:rPr>
      </w:pPr>
      <w:bookmarkStart w:id="46" w:name="_ENREF_46"/>
      <w:r w:rsidRPr="00B3117A">
        <w:rPr>
          <w:rFonts w:ascii="Times New Roman" w:hAnsi="Times New Roman"/>
          <w:noProof/>
        </w:rPr>
        <w:t>46. Al-Jurayyan NA, El-Desouki ME, Al-Herbish AS, Al-Mazyad AS, Al-Qhtani MM (2002) Nutritional rickets and osteomalacia in school children and adolescents. SaudiMedJ 23 (2):182-185</w:t>
      </w:r>
      <w:bookmarkEnd w:id="46"/>
    </w:p>
    <w:p w:rsidR="00B3117A" w:rsidRPr="00B3117A" w:rsidRDefault="00B3117A" w:rsidP="00B3117A">
      <w:pPr>
        <w:spacing w:after="0" w:line="360" w:lineRule="auto"/>
        <w:jc w:val="both"/>
        <w:rPr>
          <w:rFonts w:ascii="Times New Roman" w:hAnsi="Times New Roman"/>
          <w:noProof/>
        </w:rPr>
      </w:pPr>
      <w:bookmarkStart w:id="47" w:name="_ENREF_47"/>
      <w:r w:rsidRPr="00B3117A">
        <w:rPr>
          <w:rFonts w:ascii="Times New Roman" w:hAnsi="Times New Roman"/>
          <w:noProof/>
        </w:rPr>
        <w:t>47. Beck-Nielsen SS, Jensen TK, Gram J, Brixen K, Brock-Jacobsen B (2009) Nutritional rickets in Denmark: a retrospective review of children's medical records from 1985 to 2005. EurJPediatr 168 (8):941-949. doi:10.1007/s00431-008-0864-1 [doi]</w:t>
      </w:r>
      <w:bookmarkEnd w:id="47"/>
    </w:p>
    <w:p w:rsidR="00B3117A" w:rsidRPr="00B3117A" w:rsidRDefault="00B3117A" w:rsidP="00B3117A">
      <w:pPr>
        <w:spacing w:after="0" w:line="360" w:lineRule="auto"/>
        <w:jc w:val="both"/>
        <w:rPr>
          <w:rFonts w:ascii="Times New Roman" w:hAnsi="Times New Roman"/>
          <w:noProof/>
        </w:rPr>
      </w:pPr>
      <w:bookmarkStart w:id="48" w:name="_ENREF_48"/>
      <w:r w:rsidRPr="00B3117A">
        <w:rPr>
          <w:rFonts w:ascii="Times New Roman" w:hAnsi="Times New Roman"/>
          <w:noProof/>
        </w:rPr>
        <w:t>48. Miyako K, Kinjo S, Kohno H (2005) Vitamin D deficiency rickets caused by improper lifestyle in Japanese children. PediatrInt 47 (2):142-146. doi:PED2041 [pii];10.1111/j.1442-200x.2005.02041.x [doi]</w:t>
      </w:r>
      <w:bookmarkEnd w:id="48"/>
    </w:p>
    <w:p w:rsidR="00B3117A" w:rsidRPr="00B3117A" w:rsidRDefault="00B3117A" w:rsidP="00B3117A">
      <w:pPr>
        <w:spacing w:after="0" w:line="360" w:lineRule="auto"/>
        <w:jc w:val="both"/>
        <w:rPr>
          <w:rFonts w:ascii="Times New Roman" w:hAnsi="Times New Roman"/>
          <w:noProof/>
        </w:rPr>
      </w:pPr>
      <w:bookmarkStart w:id="49" w:name="_ENREF_49"/>
      <w:r w:rsidRPr="00B3117A">
        <w:rPr>
          <w:rFonts w:ascii="Times New Roman" w:hAnsi="Times New Roman"/>
          <w:noProof/>
        </w:rPr>
        <w:t>49. Chapman T, Sugar N, Done S, Marasigan J, Wambold N, Feldman K (2010) Fractures in infants and toddlers with rickets. PediatrRadiol 40 (7):1184-1189. doi:10.1007/s00247-009-1470-8 [doi]</w:t>
      </w:r>
      <w:bookmarkEnd w:id="49"/>
    </w:p>
    <w:p w:rsidR="00B3117A" w:rsidRPr="00B3117A" w:rsidRDefault="00B3117A" w:rsidP="00B3117A">
      <w:pPr>
        <w:spacing w:after="0" w:line="360" w:lineRule="auto"/>
        <w:jc w:val="both"/>
        <w:rPr>
          <w:rFonts w:ascii="Times New Roman" w:hAnsi="Times New Roman"/>
          <w:noProof/>
        </w:rPr>
      </w:pPr>
      <w:bookmarkStart w:id="50" w:name="_ENREF_50"/>
      <w:r w:rsidRPr="00B3117A">
        <w:rPr>
          <w:rFonts w:ascii="Times New Roman" w:hAnsi="Times New Roman"/>
          <w:noProof/>
        </w:rPr>
        <w:lastRenderedPageBreak/>
        <w:t>50. Ladhani S, Srinivasan L, Buchanan C, Allgrove J (2004) Presentation of vitamin D deficiency. ArchDisChild 89 (8):781-784. doi:10.1136/adc.2003.031385 [doi];89/8/781 [pii]</w:t>
      </w:r>
      <w:bookmarkEnd w:id="50"/>
    </w:p>
    <w:p w:rsidR="00B3117A" w:rsidRPr="00B3117A" w:rsidRDefault="00B3117A" w:rsidP="00B3117A">
      <w:pPr>
        <w:spacing w:after="0" w:line="360" w:lineRule="auto"/>
        <w:jc w:val="both"/>
        <w:rPr>
          <w:rFonts w:ascii="Times New Roman" w:hAnsi="Times New Roman"/>
          <w:noProof/>
        </w:rPr>
      </w:pPr>
      <w:bookmarkStart w:id="51" w:name="_ENREF_51"/>
      <w:r w:rsidRPr="00B3117A">
        <w:rPr>
          <w:rFonts w:ascii="Times New Roman" w:hAnsi="Times New Roman"/>
          <w:noProof/>
        </w:rPr>
        <w:t>51. Pedersen P, Michaelsen KF, Molgaard C (2003) Children with nutritional rickets referred to hospitals in Copenhagen during a 10-year period. Acta paediatrica (Oslo, Norway : 1992) 92 (1):87-90</w:t>
      </w:r>
      <w:bookmarkEnd w:id="51"/>
    </w:p>
    <w:p w:rsidR="00B3117A" w:rsidRPr="00B3117A" w:rsidRDefault="00B3117A" w:rsidP="00B3117A">
      <w:pPr>
        <w:spacing w:after="0" w:line="360" w:lineRule="auto"/>
        <w:jc w:val="both"/>
        <w:rPr>
          <w:rFonts w:ascii="Times New Roman" w:hAnsi="Times New Roman"/>
          <w:noProof/>
        </w:rPr>
      </w:pPr>
      <w:bookmarkStart w:id="52" w:name="_ENREF_52"/>
      <w:r w:rsidRPr="00B3117A">
        <w:rPr>
          <w:rFonts w:ascii="Times New Roman" w:hAnsi="Times New Roman"/>
          <w:noProof/>
        </w:rPr>
        <w:t>52. El-Desouki M, Al-Jurayyan N (1997) Bone mineral density and bone scintigraphy in children and adolescents with osteomalacia. EurJNuclMed 24 (2):202-205</w:t>
      </w:r>
      <w:bookmarkEnd w:id="52"/>
    </w:p>
    <w:p w:rsidR="00B3117A" w:rsidRPr="00B3117A" w:rsidRDefault="00B3117A" w:rsidP="00B3117A">
      <w:pPr>
        <w:spacing w:after="0" w:line="360" w:lineRule="auto"/>
        <w:jc w:val="both"/>
        <w:rPr>
          <w:rFonts w:ascii="Times New Roman" w:hAnsi="Times New Roman"/>
          <w:noProof/>
        </w:rPr>
      </w:pPr>
      <w:bookmarkStart w:id="53" w:name="_ENREF_53"/>
      <w:r w:rsidRPr="00B3117A">
        <w:rPr>
          <w:rFonts w:ascii="Times New Roman" w:hAnsi="Times New Roman"/>
          <w:noProof/>
        </w:rPr>
        <w:t>53. Perez-Rossello JM, Feldman HA, Kleinman PK, Connolly SA, Fair RA, Myers RM, Gordon CM (2012) Rachitic changes, demineralization, and fracture risk in healthy infants and toddlers with vitamin D deficiency. Radiology 262 (1):234-241. doi:radiol.11110358 [pii];10.1148/radiol.11110358 [doi]</w:t>
      </w:r>
      <w:bookmarkEnd w:id="53"/>
    </w:p>
    <w:p w:rsidR="00B3117A" w:rsidRPr="00B3117A" w:rsidRDefault="00B3117A" w:rsidP="00B3117A">
      <w:pPr>
        <w:spacing w:after="0" w:line="360" w:lineRule="auto"/>
        <w:jc w:val="both"/>
        <w:rPr>
          <w:rFonts w:ascii="Times New Roman" w:hAnsi="Times New Roman"/>
          <w:noProof/>
        </w:rPr>
      </w:pPr>
      <w:bookmarkStart w:id="54" w:name="_ENREF_54"/>
      <w:r w:rsidRPr="00B3117A">
        <w:rPr>
          <w:rFonts w:ascii="Times New Roman" w:hAnsi="Times New Roman"/>
          <w:noProof/>
        </w:rPr>
        <w:t>54. Bener A, Al-Ali M, Hoffmann GF (2009) Vitamin D deficiency in healthy children in a sunny country: associated factors. IntJFood SciNutr 60 Suppl 5:60-70. doi:904718499 [pii];10.1080/09637480802400487 [doi]</w:t>
      </w:r>
      <w:bookmarkEnd w:id="54"/>
    </w:p>
    <w:p w:rsidR="00B3117A" w:rsidRPr="00B3117A" w:rsidRDefault="00B3117A" w:rsidP="00B3117A">
      <w:pPr>
        <w:spacing w:after="0" w:line="360" w:lineRule="auto"/>
        <w:jc w:val="both"/>
        <w:rPr>
          <w:rFonts w:ascii="Times New Roman" w:hAnsi="Times New Roman"/>
          <w:noProof/>
        </w:rPr>
      </w:pPr>
      <w:bookmarkStart w:id="55" w:name="_ENREF_55"/>
      <w:r w:rsidRPr="00B3117A">
        <w:rPr>
          <w:rFonts w:ascii="Times New Roman" w:hAnsi="Times New Roman"/>
          <w:noProof/>
        </w:rPr>
        <w:t>55. Rennie LM, Beattie TF, Wilkinson AG, Crofton P, Bath LE (2005) Incidental radiological diagnosis of rickets. EmergMedJ 22 (8):534-537. doi:22/8/534 [pii];10.1136/emj.2003.011668 [doi]</w:t>
      </w:r>
      <w:bookmarkEnd w:id="55"/>
    </w:p>
    <w:p w:rsidR="00B3117A" w:rsidRPr="00B3117A" w:rsidRDefault="00B3117A" w:rsidP="00B3117A">
      <w:pPr>
        <w:spacing w:after="0" w:line="360" w:lineRule="auto"/>
        <w:jc w:val="both"/>
        <w:rPr>
          <w:rFonts w:ascii="Times New Roman" w:hAnsi="Times New Roman"/>
          <w:noProof/>
        </w:rPr>
      </w:pPr>
      <w:bookmarkStart w:id="56" w:name="_ENREF_56"/>
      <w:r w:rsidRPr="00B3117A">
        <w:rPr>
          <w:rFonts w:ascii="Times New Roman" w:hAnsi="Times New Roman"/>
          <w:noProof/>
        </w:rPr>
        <w:t>56. Herman MJ, Bulthuis DB (1999) Incidental diagnosis of nutritional rickets after clavicle fracture. Orthopedics 22 (2):254-255</w:t>
      </w:r>
      <w:bookmarkEnd w:id="56"/>
    </w:p>
    <w:p w:rsidR="00B3117A" w:rsidRPr="00B3117A" w:rsidRDefault="00B3117A" w:rsidP="00B3117A">
      <w:pPr>
        <w:spacing w:after="0" w:line="360" w:lineRule="auto"/>
        <w:jc w:val="both"/>
        <w:rPr>
          <w:rFonts w:ascii="Times New Roman" w:hAnsi="Times New Roman"/>
          <w:noProof/>
        </w:rPr>
      </w:pPr>
      <w:bookmarkStart w:id="57" w:name="_ENREF_57"/>
      <w:r w:rsidRPr="00B3117A">
        <w:rPr>
          <w:rFonts w:ascii="Times New Roman" w:hAnsi="Times New Roman"/>
          <w:noProof/>
        </w:rPr>
        <w:t>57. Bloom E, Klein EJ, Shushan D, Feldman KW (2004) Variable presentations of rickets in children in the emergency department. PediatrEmergCare 20 (2):126-130. doi:00006565-200402000-00011 [pii]</w:t>
      </w:r>
      <w:bookmarkEnd w:id="57"/>
    </w:p>
    <w:p w:rsidR="00B3117A" w:rsidRPr="00B3117A" w:rsidRDefault="00B3117A" w:rsidP="00B3117A">
      <w:pPr>
        <w:spacing w:after="0" w:line="360" w:lineRule="auto"/>
        <w:jc w:val="both"/>
        <w:rPr>
          <w:rFonts w:ascii="Times New Roman" w:hAnsi="Times New Roman"/>
          <w:noProof/>
        </w:rPr>
      </w:pPr>
      <w:bookmarkStart w:id="58" w:name="_ENREF_58"/>
      <w:r w:rsidRPr="00B3117A">
        <w:rPr>
          <w:rFonts w:ascii="Times New Roman" w:hAnsi="Times New Roman"/>
          <w:noProof/>
        </w:rPr>
        <w:t>58. Senniappan S, Elazabi A, Doughty I, Mughal MZ (2008) Case 2: Fractures in under-6-month-old exclusively breast-fed infants born to immigrant parents: nonaccidental injury? (case presentation). Diagnosis: Pathological fractures secondary to vitamin D deficiency rickets in under-6-months-old, exclusively breast-fed infants, born to immigrant parents. Acta paediatrica (Oslo, Norway : 1992) 97 (7):836-833. doi:APA790 [pii];10.1111/j.1651-2227.2008.00790.x [doi]</w:t>
      </w:r>
      <w:bookmarkEnd w:id="58"/>
    </w:p>
    <w:p w:rsidR="00B3117A" w:rsidRPr="00B3117A" w:rsidRDefault="00B3117A" w:rsidP="00B3117A">
      <w:pPr>
        <w:spacing w:after="0" w:line="360" w:lineRule="auto"/>
        <w:jc w:val="both"/>
        <w:rPr>
          <w:rFonts w:ascii="Times New Roman" w:hAnsi="Times New Roman"/>
          <w:noProof/>
        </w:rPr>
      </w:pPr>
      <w:bookmarkStart w:id="59" w:name="_ENREF_59"/>
      <w:r w:rsidRPr="00B3117A">
        <w:rPr>
          <w:rFonts w:ascii="Times New Roman" w:hAnsi="Times New Roman"/>
          <w:noProof/>
        </w:rPr>
        <w:t>59. Bulloch B, Schubert CJ, Brophy PD, Johnson N, Reed MH, Shapiro RA (2000) Cause and clinical characteristics of rib fractures in infants. Pediatrics 105 (4):E48</w:t>
      </w:r>
      <w:bookmarkEnd w:id="59"/>
    </w:p>
    <w:p w:rsidR="00B3117A" w:rsidRPr="00B3117A" w:rsidRDefault="00B3117A" w:rsidP="00B3117A">
      <w:pPr>
        <w:spacing w:after="0" w:line="360" w:lineRule="auto"/>
        <w:jc w:val="both"/>
        <w:rPr>
          <w:rFonts w:ascii="Times New Roman" w:hAnsi="Times New Roman"/>
          <w:noProof/>
        </w:rPr>
      </w:pPr>
      <w:bookmarkStart w:id="60" w:name="_ENREF_60"/>
      <w:r w:rsidRPr="00B3117A">
        <w:rPr>
          <w:rFonts w:ascii="Times New Roman" w:hAnsi="Times New Roman"/>
          <w:noProof/>
        </w:rPr>
        <w:t>60. Schnadower D, Agarwal C, Oberfield SE, Fennoy I, Pusic M (2006) Hypocalcemic seizures and secondary bilateral femoral fractures in an adolescent with primary vitamin D deficiency. Pediatrics 118 (5):2226-2230. doi:118/5/2226 [pii];10.1542/peds.2006-1170 [doi]</w:t>
      </w:r>
      <w:bookmarkEnd w:id="60"/>
    </w:p>
    <w:p w:rsidR="00B3117A" w:rsidRPr="00B3117A" w:rsidRDefault="00B3117A" w:rsidP="00B3117A">
      <w:pPr>
        <w:spacing w:after="0" w:line="360" w:lineRule="auto"/>
        <w:jc w:val="both"/>
        <w:rPr>
          <w:rFonts w:ascii="Times New Roman" w:hAnsi="Times New Roman"/>
          <w:noProof/>
        </w:rPr>
      </w:pPr>
      <w:bookmarkStart w:id="61" w:name="_ENREF_61"/>
      <w:r w:rsidRPr="00B3117A">
        <w:rPr>
          <w:rFonts w:ascii="Times New Roman" w:hAnsi="Times New Roman"/>
          <w:noProof/>
        </w:rPr>
        <w:t>61. Bischoff-Ferrari HA, Dawson-Hughes B, Staehelin HB, Orav JE, Stuck AE, Theiler R, Wong JB, Egli A, Kiel DP, Henschkowski J (2009) Fall prevention with supplemental and active forms of vitamin D: a meta-analysis of randomised controlled trials. Bmj 339:b3692</w:t>
      </w:r>
      <w:bookmarkEnd w:id="61"/>
    </w:p>
    <w:p w:rsidR="00B3117A" w:rsidRPr="00B3117A" w:rsidRDefault="00B3117A" w:rsidP="00B3117A">
      <w:pPr>
        <w:spacing w:after="0" w:line="360" w:lineRule="auto"/>
        <w:jc w:val="both"/>
        <w:rPr>
          <w:rFonts w:ascii="Times New Roman" w:hAnsi="Times New Roman"/>
          <w:noProof/>
        </w:rPr>
      </w:pPr>
      <w:bookmarkStart w:id="62" w:name="_ENREF_62"/>
      <w:r w:rsidRPr="00B3117A">
        <w:rPr>
          <w:rFonts w:ascii="Times New Roman" w:hAnsi="Times New Roman"/>
          <w:noProof/>
        </w:rPr>
        <w:lastRenderedPageBreak/>
        <w:t>62. James JR, Massey PA, Hollister AM, Greber EM (2013) Prevalence of hypovitaminosis D among children with upper extremity fractures. JPediatrOrthop 33 (2):159-162. doi:10.1097/BPO.0b013e3182770bf7 [doi];01241398-201303000-00010 [pii]</w:t>
      </w:r>
      <w:bookmarkEnd w:id="62"/>
    </w:p>
    <w:p w:rsidR="00B3117A" w:rsidRPr="00B3117A" w:rsidRDefault="00B3117A" w:rsidP="00B3117A">
      <w:pPr>
        <w:spacing w:after="0" w:line="360" w:lineRule="auto"/>
        <w:jc w:val="both"/>
        <w:rPr>
          <w:rFonts w:ascii="Times New Roman" w:hAnsi="Times New Roman"/>
          <w:noProof/>
        </w:rPr>
      </w:pPr>
      <w:bookmarkStart w:id="63" w:name="_ENREF_63"/>
      <w:r w:rsidRPr="00B3117A">
        <w:rPr>
          <w:rFonts w:ascii="Times New Roman" w:hAnsi="Times New Roman"/>
          <w:noProof/>
        </w:rPr>
        <w:t>63. Ryan LM, Brandoli C, Freishtat RJ, Wright JL, Tosi L, Chamberlain JM (2010) Prevalence of vitamin D insufficiency in African American children with forearm fractures: a preliminary study. JPediatrOrthop 30 (2):106-109. doi:10.1097/BPO.0b013e3181d076a3 [doi];01241398-201003000-00002 [pii]</w:t>
      </w:r>
      <w:bookmarkEnd w:id="63"/>
    </w:p>
    <w:p w:rsidR="00B3117A" w:rsidRPr="00B3117A" w:rsidRDefault="00B3117A" w:rsidP="00B3117A">
      <w:pPr>
        <w:spacing w:after="0" w:line="360" w:lineRule="auto"/>
        <w:jc w:val="both"/>
        <w:rPr>
          <w:rFonts w:ascii="Times New Roman" w:hAnsi="Times New Roman"/>
          <w:noProof/>
        </w:rPr>
      </w:pPr>
      <w:bookmarkStart w:id="64" w:name="_ENREF_64"/>
      <w:r w:rsidRPr="00B3117A">
        <w:rPr>
          <w:rFonts w:ascii="Times New Roman" w:hAnsi="Times New Roman"/>
          <w:noProof/>
        </w:rPr>
        <w:t>64. Chan GM, Hess M, Hollis J, Book LS (1984) Bone mineral status in childhood accidental fractures. AmJDisChild 138 (6):569-570</w:t>
      </w:r>
      <w:bookmarkEnd w:id="64"/>
    </w:p>
    <w:p w:rsidR="00B3117A" w:rsidRPr="00B3117A" w:rsidRDefault="00B3117A" w:rsidP="00B3117A">
      <w:pPr>
        <w:spacing w:after="0" w:line="360" w:lineRule="auto"/>
        <w:jc w:val="both"/>
        <w:rPr>
          <w:rFonts w:ascii="Times New Roman" w:hAnsi="Times New Roman"/>
          <w:noProof/>
        </w:rPr>
      </w:pPr>
      <w:bookmarkStart w:id="65" w:name="_ENREF_65"/>
      <w:r w:rsidRPr="00B3117A">
        <w:rPr>
          <w:rFonts w:ascii="Times New Roman" w:hAnsi="Times New Roman"/>
          <w:noProof/>
        </w:rPr>
        <w:t>65. Farr JN, Amin S, Melton LJ, Kirmani S, McCready LK, Atkinson EJ, Müller R, Khosla S (2014) Bone Strength and Structural Deficits in Children and Adolescents With a Distal Forearm Fracture Resulting From Mild Trauma. Journal of Bone and Mineral Research 29 (3):590-599. doi:10.1002/jbmr.2071</w:t>
      </w:r>
      <w:bookmarkEnd w:id="65"/>
    </w:p>
    <w:p w:rsidR="00B3117A" w:rsidRPr="00B3117A" w:rsidRDefault="00B3117A" w:rsidP="00B3117A">
      <w:pPr>
        <w:spacing w:after="0" w:line="360" w:lineRule="auto"/>
        <w:jc w:val="both"/>
        <w:rPr>
          <w:rFonts w:ascii="Times New Roman" w:hAnsi="Times New Roman"/>
          <w:noProof/>
        </w:rPr>
      </w:pPr>
      <w:bookmarkStart w:id="66" w:name="_ENREF_66"/>
      <w:r w:rsidRPr="00B3117A">
        <w:rPr>
          <w:rFonts w:ascii="Times New Roman" w:hAnsi="Times New Roman"/>
          <w:noProof/>
        </w:rPr>
        <w:t>66. Ceroni D, Anderson de la Llana R, Martin X, Lamah L, De Coulon G, Turcot K, Dubois-Ferriere V (2012) Prevalence of vitamin D insufficiency in Swiss teenagers with appendicular fractures: a prospective study of 100 cases. Journal of children's orthopaedics 6 (6):497-503. doi:10.1007/s11832-012-0446-7</w:t>
      </w:r>
      <w:bookmarkEnd w:id="66"/>
    </w:p>
    <w:p w:rsidR="00B3117A" w:rsidRPr="00B3117A" w:rsidRDefault="00B3117A" w:rsidP="00B3117A">
      <w:pPr>
        <w:spacing w:after="0" w:line="360" w:lineRule="auto"/>
        <w:jc w:val="both"/>
        <w:rPr>
          <w:rFonts w:ascii="Times New Roman" w:hAnsi="Times New Roman"/>
          <w:noProof/>
        </w:rPr>
      </w:pPr>
      <w:bookmarkStart w:id="67" w:name="_ENREF_67"/>
      <w:r w:rsidRPr="00B3117A">
        <w:rPr>
          <w:rFonts w:ascii="Times New Roman" w:hAnsi="Times New Roman"/>
          <w:noProof/>
        </w:rPr>
        <w:t>67. Mayranpaa MK, Viljakainen HT, Toiviainen-Salo S, Kallio PE, Makitie O (2012) Impaired bone health and asymptomatic vertebral compressions in fracture-prone children: a case-control study. JBone MinerRes 27 (6):1413-1424. doi:10.1002/jbmr.1579 [doi]</w:t>
      </w:r>
      <w:bookmarkEnd w:id="67"/>
    </w:p>
    <w:p w:rsidR="00B3117A" w:rsidRPr="00B3117A" w:rsidRDefault="00B3117A" w:rsidP="00B3117A">
      <w:pPr>
        <w:spacing w:after="0" w:line="360" w:lineRule="auto"/>
        <w:jc w:val="both"/>
        <w:rPr>
          <w:rFonts w:ascii="Times New Roman" w:hAnsi="Times New Roman"/>
          <w:noProof/>
        </w:rPr>
      </w:pPr>
      <w:bookmarkStart w:id="68" w:name="_ENREF_68"/>
      <w:r w:rsidRPr="00B3117A">
        <w:rPr>
          <w:rFonts w:ascii="Times New Roman" w:hAnsi="Times New Roman"/>
          <w:noProof/>
        </w:rPr>
        <w:t>68. Olney RC, Mazur JM, Pike LM, Froyen MK, Ramirez-Garnica G, Loveless EA, Mandel DM, Hahn GA, Neal KM, Cummings RJ (2008) Healthy children with frequent fractures: how much evaluation is needed? Pediatrics 121 (5):890-897. doi:121/5/890 [pii];10.1542/peds.2007-2079 [doi]</w:t>
      </w:r>
      <w:bookmarkEnd w:id="68"/>
    </w:p>
    <w:p w:rsidR="00B3117A" w:rsidRPr="00B3117A" w:rsidRDefault="00B3117A" w:rsidP="00B3117A">
      <w:pPr>
        <w:spacing w:after="0" w:line="360" w:lineRule="auto"/>
        <w:jc w:val="both"/>
        <w:rPr>
          <w:rFonts w:ascii="Times New Roman" w:hAnsi="Times New Roman"/>
          <w:noProof/>
        </w:rPr>
      </w:pPr>
      <w:bookmarkStart w:id="69" w:name="_ENREF_69"/>
      <w:r w:rsidRPr="00B3117A">
        <w:rPr>
          <w:rFonts w:ascii="Times New Roman" w:hAnsi="Times New Roman"/>
          <w:noProof/>
        </w:rPr>
        <w:t>69. Montgomery CO, Young KL, Austen M, Jo CH, Blasier RD, Ilyas M (2010) Increased risk of Blount disease in obese children and adolescents with vitamin D deficiency. JPediatrOrthop 30 (8):879-882. doi:10.1097/BPO.0b013e3181f5a0b3 [doi];01241398-201012000-00020 [pii]</w:t>
      </w:r>
      <w:bookmarkEnd w:id="69"/>
    </w:p>
    <w:p w:rsidR="00B3117A" w:rsidRPr="00B3117A" w:rsidRDefault="00B3117A" w:rsidP="00B3117A">
      <w:pPr>
        <w:spacing w:after="0" w:line="360" w:lineRule="auto"/>
        <w:jc w:val="both"/>
        <w:rPr>
          <w:rFonts w:ascii="Times New Roman" w:hAnsi="Times New Roman"/>
          <w:noProof/>
        </w:rPr>
      </w:pPr>
      <w:bookmarkStart w:id="70" w:name="_ENREF_70"/>
      <w:r w:rsidRPr="00B3117A">
        <w:rPr>
          <w:rFonts w:ascii="Times New Roman" w:hAnsi="Times New Roman"/>
          <w:noProof/>
        </w:rPr>
        <w:t>70. Eschle D, Aeschlimann AG (2011) Is supplementation of vitamin d beneficial for fracture healing? A short review of the literature. GeriatrOrthopSurgRehabil 2 (3):90-93. doi:10.1177/2151458511408568 [doi];10.1177_2151458511408568 [pii]</w:t>
      </w:r>
      <w:bookmarkEnd w:id="70"/>
    </w:p>
    <w:p w:rsidR="00B3117A" w:rsidRPr="00B3117A" w:rsidRDefault="00B3117A" w:rsidP="00B3117A">
      <w:pPr>
        <w:spacing w:after="0" w:line="360" w:lineRule="auto"/>
        <w:jc w:val="both"/>
        <w:rPr>
          <w:rFonts w:ascii="Times New Roman" w:hAnsi="Times New Roman"/>
          <w:noProof/>
        </w:rPr>
      </w:pPr>
      <w:bookmarkStart w:id="71" w:name="_ENREF_71"/>
      <w:r w:rsidRPr="00B3117A">
        <w:rPr>
          <w:rFonts w:ascii="Times New Roman" w:hAnsi="Times New Roman"/>
          <w:noProof/>
        </w:rPr>
        <w:t>71. Boszczyk AM, Zakrzewski P, Pomianowski S (2013) Vitamin D concentration in patients with normal and impaired bone union. PolOrthopTraumatol 78:1-3. doi:883710 [pii]</w:t>
      </w:r>
      <w:bookmarkEnd w:id="71"/>
    </w:p>
    <w:p w:rsidR="00B3117A" w:rsidRPr="00B3117A" w:rsidRDefault="00B3117A" w:rsidP="00B3117A">
      <w:pPr>
        <w:spacing w:after="0" w:line="360" w:lineRule="auto"/>
        <w:jc w:val="both"/>
        <w:rPr>
          <w:rFonts w:ascii="Times New Roman" w:hAnsi="Times New Roman"/>
          <w:noProof/>
        </w:rPr>
      </w:pPr>
      <w:bookmarkStart w:id="72" w:name="_ENREF_72"/>
      <w:r w:rsidRPr="00B3117A">
        <w:rPr>
          <w:rFonts w:ascii="Times New Roman" w:hAnsi="Times New Roman"/>
          <w:noProof/>
        </w:rPr>
        <w:t>72. Thacher TD, Fischer PR, Pettifor JM, Lawson JO, Manaster BJ, Reading JC (2000) Radiographic scoring method for the assessment of the severity of nutritional rickets. JTropPediatr 46 (3):132-139</w:t>
      </w:r>
      <w:bookmarkEnd w:id="72"/>
    </w:p>
    <w:p w:rsidR="00B3117A" w:rsidRPr="00B3117A" w:rsidRDefault="00B3117A" w:rsidP="00B3117A">
      <w:pPr>
        <w:spacing w:after="0" w:line="360" w:lineRule="auto"/>
        <w:jc w:val="both"/>
        <w:rPr>
          <w:rFonts w:ascii="Times New Roman" w:hAnsi="Times New Roman"/>
          <w:noProof/>
        </w:rPr>
      </w:pPr>
      <w:bookmarkStart w:id="73" w:name="_ENREF_73"/>
      <w:r w:rsidRPr="00B3117A">
        <w:rPr>
          <w:rFonts w:ascii="Times New Roman" w:hAnsi="Times New Roman"/>
          <w:noProof/>
        </w:rPr>
        <w:t>73. Akcam M, Yildiz M, Yilmaz A, Artan R (2006) Bone mineral density in response to two different regimes in rickets. Indian Pediatr 43 (5):423-427</w:t>
      </w:r>
      <w:bookmarkEnd w:id="73"/>
    </w:p>
    <w:p w:rsidR="00B3117A" w:rsidRPr="00B3117A" w:rsidRDefault="00B3117A" w:rsidP="00B3117A">
      <w:pPr>
        <w:spacing w:after="0" w:line="360" w:lineRule="auto"/>
        <w:jc w:val="both"/>
        <w:rPr>
          <w:rFonts w:ascii="Times New Roman" w:hAnsi="Times New Roman"/>
          <w:noProof/>
        </w:rPr>
      </w:pPr>
      <w:bookmarkStart w:id="74" w:name="_ENREF_74"/>
      <w:r w:rsidRPr="00B3117A">
        <w:rPr>
          <w:rFonts w:ascii="Times New Roman" w:hAnsi="Times New Roman"/>
          <w:noProof/>
        </w:rPr>
        <w:lastRenderedPageBreak/>
        <w:t>74. Ergur AT, Erselcan T (2000) Diagnostic value of bone mineral density measurements in infants with rickets. JTropPediatr 46 (2):124-126</w:t>
      </w:r>
      <w:bookmarkEnd w:id="74"/>
    </w:p>
    <w:p w:rsidR="00B3117A" w:rsidRPr="00B3117A" w:rsidRDefault="00B3117A" w:rsidP="00B3117A">
      <w:pPr>
        <w:spacing w:after="0" w:line="360" w:lineRule="auto"/>
        <w:jc w:val="both"/>
        <w:rPr>
          <w:rFonts w:ascii="Times New Roman" w:hAnsi="Times New Roman"/>
          <w:noProof/>
        </w:rPr>
      </w:pPr>
      <w:bookmarkStart w:id="75" w:name="_ENREF_75"/>
      <w:r w:rsidRPr="00B3117A">
        <w:rPr>
          <w:rFonts w:ascii="Times New Roman" w:hAnsi="Times New Roman"/>
          <w:noProof/>
        </w:rPr>
        <w:t>75. Ford JA, Davidson DC, McIntosh WB, Fyfe WM, Dunnigan MG (1973) Neonatal rickets in Asian immigrant population. BrMedJ 3 (5873):211-212</w:t>
      </w:r>
      <w:bookmarkEnd w:id="75"/>
    </w:p>
    <w:p w:rsidR="00B3117A" w:rsidRPr="00B3117A" w:rsidRDefault="00B3117A" w:rsidP="00B3117A">
      <w:pPr>
        <w:spacing w:after="0" w:line="360" w:lineRule="auto"/>
        <w:jc w:val="both"/>
        <w:rPr>
          <w:rFonts w:ascii="Times New Roman" w:hAnsi="Times New Roman"/>
          <w:noProof/>
        </w:rPr>
      </w:pPr>
      <w:bookmarkStart w:id="76" w:name="_ENREF_76"/>
      <w:r w:rsidRPr="00B3117A">
        <w:rPr>
          <w:rFonts w:ascii="Times New Roman" w:hAnsi="Times New Roman"/>
          <w:noProof/>
        </w:rPr>
        <w:t>76. Moncrieff M, Fadahunsi TO (1974) Congenital rickets due to maternal vitamin D deficiency. ArchDisChild 49 (10):810-811</w:t>
      </w:r>
      <w:bookmarkEnd w:id="76"/>
    </w:p>
    <w:p w:rsidR="00B3117A" w:rsidRPr="00B3117A" w:rsidRDefault="00B3117A" w:rsidP="00B3117A">
      <w:pPr>
        <w:spacing w:after="0" w:line="360" w:lineRule="auto"/>
        <w:jc w:val="both"/>
        <w:rPr>
          <w:rFonts w:ascii="Times New Roman" w:hAnsi="Times New Roman"/>
          <w:noProof/>
        </w:rPr>
      </w:pPr>
      <w:bookmarkStart w:id="77" w:name="_ENREF_77"/>
      <w:r w:rsidRPr="00B3117A">
        <w:rPr>
          <w:rFonts w:ascii="Times New Roman" w:hAnsi="Times New Roman"/>
          <w:noProof/>
        </w:rPr>
        <w:t>77. Innes AM, Seshia MM, Prasad C, Al SS, Friesen FR, Chudley AE, Reed M, Dilling LA, Haworth JC, Greenberg CR (2002) Congenital rickets caused by maternal vitamin D deficiency. PaediatrChild Health 7 (7):455-458</w:t>
      </w:r>
      <w:bookmarkEnd w:id="77"/>
    </w:p>
    <w:p w:rsidR="00B3117A" w:rsidRPr="00B3117A" w:rsidRDefault="00B3117A" w:rsidP="00B3117A">
      <w:pPr>
        <w:spacing w:after="0" w:line="360" w:lineRule="auto"/>
        <w:jc w:val="both"/>
        <w:rPr>
          <w:rFonts w:ascii="Times New Roman" w:hAnsi="Times New Roman"/>
          <w:noProof/>
        </w:rPr>
      </w:pPr>
      <w:bookmarkStart w:id="78" w:name="_ENREF_78"/>
      <w:r w:rsidRPr="00B3117A">
        <w:rPr>
          <w:rFonts w:ascii="Times New Roman" w:hAnsi="Times New Roman"/>
          <w:noProof/>
        </w:rPr>
        <w:t>78. Curtis EM, Moon RJ, Dennison EM, Harvey NC (2014) Prenatal calcium and vitamin d intake, and bone mass in later life. Current osteoporosis reports 12 (2):194-204. doi:10.1007/s11914-014-0210-7</w:t>
      </w:r>
      <w:bookmarkEnd w:id="78"/>
    </w:p>
    <w:p w:rsidR="00B3117A" w:rsidRPr="00B3117A" w:rsidRDefault="00B3117A" w:rsidP="00B3117A">
      <w:pPr>
        <w:spacing w:after="0" w:line="360" w:lineRule="auto"/>
        <w:jc w:val="both"/>
        <w:rPr>
          <w:rFonts w:ascii="Times New Roman" w:hAnsi="Times New Roman"/>
          <w:noProof/>
        </w:rPr>
      </w:pPr>
      <w:bookmarkStart w:id="79" w:name="_ENREF_79"/>
      <w:r w:rsidRPr="00B3117A">
        <w:rPr>
          <w:rFonts w:ascii="Times New Roman" w:hAnsi="Times New Roman"/>
          <w:noProof/>
        </w:rPr>
        <w:t>79. Harvey NC, Holroyd C, Ntani G, Javaid MK, Cooper P, Moon RJ, Cole ZA, Tinati T, Bishop N, Godfrey KM, Dennison EM, Baird J, Cooper C (2013) Maternal vitamin D status in pregnancy and offspring bone health: a systemactic review and meta-analysis. OsteoporosInt 24 (Suppl 1):S33</w:t>
      </w:r>
      <w:bookmarkEnd w:id="79"/>
    </w:p>
    <w:p w:rsidR="00B3117A" w:rsidRPr="00B3117A" w:rsidRDefault="00B3117A" w:rsidP="00B3117A">
      <w:pPr>
        <w:spacing w:after="0" w:line="360" w:lineRule="auto"/>
        <w:jc w:val="both"/>
        <w:rPr>
          <w:rFonts w:ascii="Times New Roman" w:hAnsi="Times New Roman"/>
          <w:noProof/>
        </w:rPr>
      </w:pPr>
      <w:bookmarkStart w:id="80" w:name="_ENREF_80"/>
      <w:r w:rsidRPr="00B3117A">
        <w:rPr>
          <w:rFonts w:ascii="Times New Roman" w:hAnsi="Times New Roman"/>
          <w:noProof/>
        </w:rPr>
        <w:t>80. Congdon P, Horsman A, Kirby PA, Dibble J, Bashir T (1983) Mineral content of the forearms of babies born to Asian and white mothers. British medical journal (Clinical research ed) 286 (6373):1233-1235</w:t>
      </w:r>
      <w:bookmarkEnd w:id="80"/>
    </w:p>
    <w:p w:rsidR="00B3117A" w:rsidRPr="00B3117A" w:rsidRDefault="00B3117A" w:rsidP="00B3117A">
      <w:pPr>
        <w:spacing w:after="0" w:line="360" w:lineRule="auto"/>
        <w:jc w:val="both"/>
        <w:rPr>
          <w:rFonts w:ascii="Times New Roman" w:hAnsi="Times New Roman"/>
          <w:noProof/>
        </w:rPr>
      </w:pPr>
      <w:bookmarkStart w:id="81" w:name="_ENREF_81"/>
      <w:r w:rsidRPr="00B3117A">
        <w:rPr>
          <w:rFonts w:ascii="Times New Roman" w:hAnsi="Times New Roman"/>
          <w:noProof/>
        </w:rPr>
        <w:t>81. Harvey NC, Javaid K, Bishop N, Kennedy S, Papageorghiou AT, Fraser R, Gandhi SV, Schoenmakers I, Prentice A, Cooper C (2012) MAVIDOS Maternal Vitamin D Osteoporosis Study: study protocol for a randomized controlled trial. The MAVIDOS Study Group. Trials 13:13. doi:1745-6215-13-13 [pii];10.1186/1745-6215-13-13 [doi]</w:t>
      </w:r>
      <w:bookmarkEnd w:id="81"/>
    </w:p>
    <w:p w:rsidR="00B3117A" w:rsidRPr="00B3117A" w:rsidRDefault="00B3117A" w:rsidP="00B3117A">
      <w:pPr>
        <w:spacing w:after="0" w:line="360" w:lineRule="auto"/>
        <w:jc w:val="both"/>
        <w:rPr>
          <w:rFonts w:ascii="Times New Roman" w:hAnsi="Times New Roman"/>
          <w:noProof/>
        </w:rPr>
      </w:pPr>
      <w:bookmarkStart w:id="82" w:name="_ENREF_82"/>
      <w:r w:rsidRPr="00B3117A">
        <w:rPr>
          <w:rFonts w:ascii="Times New Roman" w:hAnsi="Times New Roman"/>
          <w:noProof/>
        </w:rPr>
        <w:t>82. Abrams SA, Hawthorne KM, Rogers SP, Hicks PD, Carpenter TO (2012) Effects of ethnicity and vitamin D supplementation on vitamin D status and changes in bone mineral content in infants. BMCPediatr 12:6. doi:1471-2431-12-6 [pii];10.1186/1471-2431-12-6 [doi]</w:t>
      </w:r>
      <w:bookmarkEnd w:id="82"/>
    </w:p>
    <w:p w:rsidR="00B3117A" w:rsidRPr="00B3117A" w:rsidRDefault="00B3117A" w:rsidP="00B3117A">
      <w:pPr>
        <w:spacing w:after="0" w:line="360" w:lineRule="auto"/>
        <w:jc w:val="both"/>
        <w:rPr>
          <w:rFonts w:ascii="Times New Roman" w:hAnsi="Times New Roman"/>
          <w:noProof/>
        </w:rPr>
      </w:pPr>
      <w:bookmarkStart w:id="83" w:name="_ENREF_83"/>
      <w:r w:rsidRPr="00B3117A">
        <w:rPr>
          <w:rFonts w:ascii="Times New Roman" w:hAnsi="Times New Roman"/>
          <w:noProof/>
        </w:rPr>
        <w:t>83. Park MJ, Namgung R, Kim DH, Tsang RC (1998) Bone mineral content is not reduced despite low vitamin D status in breast milk-fed infants versus cow's milk based formula-fed infants. JPediatr 132 (4):641-645. doi:S0022-3476(98)70353-1 [pii]</w:t>
      </w:r>
      <w:bookmarkEnd w:id="83"/>
    </w:p>
    <w:p w:rsidR="00B3117A" w:rsidRPr="00B3117A" w:rsidRDefault="00B3117A" w:rsidP="00B3117A">
      <w:pPr>
        <w:spacing w:after="0" w:line="360" w:lineRule="auto"/>
        <w:jc w:val="both"/>
        <w:rPr>
          <w:rFonts w:ascii="Times New Roman" w:hAnsi="Times New Roman"/>
          <w:noProof/>
        </w:rPr>
      </w:pPr>
      <w:bookmarkStart w:id="84" w:name="_ENREF_84"/>
      <w:r w:rsidRPr="00B3117A">
        <w:rPr>
          <w:rFonts w:ascii="Times New Roman" w:hAnsi="Times New Roman"/>
          <w:noProof/>
        </w:rPr>
        <w:t>84. Greer FR, Searcy JE, Levin RS, Steichen JJ, Steichen-Asche PS, Tsang RC (1982) Bone mineral content and serum 25-hydroxyvitamin D concentrations in breast-fed infants with and without supplemental vitamin D: one-year follow-up. JPediatr 100 (6):919-922</w:t>
      </w:r>
      <w:bookmarkEnd w:id="84"/>
    </w:p>
    <w:p w:rsidR="00B3117A" w:rsidRPr="00B3117A" w:rsidRDefault="00B3117A" w:rsidP="00B3117A">
      <w:pPr>
        <w:spacing w:after="0" w:line="360" w:lineRule="auto"/>
        <w:jc w:val="both"/>
        <w:rPr>
          <w:rFonts w:ascii="Times New Roman" w:hAnsi="Times New Roman"/>
          <w:noProof/>
        </w:rPr>
      </w:pPr>
      <w:bookmarkStart w:id="85" w:name="_ENREF_85"/>
      <w:r w:rsidRPr="00B3117A">
        <w:rPr>
          <w:rFonts w:ascii="Times New Roman" w:hAnsi="Times New Roman"/>
          <w:noProof/>
        </w:rPr>
        <w:t>85. Greer FR, Marshall S (1989) Bone mineral content, serum vitamin D metabolite concentrations, and ultraviolet B light exposure in infants fed human milk with and without vitamin D2 supplements. JPediatr 114 (2):204-212</w:t>
      </w:r>
      <w:bookmarkEnd w:id="85"/>
    </w:p>
    <w:p w:rsidR="00B3117A" w:rsidRPr="00B3117A" w:rsidRDefault="00B3117A" w:rsidP="00B3117A">
      <w:pPr>
        <w:spacing w:after="0" w:line="360" w:lineRule="auto"/>
        <w:jc w:val="both"/>
        <w:rPr>
          <w:rFonts w:ascii="Times New Roman" w:hAnsi="Times New Roman"/>
          <w:noProof/>
        </w:rPr>
      </w:pPr>
      <w:bookmarkStart w:id="86" w:name="_ENREF_86"/>
      <w:r w:rsidRPr="00B3117A">
        <w:rPr>
          <w:rFonts w:ascii="Times New Roman" w:hAnsi="Times New Roman"/>
          <w:noProof/>
        </w:rPr>
        <w:lastRenderedPageBreak/>
        <w:t>86. Kim MJ, Na B, No SJ, Han HS, Jeong EH, Lee W, Han Y, Hyeun T (2010) Nutritional status of vitamin D and the effect of vitamin D supplementation in Korean breast-fed infants. JKorean MedSci 25 (1):83-89. doi:10.3346/jkms.2010.25.1.83 [doi]</w:t>
      </w:r>
      <w:bookmarkEnd w:id="86"/>
    </w:p>
    <w:p w:rsidR="00B3117A" w:rsidRPr="00B3117A" w:rsidRDefault="00B3117A" w:rsidP="00B3117A">
      <w:pPr>
        <w:spacing w:after="0" w:line="360" w:lineRule="auto"/>
        <w:jc w:val="both"/>
        <w:rPr>
          <w:rFonts w:ascii="Times New Roman" w:hAnsi="Times New Roman"/>
          <w:noProof/>
        </w:rPr>
      </w:pPr>
      <w:bookmarkStart w:id="87" w:name="_ENREF_87"/>
      <w:r w:rsidRPr="00B3117A">
        <w:rPr>
          <w:rFonts w:ascii="Times New Roman" w:hAnsi="Times New Roman"/>
          <w:noProof/>
        </w:rPr>
        <w:t>87. Gallo S, Comeau K, Vanstone C, Agellon S, Sharma A, Jones G, L'Abbe M, Khamessan A, Rodd C, Weiler H (2013) Effect of different dosages of oral vitamin D supplementation on vitamin D status in healthy, breastfed infants: a randomized trial. JAMA 309 (17):1785-1792. doi:1682941 [pii];10.1001/jama.2013.3404 [doi]</w:t>
      </w:r>
      <w:bookmarkEnd w:id="87"/>
    </w:p>
    <w:p w:rsidR="00B3117A" w:rsidRPr="00B3117A" w:rsidRDefault="00B3117A" w:rsidP="00B3117A">
      <w:pPr>
        <w:spacing w:after="0" w:line="360" w:lineRule="auto"/>
        <w:jc w:val="both"/>
        <w:rPr>
          <w:rFonts w:ascii="Times New Roman" w:hAnsi="Times New Roman"/>
          <w:noProof/>
        </w:rPr>
      </w:pPr>
      <w:bookmarkStart w:id="88" w:name="_ENREF_88"/>
      <w:r w:rsidRPr="00B3117A">
        <w:rPr>
          <w:rFonts w:ascii="Times New Roman" w:hAnsi="Times New Roman"/>
          <w:noProof/>
        </w:rPr>
        <w:t>88. Lee YA, Kim JY, Kang MJ, Chung SJ, Shin CH, Yang SW (2013) Adequate vitamin D status and adiposity contribute to bone health in peripubertal nonobese children. JBone MinerMetab 31 (3):337-345. doi:10.1007/s00774-012-0419-4 [doi]</w:t>
      </w:r>
      <w:bookmarkEnd w:id="88"/>
    </w:p>
    <w:p w:rsidR="00B3117A" w:rsidRPr="00B3117A" w:rsidRDefault="00B3117A" w:rsidP="00B3117A">
      <w:pPr>
        <w:spacing w:after="0" w:line="360" w:lineRule="auto"/>
        <w:jc w:val="both"/>
        <w:rPr>
          <w:rFonts w:ascii="Times New Roman" w:hAnsi="Times New Roman"/>
          <w:noProof/>
        </w:rPr>
      </w:pPr>
      <w:bookmarkStart w:id="89" w:name="_ENREF_89"/>
      <w:r w:rsidRPr="00B3117A">
        <w:rPr>
          <w:rFonts w:ascii="Times New Roman" w:hAnsi="Times New Roman"/>
          <w:noProof/>
        </w:rPr>
        <w:t>89. Cashman KD, Hill TR, Cotter AA, Boreham CA, Dubitzky W, Murray L, Strain J, Flynn A, Robson PJ, Wallace JM, Kiely M (2008) Low vitamin D status adversely affects bone health parameters in adolescents. AmJClinNutr 87 (4):1039-1044. doi:87/4/1039 [pii]</w:t>
      </w:r>
      <w:bookmarkEnd w:id="89"/>
    </w:p>
    <w:p w:rsidR="00B3117A" w:rsidRPr="00B3117A" w:rsidRDefault="00B3117A" w:rsidP="00B3117A">
      <w:pPr>
        <w:spacing w:after="0" w:line="360" w:lineRule="auto"/>
        <w:jc w:val="both"/>
        <w:rPr>
          <w:rFonts w:ascii="Times New Roman" w:hAnsi="Times New Roman"/>
          <w:noProof/>
        </w:rPr>
      </w:pPr>
      <w:bookmarkStart w:id="90" w:name="_ENREF_90"/>
      <w:r w:rsidRPr="00B3117A">
        <w:rPr>
          <w:rFonts w:ascii="Times New Roman" w:hAnsi="Times New Roman"/>
          <w:noProof/>
        </w:rPr>
        <w:t>90. Cheng S, Tylavsky F, Kroger H, Karkkainen M, Lyytikainen A, Koistinen A, Mahonen A, Alen M, Halleen J, Vaananen K, Lamberg-Allardt C (2003) Association of low 25-hydroxyvitamin D concentrations with elevated parathyroid hormone concentrations and low cortical bone density in early pubertal and prepubertal Finnish girls. AmJClinNutr 78 (3):485-492</w:t>
      </w:r>
      <w:bookmarkEnd w:id="90"/>
    </w:p>
    <w:p w:rsidR="00B3117A" w:rsidRPr="00B3117A" w:rsidRDefault="00B3117A" w:rsidP="00B3117A">
      <w:pPr>
        <w:spacing w:after="0" w:line="360" w:lineRule="auto"/>
        <w:jc w:val="both"/>
        <w:rPr>
          <w:rFonts w:ascii="Times New Roman" w:hAnsi="Times New Roman"/>
          <w:noProof/>
        </w:rPr>
      </w:pPr>
      <w:bookmarkStart w:id="91" w:name="_ENREF_91"/>
      <w:r w:rsidRPr="00B3117A">
        <w:rPr>
          <w:rFonts w:ascii="Times New Roman" w:hAnsi="Times New Roman"/>
          <w:noProof/>
        </w:rPr>
        <w:t>91. Lehtonen-Veromaa MK, Mottonen TT, Nuotio IO, Irjala KM, Leino AE, Viikari JS (2002) Vitamin D and attainment of peak bone mass among peripubertal Finnish girls: a 3-y prospective study. AmJClinNutr 76 (6):1446-1453</w:t>
      </w:r>
      <w:bookmarkEnd w:id="91"/>
    </w:p>
    <w:p w:rsidR="00B3117A" w:rsidRPr="00B3117A" w:rsidRDefault="00B3117A" w:rsidP="00B3117A">
      <w:pPr>
        <w:spacing w:after="0" w:line="360" w:lineRule="auto"/>
        <w:jc w:val="both"/>
        <w:rPr>
          <w:rFonts w:ascii="Times New Roman" w:hAnsi="Times New Roman"/>
          <w:noProof/>
        </w:rPr>
      </w:pPr>
      <w:bookmarkStart w:id="92" w:name="_ENREF_92"/>
      <w:r w:rsidRPr="00B3117A">
        <w:rPr>
          <w:rFonts w:ascii="Times New Roman" w:hAnsi="Times New Roman"/>
          <w:noProof/>
        </w:rPr>
        <w:t>92. Mouratidou T, Vicente-Rodriguez G, Gracia-Marco L, Huybrechts I, Sioen I, Widhalm K, Valtuena J, Gonzalez-Gross M, Moreno LA (2013) Associations of dietary calcium, vitamin D, milk intakes, and 25-hydroxyvitamin D with bone mass in Spanish adolescents: the HELENA study. JClinDensitom 16 (1):110-117. doi:S1094-6950(12)00110-2 [pii];10.1016/j.jocd.2012.07.008 [doi]</w:t>
      </w:r>
      <w:bookmarkEnd w:id="92"/>
    </w:p>
    <w:p w:rsidR="00B3117A" w:rsidRPr="00B3117A" w:rsidRDefault="00B3117A" w:rsidP="00B3117A">
      <w:pPr>
        <w:spacing w:after="0" w:line="360" w:lineRule="auto"/>
        <w:jc w:val="both"/>
        <w:rPr>
          <w:rFonts w:ascii="Times New Roman" w:hAnsi="Times New Roman"/>
          <w:noProof/>
        </w:rPr>
      </w:pPr>
      <w:bookmarkStart w:id="93" w:name="_ENREF_93"/>
      <w:r w:rsidRPr="00B3117A">
        <w:rPr>
          <w:rFonts w:ascii="Times New Roman" w:hAnsi="Times New Roman"/>
          <w:noProof/>
        </w:rPr>
        <w:t>93. Pekkinen M, Viljakainen H, Saarnio E, Lamberg-Allardt C, Makitie O (2012) Vitamin D is a major determinant of bone mineral density at school age. PLoSOne 7 (7):e40090. doi:10.1371/journal.pone.0040090 [doi];PONE-D-12-05287 [pii]</w:t>
      </w:r>
      <w:bookmarkEnd w:id="93"/>
    </w:p>
    <w:p w:rsidR="00B3117A" w:rsidRPr="00B3117A" w:rsidRDefault="00B3117A" w:rsidP="00B3117A">
      <w:pPr>
        <w:spacing w:after="0" w:line="360" w:lineRule="auto"/>
        <w:jc w:val="both"/>
        <w:rPr>
          <w:rFonts w:ascii="Times New Roman" w:hAnsi="Times New Roman"/>
          <w:noProof/>
        </w:rPr>
      </w:pPr>
      <w:bookmarkStart w:id="94" w:name="_ENREF_94"/>
      <w:r w:rsidRPr="00B3117A">
        <w:rPr>
          <w:rFonts w:ascii="Times New Roman" w:hAnsi="Times New Roman"/>
          <w:noProof/>
        </w:rPr>
        <w:t>94. Stein EM, Laing EM, Hall DB, Hausman DB, Kimlin MG, Johnson MA, Modlesky CM, Wilson AR, Lewis RD (2006) Serum 25-hydroxyvitamin D concentrations in girls aged 4-8 y living in the southeastern United States. AmJClinNutr 83 (1):75-81. doi:83/1/75 [pii]</w:t>
      </w:r>
      <w:bookmarkEnd w:id="94"/>
    </w:p>
    <w:p w:rsidR="00B3117A" w:rsidRPr="00B3117A" w:rsidRDefault="00B3117A" w:rsidP="00B3117A">
      <w:pPr>
        <w:spacing w:after="0" w:line="360" w:lineRule="auto"/>
        <w:jc w:val="both"/>
        <w:rPr>
          <w:rFonts w:ascii="Times New Roman" w:hAnsi="Times New Roman"/>
          <w:noProof/>
        </w:rPr>
      </w:pPr>
      <w:bookmarkStart w:id="95" w:name="_ENREF_95"/>
      <w:r w:rsidRPr="00B3117A">
        <w:rPr>
          <w:rFonts w:ascii="Times New Roman" w:hAnsi="Times New Roman"/>
          <w:noProof/>
        </w:rPr>
        <w:t>95. Talwar SA, Swedler J, Yeh J, Pollack S, Aloia JF (2007) Vitamin-D nutrition and bone mass in adolescent black girls. JNatlMedAssoc 99 (6):650-657</w:t>
      </w:r>
      <w:bookmarkEnd w:id="95"/>
    </w:p>
    <w:p w:rsidR="00B3117A" w:rsidRPr="00B3117A" w:rsidRDefault="00B3117A" w:rsidP="00B3117A">
      <w:pPr>
        <w:spacing w:after="0" w:line="360" w:lineRule="auto"/>
        <w:jc w:val="both"/>
        <w:rPr>
          <w:rFonts w:ascii="Times New Roman" w:hAnsi="Times New Roman"/>
          <w:noProof/>
        </w:rPr>
      </w:pPr>
      <w:bookmarkStart w:id="96" w:name="_ENREF_96"/>
      <w:r w:rsidRPr="00B3117A">
        <w:rPr>
          <w:rFonts w:ascii="Times New Roman" w:hAnsi="Times New Roman"/>
          <w:noProof/>
        </w:rPr>
        <w:t>96. Vatanparast H, Nisbet C, Gushulak B (2013) Vitamin D insufficiency and bone mineral status in a population of newcomer children in Canada. Nutrients 5 (5):1561-1572. doi:nu5051561 [pii];10.3390/nu5051561 [doi]</w:t>
      </w:r>
      <w:bookmarkEnd w:id="96"/>
    </w:p>
    <w:p w:rsidR="00B3117A" w:rsidRPr="00B3117A" w:rsidRDefault="00B3117A" w:rsidP="00B3117A">
      <w:pPr>
        <w:spacing w:after="0" w:line="360" w:lineRule="auto"/>
        <w:jc w:val="both"/>
        <w:rPr>
          <w:rFonts w:ascii="Times New Roman" w:hAnsi="Times New Roman"/>
          <w:noProof/>
        </w:rPr>
      </w:pPr>
      <w:bookmarkStart w:id="97" w:name="_ENREF_97"/>
      <w:r w:rsidRPr="00B3117A">
        <w:rPr>
          <w:rFonts w:ascii="Times New Roman" w:hAnsi="Times New Roman"/>
          <w:noProof/>
        </w:rPr>
        <w:lastRenderedPageBreak/>
        <w:t>97. Marwaha RK, Tandon N, Reddy DR, Aggarwal R, Singh R, Sawhney RC, Saluja B, Ganie MA, Singh S (2005) Vitamin D and bone mineral density status of healthy schoolchildren in northern India. AmJClinNutr 82 (2):477-482. doi:82/2/477 [pii]</w:t>
      </w:r>
      <w:bookmarkEnd w:id="97"/>
    </w:p>
    <w:p w:rsidR="00B3117A" w:rsidRPr="00B3117A" w:rsidRDefault="00B3117A" w:rsidP="00B3117A">
      <w:pPr>
        <w:spacing w:after="0" w:line="360" w:lineRule="auto"/>
        <w:jc w:val="both"/>
        <w:rPr>
          <w:rFonts w:ascii="Times New Roman" w:hAnsi="Times New Roman"/>
          <w:noProof/>
        </w:rPr>
      </w:pPr>
      <w:bookmarkStart w:id="98" w:name="_ENREF_98"/>
      <w:r w:rsidRPr="00B3117A">
        <w:rPr>
          <w:rFonts w:ascii="Times New Roman" w:hAnsi="Times New Roman"/>
          <w:noProof/>
        </w:rPr>
        <w:t>98. Valtuena J, Gracia-Marco L, Vicente-Rodriguez G, Gonzalez-Gross M, Huybrechts I, Rey-Lopez JP, Mouratidou T, Sioen I, Mesana MI, Martinez AE, Widhalm K, Moreno LA (2012) Vitamin D status and physical activity interact to improve bone mass in adolescents. The HELENA Study. OsteoporosInt 23 (8):2227-2237. doi:10.1007/s00198-011-1884-7 [doi]</w:t>
      </w:r>
      <w:bookmarkEnd w:id="98"/>
    </w:p>
    <w:p w:rsidR="00B3117A" w:rsidRPr="00B3117A" w:rsidRDefault="00B3117A" w:rsidP="00B3117A">
      <w:pPr>
        <w:spacing w:after="0" w:line="360" w:lineRule="auto"/>
        <w:jc w:val="both"/>
        <w:rPr>
          <w:rFonts w:ascii="Times New Roman" w:hAnsi="Times New Roman"/>
          <w:noProof/>
        </w:rPr>
      </w:pPr>
      <w:bookmarkStart w:id="99" w:name="_ENREF_99"/>
      <w:r w:rsidRPr="00B3117A">
        <w:rPr>
          <w:rFonts w:ascii="Times New Roman" w:hAnsi="Times New Roman"/>
          <w:noProof/>
        </w:rPr>
        <w:t>99. Lutz J (1986) Bone mineral, serum calcium, and dietary intakes of mother/daughter pairs. AmJClinNutr 44 (1):99-106</w:t>
      </w:r>
      <w:bookmarkEnd w:id="99"/>
    </w:p>
    <w:p w:rsidR="00B3117A" w:rsidRPr="00B3117A" w:rsidRDefault="00B3117A" w:rsidP="00B3117A">
      <w:pPr>
        <w:spacing w:after="0" w:line="360" w:lineRule="auto"/>
        <w:jc w:val="both"/>
        <w:rPr>
          <w:rFonts w:ascii="Times New Roman" w:hAnsi="Times New Roman"/>
          <w:noProof/>
        </w:rPr>
      </w:pPr>
      <w:bookmarkStart w:id="100" w:name="_ENREF_100"/>
      <w:r w:rsidRPr="00B3117A">
        <w:rPr>
          <w:rFonts w:ascii="Times New Roman" w:hAnsi="Times New Roman"/>
          <w:noProof/>
        </w:rPr>
        <w:t>100. Warden SJ, Hill KM, Ferira AJ, Laing EM, Martin BR, Hausman DB, Weaver CM, Peacock M, Lewis RD (2013) Racial differences in cortical bone and their relationship to biochemical variables in Black and White children in the early stages of puberty. OsteoporosInt 24 (6):1869-1879. doi:10.1007/s00198-012-2174-8 [doi]</w:t>
      </w:r>
      <w:bookmarkEnd w:id="100"/>
    </w:p>
    <w:p w:rsidR="00B3117A" w:rsidRPr="00B3117A" w:rsidRDefault="00B3117A" w:rsidP="00B3117A">
      <w:pPr>
        <w:spacing w:after="0" w:line="360" w:lineRule="auto"/>
        <w:jc w:val="both"/>
        <w:rPr>
          <w:rFonts w:ascii="Times New Roman" w:hAnsi="Times New Roman"/>
          <w:noProof/>
        </w:rPr>
      </w:pPr>
      <w:bookmarkStart w:id="101" w:name="_ENREF_101"/>
      <w:r w:rsidRPr="00B3117A">
        <w:rPr>
          <w:rFonts w:ascii="Times New Roman" w:hAnsi="Times New Roman"/>
          <w:noProof/>
        </w:rPr>
        <w:t>101. Constantini NW, Dubnov-Raz G, Chodick G, Rozen GS, Giladi A, Ish-Shalom S (2010) Physical activity and bone mineral density in adolescents with vitamin D deficiency. MedSciSports Exerc 42 (4):646-650. doi:10.1249/MSS.0b013e3181bb813b [doi]</w:t>
      </w:r>
      <w:bookmarkEnd w:id="101"/>
    </w:p>
    <w:p w:rsidR="00B3117A" w:rsidRPr="00B3117A" w:rsidRDefault="00B3117A" w:rsidP="00B3117A">
      <w:pPr>
        <w:spacing w:after="0" w:line="360" w:lineRule="auto"/>
        <w:jc w:val="both"/>
        <w:rPr>
          <w:rFonts w:ascii="Times New Roman" w:hAnsi="Times New Roman"/>
          <w:noProof/>
        </w:rPr>
      </w:pPr>
      <w:bookmarkStart w:id="102" w:name="_ENREF_102"/>
      <w:r w:rsidRPr="00B3117A">
        <w:rPr>
          <w:rFonts w:ascii="Times New Roman" w:hAnsi="Times New Roman"/>
          <w:noProof/>
        </w:rPr>
        <w:t>102. Hill TR, Cotter AA, Mitchell S, Boreham CA, Dubitzky W, Murray L, Strain JJ, Flynn A, Robson PJ, Wallace JM, Kiely M, Cashman KD (2010) Vitamin D status and parathyroid hormone relationship in adolescents and its association with bone health parameters: analysis of the Northern Ireland Young Heart's Project. OsteoporosInt 21 (4):695-700. doi:10.1007/s00198-009-0959-1 [doi]</w:t>
      </w:r>
      <w:bookmarkEnd w:id="102"/>
    </w:p>
    <w:p w:rsidR="00B3117A" w:rsidRPr="00B3117A" w:rsidRDefault="00B3117A" w:rsidP="00B3117A">
      <w:pPr>
        <w:spacing w:after="0" w:line="360" w:lineRule="auto"/>
        <w:jc w:val="both"/>
        <w:rPr>
          <w:rFonts w:ascii="Times New Roman" w:hAnsi="Times New Roman"/>
          <w:noProof/>
        </w:rPr>
      </w:pPr>
      <w:bookmarkStart w:id="103" w:name="_ENREF_103"/>
      <w:r w:rsidRPr="00B3117A">
        <w:rPr>
          <w:rFonts w:ascii="Times New Roman" w:hAnsi="Times New Roman"/>
          <w:noProof/>
        </w:rPr>
        <w:t>103. Ducher G, Kukuljan S, Hill B, Garnham AP, Nowson CA, Kimlin MG, Cook J (2011) Vitamin D status and musculoskeletal health in adolescent male ballet dancers a pilot study. JDanceMedSci 15 (3):99-107</w:t>
      </w:r>
      <w:bookmarkEnd w:id="103"/>
    </w:p>
    <w:p w:rsidR="00B3117A" w:rsidRPr="00B3117A" w:rsidRDefault="00B3117A" w:rsidP="00B3117A">
      <w:pPr>
        <w:spacing w:after="0" w:line="360" w:lineRule="auto"/>
        <w:jc w:val="both"/>
        <w:rPr>
          <w:rFonts w:ascii="Times New Roman" w:hAnsi="Times New Roman"/>
          <w:noProof/>
        </w:rPr>
      </w:pPr>
      <w:bookmarkStart w:id="104" w:name="_ENREF_104"/>
      <w:r w:rsidRPr="00B3117A">
        <w:rPr>
          <w:rFonts w:ascii="Times New Roman" w:hAnsi="Times New Roman"/>
          <w:noProof/>
        </w:rPr>
        <w:t>104. Sonderman JS, Munro HM, Blot WJ, Signorello LB (2012) Reproducibility of serum 25-hydroxyvitamin d and vitamin D-binding protein levels over time in a prospective cohort study of black and white adults. American journal of epidemiology 176 (7):615-621. doi:10.1093/aje/kws141</w:t>
      </w:r>
      <w:bookmarkEnd w:id="104"/>
    </w:p>
    <w:p w:rsidR="00B3117A" w:rsidRPr="00B3117A" w:rsidRDefault="00B3117A" w:rsidP="00B3117A">
      <w:pPr>
        <w:spacing w:after="0" w:line="360" w:lineRule="auto"/>
        <w:jc w:val="both"/>
        <w:rPr>
          <w:rFonts w:ascii="Times New Roman" w:hAnsi="Times New Roman"/>
          <w:noProof/>
        </w:rPr>
      </w:pPr>
      <w:bookmarkStart w:id="105" w:name="_ENREF_105"/>
      <w:r w:rsidRPr="00B3117A">
        <w:rPr>
          <w:rFonts w:ascii="Times New Roman" w:hAnsi="Times New Roman"/>
          <w:noProof/>
        </w:rPr>
        <w:t>105. Hofmann JN, Yu K, Horst RL, Hayes RB, Purdue MP (2010) Long-term Variation in Serum 25-Hydroxyvitamin D Concentration among Participants in the Prostate, Lung, Colorectal, and Ovarian Cancer Screening Trial. Cancer Epidemiology Biomarkers &amp; Prevention 19 (4):927-931. doi:10.1158/1055-9965.epi-09-1121</w:t>
      </w:r>
      <w:bookmarkEnd w:id="105"/>
    </w:p>
    <w:p w:rsidR="00B3117A" w:rsidRPr="00B3117A" w:rsidRDefault="00B3117A" w:rsidP="00B3117A">
      <w:pPr>
        <w:spacing w:after="0" w:line="360" w:lineRule="auto"/>
        <w:jc w:val="both"/>
        <w:rPr>
          <w:rFonts w:ascii="Times New Roman" w:hAnsi="Times New Roman"/>
          <w:noProof/>
        </w:rPr>
      </w:pPr>
      <w:bookmarkStart w:id="106" w:name="_ENREF_106"/>
      <w:r w:rsidRPr="00B3117A">
        <w:rPr>
          <w:rFonts w:ascii="Times New Roman" w:hAnsi="Times New Roman"/>
          <w:noProof/>
        </w:rPr>
        <w:t>106. Winzenberg TM, Powell S, Shaw KA, Jones G (2010) Vitamin D supplementation for improving bone mineral density in children. CochraneDatabaseSystRev (10):CD006944. doi:10.1002/14651858.CD006944.pub2 [doi]</w:t>
      </w:r>
      <w:bookmarkEnd w:id="106"/>
    </w:p>
    <w:p w:rsidR="00B3117A" w:rsidRPr="00B3117A" w:rsidRDefault="00B3117A" w:rsidP="00B3117A">
      <w:pPr>
        <w:spacing w:after="0" w:line="360" w:lineRule="auto"/>
        <w:jc w:val="both"/>
        <w:rPr>
          <w:rFonts w:ascii="Times New Roman" w:hAnsi="Times New Roman"/>
          <w:noProof/>
        </w:rPr>
      </w:pPr>
      <w:bookmarkStart w:id="107" w:name="_ENREF_107"/>
      <w:r w:rsidRPr="00B3117A">
        <w:rPr>
          <w:rFonts w:ascii="Times New Roman" w:hAnsi="Times New Roman"/>
          <w:noProof/>
        </w:rPr>
        <w:t xml:space="preserve">107. Cancer Research UK (2013,) Leukemia incidence statistics. </w:t>
      </w:r>
      <w:hyperlink r:id="rId15" w:anchor="source1" w:history="1">
        <w:r w:rsidRPr="00B3117A">
          <w:rPr>
            <w:rStyle w:val="Hyperlink"/>
            <w:rFonts w:ascii="Times New Roman" w:hAnsi="Times New Roman"/>
            <w:noProof/>
          </w:rPr>
          <w:t>http://www.cancerresearchuk.org/cancer-info/cancerstats/types/leukaemia/incidence/uk-leukaemia-incidence-statistics#source1</w:t>
        </w:r>
      </w:hyperlink>
      <w:r w:rsidRPr="00B3117A">
        <w:rPr>
          <w:rFonts w:ascii="Times New Roman" w:hAnsi="Times New Roman"/>
          <w:noProof/>
        </w:rPr>
        <w:t xml:space="preserve">. Accessed Accessed 11/03/2014 </w:t>
      </w:r>
      <w:bookmarkEnd w:id="107"/>
    </w:p>
    <w:p w:rsidR="00B3117A" w:rsidRPr="00B3117A" w:rsidRDefault="00B3117A" w:rsidP="00B3117A">
      <w:pPr>
        <w:spacing w:after="0" w:line="360" w:lineRule="auto"/>
        <w:jc w:val="both"/>
        <w:rPr>
          <w:rFonts w:ascii="Times New Roman" w:hAnsi="Times New Roman"/>
          <w:noProof/>
        </w:rPr>
      </w:pPr>
      <w:bookmarkStart w:id="108" w:name="_ENREF_108"/>
      <w:r w:rsidRPr="00B3117A">
        <w:rPr>
          <w:rFonts w:ascii="Times New Roman" w:hAnsi="Times New Roman"/>
          <w:noProof/>
        </w:rPr>
        <w:lastRenderedPageBreak/>
        <w:t>108. Moy RJ, McGee E, Debelle GD, Mather I, Shaw NJ (2012) Successful public health action to reduce the incidence of symptomatic vitamin D deficiency. ArchDisChild 97 (11):952-954. doi:archdischild-2012-302287 [pii];10.1136/archdischild-2012-302287 [doi]</w:t>
      </w:r>
      <w:bookmarkEnd w:id="108"/>
    </w:p>
    <w:p w:rsidR="00B3117A" w:rsidRPr="00B3117A" w:rsidRDefault="00B3117A" w:rsidP="00B3117A">
      <w:pPr>
        <w:spacing w:after="0" w:line="360" w:lineRule="auto"/>
        <w:jc w:val="both"/>
        <w:rPr>
          <w:rFonts w:ascii="Times New Roman" w:hAnsi="Times New Roman"/>
          <w:noProof/>
        </w:rPr>
      </w:pPr>
      <w:bookmarkStart w:id="109" w:name="_ENREF_109"/>
      <w:r w:rsidRPr="00B3117A">
        <w:rPr>
          <w:rFonts w:ascii="Times New Roman" w:hAnsi="Times New Roman"/>
          <w:noProof/>
        </w:rPr>
        <w:t>109. Matsuo K, Mukai T, Suzuki S, Fujieda K (2009) Prevalence and risk factors of vitamin D deficiency rickets in Hokkaido, Japan. Pediatrics international : official journal of the Japan Pediatric Society 51 (4):559-562. doi:10.1111/j.1442-200X.2009.02834.x</w:t>
      </w:r>
      <w:bookmarkEnd w:id="109"/>
    </w:p>
    <w:p w:rsidR="00B3117A" w:rsidRPr="00B3117A" w:rsidRDefault="00B3117A" w:rsidP="00B3117A">
      <w:pPr>
        <w:spacing w:after="0" w:line="360" w:lineRule="auto"/>
        <w:jc w:val="both"/>
        <w:rPr>
          <w:rFonts w:ascii="Times New Roman" w:hAnsi="Times New Roman"/>
          <w:noProof/>
        </w:rPr>
      </w:pPr>
      <w:bookmarkStart w:id="110" w:name="_ENREF_110"/>
      <w:r w:rsidRPr="00B3117A">
        <w:rPr>
          <w:rFonts w:ascii="Times New Roman" w:hAnsi="Times New Roman"/>
          <w:noProof/>
        </w:rPr>
        <w:t xml:space="preserve">110. Office for National Statistics Ethnicity and National Identity in England and Wales 2011. </w:t>
      </w:r>
      <w:hyperlink r:id="rId16" w:history="1">
        <w:r w:rsidRPr="00B3117A">
          <w:rPr>
            <w:rStyle w:val="Hyperlink"/>
            <w:rFonts w:ascii="Times New Roman" w:hAnsi="Times New Roman"/>
            <w:noProof/>
          </w:rPr>
          <w:t>http://www.ons.gov.uk/ons/rel/census/2011-census/key-statistics-for-local-authorities-in-england-and-wales/rpt-ethnicity.html</w:t>
        </w:r>
      </w:hyperlink>
      <w:r w:rsidRPr="00B3117A">
        <w:rPr>
          <w:rFonts w:ascii="Times New Roman" w:hAnsi="Times New Roman"/>
          <w:noProof/>
        </w:rPr>
        <w:t xml:space="preserve">. Accessed Accessed 11/03/2014 </w:t>
      </w:r>
      <w:bookmarkEnd w:id="110"/>
    </w:p>
    <w:p w:rsidR="00B3117A" w:rsidRPr="00B3117A" w:rsidRDefault="00B3117A" w:rsidP="00B3117A">
      <w:pPr>
        <w:spacing w:after="0" w:line="360" w:lineRule="auto"/>
        <w:jc w:val="both"/>
        <w:rPr>
          <w:rFonts w:ascii="Times New Roman" w:hAnsi="Times New Roman"/>
          <w:noProof/>
        </w:rPr>
      </w:pPr>
      <w:bookmarkStart w:id="111" w:name="_ENREF_111"/>
      <w:r w:rsidRPr="00B3117A">
        <w:rPr>
          <w:rFonts w:ascii="Times New Roman" w:hAnsi="Times New Roman"/>
          <w:noProof/>
        </w:rPr>
        <w:t>111. Harvey NC, Cooper C (2012) Vitamin D: some perspective please. BMJ (Clinical research ed) 345:e4695. doi:10.1136/bmj.e4695</w:t>
      </w:r>
      <w:bookmarkEnd w:id="111"/>
    </w:p>
    <w:p w:rsidR="00B3117A" w:rsidRPr="00B3117A" w:rsidRDefault="00B3117A" w:rsidP="00B3117A">
      <w:pPr>
        <w:spacing w:after="0" w:line="360" w:lineRule="auto"/>
        <w:jc w:val="both"/>
        <w:rPr>
          <w:rFonts w:ascii="Times New Roman" w:hAnsi="Times New Roman"/>
          <w:noProof/>
        </w:rPr>
      </w:pPr>
      <w:bookmarkStart w:id="112" w:name="_ENREF_112"/>
      <w:r w:rsidRPr="00B3117A">
        <w:rPr>
          <w:rFonts w:ascii="Times New Roman" w:hAnsi="Times New Roman"/>
          <w:noProof/>
        </w:rPr>
        <w:t>112. Agarwal A, Gulati D (2009) Early adolescent nutritional rickets. JOrthopSurg(HongKong) 17 (3):340-345</w:t>
      </w:r>
      <w:bookmarkEnd w:id="112"/>
    </w:p>
    <w:p w:rsidR="00B3117A" w:rsidRPr="00B3117A" w:rsidRDefault="00B3117A" w:rsidP="00B3117A">
      <w:pPr>
        <w:spacing w:after="0" w:line="360" w:lineRule="auto"/>
        <w:jc w:val="both"/>
        <w:rPr>
          <w:rFonts w:ascii="Times New Roman" w:hAnsi="Times New Roman"/>
          <w:noProof/>
        </w:rPr>
      </w:pPr>
      <w:bookmarkStart w:id="113" w:name="_ENREF_113"/>
      <w:r w:rsidRPr="00B3117A">
        <w:rPr>
          <w:rFonts w:ascii="Times New Roman" w:hAnsi="Times New Roman"/>
          <w:noProof/>
        </w:rPr>
        <w:t>113. Hatun S, Ozkan B, Orbak Z, Doneray H, Cizmecioglu F, Toprak D, Calikoglu AS (2005) Vitamin D deficiency in early infancy. JNutr 135 (2):279-282. doi:135/2/279 [pii]</w:t>
      </w:r>
      <w:bookmarkEnd w:id="113"/>
    </w:p>
    <w:p w:rsidR="00B3117A" w:rsidRPr="00B3117A" w:rsidRDefault="00B3117A" w:rsidP="00B3117A">
      <w:pPr>
        <w:spacing w:after="0" w:line="360" w:lineRule="auto"/>
        <w:jc w:val="both"/>
        <w:rPr>
          <w:rFonts w:ascii="Times New Roman" w:hAnsi="Times New Roman"/>
          <w:noProof/>
        </w:rPr>
      </w:pPr>
      <w:bookmarkStart w:id="114" w:name="_ENREF_114"/>
      <w:r w:rsidRPr="00B3117A">
        <w:rPr>
          <w:rFonts w:ascii="Times New Roman" w:hAnsi="Times New Roman"/>
          <w:noProof/>
        </w:rPr>
        <w:t>114. Narchi H, El JM, Kulaylat N (2001) Symptomatic rickets in adolescence. ArchDisChild 84 (6):501-503</w:t>
      </w:r>
      <w:bookmarkEnd w:id="114"/>
    </w:p>
    <w:p w:rsidR="00B3117A" w:rsidRPr="00B3117A" w:rsidRDefault="00B3117A" w:rsidP="00B3117A">
      <w:pPr>
        <w:spacing w:line="360" w:lineRule="auto"/>
        <w:jc w:val="both"/>
        <w:rPr>
          <w:rFonts w:ascii="Times New Roman" w:hAnsi="Times New Roman"/>
          <w:noProof/>
        </w:rPr>
      </w:pPr>
      <w:bookmarkStart w:id="115" w:name="_ENREF_115"/>
      <w:r w:rsidRPr="00B3117A">
        <w:rPr>
          <w:rFonts w:ascii="Times New Roman" w:hAnsi="Times New Roman"/>
          <w:noProof/>
        </w:rPr>
        <w:t>115. Tomashek KM, Nesby S, Scanlon KS, Cogswell ME, Powell KE, Parashar UD, Mellinger-Birdsong A, Grummer-Strawn LM, Dietz WH (2001) Nutritional rickets in Georgia. Pediatrics 107 (4):E45</w:t>
      </w:r>
      <w:bookmarkEnd w:id="115"/>
    </w:p>
    <w:p w:rsidR="00B3117A" w:rsidRDefault="00B3117A" w:rsidP="00B3117A">
      <w:pPr>
        <w:spacing w:line="360" w:lineRule="auto"/>
        <w:jc w:val="both"/>
        <w:rPr>
          <w:rFonts w:ascii="Times New Roman" w:hAnsi="Times New Roman"/>
          <w:noProof/>
        </w:rPr>
      </w:pPr>
    </w:p>
    <w:p w:rsidR="0032766E" w:rsidRPr="0045717C" w:rsidRDefault="008C045D" w:rsidP="00891D3C">
      <w:pPr>
        <w:spacing w:before="240"/>
        <w:rPr>
          <w:rFonts w:ascii="Times New Roman" w:hAnsi="Times New Roman"/>
          <w:sz w:val="24"/>
        </w:rPr>
      </w:pPr>
      <w:r w:rsidRPr="0045717C">
        <w:rPr>
          <w:rFonts w:ascii="Times New Roman" w:hAnsi="Times New Roman"/>
          <w:sz w:val="24"/>
        </w:rPr>
        <w:fldChar w:fldCharType="end"/>
      </w:r>
      <w:r w:rsidR="00EC3DB5">
        <w:rPr>
          <w:rFonts w:ascii="Times New Roman" w:hAnsi="Times New Roman"/>
          <w:sz w:val="24"/>
        </w:rPr>
        <w:fldChar w:fldCharType="begin"/>
      </w:r>
      <w:r w:rsidR="00EC3DB5">
        <w:rPr>
          <w:rFonts w:ascii="Times New Roman" w:hAnsi="Times New Roman"/>
          <w:sz w:val="24"/>
        </w:rPr>
        <w:instrText xml:space="preserve"> ADDIN </w:instrText>
      </w:r>
      <w:r w:rsidR="00EC3DB5">
        <w:rPr>
          <w:rFonts w:ascii="Times New Roman" w:hAnsi="Times New Roman"/>
          <w:sz w:val="24"/>
        </w:rPr>
        <w:fldChar w:fldCharType="end"/>
      </w:r>
    </w:p>
    <w:sectPr w:rsidR="0032766E" w:rsidRPr="0045717C" w:rsidSect="00351A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52A5" w:rsidRDefault="007752A5" w:rsidP="005C5C04">
      <w:pPr>
        <w:spacing w:after="0" w:line="240" w:lineRule="auto"/>
      </w:pPr>
      <w:r>
        <w:separator/>
      </w:r>
    </w:p>
  </w:endnote>
  <w:endnote w:type="continuationSeparator" w:id="0">
    <w:p w:rsidR="007752A5" w:rsidRDefault="007752A5" w:rsidP="005C5C04">
      <w:pPr>
        <w:spacing w:after="0" w:line="240" w:lineRule="auto"/>
      </w:pPr>
      <w:r>
        <w:continuationSeparator/>
      </w:r>
    </w:p>
  </w:endnote>
  <w:endnote w:type="continuationNotice" w:id="1">
    <w:p w:rsidR="007752A5" w:rsidRDefault="007752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Footer"/>
      <w:jc w:val="center"/>
    </w:pPr>
    <w:r>
      <w:fldChar w:fldCharType="begin"/>
    </w:r>
    <w:r>
      <w:instrText xml:space="preserve"> PAGE   \* MERGEFORMAT </w:instrText>
    </w:r>
    <w:r>
      <w:fldChar w:fldCharType="separate"/>
    </w:r>
    <w:r w:rsidR="00315EFE">
      <w:rPr>
        <w:noProof/>
      </w:rPr>
      <w:t>1</w:t>
    </w:r>
    <w:r>
      <w:fldChar w:fldCharType="end"/>
    </w:r>
  </w:p>
  <w:p w:rsidR="00247DAE" w:rsidRDefault="00247D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52A5" w:rsidRDefault="007752A5" w:rsidP="005C5C04">
      <w:pPr>
        <w:spacing w:after="0" w:line="240" w:lineRule="auto"/>
      </w:pPr>
      <w:r>
        <w:separator/>
      </w:r>
    </w:p>
  </w:footnote>
  <w:footnote w:type="continuationSeparator" w:id="0">
    <w:p w:rsidR="007752A5" w:rsidRDefault="007752A5" w:rsidP="005C5C04">
      <w:pPr>
        <w:spacing w:after="0" w:line="240" w:lineRule="auto"/>
      </w:pPr>
      <w:r>
        <w:continuationSeparator/>
      </w:r>
    </w:p>
  </w:footnote>
  <w:footnote w:type="continuationNotice" w:id="1">
    <w:p w:rsidR="007752A5" w:rsidRDefault="007752A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7DAE" w:rsidRDefault="00247D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58F"/>
    <w:multiLevelType w:val="hybridMultilevel"/>
    <w:tmpl w:val="B71C59E8"/>
    <w:lvl w:ilvl="0" w:tplc="C974046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AE0125"/>
    <w:multiLevelType w:val="hybridMultilevel"/>
    <w:tmpl w:val="6E3094F0"/>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3B42054"/>
    <w:multiLevelType w:val="hybridMultilevel"/>
    <w:tmpl w:val="AF7CBD6A"/>
    <w:lvl w:ilvl="0" w:tplc="35BA858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B2C73FE"/>
    <w:multiLevelType w:val="hybridMultilevel"/>
    <w:tmpl w:val="A0B81EAC"/>
    <w:lvl w:ilvl="0" w:tplc="BC1C0A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8D43DF"/>
    <w:multiLevelType w:val="hybridMultilevel"/>
    <w:tmpl w:val="60A04258"/>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483F6DA6"/>
    <w:multiLevelType w:val="hybridMultilevel"/>
    <w:tmpl w:val="9C248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9254BEF"/>
    <w:multiLevelType w:val="hybridMultilevel"/>
    <w:tmpl w:val="4B5EAAF4"/>
    <w:lvl w:ilvl="0" w:tplc="0809000F">
      <w:start w:val="1"/>
      <w:numFmt w:val="decimal"/>
      <w:lvlText w:val="%1."/>
      <w:lvlJc w:val="left"/>
      <w:pPr>
        <w:ind w:left="360" w:hanging="360"/>
      </w:pPr>
      <w:rPr>
        <w:rFonts w:cs="Times New Roman"/>
      </w:rPr>
    </w:lvl>
    <w:lvl w:ilvl="1" w:tplc="08090019">
      <w:start w:val="1"/>
      <w:numFmt w:val="lowerLetter"/>
      <w:lvlText w:val="%2."/>
      <w:lvlJc w:val="left"/>
      <w:pPr>
        <w:ind w:left="1080" w:hanging="360"/>
      </w:pPr>
      <w:rPr>
        <w:rFonts w:cs="Times New Roman"/>
      </w:rPr>
    </w:lvl>
    <w:lvl w:ilvl="2" w:tplc="0809001B">
      <w:start w:val="1"/>
      <w:numFmt w:val="lowerRoman"/>
      <w:lvlText w:val="%3."/>
      <w:lvlJc w:val="right"/>
      <w:pPr>
        <w:ind w:left="1800" w:hanging="180"/>
      </w:pPr>
      <w:rPr>
        <w:rFonts w:cs="Times New Roman"/>
      </w:rPr>
    </w:lvl>
    <w:lvl w:ilvl="3" w:tplc="0809000F">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7">
    <w:nsid w:val="506E609F"/>
    <w:multiLevelType w:val="hybridMultilevel"/>
    <w:tmpl w:val="0E9EF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4467A4"/>
    <w:multiLevelType w:val="hybridMultilevel"/>
    <w:tmpl w:val="575AAE9E"/>
    <w:lvl w:ilvl="0" w:tplc="67B6295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8F1929"/>
    <w:multiLevelType w:val="hybridMultilevel"/>
    <w:tmpl w:val="5B3ECB84"/>
    <w:lvl w:ilvl="0" w:tplc="A69EADF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A6F7702"/>
    <w:multiLevelType w:val="hybridMultilevel"/>
    <w:tmpl w:val="C80C171A"/>
    <w:lvl w:ilvl="0" w:tplc="0409000F">
      <w:start w:val="1"/>
      <w:numFmt w:val="decimal"/>
      <w:lvlText w:val="%1."/>
      <w:lvlJc w:val="left"/>
      <w:pPr>
        <w:tabs>
          <w:tab w:val="num" w:pos="1636"/>
        </w:tabs>
        <w:ind w:left="1636" w:hanging="360"/>
      </w:pPr>
    </w:lvl>
    <w:lvl w:ilvl="1" w:tplc="04090019" w:tentative="1">
      <w:start w:val="1"/>
      <w:numFmt w:val="lowerLetter"/>
      <w:lvlText w:val="%2."/>
      <w:lvlJc w:val="left"/>
      <w:pPr>
        <w:tabs>
          <w:tab w:val="num" w:pos="2356"/>
        </w:tabs>
        <w:ind w:left="2356" w:hanging="360"/>
      </w:pPr>
    </w:lvl>
    <w:lvl w:ilvl="2" w:tplc="0409001B" w:tentative="1">
      <w:start w:val="1"/>
      <w:numFmt w:val="lowerRoman"/>
      <w:lvlText w:val="%3."/>
      <w:lvlJc w:val="right"/>
      <w:pPr>
        <w:tabs>
          <w:tab w:val="num" w:pos="3076"/>
        </w:tabs>
        <w:ind w:left="3076" w:hanging="180"/>
      </w:pPr>
    </w:lvl>
    <w:lvl w:ilvl="3" w:tplc="0409000F" w:tentative="1">
      <w:start w:val="1"/>
      <w:numFmt w:val="decimal"/>
      <w:lvlText w:val="%4."/>
      <w:lvlJc w:val="left"/>
      <w:pPr>
        <w:tabs>
          <w:tab w:val="num" w:pos="3796"/>
        </w:tabs>
        <w:ind w:left="3796" w:hanging="360"/>
      </w:pPr>
    </w:lvl>
    <w:lvl w:ilvl="4" w:tplc="04090019" w:tentative="1">
      <w:start w:val="1"/>
      <w:numFmt w:val="lowerLetter"/>
      <w:lvlText w:val="%5."/>
      <w:lvlJc w:val="left"/>
      <w:pPr>
        <w:tabs>
          <w:tab w:val="num" w:pos="4516"/>
        </w:tabs>
        <w:ind w:left="4516" w:hanging="360"/>
      </w:pPr>
    </w:lvl>
    <w:lvl w:ilvl="5" w:tplc="0409001B" w:tentative="1">
      <w:start w:val="1"/>
      <w:numFmt w:val="lowerRoman"/>
      <w:lvlText w:val="%6."/>
      <w:lvlJc w:val="right"/>
      <w:pPr>
        <w:tabs>
          <w:tab w:val="num" w:pos="5236"/>
        </w:tabs>
        <w:ind w:left="5236" w:hanging="180"/>
      </w:pPr>
    </w:lvl>
    <w:lvl w:ilvl="6" w:tplc="0409000F" w:tentative="1">
      <w:start w:val="1"/>
      <w:numFmt w:val="decimal"/>
      <w:lvlText w:val="%7."/>
      <w:lvlJc w:val="left"/>
      <w:pPr>
        <w:tabs>
          <w:tab w:val="num" w:pos="5956"/>
        </w:tabs>
        <w:ind w:left="5956" w:hanging="360"/>
      </w:pPr>
    </w:lvl>
    <w:lvl w:ilvl="7" w:tplc="04090019" w:tentative="1">
      <w:start w:val="1"/>
      <w:numFmt w:val="lowerLetter"/>
      <w:lvlText w:val="%8."/>
      <w:lvlJc w:val="left"/>
      <w:pPr>
        <w:tabs>
          <w:tab w:val="num" w:pos="6676"/>
        </w:tabs>
        <w:ind w:left="6676" w:hanging="360"/>
      </w:pPr>
    </w:lvl>
    <w:lvl w:ilvl="8" w:tplc="0409001B" w:tentative="1">
      <w:start w:val="1"/>
      <w:numFmt w:val="lowerRoman"/>
      <w:lvlText w:val="%9."/>
      <w:lvlJc w:val="right"/>
      <w:pPr>
        <w:tabs>
          <w:tab w:val="num" w:pos="7396"/>
        </w:tabs>
        <w:ind w:left="7396" w:hanging="180"/>
      </w:pPr>
    </w:lvl>
  </w:abstractNum>
  <w:abstractNum w:abstractNumId="11">
    <w:nsid w:val="70926858"/>
    <w:multiLevelType w:val="hybridMultilevel"/>
    <w:tmpl w:val="B0427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A1A1CBC"/>
    <w:multiLevelType w:val="hybridMultilevel"/>
    <w:tmpl w:val="9D58C940"/>
    <w:lvl w:ilvl="0" w:tplc="231408B0">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
  </w:num>
  <w:num w:numId="3">
    <w:abstractNumId w:val="6"/>
  </w:num>
  <w:num w:numId="4">
    <w:abstractNumId w:val="11"/>
  </w:num>
  <w:num w:numId="5">
    <w:abstractNumId w:val="5"/>
  </w:num>
  <w:num w:numId="6">
    <w:abstractNumId w:val="0"/>
  </w:num>
  <w:num w:numId="7">
    <w:abstractNumId w:val="8"/>
  </w:num>
  <w:num w:numId="8">
    <w:abstractNumId w:val="9"/>
  </w:num>
  <w:num w:numId="9">
    <w:abstractNumId w:val="2"/>
  </w:num>
  <w:num w:numId="10">
    <w:abstractNumId w:val="12"/>
  </w:num>
  <w:num w:numId="11">
    <w:abstractNumId w:val="10"/>
  </w:num>
  <w:num w:numId="12">
    <w:abstractNumId w:val="7"/>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C77B1F8-BFF5-4ADD-B0FD-B86334546723}"/>
    <w:docVar w:name="dgnword-eventsink" w:val="105303288"/>
    <w:docVar w:name="EN.InstantFormat" w:val="&lt;ENInstantFormat&gt;&lt;Enabled&gt;1&lt;/Enabled&gt;&lt;ScanUnformatted&gt;1&lt;/ScanUnformatted&gt;&lt;ScanChanges&gt;1&lt;/ScanChanges&gt;&lt;Suspended&gt;1&lt;/Suspended&gt;&lt;/ENInstantFormat&gt;"/>
    <w:docVar w:name="EN.Layout" w:val="&lt;ENLayout&gt;&lt;Style&gt;SpringerBasicNumb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Libraries&gt;"/>
    <w:docVar w:name="REFMGR.InstantFormat" w:val="&lt;ENInstantFormat&gt;&lt;Enabled&gt;1&lt;/Enabled&gt;&lt;ScanUnformatted&gt;1&lt;/ScanUnformatted&gt;&lt;ScanChanges&gt;1&lt;/ScanChanges&gt;&lt;/ENInstantFormat&gt;"/>
    <w:docVar w:name="REFMGR.Libraries" w:val="&lt;ENLibraries&gt;&lt;Libraries&gt;&lt;item&gt;Fracture VDD NAI review&lt;/item&gt;&lt;/Libraries&gt;&lt;/ENLibraries&gt;"/>
  </w:docVars>
  <w:rsids>
    <w:rsidRoot w:val="00F25D90"/>
    <w:rsid w:val="00003EAB"/>
    <w:rsid w:val="0000526C"/>
    <w:rsid w:val="00006D1C"/>
    <w:rsid w:val="00007CC4"/>
    <w:rsid w:val="0001026C"/>
    <w:rsid w:val="00012A03"/>
    <w:rsid w:val="00015AB7"/>
    <w:rsid w:val="00016811"/>
    <w:rsid w:val="000256A5"/>
    <w:rsid w:val="00025AC4"/>
    <w:rsid w:val="00032D5D"/>
    <w:rsid w:val="00036086"/>
    <w:rsid w:val="00042E79"/>
    <w:rsid w:val="00046F55"/>
    <w:rsid w:val="000521FB"/>
    <w:rsid w:val="00053241"/>
    <w:rsid w:val="00060273"/>
    <w:rsid w:val="00061AFB"/>
    <w:rsid w:val="000656DE"/>
    <w:rsid w:val="00065CF4"/>
    <w:rsid w:val="000667FC"/>
    <w:rsid w:val="00066BBE"/>
    <w:rsid w:val="000723B8"/>
    <w:rsid w:val="000751A3"/>
    <w:rsid w:val="0008007B"/>
    <w:rsid w:val="0008699D"/>
    <w:rsid w:val="000912AE"/>
    <w:rsid w:val="000913A4"/>
    <w:rsid w:val="00093219"/>
    <w:rsid w:val="00095CE5"/>
    <w:rsid w:val="00095DE3"/>
    <w:rsid w:val="000A0A15"/>
    <w:rsid w:val="000A0BC6"/>
    <w:rsid w:val="000A33B5"/>
    <w:rsid w:val="000A3ED8"/>
    <w:rsid w:val="000A4C2E"/>
    <w:rsid w:val="000B4525"/>
    <w:rsid w:val="000B5268"/>
    <w:rsid w:val="000B668E"/>
    <w:rsid w:val="000B6B1C"/>
    <w:rsid w:val="000C1ECF"/>
    <w:rsid w:val="000C2D55"/>
    <w:rsid w:val="000C620A"/>
    <w:rsid w:val="000D26C0"/>
    <w:rsid w:val="000E2061"/>
    <w:rsid w:val="000F2365"/>
    <w:rsid w:val="000F2B38"/>
    <w:rsid w:val="000F5C39"/>
    <w:rsid w:val="000F629B"/>
    <w:rsid w:val="00103A3E"/>
    <w:rsid w:val="0011142C"/>
    <w:rsid w:val="00114E3E"/>
    <w:rsid w:val="00124666"/>
    <w:rsid w:val="00124B9D"/>
    <w:rsid w:val="00127B4A"/>
    <w:rsid w:val="00137D81"/>
    <w:rsid w:val="00141985"/>
    <w:rsid w:val="00144D88"/>
    <w:rsid w:val="00146772"/>
    <w:rsid w:val="001467D5"/>
    <w:rsid w:val="001502AB"/>
    <w:rsid w:val="0015296C"/>
    <w:rsid w:val="00176764"/>
    <w:rsid w:val="0018218F"/>
    <w:rsid w:val="00190797"/>
    <w:rsid w:val="00191797"/>
    <w:rsid w:val="001924FC"/>
    <w:rsid w:val="00193038"/>
    <w:rsid w:val="00193A88"/>
    <w:rsid w:val="00195074"/>
    <w:rsid w:val="00196E03"/>
    <w:rsid w:val="001A1FF9"/>
    <w:rsid w:val="001A20E5"/>
    <w:rsid w:val="001A233A"/>
    <w:rsid w:val="001A4FEC"/>
    <w:rsid w:val="001B1B9E"/>
    <w:rsid w:val="001B273E"/>
    <w:rsid w:val="001B4D0A"/>
    <w:rsid w:val="001B7E93"/>
    <w:rsid w:val="001C1C97"/>
    <w:rsid w:val="001C674C"/>
    <w:rsid w:val="001E3AC2"/>
    <w:rsid w:val="001E43B4"/>
    <w:rsid w:val="001E51A1"/>
    <w:rsid w:val="001F5104"/>
    <w:rsid w:val="002012EB"/>
    <w:rsid w:val="00201355"/>
    <w:rsid w:val="00204DDB"/>
    <w:rsid w:val="0020632F"/>
    <w:rsid w:val="00206F66"/>
    <w:rsid w:val="00206FAD"/>
    <w:rsid w:val="002071B0"/>
    <w:rsid w:val="002104C6"/>
    <w:rsid w:val="00211D51"/>
    <w:rsid w:val="002209C5"/>
    <w:rsid w:val="00224E13"/>
    <w:rsid w:val="00225BED"/>
    <w:rsid w:val="002314EF"/>
    <w:rsid w:val="002356B2"/>
    <w:rsid w:val="002362BF"/>
    <w:rsid w:val="00237E6F"/>
    <w:rsid w:val="00240153"/>
    <w:rsid w:val="002440B2"/>
    <w:rsid w:val="0024447F"/>
    <w:rsid w:val="00247DAE"/>
    <w:rsid w:val="00250D84"/>
    <w:rsid w:val="002514CB"/>
    <w:rsid w:val="00257220"/>
    <w:rsid w:val="00266400"/>
    <w:rsid w:val="0027049E"/>
    <w:rsid w:val="002745AF"/>
    <w:rsid w:val="00276CDF"/>
    <w:rsid w:val="00277773"/>
    <w:rsid w:val="00287725"/>
    <w:rsid w:val="00287DF6"/>
    <w:rsid w:val="0029490E"/>
    <w:rsid w:val="002A1932"/>
    <w:rsid w:val="002A4F95"/>
    <w:rsid w:val="002A5C4A"/>
    <w:rsid w:val="002B76F7"/>
    <w:rsid w:val="002B7A23"/>
    <w:rsid w:val="002C3AD6"/>
    <w:rsid w:val="002C7FDA"/>
    <w:rsid w:val="002D570B"/>
    <w:rsid w:val="002F7B6E"/>
    <w:rsid w:val="003110E1"/>
    <w:rsid w:val="00314C65"/>
    <w:rsid w:val="00315E15"/>
    <w:rsid w:val="00315EFE"/>
    <w:rsid w:val="0032088D"/>
    <w:rsid w:val="00323749"/>
    <w:rsid w:val="00323C78"/>
    <w:rsid w:val="0032766E"/>
    <w:rsid w:val="00332303"/>
    <w:rsid w:val="0033713D"/>
    <w:rsid w:val="003447BD"/>
    <w:rsid w:val="00346CD6"/>
    <w:rsid w:val="00351A00"/>
    <w:rsid w:val="00352D39"/>
    <w:rsid w:val="0035414C"/>
    <w:rsid w:val="00354992"/>
    <w:rsid w:val="00360B80"/>
    <w:rsid w:val="00363152"/>
    <w:rsid w:val="00363264"/>
    <w:rsid w:val="003670D3"/>
    <w:rsid w:val="0037075D"/>
    <w:rsid w:val="00370765"/>
    <w:rsid w:val="00377CE0"/>
    <w:rsid w:val="003824CE"/>
    <w:rsid w:val="003825B3"/>
    <w:rsid w:val="00395BCB"/>
    <w:rsid w:val="003A06C7"/>
    <w:rsid w:val="003A7A45"/>
    <w:rsid w:val="003B48DB"/>
    <w:rsid w:val="003C5FB6"/>
    <w:rsid w:val="003C7927"/>
    <w:rsid w:val="003C7A02"/>
    <w:rsid w:val="003D247C"/>
    <w:rsid w:val="003F2436"/>
    <w:rsid w:val="003F554D"/>
    <w:rsid w:val="003F69CF"/>
    <w:rsid w:val="00403707"/>
    <w:rsid w:val="00404811"/>
    <w:rsid w:val="004065C0"/>
    <w:rsid w:val="00411200"/>
    <w:rsid w:val="00417BA4"/>
    <w:rsid w:val="004223D1"/>
    <w:rsid w:val="00427A3F"/>
    <w:rsid w:val="0043368B"/>
    <w:rsid w:val="00434DAD"/>
    <w:rsid w:val="00435AB5"/>
    <w:rsid w:val="00437423"/>
    <w:rsid w:val="00444D99"/>
    <w:rsid w:val="00452065"/>
    <w:rsid w:val="00453919"/>
    <w:rsid w:val="00453D8C"/>
    <w:rsid w:val="0045717C"/>
    <w:rsid w:val="00460311"/>
    <w:rsid w:val="004658D2"/>
    <w:rsid w:val="00466AC8"/>
    <w:rsid w:val="00472982"/>
    <w:rsid w:val="00472BAA"/>
    <w:rsid w:val="00472E5D"/>
    <w:rsid w:val="004852D8"/>
    <w:rsid w:val="00485D92"/>
    <w:rsid w:val="00492A7B"/>
    <w:rsid w:val="00492D63"/>
    <w:rsid w:val="00497ED8"/>
    <w:rsid w:val="004A3AAB"/>
    <w:rsid w:val="004B17A6"/>
    <w:rsid w:val="004B3DE5"/>
    <w:rsid w:val="004B488B"/>
    <w:rsid w:val="004C0BC2"/>
    <w:rsid w:val="004C2F97"/>
    <w:rsid w:val="004C7732"/>
    <w:rsid w:val="004D5301"/>
    <w:rsid w:val="004D5402"/>
    <w:rsid w:val="004D74EB"/>
    <w:rsid w:val="004E1C51"/>
    <w:rsid w:val="004E3B57"/>
    <w:rsid w:val="004E4A7F"/>
    <w:rsid w:val="004E5FBA"/>
    <w:rsid w:val="004F2912"/>
    <w:rsid w:val="004F3259"/>
    <w:rsid w:val="004F3C0D"/>
    <w:rsid w:val="004F458C"/>
    <w:rsid w:val="00502226"/>
    <w:rsid w:val="005029A0"/>
    <w:rsid w:val="00504D8B"/>
    <w:rsid w:val="00512148"/>
    <w:rsid w:val="005232C3"/>
    <w:rsid w:val="0052445F"/>
    <w:rsid w:val="00531659"/>
    <w:rsid w:val="0053275D"/>
    <w:rsid w:val="00532F09"/>
    <w:rsid w:val="005340CD"/>
    <w:rsid w:val="00536AFE"/>
    <w:rsid w:val="005370BF"/>
    <w:rsid w:val="0054066F"/>
    <w:rsid w:val="00542446"/>
    <w:rsid w:val="0055085E"/>
    <w:rsid w:val="00552A9F"/>
    <w:rsid w:val="00557943"/>
    <w:rsid w:val="00562EF6"/>
    <w:rsid w:val="00572CBF"/>
    <w:rsid w:val="005805D7"/>
    <w:rsid w:val="00585E8C"/>
    <w:rsid w:val="00586536"/>
    <w:rsid w:val="00591838"/>
    <w:rsid w:val="005926B1"/>
    <w:rsid w:val="005953DD"/>
    <w:rsid w:val="005B0E94"/>
    <w:rsid w:val="005B1C2D"/>
    <w:rsid w:val="005B3630"/>
    <w:rsid w:val="005C358B"/>
    <w:rsid w:val="005C5C04"/>
    <w:rsid w:val="005C6B7C"/>
    <w:rsid w:val="005D01D1"/>
    <w:rsid w:val="005D0E47"/>
    <w:rsid w:val="005D1359"/>
    <w:rsid w:val="005D484D"/>
    <w:rsid w:val="005D620F"/>
    <w:rsid w:val="005D69FA"/>
    <w:rsid w:val="005E1982"/>
    <w:rsid w:val="005F0A0D"/>
    <w:rsid w:val="005F3D86"/>
    <w:rsid w:val="005F7D9A"/>
    <w:rsid w:val="0060162B"/>
    <w:rsid w:val="006018B8"/>
    <w:rsid w:val="00603D26"/>
    <w:rsid w:val="00603E3E"/>
    <w:rsid w:val="00604321"/>
    <w:rsid w:val="00616D4D"/>
    <w:rsid w:val="00625034"/>
    <w:rsid w:val="006258C6"/>
    <w:rsid w:val="00625EFE"/>
    <w:rsid w:val="00626F82"/>
    <w:rsid w:val="00627B91"/>
    <w:rsid w:val="00631515"/>
    <w:rsid w:val="006328D5"/>
    <w:rsid w:val="00633DDB"/>
    <w:rsid w:val="00633EC4"/>
    <w:rsid w:val="00635FC8"/>
    <w:rsid w:val="006402C9"/>
    <w:rsid w:val="0064240B"/>
    <w:rsid w:val="00643E13"/>
    <w:rsid w:val="00650005"/>
    <w:rsid w:val="00670DC0"/>
    <w:rsid w:val="00672318"/>
    <w:rsid w:val="00677482"/>
    <w:rsid w:val="00682989"/>
    <w:rsid w:val="0068733D"/>
    <w:rsid w:val="00691260"/>
    <w:rsid w:val="00694C20"/>
    <w:rsid w:val="006956DF"/>
    <w:rsid w:val="006A3B65"/>
    <w:rsid w:val="006B3C46"/>
    <w:rsid w:val="006C0F2E"/>
    <w:rsid w:val="006C5A23"/>
    <w:rsid w:val="006C7703"/>
    <w:rsid w:val="006D0E0E"/>
    <w:rsid w:val="006D336A"/>
    <w:rsid w:val="006D4FC9"/>
    <w:rsid w:val="006D5057"/>
    <w:rsid w:val="006D7212"/>
    <w:rsid w:val="006E02C8"/>
    <w:rsid w:val="006E42C0"/>
    <w:rsid w:val="006E6C7D"/>
    <w:rsid w:val="006E71C0"/>
    <w:rsid w:val="006F0B61"/>
    <w:rsid w:val="006F1F8B"/>
    <w:rsid w:val="006F2247"/>
    <w:rsid w:val="006F3F90"/>
    <w:rsid w:val="006F6399"/>
    <w:rsid w:val="00716165"/>
    <w:rsid w:val="007204B7"/>
    <w:rsid w:val="00720BD4"/>
    <w:rsid w:val="0072176A"/>
    <w:rsid w:val="00735148"/>
    <w:rsid w:val="0074199A"/>
    <w:rsid w:val="007468B8"/>
    <w:rsid w:val="007479F6"/>
    <w:rsid w:val="007505BB"/>
    <w:rsid w:val="007508AD"/>
    <w:rsid w:val="007509F6"/>
    <w:rsid w:val="00752CC0"/>
    <w:rsid w:val="00752D41"/>
    <w:rsid w:val="007531C4"/>
    <w:rsid w:val="00757411"/>
    <w:rsid w:val="00760785"/>
    <w:rsid w:val="007752A5"/>
    <w:rsid w:val="00776AF9"/>
    <w:rsid w:val="007A4E70"/>
    <w:rsid w:val="007A509F"/>
    <w:rsid w:val="007A725D"/>
    <w:rsid w:val="007B1405"/>
    <w:rsid w:val="007B35D8"/>
    <w:rsid w:val="007C294D"/>
    <w:rsid w:val="007C4D1E"/>
    <w:rsid w:val="007D7076"/>
    <w:rsid w:val="007E455C"/>
    <w:rsid w:val="007E471E"/>
    <w:rsid w:val="007E4FD0"/>
    <w:rsid w:val="007E5C02"/>
    <w:rsid w:val="007F0B4D"/>
    <w:rsid w:val="007F636C"/>
    <w:rsid w:val="007F7349"/>
    <w:rsid w:val="008012F6"/>
    <w:rsid w:val="00806ACA"/>
    <w:rsid w:val="00807D76"/>
    <w:rsid w:val="00810639"/>
    <w:rsid w:val="00810BE8"/>
    <w:rsid w:val="00822055"/>
    <w:rsid w:val="00823FEB"/>
    <w:rsid w:val="00835935"/>
    <w:rsid w:val="0084498B"/>
    <w:rsid w:val="0085030C"/>
    <w:rsid w:val="0085207D"/>
    <w:rsid w:val="008525D5"/>
    <w:rsid w:val="00853D0F"/>
    <w:rsid w:val="00854638"/>
    <w:rsid w:val="00855437"/>
    <w:rsid w:val="0086672B"/>
    <w:rsid w:val="00873270"/>
    <w:rsid w:val="008751A0"/>
    <w:rsid w:val="008767C4"/>
    <w:rsid w:val="00882DC2"/>
    <w:rsid w:val="00882EC3"/>
    <w:rsid w:val="008848AD"/>
    <w:rsid w:val="00885EDE"/>
    <w:rsid w:val="0088658B"/>
    <w:rsid w:val="008871B8"/>
    <w:rsid w:val="00891D3C"/>
    <w:rsid w:val="008935E8"/>
    <w:rsid w:val="00893C44"/>
    <w:rsid w:val="00894269"/>
    <w:rsid w:val="008944D7"/>
    <w:rsid w:val="0089685A"/>
    <w:rsid w:val="00897D29"/>
    <w:rsid w:val="008A0A03"/>
    <w:rsid w:val="008A1B61"/>
    <w:rsid w:val="008A25FD"/>
    <w:rsid w:val="008A515F"/>
    <w:rsid w:val="008A6FA6"/>
    <w:rsid w:val="008B41BE"/>
    <w:rsid w:val="008B43B0"/>
    <w:rsid w:val="008B4BD6"/>
    <w:rsid w:val="008B6918"/>
    <w:rsid w:val="008B6ED6"/>
    <w:rsid w:val="008C045D"/>
    <w:rsid w:val="008C1AF6"/>
    <w:rsid w:val="008C4D2A"/>
    <w:rsid w:val="008D16B4"/>
    <w:rsid w:val="008D186A"/>
    <w:rsid w:val="008D1AD9"/>
    <w:rsid w:val="008D224B"/>
    <w:rsid w:val="008D2A76"/>
    <w:rsid w:val="008D3D1B"/>
    <w:rsid w:val="008E0437"/>
    <w:rsid w:val="008E154D"/>
    <w:rsid w:val="008E1C6B"/>
    <w:rsid w:val="008E2CE6"/>
    <w:rsid w:val="008E70C1"/>
    <w:rsid w:val="008E72FA"/>
    <w:rsid w:val="008F361A"/>
    <w:rsid w:val="008F3B6E"/>
    <w:rsid w:val="008F634F"/>
    <w:rsid w:val="009017A7"/>
    <w:rsid w:val="009022C3"/>
    <w:rsid w:val="00903B78"/>
    <w:rsid w:val="0090505F"/>
    <w:rsid w:val="009116DD"/>
    <w:rsid w:val="00913286"/>
    <w:rsid w:val="0092025F"/>
    <w:rsid w:val="00920EB4"/>
    <w:rsid w:val="0092184D"/>
    <w:rsid w:val="00922FAA"/>
    <w:rsid w:val="0092532D"/>
    <w:rsid w:val="00925404"/>
    <w:rsid w:val="00925A75"/>
    <w:rsid w:val="00927219"/>
    <w:rsid w:val="00931B2D"/>
    <w:rsid w:val="00941673"/>
    <w:rsid w:val="009417E4"/>
    <w:rsid w:val="00943B29"/>
    <w:rsid w:val="009476E3"/>
    <w:rsid w:val="00953709"/>
    <w:rsid w:val="00953943"/>
    <w:rsid w:val="009625DC"/>
    <w:rsid w:val="00975510"/>
    <w:rsid w:val="009760AB"/>
    <w:rsid w:val="009766B8"/>
    <w:rsid w:val="00990A0D"/>
    <w:rsid w:val="00995B68"/>
    <w:rsid w:val="009977F1"/>
    <w:rsid w:val="009A6C33"/>
    <w:rsid w:val="009B0A44"/>
    <w:rsid w:val="009B0B8E"/>
    <w:rsid w:val="009B52CB"/>
    <w:rsid w:val="009B59DB"/>
    <w:rsid w:val="009B61D7"/>
    <w:rsid w:val="009C145A"/>
    <w:rsid w:val="009C1F81"/>
    <w:rsid w:val="009C7DCD"/>
    <w:rsid w:val="009D0B91"/>
    <w:rsid w:val="009D0CD2"/>
    <w:rsid w:val="009D4EBD"/>
    <w:rsid w:val="009D57F0"/>
    <w:rsid w:val="009F3E97"/>
    <w:rsid w:val="009F4805"/>
    <w:rsid w:val="00A01AD3"/>
    <w:rsid w:val="00A0469D"/>
    <w:rsid w:val="00A050BC"/>
    <w:rsid w:val="00A07B0A"/>
    <w:rsid w:val="00A13134"/>
    <w:rsid w:val="00A14C14"/>
    <w:rsid w:val="00A17CC0"/>
    <w:rsid w:val="00A2043F"/>
    <w:rsid w:val="00A2081D"/>
    <w:rsid w:val="00A323D7"/>
    <w:rsid w:val="00A34095"/>
    <w:rsid w:val="00A41DC8"/>
    <w:rsid w:val="00A510BE"/>
    <w:rsid w:val="00A53F03"/>
    <w:rsid w:val="00A61DF7"/>
    <w:rsid w:val="00A62BEA"/>
    <w:rsid w:val="00A630E4"/>
    <w:rsid w:val="00A6467D"/>
    <w:rsid w:val="00A70C67"/>
    <w:rsid w:val="00A70E2D"/>
    <w:rsid w:val="00A72507"/>
    <w:rsid w:val="00A73FA6"/>
    <w:rsid w:val="00A744AF"/>
    <w:rsid w:val="00A753DB"/>
    <w:rsid w:val="00A8676F"/>
    <w:rsid w:val="00A87876"/>
    <w:rsid w:val="00AA0ED4"/>
    <w:rsid w:val="00AA2BA6"/>
    <w:rsid w:val="00AA2E9E"/>
    <w:rsid w:val="00AB14FF"/>
    <w:rsid w:val="00AB2CEC"/>
    <w:rsid w:val="00AB40C8"/>
    <w:rsid w:val="00AB7D6E"/>
    <w:rsid w:val="00AC1874"/>
    <w:rsid w:val="00AD0D42"/>
    <w:rsid w:val="00AD4944"/>
    <w:rsid w:val="00AD5697"/>
    <w:rsid w:val="00AD636E"/>
    <w:rsid w:val="00AE5FEB"/>
    <w:rsid w:val="00AF7798"/>
    <w:rsid w:val="00B1051A"/>
    <w:rsid w:val="00B12CC1"/>
    <w:rsid w:val="00B20CED"/>
    <w:rsid w:val="00B20E05"/>
    <w:rsid w:val="00B21D22"/>
    <w:rsid w:val="00B22175"/>
    <w:rsid w:val="00B30A42"/>
    <w:rsid w:val="00B3117A"/>
    <w:rsid w:val="00B330CD"/>
    <w:rsid w:val="00B45CB2"/>
    <w:rsid w:val="00B50034"/>
    <w:rsid w:val="00B5167E"/>
    <w:rsid w:val="00B5282A"/>
    <w:rsid w:val="00B62040"/>
    <w:rsid w:val="00B62B92"/>
    <w:rsid w:val="00B672DF"/>
    <w:rsid w:val="00B7228E"/>
    <w:rsid w:val="00B73367"/>
    <w:rsid w:val="00B76653"/>
    <w:rsid w:val="00B801D9"/>
    <w:rsid w:val="00B82615"/>
    <w:rsid w:val="00B83F85"/>
    <w:rsid w:val="00B84D43"/>
    <w:rsid w:val="00B85AB6"/>
    <w:rsid w:val="00BA027C"/>
    <w:rsid w:val="00BA0E30"/>
    <w:rsid w:val="00BA1D6D"/>
    <w:rsid w:val="00BB592F"/>
    <w:rsid w:val="00BC00CF"/>
    <w:rsid w:val="00BC0FBD"/>
    <w:rsid w:val="00BC50F8"/>
    <w:rsid w:val="00BD4214"/>
    <w:rsid w:val="00BD7A9D"/>
    <w:rsid w:val="00BE0968"/>
    <w:rsid w:val="00BE3B14"/>
    <w:rsid w:val="00BE5D17"/>
    <w:rsid w:val="00BE7D1F"/>
    <w:rsid w:val="00BF1E50"/>
    <w:rsid w:val="00BF405A"/>
    <w:rsid w:val="00BF6143"/>
    <w:rsid w:val="00BF747E"/>
    <w:rsid w:val="00C0096D"/>
    <w:rsid w:val="00C0151C"/>
    <w:rsid w:val="00C052BB"/>
    <w:rsid w:val="00C12E60"/>
    <w:rsid w:val="00C155C0"/>
    <w:rsid w:val="00C16A18"/>
    <w:rsid w:val="00C207C0"/>
    <w:rsid w:val="00C23177"/>
    <w:rsid w:val="00C270B0"/>
    <w:rsid w:val="00C271B3"/>
    <w:rsid w:val="00C3299A"/>
    <w:rsid w:val="00C4054A"/>
    <w:rsid w:val="00C53BF0"/>
    <w:rsid w:val="00C6007C"/>
    <w:rsid w:val="00C610EF"/>
    <w:rsid w:val="00C73F74"/>
    <w:rsid w:val="00C74F00"/>
    <w:rsid w:val="00C7543D"/>
    <w:rsid w:val="00C77138"/>
    <w:rsid w:val="00C844EF"/>
    <w:rsid w:val="00C86711"/>
    <w:rsid w:val="00C96371"/>
    <w:rsid w:val="00C96BC5"/>
    <w:rsid w:val="00C96F28"/>
    <w:rsid w:val="00CA27DD"/>
    <w:rsid w:val="00CA4748"/>
    <w:rsid w:val="00CA6390"/>
    <w:rsid w:val="00CB02E4"/>
    <w:rsid w:val="00CC5529"/>
    <w:rsid w:val="00CC7CB3"/>
    <w:rsid w:val="00CD0A18"/>
    <w:rsid w:val="00CD3274"/>
    <w:rsid w:val="00CD36E6"/>
    <w:rsid w:val="00CD57DA"/>
    <w:rsid w:val="00CD64C5"/>
    <w:rsid w:val="00CD6CAF"/>
    <w:rsid w:val="00CD7508"/>
    <w:rsid w:val="00CD7D55"/>
    <w:rsid w:val="00CE2F49"/>
    <w:rsid w:val="00CE3B62"/>
    <w:rsid w:val="00CF5867"/>
    <w:rsid w:val="00CF6E8D"/>
    <w:rsid w:val="00D04646"/>
    <w:rsid w:val="00D05839"/>
    <w:rsid w:val="00D075A7"/>
    <w:rsid w:val="00D12554"/>
    <w:rsid w:val="00D146B4"/>
    <w:rsid w:val="00D16E80"/>
    <w:rsid w:val="00D20579"/>
    <w:rsid w:val="00D21A57"/>
    <w:rsid w:val="00D21CFF"/>
    <w:rsid w:val="00D22448"/>
    <w:rsid w:val="00D24D0D"/>
    <w:rsid w:val="00D356DA"/>
    <w:rsid w:val="00D37028"/>
    <w:rsid w:val="00D37AE2"/>
    <w:rsid w:val="00D37D7E"/>
    <w:rsid w:val="00D51127"/>
    <w:rsid w:val="00D55DE0"/>
    <w:rsid w:val="00D64045"/>
    <w:rsid w:val="00D64322"/>
    <w:rsid w:val="00D66550"/>
    <w:rsid w:val="00D72930"/>
    <w:rsid w:val="00D753C1"/>
    <w:rsid w:val="00D76306"/>
    <w:rsid w:val="00D77945"/>
    <w:rsid w:val="00D86132"/>
    <w:rsid w:val="00D8656C"/>
    <w:rsid w:val="00D86778"/>
    <w:rsid w:val="00D86A12"/>
    <w:rsid w:val="00D93C27"/>
    <w:rsid w:val="00DA12D8"/>
    <w:rsid w:val="00DA2176"/>
    <w:rsid w:val="00DB18D6"/>
    <w:rsid w:val="00DB5319"/>
    <w:rsid w:val="00DC4BEF"/>
    <w:rsid w:val="00DD26B6"/>
    <w:rsid w:val="00DD3C0C"/>
    <w:rsid w:val="00DD6CDF"/>
    <w:rsid w:val="00DE17C3"/>
    <w:rsid w:val="00DE6D6C"/>
    <w:rsid w:val="00DE7AB4"/>
    <w:rsid w:val="00DF5A7A"/>
    <w:rsid w:val="00DF6CCB"/>
    <w:rsid w:val="00E0737D"/>
    <w:rsid w:val="00E11EFB"/>
    <w:rsid w:val="00E133BE"/>
    <w:rsid w:val="00E1361D"/>
    <w:rsid w:val="00E13ACB"/>
    <w:rsid w:val="00E17D0E"/>
    <w:rsid w:val="00E232E0"/>
    <w:rsid w:val="00E26A54"/>
    <w:rsid w:val="00E32FD4"/>
    <w:rsid w:val="00E411CB"/>
    <w:rsid w:val="00E42FFE"/>
    <w:rsid w:val="00E4690A"/>
    <w:rsid w:val="00E47198"/>
    <w:rsid w:val="00E51606"/>
    <w:rsid w:val="00E52599"/>
    <w:rsid w:val="00E564D3"/>
    <w:rsid w:val="00E65DD1"/>
    <w:rsid w:val="00E65FDC"/>
    <w:rsid w:val="00E6642D"/>
    <w:rsid w:val="00E7373A"/>
    <w:rsid w:val="00E73F71"/>
    <w:rsid w:val="00E74A42"/>
    <w:rsid w:val="00E816C1"/>
    <w:rsid w:val="00E84D63"/>
    <w:rsid w:val="00E9068A"/>
    <w:rsid w:val="00E91C89"/>
    <w:rsid w:val="00EA11C2"/>
    <w:rsid w:val="00EA2312"/>
    <w:rsid w:val="00EA38D3"/>
    <w:rsid w:val="00EC3DB5"/>
    <w:rsid w:val="00EC655E"/>
    <w:rsid w:val="00EC6E56"/>
    <w:rsid w:val="00EC7094"/>
    <w:rsid w:val="00EC78B1"/>
    <w:rsid w:val="00ED7C68"/>
    <w:rsid w:val="00EE198B"/>
    <w:rsid w:val="00EE5107"/>
    <w:rsid w:val="00EF0108"/>
    <w:rsid w:val="00EF2FB7"/>
    <w:rsid w:val="00EF5E7F"/>
    <w:rsid w:val="00F000BF"/>
    <w:rsid w:val="00F03C88"/>
    <w:rsid w:val="00F07352"/>
    <w:rsid w:val="00F07A2C"/>
    <w:rsid w:val="00F07CC7"/>
    <w:rsid w:val="00F12DA3"/>
    <w:rsid w:val="00F15096"/>
    <w:rsid w:val="00F16DD9"/>
    <w:rsid w:val="00F21F7F"/>
    <w:rsid w:val="00F25D90"/>
    <w:rsid w:val="00F3028D"/>
    <w:rsid w:val="00F3070B"/>
    <w:rsid w:val="00F31465"/>
    <w:rsid w:val="00F32E71"/>
    <w:rsid w:val="00F344ED"/>
    <w:rsid w:val="00F363EC"/>
    <w:rsid w:val="00F40ED0"/>
    <w:rsid w:val="00F45E39"/>
    <w:rsid w:val="00F478AE"/>
    <w:rsid w:val="00F506A8"/>
    <w:rsid w:val="00F65A77"/>
    <w:rsid w:val="00F74C3D"/>
    <w:rsid w:val="00F7574C"/>
    <w:rsid w:val="00F77BC0"/>
    <w:rsid w:val="00F8372A"/>
    <w:rsid w:val="00F84715"/>
    <w:rsid w:val="00FA10FF"/>
    <w:rsid w:val="00FA20EB"/>
    <w:rsid w:val="00FA3265"/>
    <w:rsid w:val="00FA363C"/>
    <w:rsid w:val="00FA4905"/>
    <w:rsid w:val="00FA6DCE"/>
    <w:rsid w:val="00FB31F3"/>
    <w:rsid w:val="00FB3CEF"/>
    <w:rsid w:val="00FC6CF0"/>
    <w:rsid w:val="00FC7463"/>
    <w:rsid w:val="00FC7DC5"/>
    <w:rsid w:val="00FD140D"/>
    <w:rsid w:val="00FE3E82"/>
    <w:rsid w:val="00FE5B57"/>
    <w:rsid w:val="00FE6871"/>
    <w:rsid w:val="00FE6D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A00"/>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25D90"/>
    <w:pPr>
      <w:ind w:left="720"/>
      <w:contextualSpacing/>
    </w:pPr>
  </w:style>
  <w:style w:type="table" w:styleId="TableGrid">
    <w:name w:val="Table Grid"/>
    <w:basedOn w:val="TableNormal"/>
    <w:uiPriority w:val="99"/>
    <w:locked/>
    <w:rsid w:val="00144D88"/>
    <w:pPr>
      <w:spacing w:after="200" w:line="276"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8D3D1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472982"/>
    <w:rPr>
      <w:color w:val="0000FF"/>
      <w:u w:val="single"/>
    </w:rPr>
  </w:style>
  <w:style w:type="paragraph" w:styleId="BalloonText">
    <w:name w:val="Balloon Text"/>
    <w:basedOn w:val="Normal"/>
    <w:link w:val="BalloonTextChar"/>
    <w:uiPriority w:val="99"/>
    <w:semiHidden/>
    <w:unhideWhenUsed/>
    <w:rsid w:val="008F3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61A"/>
    <w:rPr>
      <w:rFonts w:ascii="Tahoma" w:hAnsi="Tahoma" w:cs="Tahoma"/>
      <w:sz w:val="16"/>
      <w:szCs w:val="16"/>
      <w:lang w:eastAsia="en-US"/>
    </w:rPr>
  </w:style>
  <w:style w:type="character" w:styleId="CommentReference">
    <w:name w:val="annotation reference"/>
    <w:basedOn w:val="DefaultParagraphFont"/>
    <w:uiPriority w:val="99"/>
    <w:semiHidden/>
    <w:unhideWhenUsed/>
    <w:rsid w:val="00BC0FBD"/>
    <w:rPr>
      <w:sz w:val="16"/>
      <w:szCs w:val="16"/>
    </w:rPr>
  </w:style>
  <w:style w:type="paragraph" w:styleId="CommentText">
    <w:name w:val="annotation text"/>
    <w:basedOn w:val="Normal"/>
    <w:link w:val="CommentTextChar"/>
    <w:uiPriority w:val="99"/>
    <w:semiHidden/>
    <w:unhideWhenUsed/>
    <w:rsid w:val="00BC0FBD"/>
    <w:rPr>
      <w:sz w:val="20"/>
      <w:szCs w:val="20"/>
    </w:rPr>
  </w:style>
  <w:style w:type="character" w:customStyle="1" w:styleId="CommentTextChar">
    <w:name w:val="Comment Text Char"/>
    <w:basedOn w:val="DefaultParagraphFont"/>
    <w:link w:val="CommentText"/>
    <w:uiPriority w:val="99"/>
    <w:semiHidden/>
    <w:rsid w:val="00BC0FBD"/>
    <w:rPr>
      <w:lang w:eastAsia="en-US"/>
    </w:rPr>
  </w:style>
  <w:style w:type="paragraph" w:styleId="CommentSubject">
    <w:name w:val="annotation subject"/>
    <w:basedOn w:val="CommentText"/>
    <w:next w:val="CommentText"/>
    <w:link w:val="CommentSubjectChar"/>
    <w:uiPriority w:val="99"/>
    <w:semiHidden/>
    <w:unhideWhenUsed/>
    <w:rsid w:val="00BC0FBD"/>
    <w:rPr>
      <w:b/>
      <w:bCs/>
    </w:rPr>
  </w:style>
  <w:style w:type="character" w:customStyle="1" w:styleId="CommentSubjectChar">
    <w:name w:val="Comment Subject Char"/>
    <w:basedOn w:val="CommentTextChar"/>
    <w:link w:val="CommentSubject"/>
    <w:uiPriority w:val="99"/>
    <w:semiHidden/>
    <w:rsid w:val="00BC0FBD"/>
    <w:rPr>
      <w:b/>
      <w:bCs/>
      <w:lang w:eastAsia="en-US"/>
    </w:rPr>
  </w:style>
  <w:style w:type="paragraph" w:styleId="Revision">
    <w:name w:val="Revision"/>
    <w:hidden/>
    <w:uiPriority w:val="99"/>
    <w:semiHidden/>
    <w:rsid w:val="00BC0FBD"/>
    <w:rPr>
      <w:sz w:val="22"/>
      <w:szCs w:val="22"/>
      <w:lang w:val="en-GB"/>
    </w:rPr>
  </w:style>
  <w:style w:type="paragraph" w:styleId="Header">
    <w:name w:val="header"/>
    <w:basedOn w:val="Normal"/>
    <w:link w:val="HeaderChar"/>
    <w:uiPriority w:val="99"/>
    <w:unhideWhenUsed/>
    <w:rsid w:val="005C5C04"/>
    <w:pPr>
      <w:tabs>
        <w:tab w:val="center" w:pos="4680"/>
        <w:tab w:val="right" w:pos="9360"/>
      </w:tabs>
    </w:pPr>
  </w:style>
  <w:style w:type="character" w:customStyle="1" w:styleId="HeaderChar">
    <w:name w:val="Header Char"/>
    <w:basedOn w:val="DefaultParagraphFont"/>
    <w:link w:val="Header"/>
    <w:uiPriority w:val="99"/>
    <w:rsid w:val="005C5C04"/>
    <w:rPr>
      <w:sz w:val="22"/>
      <w:szCs w:val="22"/>
      <w:lang w:eastAsia="en-US"/>
    </w:rPr>
  </w:style>
  <w:style w:type="paragraph" w:styleId="Footer">
    <w:name w:val="footer"/>
    <w:basedOn w:val="Normal"/>
    <w:link w:val="FooterChar"/>
    <w:uiPriority w:val="99"/>
    <w:unhideWhenUsed/>
    <w:rsid w:val="005C5C04"/>
    <w:pPr>
      <w:tabs>
        <w:tab w:val="center" w:pos="4680"/>
        <w:tab w:val="right" w:pos="9360"/>
      </w:tabs>
    </w:pPr>
  </w:style>
  <w:style w:type="character" w:customStyle="1" w:styleId="FooterChar">
    <w:name w:val="Footer Char"/>
    <w:basedOn w:val="DefaultParagraphFont"/>
    <w:link w:val="Footer"/>
    <w:uiPriority w:val="99"/>
    <w:rsid w:val="005C5C04"/>
    <w:rPr>
      <w:sz w:val="22"/>
      <w:szCs w:val="22"/>
      <w:lang w:eastAsia="en-US"/>
    </w:rPr>
  </w:style>
  <w:style w:type="paragraph" w:customStyle="1" w:styleId="Title1">
    <w:name w:val="Title1"/>
    <w:basedOn w:val="Normal"/>
    <w:rsid w:val="00CB02E4"/>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CB02E4"/>
  </w:style>
  <w:style w:type="character" w:customStyle="1" w:styleId="apple-converted-space">
    <w:name w:val="apple-converted-space"/>
    <w:basedOn w:val="DefaultParagraphFont"/>
    <w:rsid w:val="00CB02E4"/>
  </w:style>
  <w:style w:type="paragraph" w:customStyle="1" w:styleId="EndNoteBibliographyTitle">
    <w:name w:val="EndNote Bibliography Title"/>
    <w:basedOn w:val="Normal"/>
    <w:link w:val="EndNoteBibliographyTitleChar"/>
    <w:rsid w:val="001E43B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43B4"/>
    <w:rPr>
      <w:noProof/>
      <w:sz w:val="22"/>
      <w:szCs w:val="22"/>
    </w:rPr>
  </w:style>
  <w:style w:type="paragraph" w:customStyle="1" w:styleId="EndNoteBibliography">
    <w:name w:val="EndNote Bibliography"/>
    <w:basedOn w:val="Normal"/>
    <w:link w:val="EndNoteBibliographyChar"/>
    <w:rsid w:val="001E43B4"/>
    <w:pPr>
      <w:spacing w:line="240" w:lineRule="auto"/>
      <w:jc w:val="both"/>
    </w:pPr>
    <w:rPr>
      <w:noProof/>
      <w:lang w:val="en-US"/>
    </w:rPr>
  </w:style>
  <w:style w:type="character" w:customStyle="1" w:styleId="EndNoteBibliographyChar">
    <w:name w:val="EndNote Bibliography Char"/>
    <w:basedOn w:val="DefaultParagraphFont"/>
    <w:link w:val="EndNoteBibliography"/>
    <w:rsid w:val="001E43B4"/>
    <w:rPr>
      <w:noProof/>
      <w:sz w:val="22"/>
      <w:szCs w:val="22"/>
    </w:rPr>
  </w:style>
  <w:style w:type="character" w:customStyle="1" w:styleId="highlight">
    <w:name w:val="highlight"/>
    <w:basedOn w:val="DefaultParagraphFont"/>
    <w:rsid w:val="00E6642D"/>
  </w:style>
  <w:style w:type="character" w:styleId="Strong">
    <w:name w:val="Strong"/>
    <w:basedOn w:val="DefaultParagraphFont"/>
    <w:uiPriority w:val="22"/>
    <w:qFormat/>
    <w:locked/>
    <w:rsid w:val="0045717C"/>
    <w:rPr>
      <w:b/>
      <w:bCs/>
    </w:rPr>
  </w:style>
  <w:style w:type="character" w:styleId="LineNumber">
    <w:name w:val="line number"/>
    <w:basedOn w:val="DefaultParagraphFont"/>
    <w:uiPriority w:val="99"/>
    <w:semiHidden/>
    <w:unhideWhenUsed/>
    <w:rsid w:val="00DD3C0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1A00"/>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F25D90"/>
    <w:pPr>
      <w:ind w:left="720"/>
      <w:contextualSpacing/>
    </w:pPr>
  </w:style>
  <w:style w:type="table" w:styleId="TableGrid">
    <w:name w:val="Table Grid"/>
    <w:basedOn w:val="TableNormal"/>
    <w:uiPriority w:val="99"/>
    <w:locked/>
    <w:rsid w:val="00144D88"/>
    <w:pPr>
      <w:spacing w:after="200" w:line="276"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8D3D1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472982"/>
    <w:rPr>
      <w:color w:val="0000FF"/>
      <w:u w:val="single"/>
    </w:rPr>
  </w:style>
  <w:style w:type="paragraph" w:styleId="BalloonText">
    <w:name w:val="Balloon Text"/>
    <w:basedOn w:val="Normal"/>
    <w:link w:val="BalloonTextChar"/>
    <w:uiPriority w:val="99"/>
    <w:semiHidden/>
    <w:unhideWhenUsed/>
    <w:rsid w:val="008F36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61A"/>
    <w:rPr>
      <w:rFonts w:ascii="Tahoma" w:hAnsi="Tahoma" w:cs="Tahoma"/>
      <w:sz w:val="16"/>
      <w:szCs w:val="16"/>
      <w:lang w:eastAsia="en-US"/>
    </w:rPr>
  </w:style>
  <w:style w:type="character" w:styleId="CommentReference">
    <w:name w:val="annotation reference"/>
    <w:basedOn w:val="DefaultParagraphFont"/>
    <w:uiPriority w:val="99"/>
    <w:semiHidden/>
    <w:unhideWhenUsed/>
    <w:rsid w:val="00BC0FBD"/>
    <w:rPr>
      <w:sz w:val="16"/>
      <w:szCs w:val="16"/>
    </w:rPr>
  </w:style>
  <w:style w:type="paragraph" w:styleId="CommentText">
    <w:name w:val="annotation text"/>
    <w:basedOn w:val="Normal"/>
    <w:link w:val="CommentTextChar"/>
    <w:uiPriority w:val="99"/>
    <w:semiHidden/>
    <w:unhideWhenUsed/>
    <w:rsid w:val="00BC0FBD"/>
    <w:rPr>
      <w:sz w:val="20"/>
      <w:szCs w:val="20"/>
    </w:rPr>
  </w:style>
  <w:style w:type="character" w:customStyle="1" w:styleId="CommentTextChar">
    <w:name w:val="Comment Text Char"/>
    <w:basedOn w:val="DefaultParagraphFont"/>
    <w:link w:val="CommentText"/>
    <w:uiPriority w:val="99"/>
    <w:semiHidden/>
    <w:rsid w:val="00BC0FBD"/>
    <w:rPr>
      <w:lang w:eastAsia="en-US"/>
    </w:rPr>
  </w:style>
  <w:style w:type="paragraph" w:styleId="CommentSubject">
    <w:name w:val="annotation subject"/>
    <w:basedOn w:val="CommentText"/>
    <w:next w:val="CommentText"/>
    <w:link w:val="CommentSubjectChar"/>
    <w:uiPriority w:val="99"/>
    <w:semiHidden/>
    <w:unhideWhenUsed/>
    <w:rsid w:val="00BC0FBD"/>
    <w:rPr>
      <w:b/>
      <w:bCs/>
    </w:rPr>
  </w:style>
  <w:style w:type="character" w:customStyle="1" w:styleId="CommentSubjectChar">
    <w:name w:val="Comment Subject Char"/>
    <w:basedOn w:val="CommentTextChar"/>
    <w:link w:val="CommentSubject"/>
    <w:uiPriority w:val="99"/>
    <w:semiHidden/>
    <w:rsid w:val="00BC0FBD"/>
    <w:rPr>
      <w:b/>
      <w:bCs/>
      <w:lang w:eastAsia="en-US"/>
    </w:rPr>
  </w:style>
  <w:style w:type="paragraph" w:styleId="Revision">
    <w:name w:val="Revision"/>
    <w:hidden/>
    <w:uiPriority w:val="99"/>
    <w:semiHidden/>
    <w:rsid w:val="00BC0FBD"/>
    <w:rPr>
      <w:sz w:val="22"/>
      <w:szCs w:val="22"/>
      <w:lang w:val="en-GB"/>
    </w:rPr>
  </w:style>
  <w:style w:type="paragraph" w:styleId="Header">
    <w:name w:val="header"/>
    <w:basedOn w:val="Normal"/>
    <w:link w:val="HeaderChar"/>
    <w:uiPriority w:val="99"/>
    <w:unhideWhenUsed/>
    <w:rsid w:val="005C5C04"/>
    <w:pPr>
      <w:tabs>
        <w:tab w:val="center" w:pos="4680"/>
        <w:tab w:val="right" w:pos="9360"/>
      </w:tabs>
    </w:pPr>
  </w:style>
  <w:style w:type="character" w:customStyle="1" w:styleId="HeaderChar">
    <w:name w:val="Header Char"/>
    <w:basedOn w:val="DefaultParagraphFont"/>
    <w:link w:val="Header"/>
    <w:uiPriority w:val="99"/>
    <w:rsid w:val="005C5C04"/>
    <w:rPr>
      <w:sz w:val="22"/>
      <w:szCs w:val="22"/>
      <w:lang w:eastAsia="en-US"/>
    </w:rPr>
  </w:style>
  <w:style w:type="paragraph" w:styleId="Footer">
    <w:name w:val="footer"/>
    <w:basedOn w:val="Normal"/>
    <w:link w:val="FooterChar"/>
    <w:uiPriority w:val="99"/>
    <w:unhideWhenUsed/>
    <w:rsid w:val="005C5C04"/>
    <w:pPr>
      <w:tabs>
        <w:tab w:val="center" w:pos="4680"/>
        <w:tab w:val="right" w:pos="9360"/>
      </w:tabs>
    </w:pPr>
  </w:style>
  <w:style w:type="character" w:customStyle="1" w:styleId="FooterChar">
    <w:name w:val="Footer Char"/>
    <w:basedOn w:val="DefaultParagraphFont"/>
    <w:link w:val="Footer"/>
    <w:uiPriority w:val="99"/>
    <w:rsid w:val="005C5C04"/>
    <w:rPr>
      <w:sz w:val="22"/>
      <w:szCs w:val="22"/>
      <w:lang w:eastAsia="en-US"/>
    </w:rPr>
  </w:style>
  <w:style w:type="paragraph" w:customStyle="1" w:styleId="Title1">
    <w:name w:val="Title1"/>
    <w:basedOn w:val="Normal"/>
    <w:rsid w:val="00CB02E4"/>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CB02E4"/>
  </w:style>
  <w:style w:type="character" w:customStyle="1" w:styleId="apple-converted-space">
    <w:name w:val="apple-converted-space"/>
    <w:basedOn w:val="DefaultParagraphFont"/>
    <w:rsid w:val="00CB02E4"/>
  </w:style>
  <w:style w:type="paragraph" w:customStyle="1" w:styleId="EndNoteBibliographyTitle">
    <w:name w:val="EndNote Bibliography Title"/>
    <w:basedOn w:val="Normal"/>
    <w:link w:val="EndNoteBibliographyTitleChar"/>
    <w:rsid w:val="001E43B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43B4"/>
    <w:rPr>
      <w:noProof/>
      <w:sz w:val="22"/>
      <w:szCs w:val="22"/>
    </w:rPr>
  </w:style>
  <w:style w:type="paragraph" w:customStyle="1" w:styleId="EndNoteBibliography">
    <w:name w:val="EndNote Bibliography"/>
    <w:basedOn w:val="Normal"/>
    <w:link w:val="EndNoteBibliographyChar"/>
    <w:rsid w:val="001E43B4"/>
    <w:pPr>
      <w:spacing w:line="240" w:lineRule="auto"/>
      <w:jc w:val="both"/>
    </w:pPr>
    <w:rPr>
      <w:noProof/>
      <w:lang w:val="en-US"/>
    </w:rPr>
  </w:style>
  <w:style w:type="character" w:customStyle="1" w:styleId="EndNoteBibliographyChar">
    <w:name w:val="EndNote Bibliography Char"/>
    <w:basedOn w:val="DefaultParagraphFont"/>
    <w:link w:val="EndNoteBibliography"/>
    <w:rsid w:val="001E43B4"/>
    <w:rPr>
      <w:noProof/>
      <w:sz w:val="22"/>
      <w:szCs w:val="22"/>
    </w:rPr>
  </w:style>
  <w:style w:type="character" w:customStyle="1" w:styleId="highlight">
    <w:name w:val="highlight"/>
    <w:basedOn w:val="DefaultParagraphFont"/>
    <w:rsid w:val="00E6642D"/>
  </w:style>
  <w:style w:type="character" w:styleId="Strong">
    <w:name w:val="Strong"/>
    <w:basedOn w:val="DefaultParagraphFont"/>
    <w:uiPriority w:val="22"/>
    <w:qFormat/>
    <w:locked/>
    <w:rsid w:val="0045717C"/>
    <w:rPr>
      <w:b/>
      <w:bCs/>
    </w:rPr>
  </w:style>
  <w:style w:type="character" w:styleId="LineNumber">
    <w:name w:val="line number"/>
    <w:basedOn w:val="DefaultParagraphFont"/>
    <w:uiPriority w:val="99"/>
    <w:semiHidden/>
    <w:unhideWhenUsed/>
    <w:rsid w:val="00DD3C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6814004">
      <w:bodyDiv w:val="1"/>
      <w:marLeft w:val="0"/>
      <w:marRight w:val="0"/>
      <w:marTop w:val="0"/>
      <w:marBottom w:val="0"/>
      <w:divBdr>
        <w:top w:val="none" w:sz="0" w:space="0" w:color="auto"/>
        <w:left w:val="none" w:sz="0" w:space="0" w:color="auto"/>
        <w:bottom w:val="none" w:sz="0" w:space="0" w:color="auto"/>
        <w:right w:val="none" w:sz="0" w:space="0" w:color="auto"/>
      </w:divBdr>
      <w:divsChild>
        <w:div w:id="444889156">
          <w:marLeft w:val="0"/>
          <w:marRight w:val="1"/>
          <w:marTop w:val="0"/>
          <w:marBottom w:val="0"/>
          <w:divBdr>
            <w:top w:val="none" w:sz="0" w:space="0" w:color="auto"/>
            <w:left w:val="none" w:sz="0" w:space="0" w:color="auto"/>
            <w:bottom w:val="none" w:sz="0" w:space="0" w:color="auto"/>
            <w:right w:val="none" w:sz="0" w:space="0" w:color="auto"/>
          </w:divBdr>
          <w:divsChild>
            <w:div w:id="1598633611">
              <w:marLeft w:val="0"/>
              <w:marRight w:val="0"/>
              <w:marTop w:val="0"/>
              <w:marBottom w:val="0"/>
              <w:divBdr>
                <w:top w:val="none" w:sz="0" w:space="0" w:color="auto"/>
                <w:left w:val="none" w:sz="0" w:space="0" w:color="auto"/>
                <w:bottom w:val="none" w:sz="0" w:space="0" w:color="auto"/>
                <w:right w:val="none" w:sz="0" w:space="0" w:color="auto"/>
              </w:divBdr>
              <w:divsChild>
                <w:div w:id="578558029">
                  <w:marLeft w:val="0"/>
                  <w:marRight w:val="1"/>
                  <w:marTop w:val="0"/>
                  <w:marBottom w:val="0"/>
                  <w:divBdr>
                    <w:top w:val="none" w:sz="0" w:space="0" w:color="auto"/>
                    <w:left w:val="none" w:sz="0" w:space="0" w:color="auto"/>
                    <w:bottom w:val="none" w:sz="0" w:space="0" w:color="auto"/>
                    <w:right w:val="none" w:sz="0" w:space="0" w:color="auto"/>
                  </w:divBdr>
                  <w:divsChild>
                    <w:div w:id="605770405">
                      <w:marLeft w:val="0"/>
                      <w:marRight w:val="0"/>
                      <w:marTop w:val="0"/>
                      <w:marBottom w:val="0"/>
                      <w:divBdr>
                        <w:top w:val="none" w:sz="0" w:space="0" w:color="auto"/>
                        <w:left w:val="none" w:sz="0" w:space="0" w:color="auto"/>
                        <w:bottom w:val="none" w:sz="0" w:space="0" w:color="auto"/>
                        <w:right w:val="none" w:sz="0" w:space="0" w:color="auto"/>
                      </w:divBdr>
                      <w:divsChild>
                        <w:div w:id="1148596935">
                          <w:marLeft w:val="0"/>
                          <w:marRight w:val="0"/>
                          <w:marTop w:val="0"/>
                          <w:marBottom w:val="0"/>
                          <w:divBdr>
                            <w:top w:val="none" w:sz="0" w:space="0" w:color="auto"/>
                            <w:left w:val="none" w:sz="0" w:space="0" w:color="auto"/>
                            <w:bottom w:val="none" w:sz="0" w:space="0" w:color="auto"/>
                            <w:right w:val="none" w:sz="0" w:space="0" w:color="auto"/>
                          </w:divBdr>
                          <w:divsChild>
                            <w:div w:id="1664315732">
                              <w:marLeft w:val="0"/>
                              <w:marRight w:val="0"/>
                              <w:marTop w:val="120"/>
                              <w:marBottom w:val="360"/>
                              <w:divBdr>
                                <w:top w:val="none" w:sz="0" w:space="0" w:color="auto"/>
                                <w:left w:val="none" w:sz="0" w:space="0" w:color="auto"/>
                                <w:bottom w:val="none" w:sz="0" w:space="0" w:color="auto"/>
                                <w:right w:val="none" w:sz="0" w:space="0" w:color="auto"/>
                              </w:divBdr>
                              <w:divsChild>
                                <w:div w:id="1263680218">
                                  <w:marLeft w:val="0"/>
                                  <w:marRight w:val="0"/>
                                  <w:marTop w:val="0"/>
                                  <w:marBottom w:val="0"/>
                                  <w:divBdr>
                                    <w:top w:val="none" w:sz="0" w:space="0" w:color="auto"/>
                                    <w:left w:val="none" w:sz="0" w:space="0" w:color="auto"/>
                                    <w:bottom w:val="none" w:sz="0" w:space="0" w:color="auto"/>
                                    <w:right w:val="none" w:sz="0" w:space="0" w:color="auto"/>
                                  </w:divBdr>
                                  <w:divsChild>
                                    <w:div w:id="36294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6764596">
      <w:bodyDiv w:val="1"/>
      <w:marLeft w:val="0"/>
      <w:marRight w:val="0"/>
      <w:marTop w:val="0"/>
      <w:marBottom w:val="0"/>
      <w:divBdr>
        <w:top w:val="none" w:sz="0" w:space="0" w:color="auto"/>
        <w:left w:val="none" w:sz="0" w:space="0" w:color="auto"/>
        <w:bottom w:val="none" w:sz="0" w:space="0" w:color="auto"/>
        <w:right w:val="none" w:sz="0" w:space="0" w:color="auto"/>
      </w:divBdr>
      <w:divsChild>
        <w:div w:id="1084379682">
          <w:marLeft w:val="0"/>
          <w:marRight w:val="1"/>
          <w:marTop w:val="0"/>
          <w:marBottom w:val="0"/>
          <w:divBdr>
            <w:top w:val="none" w:sz="0" w:space="0" w:color="auto"/>
            <w:left w:val="none" w:sz="0" w:space="0" w:color="auto"/>
            <w:bottom w:val="none" w:sz="0" w:space="0" w:color="auto"/>
            <w:right w:val="none" w:sz="0" w:space="0" w:color="auto"/>
          </w:divBdr>
          <w:divsChild>
            <w:div w:id="1364476471">
              <w:marLeft w:val="0"/>
              <w:marRight w:val="0"/>
              <w:marTop w:val="0"/>
              <w:marBottom w:val="0"/>
              <w:divBdr>
                <w:top w:val="none" w:sz="0" w:space="0" w:color="auto"/>
                <w:left w:val="none" w:sz="0" w:space="0" w:color="auto"/>
                <w:bottom w:val="none" w:sz="0" w:space="0" w:color="auto"/>
                <w:right w:val="none" w:sz="0" w:space="0" w:color="auto"/>
              </w:divBdr>
              <w:divsChild>
                <w:div w:id="1900246316">
                  <w:marLeft w:val="0"/>
                  <w:marRight w:val="1"/>
                  <w:marTop w:val="0"/>
                  <w:marBottom w:val="0"/>
                  <w:divBdr>
                    <w:top w:val="none" w:sz="0" w:space="0" w:color="auto"/>
                    <w:left w:val="none" w:sz="0" w:space="0" w:color="auto"/>
                    <w:bottom w:val="none" w:sz="0" w:space="0" w:color="auto"/>
                    <w:right w:val="none" w:sz="0" w:space="0" w:color="auto"/>
                  </w:divBdr>
                  <w:divsChild>
                    <w:div w:id="192427682">
                      <w:marLeft w:val="0"/>
                      <w:marRight w:val="0"/>
                      <w:marTop w:val="0"/>
                      <w:marBottom w:val="0"/>
                      <w:divBdr>
                        <w:top w:val="none" w:sz="0" w:space="0" w:color="auto"/>
                        <w:left w:val="none" w:sz="0" w:space="0" w:color="auto"/>
                        <w:bottom w:val="none" w:sz="0" w:space="0" w:color="auto"/>
                        <w:right w:val="none" w:sz="0" w:space="0" w:color="auto"/>
                      </w:divBdr>
                      <w:divsChild>
                        <w:div w:id="1197546378">
                          <w:marLeft w:val="0"/>
                          <w:marRight w:val="0"/>
                          <w:marTop w:val="0"/>
                          <w:marBottom w:val="0"/>
                          <w:divBdr>
                            <w:top w:val="none" w:sz="0" w:space="0" w:color="auto"/>
                            <w:left w:val="none" w:sz="0" w:space="0" w:color="auto"/>
                            <w:bottom w:val="none" w:sz="0" w:space="0" w:color="auto"/>
                            <w:right w:val="none" w:sz="0" w:space="0" w:color="auto"/>
                          </w:divBdr>
                          <w:divsChild>
                            <w:div w:id="1591112240">
                              <w:marLeft w:val="0"/>
                              <w:marRight w:val="0"/>
                              <w:marTop w:val="120"/>
                              <w:marBottom w:val="360"/>
                              <w:divBdr>
                                <w:top w:val="none" w:sz="0" w:space="0" w:color="auto"/>
                                <w:left w:val="none" w:sz="0" w:space="0" w:color="auto"/>
                                <w:bottom w:val="none" w:sz="0" w:space="0" w:color="auto"/>
                                <w:right w:val="none" w:sz="0" w:space="0" w:color="auto"/>
                              </w:divBdr>
                              <w:divsChild>
                                <w:div w:id="1582720336">
                                  <w:marLeft w:val="0"/>
                                  <w:marRight w:val="0"/>
                                  <w:marTop w:val="0"/>
                                  <w:marBottom w:val="0"/>
                                  <w:divBdr>
                                    <w:top w:val="none" w:sz="0" w:space="0" w:color="auto"/>
                                    <w:left w:val="none" w:sz="0" w:space="0" w:color="auto"/>
                                    <w:bottom w:val="none" w:sz="0" w:space="0" w:color="auto"/>
                                    <w:right w:val="none" w:sz="0" w:space="0" w:color="auto"/>
                                  </w:divBdr>
                                  <w:divsChild>
                                    <w:div w:id="25822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mrc.soton.ac.uk" TargetMode="External"/><Relationship Id="rId13" Type="http://schemas.openxmlformats.org/officeDocument/2006/relationships/header" Target="header3.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ons.gov.uk/ons/rel/census/2011-census/key-statistics-for-local-authorities-in-england-and-wales/rpt-ethnicity.html"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cancerresearchuk.org/cancer-info/cancerstats/types/leukaemia/incidence/uk-leukaemia-incidence-statistics"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0</Pages>
  <Words>28761</Words>
  <Characters>163942</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2-24T11:44:00Z</dcterms:created>
  <dcterms:modified xsi:type="dcterms:W3CDTF">2015-02-24T11:44:00Z</dcterms:modified>
</cp:coreProperties>
</file>